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75D3CE" w14:textId="77777777" w:rsidR="00F93A76" w:rsidRDefault="00124769">
      <w:pPr>
        <w:ind w:left="10" w:right="-2" w:hanging="10"/>
        <w:jc w:val="center"/>
        <w:rPr>
          <w:b/>
          <w:sz w:val="28"/>
          <w:szCs w:val="28"/>
        </w:rPr>
      </w:pPr>
      <w:bookmarkStart w:id="0" w:name="_heading=h.gjdgxs" w:colFirst="0" w:colLast="0"/>
      <w:bookmarkEnd w:id="0"/>
      <w:r>
        <w:rPr>
          <w:b/>
          <w:sz w:val="28"/>
          <w:szCs w:val="28"/>
        </w:rPr>
        <w:t>IMPLEMENTASI DEEP LEARNING UNTUK PENGENALAN CITRA SAYURAN UNTUK REKOMENDASI RESEP MAKANAN MENGGUNAKAN ALGORITMA CONVOLUTIONAL NEURAL NETWORK (CNN)</w:t>
      </w:r>
    </w:p>
    <w:p w14:paraId="634B5914" w14:textId="77777777" w:rsidR="00F93A76" w:rsidRDefault="00124769">
      <w:pPr>
        <w:spacing w:after="117"/>
        <w:jc w:val="center"/>
        <w:rPr>
          <w:b/>
        </w:rPr>
      </w:pPr>
      <w:r>
        <w:rPr>
          <w:b/>
        </w:rPr>
        <w:t>LAPORAN TUGAS AKHIR</w:t>
      </w:r>
    </w:p>
    <w:p w14:paraId="5CA54CE6" w14:textId="77777777" w:rsidR="00F93A76" w:rsidRDefault="00124769">
      <w:pPr>
        <w:spacing w:after="121"/>
        <w:jc w:val="center"/>
      </w:pPr>
      <w:r>
        <w:rPr>
          <w:noProof/>
          <w:lang w:eastAsia="en-US"/>
        </w:rPr>
        <w:drawing>
          <wp:inline distT="0" distB="0" distL="0" distR="0" wp14:anchorId="1B86B92D" wp14:editId="1A7AB79C">
            <wp:extent cx="2133600" cy="2038350"/>
            <wp:effectExtent l="0" t="0" r="0" b="0"/>
            <wp:docPr id="13998" name="image14.png"/>
            <wp:cNvGraphicFramePr/>
            <a:graphic xmlns:a="http://schemas.openxmlformats.org/drawingml/2006/main">
              <a:graphicData uri="http://schemas.openxmlformats.org/drawingml/2006/picture">
                <pic:pic xmlns:pic="http://schemas.openxmlformats.org/drawingml/2006/picture">
                  <pic:nvPicPr>
                    <pic:cNvPr id="13998" name="image14.png"/>
                    <pic:cNvPicPr preferRelativeResize="0"/>
                  </pic:nvPicPr>
                  <pic:blipFill>
                    <a:blip r:embed="rId11"/>
                    <a:srcRect/>
                    <a:stretch>
                      <a:fillRect/>
                    </a:stretch>
                  </pic:blipFill>
                  <pic:spPr>
                    <a:xfrm>
                      <a:off x="0" y="0"/>
                      <a:ext cx="2134052" cy="2038782"/>
                    </a:xfrm>
                    <a:prstGeom prst="rect">
                      <a:avLst/>
                    </a:prstGeom>
                  </pic:spPr>
                </pic:pic>
              </a:graphicData>
            </a:graphic>
          </wp:inline>
        </w:drawing>
      </w:r>
    </w:p>
    <w:p w14:paraId="4C83FE54" w14:textId="77777777" w:rsidR="00F93A76" w:rsidRDefault="00124769">
      <w:pPr>
        <w:spacing w:after="113"/>
        <w:ind w:right="-2" w:hanging="10"/>
        <w:jc w:val="center"/>
        <w:rPr>
          <w:b/>
        </w:rPr>
      </w:pPr>
      <w:r>
        <w:rPr>
          <w:b/>
        </w:rPr>
        <w:t xml:space="preserve">MUHAMAD RENDI </w:t>
      </w:r>
    </w:p>
    <w:p w14:paraId="7EC0B022" w14:textId="77777777" w:rsidR="00F93A76" w:rsidRDefault="00124769">
      <w:pPr>
        <w:spacing w:after="113"/>
        <w:ind w:right="-2" w:hanging="10"/>
        <w:jc w:val="center"/>
        <w:rPr>
          <w:b/>
        </w:rPr>
      </w:pPr>
      <w:r>
        <w:rPr>
          <w:b/>
        </w:rPr>
        <w:t>5190411597</w:t>
      </w:r>
    </w:p>
    <w:p w14:paraId="4131FD77" w14:textId="77777777" w:rsidR="00F93A76" w:rsidRDefault="00124769">
      <w:pPr>
        <w:spacing w:after="113"/>
        <w:ind w:right="140" w:hanging="10"/>
        <w:jc w:val="both"/>
      </w:pPr>
      <w:r>
        <w:t xml:space="preserve"> </w:t>
      </w:r>
    </w:p>
    <w:p w14:paraId="35D59479" w14:textId="77777777" w:rsidR="00F93A76" w:rsidRDefault="00F93A76">
      <w:pPr>
        <w:spacing w:after="113"/>
        <w:ind w:right="140" w:hanging="10"/>
        <w:jc w:val="both"/>
      </w:pPr>
    </w:p>
    <w:p w14:paraId="5DADC26B" w14:textId="77777777" w:rsidR="00F93A76" w:rsidRDefault="00F93A76">
      <w:pPr>
        <w:spacing w:after="113"/>
        <w:ind w:right="140" w:hanging="10"/>
        <w:jc w:val="both"/>
      </w:pPr>
    </w:p>
    <w:p w14:paraId="6E086241" w14:textId="77777777" w:rsidR="00F93A76" w:rsidRDefault="00F93A76">
      <w:pPr>
        <w:spacing w:after="113"/>
        <w:ind w:right="140" w:hanging="10"/>
        <w:jc w:val="both"/>
      </w:pPr>
    </w:p>
    <w:p w14:paraId="52AE3A38" w14:textId="77777777" w:rsidR="00F93A76" w:rsidRDefault="00F93A76">
      <w:pPr>
        <w:spacing w:after="113"/>
        <w:ind w:right="140" w:hanging="10"/>
        <w:jc w:val="both"/>
        <w:rPr>
          <w:b/>
        </w:rPr>
      </w:pPr>
    </w:p>
    <w:p w14:paraId="00FC51AF" w14:textId="77777777" w:rsidR="00F93A76" w:rsidRDefault="00124769">
      <w:pPr>
        <w:spacing w:after="0"/>
        <w:jc w:val="center"/>
        <w:rPr>
          <w:b/>
        </w:rPr>
      </w:pPr>
      <w:r>
        <w:rPr>
          <w:b/>
        </w:rPr>
        <w:t>PROGRAM STUDI INFORMATIKA</w:t>
      </w:r>
    </w:p>
    <w:p w14:paraId="6AD66A28" w14:textId="77777777" w:rsidR="00F93A76" w:rsidRDefault="00124769">
      <w:pPr>
        <w:spacing w:after="0"/>
        <w:ind w:right="-2" w:hanging="10"/>
        <w:jc w:val="center"/>
        <w:rPr>
          <w:b/>
        </w:rPr>
      </w:pPr>
      <w:r>
        <w:rPr>
          <w:b/>
        </w:rPr>
        <w:t>FAKULTAS SAINS &amp; TEKNOLOGI</w:t>
      </w:r>
    </w:p>
    <w:p w14:paraId="3EB37A97" w14:textId="77777777" w:rsidR="00F93A76" w:rsidRDefault="00124769">
      <w:pPr>
        <w:spacing w:after="0"/>
        <w:ind w:hanging="10"/>
        <w:jc w:val="center"/>
        <w:rPr>
          <w:b/>
        </w:rPr>
      </w:pPr>
      <w:r>
        <w:rPr>
          <w:b/>
        </w:rPr>
        <w:t>UNIVERSITAS TEKNOLOGI YOGYAKARTA</w:t>
      </w:r>
    </w:p>
    <w:p w14:paraId="0672D431" w14:textId="77777777" w:rsidR="00F93A76" w:rsidRDefault="00124769">
      <w:pPr>
        <w:spacing w:after="0"/>
        <w:ind w:right="-2" w:hanging="10"/>
        <w:jc w:val="center"/>
        <w:rPr>
          <w:b/>
        </w:rPr>
      </w:pPr>
      <w:r>
        <w:rPr>
          <w:b/>
        </w:rPr>
        <w:t>YOGYAKARTA</w:t>
      </w:r>
    </w:p>
    <w:p w14:paraId="7E430D66" w14:textId="77777777" w:rsidR="00F93A76" w:rsidRDefault="00124769">
      <w:pPr>
        <w:spacing w:after="0"/>
        <w:jc w:val="center"/>
        <w:rPr>
          <w:b/>
        </w:rPr>
      </w:pPr>
      <w:r>
        <w:rPr>
          <w:b/>
        </w:rPr>
        <w:t>2023</w:t>
      </w:r>
      <w:r>
        <w:br w:type="page"/>
      </w:r>
    </w:p>
    <w:p w14:paraId="6D660BB2" w14:textId="77777777" w:rsidR="00F93A76" w:rsidRDefault="00124769">
      <w:pPr>
        <w:spacing w:line="276" w:lineRule="auto"/>
        <w:jc w:val="center"/>
        <w:rPr>
          <w:b/>
        </w:rPr>
      </w:pPr>
      <w:r>
        <w:rPr>
          <w:b/>
          <w:sz w:val="28"/>
          <w:szCs w:val="28"/>
        </w:rPr>
        <w:lastRenderedPageBreak/>
        <w:t>IMPLEMENTASI DEEP LEARNING UNTUK PENGENALAN CITRA SAYURAN UNTUK REKOMENDASI RESEP MAKANAN MENGGUNAKAN ALGORITMA CONVOLUTIONAL NEURAL NETWORK (CNN)</w:t>
      </w:r>
    </w:p>
    <w:p w14:paraId="7EDB9F6D" w14:textId="77777777" w:rsidR="00F93A76" w:rsidRDefault="00124769">
      <w:pPr>
        <w:spacing w:after="0" w:line="276" w:lineRule="auto"/>
        <w:jc w:val="center"/>
      </w:pPr>
      <w:r>
        <w:t>Disusun oleh</w:t>
      </w:r>
    </w:p>
    <w:p w14:paraId="4A800ADD" w14:textId="77777777" w:rsidR="00F93A76" w:rsidRDefault="00124769">
      <w:pPr>
        <w:spacing w:after="0" w:line="276" w:lineRule="auto"/>
        <w:jc w:val="center"/>
        <w:rPr>
          <w:b/>
          <w:u w:val="single"/>
        </w:rPr>
      </w:pPr>
      <w:r>
        <w:rPr>
          <w:b/>
          <w:u w:val="single"/>
        </w:rPr>
        <w:t>MUHAMAD RENDI</w:t>
      </w:r>
    </w:p>
    <w:p w14:paraId="2D2D9A47" w14:textId="77777777" w:rsidR="00F93A76" w:rsidRDefault="00124769">
      <w:pPr>
        <w:spacing w:after="0" w:line="276" w:lineRule="auto"/>
        <w:jc w:val="center"/>
        <w:rPr>
          <w:b/>
        </w:rPr>
      </w:pPr>
      <w:r>
        <w:rPr>
          <w:b/>
        </w:rPr>
        <w:t>5190411597</w:t>
      </w:r>
    </w:p>
    <w:p w14:paraId="49844F0A" w14:textId="77777777" w:rsidR="00F93A76" w:rsidRDefault="00F93A76">
      <w:pPr>
        <w:spacing w:after="0" w:line="276" w:lineRule="auto"/>
        <w:jc w:val="center"/>
        <w:rPr>
          <w:b/>
        </w:rPr>
      </w:pPr>
    </w:p>
    <w:p w14:paraId="73D903C7" w14:textId="77777777" w:rsidR="00F93A76" w:rsidRDefault="00124769">
      <w:pPr>
        <w:spacing w:line="276" w:lineRule="auto"/>
        <w:jc w:val="center"/>
      </w:pPr>
      <w:r>
        <w:t>Telah dipertahankan di depan Dewan Penguji</w:t>
      </w:r>
    </w:p>
    <w:p w14:paraId="6772DEA1" w14:textId="77777777" w:rsidR="00F93A76" w:rsidRDefault="00124769">
      <w:pPr>
        <w:spacing w:line="276" w:lineRule="auto"/>
        <w:jc w:val="center"/>
      </w:pPr>
      <w:r>
        <w:t>pada tanggal 10 Agustus 2023</w:t>
      </w:r>
    </w:p>
    <w:p w14:paraId="3CD3B1B6" w14:textId="77777777" w:rsidR="00F93A76" w:rsidRDefault="00124769">
      <w:pPr>
        <w:spacing w:line="276" w:lineRule="auto"/>
        <w:jc w:val="center"/>
        <w:rPr>
          <w:b/>
        </w:rPr>
      </w:pPr>
      <w:r>
        <w:rPr>
          <w:b/>
        </w:rPr>
        <w:t>DEWAN PENGUJI</w:t>
      </w:r>
    </w:p>
    <w:tbl>
      <w:tblPr>
        <w:tblW w:w="9074" w:type="dxa"/>
        <w:tblInd w:w="-851" w:type="dxa"/>
        <w:tblLayout w:type="fixed"/>
        <w:tblLook w:val="04A0" w:firstRow="1" w:lastRow="0" w:firstColumn="1" w:lastColumn="0" w:noHBand="0" w:noVBand="1"/>
      </w:tblPr>
      <w:tblGrid>
        <w:gridCol w:w="3970"/>
        <w:gridCol w:w="2269"/>
        <w:gridCol w:w="1701"/>
        <w:gridCol w:w="1134"/>
      </w:tblGrid>
      <w:tr w:rsidR="00F93A76" w14:paraId="00C9B525" w14:textId="77777777">
        <w:trPr>
          <w:trHeight w:val="624"/>
        </w:trPr>
        <w:tc>
          <w:tcPr>
            <w:tcW w:w="3970" w:type="dxa"/>
            <w:shd w:val="clear" w:color="auto" w:fill="auto"/>
            <w:vAlign w:val="center"/>
          </w:tcPr>
          <w:p w14:paraId="20556A30" w14:textId="77777777" w:rsidR="00F93A76" w:rsidRDefault="00124769">
            <w:pPr>
              <w:rPr>
                <w:b/>
              </w:rPr>
            </w:pPr>
            <w:r>
              <w:rPr>
                <w:b/>
              </w:rPr>
              <w:t xml:space="preserve">Nama &amp; Gelar </w:t>
            </w:r>
          </w:p>
        </w:tc>
        <w:tc>
          <w:tcPr>
            <w:tcW w:w="2269" w:type="dxa"/>
            <w:shd w:val="clear" w:color="auto" w:fill="auto"/>
            <w:vAlign w:val="center"/>
          </w:tcPr>
          <w:p w14:paraId="07D76977" w14:textId="77777777" w:rsidR="00F93A76" w:rsidRDefault="00124769">
            <w:pPr>
              <w:rPr>
                <w:b/>
              </w:rPr>
            </w:pPr>
            <w:r>
              <w:rPr>
                <w:b/>
              </w:rPr>
              <w:t>Jabatan</w:t>
            </w:r>
          </w:p>
        </w:tc>
        <w:tc>
          <w:tcPr>
            <w:tcW w:w="1701" w:type="dxa"/>
            <w:shd w:val="clear" w:color="auto" w:fill="auto"/>
            <w:vAlign w:val="center"/>
          </w:tcPr>
          <w:p w14:paraId="6DF5AC48" w14:textId="77777777" w:rsidR="00F93A76" w:rsidRDefault="00124769">
            <w:pPr>
              <w:jc w:val="center"/>
              <w:rPr>
                <w:b/>
              </w:rPr>
            </w:pPr>
            <w:r>
              <w:rPr>
                <w:b/>
              </w:rPr>
              <w:t>Tanda tangan</w:t>
            </w:r>
          </w:p>
        </w:tc>
        <w:tc>
          <w:tcPr>
            <w:tcW w:w="1134" w:type="dxa"/>
            <w:shd w:val="clear" w:color="auto" w:fill="auto"/>
            <w:vAlign w:val="center"/>
          </w:tcPr>
          <w:p w14:paraId="04DF2CE3" w14:textId="77777777" w:rsidR="00F93A76" w:rsidRDefault="00124769">
            <w:pPr>
              <w:jc w:val="right"/>
              <w:rPr>
                <w:b/>
              </w:rPr>
            </w:pPr>
            <w:r>
              <w:rPr>
                <w:b/>
              </w:rPr>
              <w:t>Tanggal</w:t>
            </w:r>
          </w:p>
        </w:tc>
      </w:tr>
      <w:tr w:rsidR="00F93A76" w14:paraId="619ED566" w14:textId="77777777">
        <w:tc>
          <w:tcPr>
            <w:tcW w:w="3970" w:type="dxa"/>
            <w:shd w:val="clear" w:color="auto" w:fill="auto"/>
            <w:vAlign w:val="center"/>
          </w:tcPr>
          <w:p w14:paraId="5536F427" w14:textId="77777777" w:rsidR="00F93A76" w:rsidRDefault="00124769">
            <w:pPr>
              <w:spacing w:line="240" w:lineRule="auto"/>
            </w:pPr>
            <w:r>
              <w:rPr>
                <w:b/>
                <w:u w:val="single"/>
              </w:rPr>
              <w:t>Suyud Widiono, S.Pd, M.Kom.</w:t>
            </w:r>
            <w:r>
              <w:t xml:space="preserve">   NIK.  11 0517 126</w:t>
            </w:r>
          </w:p>
        </w:tc>
        <w:tc>
          <w:tcPr>
            <w:tcW w:w="2269" w:type="dxa"/>
            <w:shd w:val="clear" w:color="auto" w:fill="auto"/>
            <w:vAlign w:val="center"/>
          </w:tcPr>
          <w:p w14:paraId="38416059" w14:textId="77777777" w:rsidR="00F93A76" w:rsidRDefault="00124769">
            <w:r>
              <w:t>Ketua Penguji</w:t>
            </w:r>
          </w:p>
        </w:tc>
        <w:tc>
          <w:tcPr>
            <w:tcW w:w="1701" w:type="dxa"/>
            <w:shd w:val="clear" w:color="auto" w:fill="auto"/>
            <w:vAlign w:val="center"/>
          </w:tcPr>
          <w:p w14:paraId="3F1A1604" w14:textId="77777777" w:rsidR="00F93A76" w:rsidRDefault="00F93A76">
            <w:pPr>
              <w:jc w:val="center"/>
            </w:pPr>
          </w:p>
          <w:p w14:paraId="66CB6F91" w14:textId="77777777" w:rsidR="00F93A76" w:rsidRDefault="00124769">
            <w:pPr>
              <w:jc w:val="center"/>
            </w:pPr>
            <w:r>
              <w:t>.......................</w:t>
            </w:r>
          </w:p>
        </w:tc>
        <w:tc>
          <w:tcPr>
            <w:tcW w:w="1134" w:type="dxa"/>
            <w:shd w:val="clear" w:color="auto" w:fill="auto"/>
            <w:vAlign w:val="center"/>
          </w:tcPr>
          <w:p w14:paraId="2583FEE5" w14:textId="77777777" w:rsidR="00F93A76" w:rsidRDefault="00F93A76">
            <w:pPr>
              <w:jc w:val="center"/>
            </w:pPr>
          </w:p>
          <w:p w14:paraId="53D65C46" w14:textId="77777777" w:rsidR="00F93A76" w:rsidRDefault="00124769">
            <w:pPr>
              <w:jc w:val="center"/>
            </w:pPr>
            <w:r>
              <w:t>...............</w:t>
            </w:r>
          </w:p>
        </w:tc>
      </w:tr>
      <w:tr w:rsidR="00F93A76" w14:paraId="035466FD" w14:textId="77777777">
        <w:tc>
          <w:tcPr>
            <w:tcW w:w="3970" w:type="dxa"/>
            <w:shd w:val="clear" w:color="auto" w:fill="auto"/>
            <w:vAlign w:val="center"/>
          </w:tcPr>
          <w:p w14:paraId="256DA071" w14:textId="77777777" w:rsidR="00F93A76" w:rsidRDefault="00124769">
            <w:pPr>
              <w:spacing w:line="240" w:lineRule="auto"/>
            </w:pPr>
            <w:r>
              <w:rPr>
                <w:b/>
                <w:u w:val="single"/>
              </w:rPr>
              <w:t xml:space="preserve">Iwan Hartadi Tri Untoro, S.T., M.Kom.                                                </w:t>
            </w:r>
            <w:r>
              <w:t>NIK. 11 0999 025</w:t>
            </w:r>
          </w:p>
        </w:tc>
        <w:tc>
          <w:tcPr>
            <w:tcW w:w="2269" w:type="dxa"/>
            <w:shd w:val="clear" w:color="auto" w:fill="auto"/>
            <w:vAlign w:val="center"/>
          </w:tcPr>
          <w:p w14:paraId="79B0E896" w14:textId="77777777" w:rsidR="00F93A76" w:rsidRDefault="00124769">
            <w:r>
              <w:t>Penguji I</w:t>
            </w:r>
          </w:p>
        </w:tc>
        <w:tc>
          <w:tcPr>
            <w:tcW w:w="1701" w:type="dxa"/>
            <w:shd w:val="clear" w:color="auto" w:fill="auto"/>
            <w:vAlign w:val="center"/>
          </w:tcPr>
          <w:p w14:paraId="12D7C505" w14:textId="77777777" w:rsidR="00F93A76" w:rsidRDefault="00124769">
            <w:pPr>
              <w:jc w:val="center"/>
            </w:pPr>
            <w:r>
              <w:t>........................</w:t>
            </w:r>
          </w:p>
        </w:tc>
        <w:tc>
          <w:tcPr>
            <w:tcW w:w="1134" w:type="dxa"/>
            <w:shd w:val="clear" w:color="auto" w:fill="auto"/>
            <w:vAlign w:val="center"/>
          </w:tcPr>
          <w:p w14:paraId="7AAE1479" w14:textId="77777777" w:rsidR="00F93A76" w:rsidRDefault="00124769">
            <w:r>
              <w:t>...............</w:t>
            </w:r>
          </w:p>
        </w:tc>
      </w:tr>
      <w:tr w:rsidR="00F93A76" w14:paraId="2F9E6250" w14:textId="77777777">
        <w:trPr>
          <w:trHeight w:val="1231"/>
        </w:trPr>
        <w:tc>
          <w:tcPr>
            <w:tcW w:w="3970" w:type="dxa"/>
            <w:shd w:val="clear" w:color="auto" w:fill="auto"/>
          </w:tcPr>
          <w:p w14:paraId="57FFA34B" w14:textId="77777777" w:rsidR="00F93A76" w:rsidRDefault="00124769">
            <w:pPr>
              <w:spacing w:after="0" w:line="240" w:lineRule="auto"/>
              <w:rPr>
                <w:b/>
                <w:u w:val="single"/>
              </w:rPr>
            </w:pPr>
            <w:r>
              <w:rPr>
                <w:b/>
                <w:u w:val="single"/>
              </w:rPr>
              <w:t xml:space="preserve">Dr. Ir. Arief Hermawan, S.T. M.T., IPU. </w:t>
            </w:r>
          </w:p>
          <w:p w14:paraId="0528549C" w14:textId="77777777" w:rsidR="00F93A76" w:rsidRDefault="00124769">
            <w:pPr>
              <w:spacing w:after="0" w:line="240" w:lineRule="auto"/>
              <w:rPr>
                <w:b/>
                <w:u w:val="single"/>
              </w:rPr>
            </w:pPr>
            <w:r>
              <w:t>NIK.  11 1094 017</w:t>
            </w:r>
          </w:p>
        </w:tc>
        <w:tc>
          <w:tcPr>
            <w:tcW w:w="2269" w:type="dxa"/>
            <w:shd w:val="clear" w:color="auto" w:fill="auto"/>
            <w:vAlign w:val="center"/>
          </w:tcPr>
          <w:p w14:paraId="77429F6A" w14:textId="77777777" w:rsidR="00F93A76" w:rsidRDefault="00124769">
            <w:r>
              <w:t>Penguji II</w:t>
            </w:r>
          </w:p>
          <w:p w14:paraId="51EA8EEE" w14:textId="77777777" w:rsidR="00F93A76" w:rsidRDefault="00124769">
            <w:r>
              <w:t>(Dosen Pembimbing)</w:t>
            </w:r>
          </w:p>
          <w:p w14:paraId="2E7A302E" w14:textId="77777777" w:rsidR="00F93A76" w:rsidRDefault="00F93A76"/>
        </w:tc>
        <w:tc>
          <w:tcPr>
            <w:tcW w:w="1701" w:type="dxa"/>
            <w:shd w:val="clear" w:color="auto" w:fill="auto"/>
            <w:vAlign w:val="center"/>
          </w:tcPr>
          <w:p w14:paraId="209727E2" w14:textId="77777777" w:rsidR="00F93A76" w:rsidRDefault="00124769">
            <w:pPr>
              <w:jc w:val="center"/>
            </w:pPr>
            <w:r>
              <w:t>........................</w:t>
            </w:r>
          </w:p>
        </w:tc>
        <w:tc>
          <w:tcPr>
            <w:tcW w:w="1134" w:type="dxa"/>
            <w:shd w:val="clear" w:color="auto" w:fill="auto"/>
            <w:vAlign w:val="center"/>
          </w:tcPr>
          <w:p w14:paraId="61E1D467" w14:textId="77777777" w:rsidR="00F93A76" w:rsidRDefault="00124769">
            <w:pPr>
              <w:jc w:val="center"/>
            </w:pPr>
            <w:r>
              <w:t>...............</w:t>
            </w:r>
          </w:p>
        </w:tc>
      </w:tr>
    </w:tbl>
    <w:p w14:paraId="6A2E6A4E" w14:textId="77777777" w:rsidR="00F93A76" w:rsidRDefault="00124769">
      <w:pPr>
        <w:spacing w:line="276" w:lineRule="auto"/>
        <w:jc w:val="center"/>
      </w:pPr>
      <w:r>
        <w:t>Yogyakarta, ........................</w:t>
      </w:r>
    </w:p>
    <w:p w14:paraId="11B12AF9" w14:textId="77777777" w:rsidR="00F93A76" w:rsidRDefault="00124769">
      <w:pPr>
        <w:spacing w:line="276" w:lineRule="auto"/>
        <w:jc w:val="center"/>
      </w:pPr>
      <w:r>
        <w:t>Ketua Program Studi Informatika</w:t>
      </w:r>
    </w:p>
    <w:p w14:paraId="54CA56DE" w14:textId="77777777" w:rsidR="00F93A76" w:rsidRDefault="00F93A76">
      <w:pPr>
        <w:spacing w:line="276" w:lineRule="auto"/>
        <w:jc w:val="center"/>
      </w:pPr>
    </w:p>
    <w:p w14:paraId="71735644" w14:textId="77777777" w:rsidR="00F93A76" w:rsidRDefault="00124769">
      <w:pPr>
        <w:spacing w:after="0" w:line="240" w:lineRule="auto"/>
        <w:jc w:val="center"/>
        <w:rPr>
          <w:b/>
          <w:u w:val="single"/>
        </w:rPr>
      </w:pPr>
      <w:r>
        <w:rPr>
          <w:b/>
          <w:u w:val="single"/>
        </w:rPr>
        <w:t>Dr. Enny Itje Sela, S.Si., M.Kom.</w:t>
      </w:r>
    </w:p>
    <w:p w14:paraId="70C163D0" w14:textId="77777777" w:rsidR="00F93A76" w:rsidRDefault="00124769">
      <w:pPr>
        <w:spacing w:after="0" w:line="240" w:lineRule="auto"/>
        <w:jc w:val="center"/>
      </w:pPr>
      <w:r>
        <w:t>NIK 110909046</w:t>
      </w:r>
    </w:p>
    <w:p w14:paraId="461F1F2B" w14:textId="77777777" w:rsidR="00F93A76" w:rsidRDefault="00124769">
      <w:r>
        <w:rPr>
          <w:noProof/>
          <w:lang w:eastAsia="en-US"/>
        </w:rPr>
        <w:lastRenderedPageBreak/>
        <w:drawing>
          <wp:anchor distT="0" distB="0" distL="114300" distR="114300" simplePos="0" relativeHeight="251671552" behindDoc="1" locked="0" layoutInCell="1" allowOverlap="1" wp14:anchorId="70E2A15A" wp14:editId="4154F70D">
            <wp:simplePos x="0" y="0"/>
            <wp:positionH relativeFrom="column">
              <wp:posOffset>-1211580</wp:posOffset>
            </wp:positionH>
            <wp:positionV relativeFrom="paragraph">
              <wp:posOffset>-1394460</wp:posOffset>
            </wp:positionV>
            <wp:extent cx="7402195" cy="9869170"/>
            <wp:effectExtent l="0" t="0" r="8255" b="0"/>
            <wp:wrapNone/>
            <wp:docPr id="1089511608" name="Picture 1" descr="A paper with a piece of paper attached to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511608" name="Picture 1" descr="A paper with a piece of paper attached to it&#10;&#10;Description automatically generated with low confidence"/>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02195" cy="9869170"/>
                    </a:xfrm>
                    <a:prstGeom prst="rect">
                      <a:avLst/>
                    </a:prstGeom>
                  </pic:spPr>
                </pic:pic>
              </a:graphicData>
            </a:graphic>
          </wp:anchor>
        </w:drawing>
      </w:r>
    </w:p>
    <w:p w14:paraId="32FB9129" w14:textId="77777777" w:rsidR="00F93A76" w:rsidRDefault="00124769">
      <w:bookmarkStart w:id="1" w:name="_Hlk136242297"/>
      <w:r>
        <w:br w:type="page"/>
      </w:r>
    </w:p>
    <w:p w14:paraId="77FC91E1" w14:textId="77777777" w:rsidR="00F93A76" w:rsidRDefault="00124769">
      <w:pPr>
        <w:pStyle w:val="Heading1"/>
      </w:pPr>
      <w:bookmarkStart w:id="2" w:name="_Toc142643231"/>
      <w:r>
        <w:lastRenderedPageBreak/>
        <w:t>ABSTRAK</w:t>
      </w:r>
      <w:bookmarkEnd w:id="2"/>
    </w:p>
    <w:bookmarkEnd w:id="1"/>
    <w:p w14:paraId="2F756996" w14:textId="77777777" w:rsidR="00F93A76" w:rsidRDefault="00124769">
      <w:pPr>
        <w:autoSpaceDE w:val="0"/>
        <w:autoSpaceDN w:val="0"/>
        <w:adjustRightInd w:val="0"/>
        <w:spacing w:after="0" w:line="240" w:lineRule="auto"/>
        <w:jc w:val="both"/>
      </w:pPr>
      <w:r>
        <w:t xml:space="preserve">Penelitian ini dilatarbelakangi dengan masyarakat yang saat ini menjadi sangat peduli pada kesehatan dan mereka mencoba untuk mengkonsumsi makanan yang mereka buat sendiri. Terkadang masyarakat memilih beberapa bahan yang bahkan tidak mereka ketahui namanya. Atau mengambil beberapa bahan dari toko sayuran, tetapi mereka tidak tahu cara membuat resep menggunakan bahan tersebut. Penelitian ini bertujuan untuk membuat sistem rekomendasi resep hanya berdasarkan gambar bahan saja agar mempermudah masyarakat dalam memilih masakan yang ingin mereka masak dengan bahan sayuran yang mereka punya.  Metode yang digunakan dalam penelitian sistem rekomendasi resep makanan antara lain adalah </w:t>
      </w:r>
      <w:r>
        <w:rPr>
          <w:i/>
          <w:iCs/>
        </w:rPr>
        <w:t>Convolution neural network</w:t>
      </w:r>
      <w:r>
        <w:t xml:space="preserve"> dan </w:t>
      </w:r>
      <w:r>
        <w:rPr>
          <w:i/>
          <w:iCs/>
        </w:rPr>
        <w:t>cosine similarity</w:t>
      </w:r>
      <w:r>
        <w:t xml:space="preserve">. CNN adalah salah satu jenis </w:t>
      </w:r>
      <w:r>
        <w:rPr>
          <w:i/>
          <w:iCs/>
        </w:rPr>
        <w:t>Deep Neural network</w:t>
      </w:r>
      <w:r>
        <w:t xml:space="preserve"> karena dalam tingkat jaringan dan banyak diimplementasikan dalam data citra. Dan </w:t>
      </w:r>
      <w:r>
        <w:rPr>
          <w:i/>
          <w:iCs/>
        </w:rPr>
        <w:t>Cosine Similarity</w:t>
      </w:r>
      <w:r>
        <w:t xml:space="preserve"> adalah teknik mengukur kesamaan antara dua dokumen. Cara kerja kedua metode dalam penelitian ini adalah dengan cara mengenali bahan makanan pengguna melalui model CNN dan menghitung tingkat kesamaan  antar bahan makanan pengguna dengan bahan pada setiap resep melalui </w:t>
      </w:r>
      <w:r>
        <w:rPr>
          <w:i/>
          <w:iCs/>
        </w:rPr>
        <w:t xml:space="preserve">cosine similarity </w:t>
      </w:r>
      <w:r>
        <w:t>sehingga mengembalikan resep makanan yang bahannya menyerupai bahan yang dimiliki pengguna. Untuk pembuatan model sistem rekomendasi resep makanan dengan gambar  bisa menggunakan desain arsitektur yang diusulkan atau memanfaatkan model pretrained dengan metode transfer learning. Terdapat beberapa model pretrained yang dapat digunakan untuk melakukan pencarian gambar seperti MobileNetV2, VGG16 dan Resnet50 akan digunakan sebagai model penelitian dengan metode transfer learning ditambah satu model dengan arsitektur rancangan yang diusulkan. Penelitian ini menghasilkan arsitektur terbaik adalah sistem yang menggunakan metode transfer learning dengan model MobileNetV2 dengan akurasi training 99.94% dan optimizer ADAM dan learning rate 0.0001. Model akan digunakan untuk klasifikasi citra gambar masukan, lalu dihitung cosine similarity antara hasil klasifikasi dengan data bahan dari database dan berdasarkan 5 nilai cosine terbesar dijadikan output</w:t>
      </w:r>
      <w:r>
        <w:rPr>
          <w:lang w:val="zh-CN"/>
        </w:rPr>
        <w:t>.</w:t>
      </w:r>
    </w:p>
    <w:p w14:paraId="46607B47" w14:textId="77777777" w:rsidR="00F93A76" w:rsidRDefault="00F93A76">
      <w:pPr>
        <w:autoSpaceDE w:val="0"/>
        <w:autoSpaceDN w:val="0"/>
        <w:adjustRightInd w:val="0"/>
        <w:spacing w:after="0" w:line="240" w:lineRule="auto"/>
        <w:ind w:firstLine="851"/>
        <w:jc w:val="both"/>
      </w:pPr>
    </w:p>
    <w:p w14:paraId="7E66402F" w14:textId="77777777" w:rsidR="00F93A76" w:rsidRDefault="00124769">
      <w:pPr>
        <w:autoSpaceDE w:val="0"/>
        <w:autoSpaceDN w:val="0"/>
        <w:adjustRightInd w:val="0"/>
        <w:spacing w:line="240" w:lineRule="auto"/>
        <w:jc w:val="both"/>
        <w:rPr>
          <w:lang w:val="zh-CN"/>
        </w:rPr>
      </w:pPr>
      <w:r>
        <w:rPr>
          <w:b/>
          <w:lang w:val="zh-CN"/>
        </w:rPr>
        <w:t>Kata Kunci:</w:t>
      </w:r>
      <w:r>
        <w:rPr>
          <w:lang w:val="zh-CN"/>
        </w:rPr>
        <w:t xml:space="preserve"> </w:t>
      </w:r>
      <w:r>
        <w:rPr>
          <w:i/>
          <w:iCs/>
        </w:rPr>
        <w:t>Convolution Neural Network</w:t>
      </w:r>
      <w:r>
        <w:t xml:space="preserve">, </w:t>
      </w:r>
      <w:r>
        <w:rPr>
          <w:i/>
          <w:iCs/>
        </w:rPr>
        <w:t>Cosine Similarity</w:t>
      </w:r>
      <w:r>
        <w:t xml:space="preserve"> ,Citra,</w:t>
      </w:r>
      <w:r>
        <w:rPr>
          <w:szCs w:val="23"/>
        </w:rPr>
        <w:t xml:space="preserve"> </w:t>
      </w:r>
      <w:r>
        <w:rPr>
          <w:i/>
          <w:iCs/>
          <w:sz w:val="23"/>
          <w:szCs w:val="23"/>
        </w:rPr>
        <w:t xml:space="preserve">Deep Neural Network, </w:t>
      </w:r>
      <w:r>
        <w:rPr>
          <w:iCs/>
          <w:sz w:val="23"/>
          <w:szCs w:val="23"/>
        </w:rPr>
        <w:t xml:space="preserve">Sistem Rekomendasi Resep Makanan, </w:t>
      </w:r>
      <w:r>
        <w:rPr>
          <w:i/>
        </w:rPr>
        <w:t>T</w:t>
      </w:r>
      <w:r>
        <w:rPr>
          <w:i/>
          <w:lang w:val="id-ID"/>
        </w:rPr>
        <w:t xml:space="preserve">ransfer </w:t>
      </w:r>
      <w:r>
        <w:rPr>
          <w:i/>
        </w:rPr>
        <w:t>L</w:t>
      </w:r>
      <w:r>
        <w:rPr>
          <w:i/>
          <w:lang w:val="id-ID"/>
        </w:rPr>
        <w:t>earning</w:t>
      </w:r>
      <w:r>
        <w:rPr>
          <w:i/>
          <w:iCs/>
        </w:rPr>
        <w:t>.</w:t>
      </w:r>
    </w:p>
    <w:p w14:paraId="33B952C5" w14:textId="77777777" w:rsidR="00F93A76" w:rsidRDefault="00124769">
      <w:r>
        <w:br w:type="page"/>
      </w:r>
    </w:p>
    <w:p w14:paraId="67A9279B" w14:textId="77777777" w:rsidR="00F93A76" w:rsidRDefault="00124769">
      <w:pPr>
        <w:pStyle w:val="Heading1"/>
      </w:pPr>
      <w:bookmarkStart w:id="3" w:name="_Toc142643232"/>
      <w:r>
        <w:lastRenderedPageBreak/>
        <w:t>ABSTRACT</w:t>
      </w:r>
      <w:bookmarkEnd w:id="3"/>
    </w:p>
    <w:p w14:paraId="5F614F8E" w14:textId="77777777" w:rsidR="00F93A76" w:rsidRDefault="00124769">
      <w:pPr>
        <w:autoSpaceDE w:val="0"/>
        <w:autoSpaceDN w:val="0"/>
        <w:adjustRightInd w:val="0"/>
        <w:spacing w:after="0" w:line="240" w:lineRule="auto"/>
        <w:jc w:val="both"/>
        <w:rPr>
          <w:i/>
          <w:iCs/>
        </w:rPr>
      </w:pPr>
      <w:r>
        <w:rPr>
          <w:i/>
          <w:iCs/>
        </w:rPr>
        <w:t>This research is motivated by people who are now very concerned about health and they try to consume food that they make themselves. Sometimes people choose some ingredients that they don't even know the name of. Or pick up some ingredients from a greengrocer, but they don't know how to make a recipe using those ingredients. This study aims to create a recipe recommendation system based only on pictures of ingredients to make it easier for people to choose the dishes they want to cook with the vegetables they have. The methods used in research on food recipe recommendation systems include Convolution neural networks and cosine similarity. CNN is one type of Deep Neural network because it is at the network level and is widely implemented in image data. And Cosine Similarity is a technique of measuring the similarity between two documents. The way the two methods work in this research is by recognizing the user's food ingredients through the CNN model and calculating the level of similarity between the user's food ingredients and the ingredients in each recipe through cosine similarity so that it returns food recipes whose ingredients resemble those of the user. For making a food recipe recommendation system model with pictures, you can use the proposed architectural design or utilize a pretrained model with the transfer learning method. There are several pretrained models that can be used to perform image searches such as MobileNetV2, VGG16 and Resnet50 which will be used as research models with the transfer learning method plus one model with the proposed design architecture. This research produces the best architecture is a system that uses the transfer learning method with the MobileNetV2 model with a training accuracy of 99.94% and the ADAM optimizer and a learning rate of 0.0001. The model will be used to classify the input images, then calculate the cosine similarity between the classification results and the material data from the database and based on the 5 largest cosine values used as output.</w:t>
      </w:r>
    </w:p>
    <w:p w14:paraId="3335EA28" w14:textId="77777777" w:rsidR="00F93A76" w:rsidRDefault="00F93A76">
      <w:pPr>
        <w:autoSpaceDE w:val="0"/>
        <w:autoSpaceDN w:val="0"/>
        <w:adjustRightInd w:val="0"/>
        <w:spacing w:line="240" w:lineRule="auto"/>
        <w:jc w:val="both"/>
        <w:rPr>
          <w:b/>
          <w:bCs/>
          <w:i/>
          <w:iCs/>
          <w:lang w:val="zh-CN"/>
        </w:rPr>
      </w:pPr>
    </w:p>
    <w:p w14:paraId="3664C5C4" w14:textId="77777777" w:rsidR="00F93A76" w:rsidRDefault="00124769">
      <w:pPr>
        <w:autoSpaceDE w:val="0"/>
        <w:autoSpaceDN w:val="0"/>
        <w:adjustRightInd w:val="0"/>
        <w:spacing w:line="240" w:lineRule="auto"/>
        <w:jc w:val="both"/>
        <w:rPr>
          <w:i/>
          <w:iCs/>
          <w:lang w:val="zh-CN"/>
        </w:rPr>
      </w:pPr>
      <w:r>
        <w:rPr>
          <w:b/>
          <w:bCs/>
          <w:i/>
          <w:iCs/>
          <w:lang w:val="zh-CN"/>
        </w:rPr>
        <w:t>Keywords</w:t>
      </w:r>
      <w:r>
        <w:rPr>
          <w:i/>
          <w:iCs/>
          <w:lang w:val="zh-CN"/>
        </w:rPr>
        <w:t>: Convolution Neural Network, Image, Deep Neural Network, Food Recipe Recommendation System, Transfer Learning, Cosine Similarity.</w:t>
      </w:r>
    </w:p>
    <w:p w14:paraId="5303C3BF" w14:textId="77777777" w:rsidR="00F93A76" w:rsidRDefault="00124769">
      <w:r>
        <w:br w:type="page"/>
      </w:r>
    </w:p>
    <w:p w14:paraId="52796488" w14:textId="77777777" w:rsidR="00F93A76" w:rsidRDefault="00124769">
      <w:pPr>
        <w:pStyle w:val="Heading1"/>
      </w:pPr>
      <w:bookmarkStart w:id="4" w:name="_Toc142643233"/>
      <w:r>
        <w:lastRenderedPageBreak/>
        <w:t>KATA PENGANTAR</w:t>
      </w:r>
      <w:bookmarkEnd w:id="4"/>
    </w:p>
    <w:p w14:paraId="16128FB3" w14:textId="77777777" w:rsidR="00F93A76" w:rsidRDefault="00124769">
      <w:pPr>
        <w:spacing w:after="0" w:line="276" w:lineRule="auto"/>
        <w:ind w:left="113" w:right="-11" w:firstLine="547"/>
        <w:jc w:val="both"/>
      </w:pPr>
      <w:r>
        <w:t xml:space="preserve">Puji syukur dipanjatkan atas kehadirat Allah SWT, karena dengan limpahan karunia-Nya penulis dapat menyelesaikan Tugas Akhir dengan judul Implementasi </w:t>
      </w:r>
      <w:r>
        <w:rPr>
          <w:i/>
          <w:iCs/>
        </w:rPr>
        <w:t>Deep Learning</w:t>
      </w:r>
      <w:r>
        <w:t xml:space="preserve"> Untuk Pengenalan Citra Sayuran Untuk Rekomendasi Resep Makanan Menggunakan Algoritma </w:t>
      </w:r>
      <w:r>
        <w:rPr>
          <w:i/>
          <w:iCs/>
        </w:rPr>
        <w:t>Convolutional Neural Network</w:t>
      </w:r>
      <w:r>
        <w:t xml:space="preserve"> (CNN).</w:t>
      </w:r>
    </w:p>
    <w:p w14:paraId="611F74C8" w14:textId="77777777" w:rsidR="00F93A76" w:rsidRDefault="00124769">
      <w:pPr>
        <w:spacing w:after="0" w:line="276" w:lineRule="auto"/>
        <w:ind w:left="113" w:right="-11" w:firstLine="547"/>
        <w:jc w:val="both"/>
      </w:pPr>
      <w:r>
        <w:t xml:space="preserve">Penyusunan Tugas Akhir diajukan sebagai salah satu syarat untuk memperoleh gelar sarjana pada Program Studi Informatika Fakultas Sains &amp; Teknologi  Universitas Teknologi Yogyakarta. </w:t>
      </w:r>
    </w:p>
    <w:p w14:paraId="0ED003B0" w14:textId="77777777" w:rsidR="00F93A76" w:rsidRDefault="00124769">
      <w:pPr>
        <w:spacing w:after="0" w:line="276" w:lineRule="auto"/>
        <w:ind w:left="113" w:right="-11" w:firstLine="547"/>
        <w:jc w:val="both"/>
      </w:pPr>
      <w:r>
        <w:t>Tugas Akhir ini dapat diselesaikan tidak lepas dari segala bantuan, bimbingan, dorongan dan doa dari berbagai pihak, yang pada kesempatan ini penulis ingin menyampaikan ucapan terima kasih kepada:</w:t>
      </w:r>
    </w:p>
    <w:p w14:paraId="5D2A210C" w14:textId="77777777" w:rsidR="00F93A76" w:rsidRDefault="00124769">
      <w:pPr>
        <w:widowControl w:val="0"/>
        <w:numPr>
          <w:ilvl w:val="0"/>
          <w:numId w:val="1"/>
        </w:numPr>
        <w:tabs>
          <w:tab w:val="left" w:pos="426"/>
        </w:tabs>
        <w:spacing w:after="0" w:line="276" w:lineRule="auto"/>
        <w:ind w:right="-11" w:hanging="351"/>
        <w:jc w:val="both"/>
      </w:pPr>
      <w:r>
        <w:t xml:space="preserve">Kedua orang tua penulis, Bapak Irwanto Boy Setiawan dan Ibu Kusmawati yang telah memberikan dukungan, semangat dan doa sehingga penulis dapat menyelesaikan Tugas Akhir ini. </w:t>
      </w:r>
    </w:p>
    <w:p w14:paraId="3442A659" w14:textId="77777777" w:rsidR="00F93A76" w:rsidRDefault="00124769">
      <w:pPr>
        <w:widowControl w:val="0"/>
        <w:numPr>
          <w:ilvl w:val="0"/>
          <w:numId w:val="1"/>
        </w:numPr>
        <w:tabs>
          <w:tab w:val="left" w:pos="426"/>
        </w:tabs>
        <w:spacing w:after="0" w:line="276" w:lineRule="auto"/>
        <w:ind w:right="-11" w:hanging="351"/>
        <w:jc w:val="both"/>
      </w:pPr>
      <w:r>
        <w:t xml:space="preserve">Bapak Dr. Bambang Moertono Setiawan, M.M., C.A., Akt selaku Rektor Universitas Teknologi Yogyakarta. </w:t>
      </w:r>
    </w:p>
    <w:p w14:paraId="7BF467C4" w14:textId="77777777" w:rsidR="00F93A76" w:rsidRDefault="00124769">
      <w:pPr>
        <w:widowControl w:val="0"/>
        <w:numPr>
          <w:ilvl w:val="0"/>
          <w:numId w:val="1"/>
        </w:numPr>
        <w:tabs>
          <w:tab w:val="left" w:pos="426"/>
        </w:tabs>
        <w:spacing w:after="0" w:line="276" w:lineRule="auto"/>
        <w:ind w:right="-11" w:hanging="351"/>
        <w:jc w:val="both"/>
      </w:pPr>
      <w:r>
        <w:t xml:space="preserve">Bapak Sutarman, M.Kom., Ph.D. selaku Dekan Fakultas Sains &amp; Teknologi </w:t>
      </w:r>
    </w:p>
    <w:p w14:paraId="6A3DB653" w14:textId="77777777" w:rsidR="00F93A76" w:rsidRDefault="00124769">
      <w:pPr>
        <w:widowControl w:val="0"/>
        <w:numPr>
          <w:ilvl w:val="0"/>
          <w:numId w:val="1"/>
        </w:numPr>
        <w:tabs>
          <w:tab w:val="left" w:pos="426"/>
        </w:tabs>
        <w:spacing w:after="0" w:line="276" w:lineRule="auto"/>
        <w:ind w:right="-11" w:hanging="351"/>
        <w:jc w:val="both"/>
      </w:pPr>
      <w:r>
        <w:t xml:space="preserve">Ibu Dr. Enny Itje Sela, S.Si., M.Kom selaku Ketua Program Studi Informatika Fakultas Sains &amp; Teknologi. </w:t>
      </w:r>
    </w:p>
    <w:p w14:paraId="5C886C30" w14:textId="77777777" w:rsidR="00F93A76" w:rsidRDefault="00124769">
      <w:pPr>
        <w:widowControl w:val="0"/>
        <w:numPr>
          <w:ilvl w:val="0"/>
          <w:numId w:val="1"/>
        </w:numPr>
        <w:tabs>
          <w:tab w:val="left" w:pos="426"/>
        </w:tabs>
        <w:spacing w:after="0" w:line="276" w:lineRule="auto"/>
        <w:ind w:right="-11" w:hanging="351"/>
        <w:jc w:val="both"/>
      </w:pPr>
      <w:r>
        <w:t xml:space="preserve">Dr. Arief Hermawan, S.T., M.T. selaku Dosen Pembimbing yang telah memberikan bimbingan dan arahan dalam menyelesaikan Laporan Tugas Akhir ini. </w:t>
      </w:r>
    </w:p>
    <w:p w14:paraId="78AB45B3" w14:textId="77777777" w:rsidR="00F93A76" w:rsidRDefault="00124769">
      <w:pPr>
        <w:widowControl w:val="0"/>
        <w:numPr>
          <w:ilvl w:val="0"/>
          <w:numId w:val="1"/>
        </w:numPr>
        <w:tabs>
          <w:tab w:val="left" w:pos="426"/>
        </w:tabs>
        <w:spacing w:after="0" w:line="276" w:lineRule="auto"/>
        <w:ind w:right="-11" w:hanging="351"/>
        <w:jc w:val="both"/>
      </w:pPr>
      <w:r>
        <w:t xml:space="preserve">Dosen-dosen program studi Informatika yang telah memberikan ilmunya selama penulis menuntut ilmu di Universitas Teknologi Yogyakarta. </w:t>
      </w:r>
    </w:p>
    <w:p w14:paraId="5D9DE32E" w14:textId="77777777" w:rsidR="00F93A76" w:rsidRDefault="00124769">
      <w:pPr>
        <w:widowControl w:val="0"/>
        <w:numPr>
          <w:ilvl w:val="0"/>
          <w:numId w:val="1"/>
        </w:numPr>
        <w:tabs>
          <w:tab w:val="left" w:pos="426"/>
        </w:tabs>
        <w:spacing w:after="0" w:line="276" w:lineRule="auto"/>
        <w:ind w:right="-11" w:hanging="351"/>
        <w:jc w:val="both"/>
      </w:pPr>
      <w:r>
        <w:t xml:space="preserve">Teman-Teman Program Studi Informatika khusus nya Grub Panda Kecil yang telah memotivasi penulis menyelesaikan laporan ini. </w:t>
      </w:r>
    </w:p>
    <w:p w14:paraId="0D213EFF" w14:textId="77777777" w:rsidR="00F93A76" w:rsidRDefault="00124769">
      <w:pPr>
        <w:spacing w:after="0" w:line="276" w:lineRule="auto"/>
        <w:ind w:left="113" w:right="-11" w:firstLine="700"/>
        <w:jc w:val="both"/>
      </w:pPr>
      <w:r>
        <w:t>Akhir kata, penulis menyadari bahwa sepenuhnya akan terbatasnya pengetahuan penyusun, sehingga tidak menutup kemungkinan jika ada kesalahan serta kekurangan dalam penyusunan Tugas Akhir, untuk itu sumbang saran dari pembaca sangat diharapkan sebagai bahan pelajaran berharga dimasa yang akan datang.</w:t>
      </w:r>
    </w:p>
    <w:p w14:paraId="4F7A6399" w14:textId="77777777" w:rsidR="00F93A76" w:rsidRDefault="00124769">
      <w:pPr>
        <w:spacing w:line="276" w:lineRule="auto"/>
        <w:ind w:left="5387"/>
      </w:pPr>
      <w:r>
        <w:rPr>
          <w:noProof/>
          <w:lang w:eastAsia="en-US"/>
        </w:rPr>
        <w:drawing>
          <wp:anchor distT="0" distB="0" distL="114300" distR="114300" simplePos="0" relativeHeight="251672576" behindDoc="1" locked="0" layoutInCell="1" allowOverlap="1" wp14:anchorId="73968337" wp14:editId="7034B87C">
            <wp:simplePos x="0" y="0"/>
            <wp:positionH relativeFrom="column">
              <wp:posOffset>4198620</wp:posOffset>
            </wp:positionH>
            <wp:positionV relativeFrom="paragraph">
              <wp:posOffset>132080</wp:posOffset>
            </wp:positionV>
            <wp:extent cx="1127760" cy="739140"/>
            <wp:effectExtent l="0" t="0" r="0" b="3810"/>
            <wp:wrapNone/>
            <wp:docPr id="2003441698" name="Picture 1" descr="A close-up of a handwritte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441698" name="Picture 1" descr="A close-up of a handwritten lett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127858" cy="739204"/>
                    </a:xfrm>
                    <a:prstGeom prst="rect">
                      <a:avLst/>
                    </a:prstGeom>
                  </pic:spPr>
                </pic:pic>
              </a:graphicData>
            </a:graphic>
          </wp:anchor>
        </w:drawing>
      </w:r>
      <w:r>
        <w:t>Yogyakarta, 08 Agustus 2023</w:t>
      </w:r>
    </w:p>
    <w:p w14:paraId="254BCFCE" w14:textId="77777777" w:rsidR="00F93A76" w:rsidRDefault="00F93A76">
      <w:pPr>
        <w:spacing w:line="276" w:lineRule="auto"/>
        <w:jc w:val="right"/>
      </w:pPr>
    </w:p>
    <w:p w14:paraId="686FE8E7" w14:textId="77777777" w:rsidR="00F93A76" w:rsidRDefault="00124769">
      <w:pPr>
        <w:spacing w:line="276" w:lineRule="auto"/>
        <w:ind w:left="7122" w:right="49" w:hanging="34"/>
        <w:jc w:val="right"/>
        <w:rPr>
          <w:sz w:val="23"/>
          <w:szCs w:val="23"/>
        </w:rPr>
      </w:pPr>
      <w:r>
        <w:t>Penulis</w:t>
      </w:r>
      <w:r>
        <w:br w:type="page"/>
      </w:r>
    </w:p>
    <w:p w14:paraId="2846C24E" w14:textId="77777777" w:rsidR="00F93A76" w:rsidRDefault="00124769">
      <w:pPr>
        <w:pStyle w:val="Heading1"/>
      </w:pPr>
      <w:bookmarkStart w:id="5" w:name="_heading=h.tyjcwt" w:colFirst="0" w:colLast="0"/>
      <w:bookmarkStart w:id="6" w:name="_Toc142643234"/>
      <w:bookmarkEnd w:id="5"/>
      <w:r>
        <w:lastRenderedPageBreak/>
        <w:t>DAFTAR ISI</w:t>
      </w:r>
      <w:bookmarkEnd w:id="6"/>
    </w:p>
    <w:sdt>
      <w:sdtPr>
        <w:rPr>
          <w:rFonts w:ascii="Times New Roman" w:eastAsia="Times New Roman" w:hAnsi="Times New Roman" w:cs="Times New Roman"/>
          <w:color w:val="auto"/>
          <w:sz w:val="24"/>
          <w:szCs w:val="24"/>
        </w:rPr>
        <w:id w:val="392013322"/>
        <w:docPartObj>
          <w:docPartGallery w:val="Table of Contents"/>
          <w:docPartUnique/>
        </w:docPartObj>
      </w:sdtPr>
      <w:sdtEndPr>
        <w:rPr>
          <w:b/>
          <w:bCs/>
        </w:rPr>
      </w:sdtEndPr>
      <w:sdtContent>
        <w:p w14:paraId="3D9902C0" w14:textId="77777777" w:rsidR="00F93A76" w:rsidRDefault="00F93A76">
          <w:pPr>
            <w:pStyle w:val="TOCHeading1"/>
            <w:spacing w:before="0" w:line="240" w:lineRule="auto"/>
            <w:rPr>
              <w:rFonts w:ascii="Times New Roman" w:hAnsi="Times New Roman" w:cs="Times New Roman"/>
              <w:sz w:val="24"/>
              <w:szCs w:val="24"/>
            </w:rPr>
          </w:pPr>
        </w:p>
        <w:p w14:paraId="320B667A" w14:textId="77777777" w:rsidR="00F93A76" w:rsidRDefault="00124769">
          <w:pPr>
            <w:pStyle w:val="TOC1"/>
            <w:rPr>
              <w:rFonts w:asciiTheme="minorHAnsi" w:eastAsiaTheme="minorEastAsia" w:hAnsiTheme="minorHAnsi" w:cstheme="minorBidi"/>
              <w:spacing w:val="0"/>
              <w:kern w:val="2"/>
              <w:sz w:val="22"/>
              <w:szCs w:val="22"/>
              <w:lang w:val="id-ID" w:eastAsia="id-ID"/>
              <w14:ligatures w14:val="standardContextual"/>
            </w:rPr>
          </w:pPr>
          <w:r>
            <w:fldChar w:fldCharType="begin"/>
          </w:r>
          <w:r>
            <w:instrText xml:space="preserve"> TOC \o "1-3" \h \z \u </w:instrText>
          </w:r>
          <w:r>
            <w:fldChar w:fldCharType="separate"/>
          </w:r>
          <w:hyperlink w:anchor="_Toc142643231" w:history="1">
            <w:r>
              <w:rPr>
                <w:rStyle w:val="Hyperlink"/>
              </w:rPr>
              <w:t>ABSTRAK</w:t>
            </w:r>
            <w:r>
              <w:tab/>
            </w:r>
            <w:r>
              <w:fldChar w:fldCharType="begin"/>
            </w:r>
            <w:r>
              <w:instrText xml:space="preserve"> PAGEREF _Toc142643231 \h </w:instrText>
            </w:r>
            <w:r>
              <w:fldChar w:fldCharType="separate"/>
            </w:r>
            <w:r w:rsidR="00A8538E">
              <w:rPr>
                <w:noProof/>
              </w:rPr>
              <w:t>iv</w:t>
            </w:r>
            <w:r>
              <w:fldChar w:fldCharType="end"/>
            </w:r>
          </w:hyperlink>
        </w:p>
        <w:p w14:paraId="7A673148"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2" w:history="1">
            <w:r w:rsidR="00124769">
              <w:rPr>
                <w:rStyle w:val="Hyperlink"/>
              </w:rPr>
              <w:t>ABSTRACT</w:t>
            </w:r>
            <w:r w:rsidR="00124769">
              <w:tab/>
            </w:r>
            <w:r w:rsidR="00124769">
              <w:fldChar w:fldCharType="begin"/>
            </w:r>
            <w:r w:rsidR="00124769">
              <w:instrText xml:space="preserve"> PAGEREF _Toc142643232 \h </w:instrText>
            </w:r>
            <w:r w:rsidR="00124769">
              <w:fldChar w:fldCharType="separate"/>
            </w:r>
            <w:r>
              <w:rPr>
                <w:noProof/>
              </w:rPr>
              <w:t>v</w:t>
            </w:r>
            <w:r w:rsidR="00124769">
              <w:fldChar w:fldCharType="end"/>
            </w:r>
          </w:hyperlink>
        </w:p>
        <w:p w14:paraId="63DA84A0"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3" w:history="1">
            <w:r w:rsidR="00124769">
              <w:rPr>
                <w:rStyle w:val="Hyperlink"/>
              </w:rPr>
              <w:t>KATA PENGANTAR</w:t>
            </w:r>
            <w:r w:rsidR="00124769">
              <w:tab/>
            </w:r>
            <w:r w:rsidR="00124769">
              <w:fldChar w:fldCharType="begin"/>
            </w:r>
            <w:r w:rsidR="00124769">
              <w:instrText xml:space="preserve"> PAGEREF _Toc142643233 \h </w:instrText>
            </w:r>
            <w:r w:rsidR="00124769">
              <w:fldChar w:fldCharType="separate"/>
            </w:r>
            <w:r>
              <w:rPr>
                <w:noProof/>
              </w:rPr>
              <w:t>vi</w:t>
            </w:r>
            <w:r w:rsidR="00124769">
              <w:fldChar w:fldCharType="end"/>
            </w:r>
          </w:hyperlink>
        </w:p>
        <w:p w14:paraId="511ED680"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4" w:history="1">
            <w:r w:rsidR="00124769">
              <w:rPr>
                <w:rStyle w:val="Hyperlink"/>
              </w:rPr>
              <w:t>DAFTAR ISI</w:t>
            </w:r>
            <w:r w:rsidR="00124769">
              <w:tab/>
            </w:r>
            <w:r w:rsidR="00124769">
              <w:fldChar w:fldCharType="begin"/>
            </w:r>
            <w:r w:rsidR="00124769">
              <w:instrText xml:space="preserve"> PAGEREF _Toc142643234 \h </w:instrText>
            </w:r>
            <w:r w:rsidR="00124769">
              <w:fldChar w:fldCharType="separate"/>
            </w:r>
            <w:r>
              <w:rPr>
                <w:noProof/>
              </w:rPr>
              <w:t>vii</w:t>
            </w:r>
            <w:r w:rsidR="00124769">
              <w:fldChar w:fldCharType="end"/>
            </w:r>
          </w:hyperlink>
        </w:p>
        <w:p w14:paraId="2717C751"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5" w:history="1">
            <w:r w:rsidR="00124769">
              <w:rPr>
                <w:rStyle w:val="Hyperlink"/>
              </w:rPr>
              <w:t>DAFTAR GAMBAR</w:t>
            </w:r>
            <w:r w:rsidR="00124769">
              <w:tab/>
            </w:r>
            <w:r w:rsidR="00124769">
              <w:fldChar w:fldCharType="begin"/>
            </w:r>
            <w:r w:rsidR="00124769">
              <w:instrText xml:space="preserve"> PAGEREF _Toc142643235 \h </w:instrText>
            </w:r>
            <w:r w:rsidR="00124769">
              <w:fldChar w:fldCharType="separate"/>
            </w:r>
            <w:r>
              <w:rPr>
                <w:noProof/>
              </w:rPr>
              <w:t>ix</w:t>
            </w:r>
            <w:r w:rsidR="00124769">
              <w:fldChar w:fldCharType="end"/>
            </w:r>
          </w:hyperlink>
        </w:p>
        <w:p w14:paraId="56462798"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6" w:history="1">
            <w:r w:rsidR="00124769">
              <w:rPr>
                <w:rStyle w:val="Hyperlink"/>
              </w:rPr>
              <w:t>DAFTAR TABEL</w:t>
            </w:r>
            <w:r w:rsidR="00124769">
              <w:tab/>
            </w:r>
            <w:r w:rsidR="00124769">
              <w:fldChar w:fldCharType="begin"/>
            </w:r>
            <w:r w:rsidR="00124769">
              <w:instrText xml:space="preserve"> PAGEREF _Toc142643236 \h </w:instrText>
            </w:r>
            <w:r w:rsidR="00124769">
              <w:fldChar w:fldCharType="separate"/>
            </w:r>
            <w:r>
              <w:rPr>
                <w:noProof/>
              </w:rPr>
              <w:t>xii</w:t>
            </w:r>
            <w:r w:rsidR="00124769">
              <w:fldChar w:fldCharType="end"/>
            </w:r>
          </w:hyperlink>
        </w:p>
        <w:p w14:paraId="5C69E2C2"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37" w:history="1">
            <w:r w:rsidR="00124769">
              <w:rPr>
                <w:rStyle w:val="Hyperlink"/>
              </w:rPr>
              <w:t>BAB I PENDAHULUAN</w:t>
            </w:r>
            <w:r w:rsidR="00124769">
              <w:tab/>
            </w:r>
            <w:r w:rsidR="00124769">
              <w:fldChar w:fldCharType="begin"/>
            </w:r>
            <w:r w:rsidR="00124769">
              <w:instrText xml:space="preserve"> PAGEREF _Toc142643237 \h </w:instrText>
            </w:r>
            <w:r w:rsidR="00124769">
              <w:fldChar w:fldCharType="separate"/>
            </w:r>
            <w:r>
              <w:rPr>
                <w:noProof/>
              </w:rPr>
              <w:t>1</w:t>
            </w:r>
            <w:r w:rsidR="00124769">
              <w:fldChar w:fldCharType="end"/>
            </w:r>
          </w:hyperlink>
        </w:p>
        <w:p w14:paraId="652D25EF"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38" w:history="1">
            <w:r w:rsidR="00124769">
              <w:rPr>
                <w:rStyle w:val="Hyperlink"/>
              </w:rPr>
              <w:t>1.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Latar Belakang</w:t>
            </w:r>
            <w:r w:rsidR="00124769">
              <w:tab/>
            </w:r>
            <w:r w:rsidR="00124769">
              <w:fldChar w:fldCharType="begin"/>
            </w:r>
            <w:r w:rsidR="00124769">
              <w:instrText xml:space="preserve"> PAGEREF _Toc142643238 \h </w:instrText>
            </w:r>
            <w:r w:rsidR="00124769">
              <w:fldChar w:fldCharType="separate"/>
            </w:r>
            <w:r>
              <w:rPr>
                <w:noProof/>
              </w:rPr>
              <w:t>1</w:t>
            </w:r>
            <w:r w:rsidR="00124769">
              <w:fldChar w:fldCharType="end"/>
            </w:r>
          </w:hyperlink>
        </w:p>
        <w:p w14:paraId="10152C86"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39" w:history="1">
            <w:r w:rsidR="00124769">
              <w:rPr>
                <w:rStyle w:val="Hyperlink"/>
              </w:rPr>
              <w:t>1.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Rumusan Masalah</w:t>
            </w:r>
            <w:r w:rsidR="00124769">
              <w:tab/>
            </w:r>
            <w:r w:rsidR="00124769">
              <w:fldChar w:fldCharType="begin"/>
            </w:r>
            <w:r w:rsidR="00124769">
              <w:instrText xml:space="preserve"> PAGEREF _Toc142643239 \h </w:instrText>
            </w:r>
            <w:r w:rsidR="00124769">
              <w:fldChar w:fldCharType="separate"/>
            </w:r>
            <w:r>
              <w:rPr>
                <w:noProof/>
              </w:rPr>
              <w:t>3</w:t>
            </w:r>
            <w:r w:rsidR="00124769">
              <w:fldChar w:fldCharType="end"/>
            </w:r>
          </w:hyperlink>
        </w:p>
        <w:p w14:paraId="1759DD56"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0" w:history="1">
            <w:r w:rsidR="00124769">
              <w:rPr>
                <w:rStyle w:val="Hyperlink"/>
              </w:rPr>
              <w:t>1.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Ruang Lingkup</w:t>
            </w:r>
            <w:r w:rsidR="00124769">
              <w:tab/>
            </w:r>
            <w:r w:rsidR="00124769">
              <w:fldChar w:fldCharType="begin"/>
            </w:r>
            <w:r w:rsidR="00124769">
              <w:instrText xml:space="preserve"> PAGEREF _Toc142643240 \h </w:instrText>
            </w:r>
            <w:r w:rsidR="00124769">
              <w:fldChar w:fldCharType="separate"/>
            </w:r>
            <w:r>
              <w:rPr>
                <w:noProof/>
              </w:rPr>
              <w:t>3</w:t>
            </w:r>
            <w:r w:rsidR="00124769">
              <w:fldChar w:fldCharType="end"/>
            </w:r>
          </w:hyperlink>
        </w:p>
        <w:p w14:paraId="6D8CD8BF"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1" w:history="1">
            <w:r w:rsidR="00124769">
              <w:rPr>
                <w:rStyle w:val="Hyperlink"/>
              </w:rPr>
              <w:t>1.4</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Tujuan Penelitian</w:t>
            </w:r>
            <w:r w:rsidR="00124769">
              <w:tab/>
            </w:r>
            <w:r w:rsidR="00124769">
              <w:fldChar w:fldCharType="begin"/>
            </w:r>
            <w:r w:rsidR="00124769">
              <w:instrText xml:space="preserve"> PAGEREF _Toc142643241 \h </w:instrText>
            </w:r>
            <w:r w:rsidR="00124769">
              <w:fldChar w:fldCharType="separate"/>
            </w:r>
            <w:r>
              <w:rPr>
                <w:noProof/>
              </w:rPr>
              <w:t>4</w:t>
            </w:r>
            <w:r w:rsidR="00124769">
              <w:fldChar w:fldCharType="end"/>
            </w:r>
          </w:hyperlink>
        </w:p>
        <w:p w14:paraId="4F64138B"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2" w:history="1">
            <w:r w:rsidR="00124769">
              <w:rPr>
                <w:rStyle w:val="Hyperlink"/>
              </w:rPr>
              <w:t>1.5</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Manfaat Penelitian</w:t>
            </w:r>
            <w:r w:rsidR="00124769">
              <w:tab/>
            </w:r>
            <w:r w:rsidR="00124769">
              <w:fldChar w:fldCharType="begin"/>
            </w:r>
            <w:r w:rsidR="00124769">
              <w:instrText xml:space="preserve"> PAGEREF _Toc142643242 \h </w:instrText>
            </w:r>
            <w:r w:rsidR="00124769">
              <w:fldChar w:fldCharType="separate"/>
            </w:r>
            <w:r>
              <w:rPr>
                <w:noProof/>
              </w:rPr>
              <w:t>5</w:t>
            </w:r>
            <w:r w:rsidR="00124769">
              <w:fldChar w:fldCharType="end"/>
            </w:r>
          </w:hyperlink>
        </w:p>
        <w:p w14:paraId="4D4E9496"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3" w:history="1">
            <w:r w:rsidR="00124769">
              <w:rPr>
                <w:rStyle w:val="Hyperlink"/>
              </w:rPr>
              <w:t>1.6</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Sistematika Penelitian</w:t>
            </w:r>
            <w:r w:rsidR="00124769">
              <w:tab/>
            </w:r>
            <w:r w:rsidR="00124769">
              <w:fldChar w:fldCharType="begin"/>
            </w:r>
            <w:r w:rsidR="00124769">
              <w:instrText xml:space="preserve"> PAGEREF _Toc142643243 \h </w:instrText>
            </w:r>
            <w:r w:rsidR="00124769">
              <w:fldChar w:fldCharType="separate"/>
            </w:r>
            <w:r>
              <w:rPr>
                <w:noProof/>
              </w:rPr>
              <w:t>5</w:t>
            </w:r>
            <w:r w:rsidR="00124769">
              <w:fldChar w:fldCharType="end"/>
            </w:r>
          </w:hyperlink>
        </w:p>
        <w:p w14:paraId="5AA71735"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44" w:history="1">
            <w:r w:rsidR="00124769">
              <w:rPr>
                <w:rStyle w:val="Hyperlink"/>
              </w:rPr>
              <w:t>BAB II KAJIAN HASIL PENELITIAN DAN LANDASAN TEORI</w:t>
            </w:r>
            <w:r w:rsidR="00124769">
              <w:tab/>
            </w:r>
            <w:r w:rsidR="00124769">
              <w:fldChar w:fldCharType="begin"/>
            </w:r>
            <w:r w:rsidR="00124769">
              <w:instrText xml:space="preserve"> PAGEREF _Toc142643244 \h </w:instrText>
            </w:r>
            <w:r w:rsidR="00124769">
              <w:fldChar w:fldCharType="separate"/>
            </w:r>
            <w:r>
              <w:rPr>
                <w:noProof/>
              </w:rPr>
              <w:t>9</w:t>
            </w:r>
            <w:r w:rsidR="00124769">
              <w:fldChar w:fldCharType="end"/>
            </w:r>
          </w:hyperlink>
        </w:p>
        <w:p w14:paraId="5732287D"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5" w:history="1">
            <w:r w:rsidR="00124769">
              <w:rPr>
                <w:rStyle w:val="Hyperlink"/>
              </w:rPr>
              <w:t>2.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Kajian Hasil Penelitian</w:t>
            </w:r>
            <w:r w:rsidR="00124769">
              <w:tab/>
            </w:r>
            <w:r w:rsidR="00124769">
              <w:fldChar w:fldCharType="begin"/>
            </w:r>
            <w:r w:rsidR="00124769">
              <w:instrText xml:space="preserve"> PAGEREF _Toc142643245 \h </w:instrText>
            </w:r>
            <w:r w:rsidR="00124769">
              <w:fldChar w:fldCharType="separate"/>
            </w:r>
            <w:r>
              <w:rPr>
                <w:noProof/>
              </w:rPr>
              <w:t>9</w:t>
            </w:r>
            <w:r w:rsidR="00124769">
              <w:fldChar w:fldCharType="end"/>
            </w:r>
          </w:hyperlink>
        </w:p>
        <w:p w14:paraId="3A483441"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6" w:history="1">
            <w:r w:rsidR="00124769">
              <w:rPr>
                <w:rStyle w:val="Hyperlink"/>
              </w:rPr>
              <w:t>2.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Landasan Teori</w:t>
            </w:r>
            <w:r w:rsidR="00124769">
              <w:tab/>
            </w:r>
            <w:r w:rsidR="00124769">
              <w:fldChar w:fldCharType="begin"/>
            </w:r>
            <w:r w:rsidR="00124769">
              <w:instrText xml:space="preserve"> PAGEREF _Toc142643246 \h </w:instrText>
            </w:r>
            <w:r w:rsidR="00124769">
              <w:fldChar w:fldCharType="separate"/>
            </w:r>
            <w:r>
              <w:rPr>
                <w:noProof/>
              </w:rPr>
              <w:t>14</w:t>
            </w:r>
            <w:r w:rsidR="00124769">
              <w:fldChar w:fldCharType="end"/>
            </w:r>
          </w:hyperlink>
        </w:p>
        <w:p w14:paraId="7F096A37"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7" w:history="1">
            <w:r w:rsidR="00124769">
              <w:rPr>
                <w:rStyle w:val="Hyperlink"/>
              </w:rPr>
              <w:t>2.2.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Makanan</w:t>
            </w:r>
            <w:r w:rsidR="00124769">
              <w:tab/>
            </w:r>
            <w:r w:rsidR="00124769">
              <w:fldChar w:fldCharType="begin"/>
            </w:r>
            <w:r w:rsidR="00124769">
              <w:instrText xml:space="preserve"> PAGEREF _Toc142643247 \h </w:instrText>
            </w:r>
            <w:r w:rsidR="00124769">
              <w:fldChar w:fldCharType="separate"/>
            </w:r>
            <w:r>
              <w:rPr>
                <w:noProof/>
              </w:rPr>
              <w:t>14</w:t>
            </w:r>
            <w:r w:rsidR="00124769">
              <w:fldChar w:fldCharType="end"/>
            </w:r>
          </w:hyperlink>
        </w:p>
        <w:p w14:paraId="273CC08F"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8" w:history="1">
            <w:r w:rsidR="00124769">
              <w:rPr>
                <w:rStyle w:val="Hyperlink"/>
              </w:rPr>
              <w:t>2.2.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Sayuran</w:t>
            </w:r>
            <w:r w:rsidR="00124769">
              <w:tab/>
            </w:r>
            <w:r w:rsidR="00124769">
              <w:fldChar w:fldCharType="begin"/>
            </w:r>
            <w:r w:rsidR="00124769">
              <w:instrText xml:space="preserve"> PAGEREF _Toc142643248 \h </w:instrText>
            </w:r>
            <w:r w:rsidR="00124769">
              <w:fldChar w:fldCharType="separate"/>
            </w:r>
            <w:r>
              <w:rPr>
                <w:noProof/>
              </w:rPr>
              <w:t>14</w:t>
            </w:r>
            <w:r w:rsidR="00124769">
              <w:fldChar w:fldCharType="end"/>
            </w:r>
          </w:hyperlink>
        </w:p>
        <w:p w14:paraId="60B3FC19"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49" w:history="1">
            <w:r w:rsidR="00124769">
              <w:rPr>
                <w:rStyle w:val="Hyperlink"/>
              </w:rPr>
              <w:t>2.2.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Resep Makanan</w:t>
            </w:r>
            <w:r w:rsidR="00124769">
              <w:tab/>
            </w:r>
            <w:r w:rsidR="00124769">
              <w:fldChar w:fldCharType="begin"/>
            </w:r>
            <w:r w:rsidR="00124769">
              <w:instrText xml:space="preserve"> PAGEREF _Toc142643249 \h </w:instrText>
            </w:r>
            <w:r w:rsidR="00124769">
              <w:fldChar w:fldCharType="separate"/>
            </w:r>
            <w:r>
              <w:rPr>
                <w:noProof/>
              </w:rPr>
              <w:t>15</w:t>
            </w:r>
            <w:r w:rsidR="00124769">
              <w:fldChar w:fldCharType="end"/>
            </w:r>
          </w:hyperlink>
        </w:p>
        <w:p w14:paraId="73DB363A"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0" w:history="1">
            <w:r w:rsidR="00124769">
              <w:rPr>
                <w:rStyle w:val="Hyperlink"/>
              </w:rPr>
              <w:t>2.2.4</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Feature Extraction</w:t>
            </w:r>
            <w:r w:rsidR="00124769">
              <w:tab/>
            </w:r>
            <w:r w:rsidR="00124769">
              <w:fldChar w:fldCharType="begin"/>
            </w:r>
            <w:r w:rsidR="00124769">
              <w:instrText xml:space="preserve"> PAGEREF _Toc142643250 \h </w:instrText>
            </w:r>
            <w:r w:rsidR="00124769">
              <w:fldChar w:fldCharType="separate"/>
            </w:r>
            <w:r>
              <w:rPr>
                <w:noProof/>
              </w:rPr>
              <w:t>15</w:t>
            </w:r>
            <w:r w:rsidR="00124769">
              <w:fldChar w:fldCharType="end"/>
            </w:r>
          </w:hyperlink>
        </w:p>
        <w:p w14:paraId="3BBC4588"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1" w:history="1">
            <w:r w:rsidR="00124769">
              <w:rPr>
                <w:rStyle w:val="Hyperlink"/>
              </w:rPr>
              <w:t>2.2.5</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Convolutional Neural Network (CNN)</w:t>
            </w:r>
            <w:r w:rsidR="00124769">
              <w:tab/>
            </w:r>
            <w:r w:rsidR="00124769">
              <w:fldChar w:fldCharType="begin"/>
            </w:r>
            <w:r w:rsidR="00124769">
              <w:instrText xml:space="preserve"> PAGEREF _Toc142643251 \h </w:instrText>
            </w:r>
            <w:r w:rsidR="00124769">
              <w:fldChar w:fldCharType="separate"/>
            </w:r>
            <w:r>
              <w:rPr>
                <w:noProof/>
              </w:rPr>
              <w:t>16</w:t>
            </w:r>
            <w:r w:rsidR="00124769">
              <w:fldChar w:fldCharType="end"/>
            </w:r>
          </w:hyperlink>
        </w:p>
        <w:p w14:paraId="40C452FD"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2" w:history="1">
            <w:r w:rsidR="00124769">
              <w:rPr>
                <w:rStyle w:val="Hyperlink"/>
              </w:rPr>
              <w:t>2.2.6</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Fungsi Aktivasi</w:t>
            </w:r>
            <w:r w:rsidR="00124769">
              <w:tab/>
            </w:r>
            <w:r w:rsidR="00124769">
              <w:fldChar w:fldCharType="begin"/>
            </w:r>
            <w:r w:rsidR="00124769">
              <w:instrText xml:space="preserve"> PAGEREF _Toc142643252 \h </w:instrText>
            </w:r>
            <w:r w:rsidR="00124769">
              <w:fldChar w:fldCharType="separate"/>
            </w:r>
            <w:r>
              <w:rPr>
                <w:noProof/>
              </w:rPr>
              <w:t>23</w:t>
            </w:r>
            <w:r w:rsidR="00124769">
              <w:fldChar w:fldCharType="end"/>
            </w:r>
          </w:hyperlink>
        </w:p>
        <w:p w14:paraId="46B092EB"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3" w:history="1">
            <w:r w:rsidR="00124769">
              <w:rPr>
                <w:rStyle w:val="Hyperlink"/>
              </w:rPr>
              <w:t>2.2.7</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DAM</w:t>
            </w:r>
            <w:r w:rsidR="00124769">
              <w:tab/>
            </w:r>
            <w:r w:rsidR="00124769">
              <w:fldChar w:fldCharType="begin"/>
            </w:r>
            <w:r w:rsidR="00124769">
              <w:instrText xml:space="preserve"> PAGEREF _Toc142643253 \h </w:instrText>
            </w:r>
            <w:r w:rsidR="00124769">
              <w:fldChar w:fldCharType="separate"/>
            </w:r>
            <w:r>
              <w:rPr>
                <w:noProof/>
              </w:rPr>
              <w:t>26</w:t>
            </w:r>
            <w:r w:rsidR="00124769">
              <w:fldChar w:fldCharType="end"/>
            </w:r>
          </w:hyperlink>
        </w:p>
        <w:p w14:paraId="7F01277F"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4" w:history="1">
            <w:r w:rsidR="00124769">
              <w:rPr>
                <w:rStyle w:val="Hyperlink"/>
              </w:rPr>
              <w:t>2.2.8</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RMSPROP</w:t>
            </w:r>
            <w:r w:rsidR="00124769">
              <w:tab/>
            </w:r>
            <w:r w:rsidR="00124769">
              <w:fldChar w:fldCharType="begin"/>
            </w:r>
            <w:r w:rsidR="00124769">
              <w:instrText xml:space="preserve"> PAGEREF _Toc142643254 \h </w:instrText>
            </w:r>
            <w:r w:rsidR="00124769">
              <w:fldChar w:fldCharType="separate"/>
            </w:r>
            <w:r>
              <w:rPr>
                <w:noProof/>
              </w:rPr>
              <w:t>27</w:t>
            </w:r>
            <w:r w:rsidR="00124769">
              <w:fldChar w:fldCharType="end"/>
            </w:r>
          </w:hyperlink>
        </w:p>
        <w:p w14:paraId="6A552314"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5" w:history="1">
            <w:r w:rsidR="00124769">
              <w:rPr>
                <w:rStyle w:val="Hyperlink"/>
              </w:rPr>
              <w:t>2.2.9</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Transfer Learning</w:t>
            </w:r>
            <w:r w:rsidR="00124769">
              <w:tab/>
            </w:r>
            <w:r w:rsidR="00124769">
              <w:fldChar w:fldCharType="begin"/>
            </w:r>
            <w:r w:rsidR="00124769">
              <w:instrText xml:space="preserve"> PAGEREF _Toc142643255 \h </w:instrText>
            </w:r>
            <w:r w:rsidR="00124769">
              <w:fldChar w:fldCharType="separate"/>
            </w:r>
            <w:r>
              <w:rPr>
                <w:noProof/>
              </w:rPr>
              <w:t>28</w:t>
            </w:r>
            <w:r w:rsidR="00124769">
              <w:fldChar w:fldCharType="end"/>
            </w:r>
          </w:hyperlink>
        </w:p>
        <w:p w14:paraId="5F2F9E7D"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6" w:history="1">
            <w:r w:rsidR="00124769">
              <w:rPr>
                <w:rStyle w:val="Hyperlink"/>
              </w:rPr>
              <w:t>2.2.10</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Confusion Matrix</w:t>
            </w:r>
            <w:r w:rsidR="00124769">
              <w:tab/>
            </w:r>
            <w:r w:rsidR="00124769">
              <w:fldChar w:fldCharType="begin"/>
            </w:r>
            <w:r w:rsidR="00124769">
              <w:instrText xml:space="preserve"> PAGEREF _Toc142643256 \h </w:instrText>
            </w:r>
            <w:r w:rsidR="00124769">
              <w:fldChar w:fldCharType="separate"/>
            </w:r>
            <w:r>
              <w:rPr>
                <w:noProof/>
              </w:rPr>
              <w:t>34</w:t>
            </w:r>
            <w:r w:rsidR="00124769">
              <w:fldChar w:fldCharType="end"/>
            </w:r>
          </w:hyperlink>
        </w:p>
        <w:p w14:paraId="40E014A6"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7" w:history="1">
            <w:r w:rsidR="00124769">
              <w:rPr>
                <w:rStyle w:val="Hyperlink"/>
              </w:rPr>
              <w:t>2.2.1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Pembobotan Kata</w:t>
            </w:r>
            <w:r w:rsidR="00124769">
              <w:tab/>
            </w:r>
            <w:r w:rsidR="00124769">
              <w:fldChar w:fldCharType="begin"/>
            </w:r>
            <w:r w:rsidR="00124769">
              <w:instrText xml:space="preserve"> PAGEREF _Toc142643257 \h </w:instrText>
            </w:r>
            <w:r w:rsidR="00124769">
              <w:fldChar w:fldCharType="separate"/>
            </w:r>
            <w:r>
              <w:rPr>
                <w:noProof/>
              </w:rPr>
              <w:t>37</w:t>
            </w:r>
            <w:r w:rsidR="00124769">
              <w:fldChar w:fldCharType="end"/>
            </w:r>
          </w:hyperlink>
        </w:p>
        <w:p w14:paraId="6F850C14"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8" w:history="1">
            <w:r w:rsidR="00124769">
              <w:rPr>
                <w:rStyle w:val="Hyperlink"/>
              </w:rPr>
              <w:t>2.2.1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Cosine Similarity (Kesamaan Kosinus)</w:t>
            </w:r>
            <w:r w:rsidR="00124769">
              <w:tab/>
            </w:r>
            <w:r w:rsidR="00124769">
              <w:fldChar w:fldCharType="begin"/>
            </w:r>
            <w:r w:rsidR="00124769">
              <w:instrText xml:space="preserve"> PAGEREF _Toc142643258 \h </w:instrText>
            </w:r>
            <w:r w:rsidR="00124769">
              <w:fldChar w:fldCharType="separate"/>
            </w:r>
            <w:r>
              <w:rPr>
                <w:noProof/>
              </w:rPr>
              <w:t>37</w:t>
            </w:r>
            <w:r w:rsidR="00124769">
              <w:fldChar w:fldCharType="end"/>
            </w:r>
          </w:hyperlink>
        </w:p>
        <w:p w14:paraId="5E2D4B0F"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59" w:history="1">
            <w:r w:rsidR="00124769">
              <w:rPr>
                <w:rStyle w:val="Hyperlink"/>
              </w:rPr>
              <w:t>2.2.1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ERD (Entity Relationship Diagram)</w:t>
            </w:r>
            <w:r w:rsidR="00124769">
              <w:tab/>
            </w:r>
            <w:r w:rsidR="00124769">
              <w:fldChar w:fldCharType="begin"/>
            </w:r>
            <w:r w:rsidR="00124769">
              <w:instrText xml:space="preserve"> PAGEREF _Toc142643259 \h </w:instrText>
            </w:r>
            <w:r w:rsidR="00124769">
              <w:fldChar w:fldCharType="separate"/>
            </w:r>
            <w:r>
              <w:rPr>
                <w:noProof/>
              </w:rPr>
              <w:t>38</w:t>
            </w:r>
            <w:r w:rsidR="00124769">
              <w:fldChar w:fldCharType="end"/>
            </w:r>
          </w:hyperlink>
        </w:p>
        <w:p w14:paraId="0AA55897"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0" w:history="1">
            <w:r w:rsidR="00124769">
              <w:rPr>
                <w:rStyle w:val="Hyperlink"/>
              </w:rPr>
              <w:t>2.2.14</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UML (Unified Modeling Language)</w:t>
            </w:r>
            <w:r w:rsidR="00124769">
              <w:tab/>
            </w:r>
            <w:r w:rsidR="00124769">
              <w:fldChar w:fldCharType="begin"/>
            </w:r>
            <w:r w:rsidR="00124769">
              <w:instrText xml:space="preserve"> PAGEREF _Toc142643260 \h </w:instrText>
            </w:r>
            <w:r w:rsidR="00124769">
              <w:fldChar w:fldCharType="separate"/>
            </w:r>
            <w:r>
              <w:rPr>
                <w:noProof/>
              </w:rPr>
              <w:t>39</w:t>
            </w:r>
            <w:r w:rsidR="00124769">
              <w:fldChar w:fldCharType="end"/>
            </w:r>
          </w:hyperlink>
        </w:p>
        <w:p w14:paraId="0444600B"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1" w:history="1">
            <w:r w:rsidR="00124769">
              <w:rPr>
                <w:rStyle w:val="Hyperlink"/>
              </w:rPr>
              <w:t>2.2.15</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Tensorflow</w:t>
            </w:r>
            <w:r w:rsidR="00124769">
              <w:tab/>
            </w:r>
            <w:r w:rsidR="00124769">
              <w:fldChar w:fldCharType="begin"/>
            </w:r>
            <w:r w:rsidR="00124769">
              <w:instrText xml:space="preserve"> PAGEREF _Toc142643261 \h </w:instrText>
            </w:r>
            <w:r w:rsidR="00124769">
              <w:fldChar w:fldCharType="separate"/>
            </w:r>
            <w:r>
              <w:rPr>
                <w:noProof/>
              </w:rPr>
              <w:t>43</w:t>
            </w:r>
            <w:r w:rsidR="00124769">
              <w:fldChar w:fldCharType="end"/>
            </w:r>
          </w:hyperlink>
        </w:p>
        <w:p w14:paraId="4E25288A"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2" w:history="1">
            <w:r w:rsidR="00124769">
              <w:rPr>
                <w:rStyle w:val="Hyperlink"/>
              </w:rPr>
              <w:t>2.2.16</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ndroid Studio</w:t>
            </w:r>
            <w:r w:rsidR="00124769">
              <w:tab/>
            </w:r>
            <w:r w:rsidR="00124769">
              <w:fldChar w:fldCharType="begin"/>
            </w:r>
            <w:r w:rsidR="00124769">
              <w:instrText xml:space="preserve"> PAGEREF _Toc142643262 \h </w:instrText>
            </w:r>
            <w:r w:rsidR="00124769">
              <w:fldChar w:fldCharType="separate"/>
            </w:r>
            <w:r>
              <w:rPr>
                <w:noProof/>
              </w:rPr>
              <w:t>44</w:t>
            </w:r>
            <w:r w:rsidR="00124769">
              <w:fldChar w:fldCharType="end"/>
            </w:r>
          </w:hyperlink>
        </w:p>
        <w:p w14:paraId="029105DC"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3" w:history="1">
            <w:r w:rsidR="00124769">
              <w:rPr>
                <w:rStyle w:val="Hyperlink"/>
              </w:rPr>
              <w:t>2.2.17</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REST API</w:t>
            </w:r>
            <w:r w:rsidR="00124769">
              <w:tab/>
            </w:r>
            <w:r w:rsidR="00124769">
              <w:fldChar w:fldCharType="begin"/>
            </w:r>
            <w:r w:rsidR="00124769">
              <w:instrText xml:space="preserve"> PAGEREF _Toc142643263 \h </w:instrText>
            </w:r>
            <w:r w:rsidR="00124769">
              <w:fldChar w:fldCharType="separate"/>
            </w:r>
            <w:r>
              <w:rPr>
                <w:noProof/>
              </w:rPr>
              <w:t>45</w:t>
            </w:r>
            <w:r w:rsidR="00124769">
              <w:fldChar w:fldCharType="end"/>
            </w:r>
          </w:hyperlink>
        </w:p>
        <w:p w14:paraId="109A8697"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4" w:history="1">
            <w:r w:rsidR="00124769">
              <w:rPr>
                <w:rStyle w:val="Hyperlink"/>
              </w:rPr>
              <w:t>2.2.18</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Flask</w:t>
            </w:r>
            <w:r w:rsidR="00124769">
              <w:tab/>
            </w:r>
            <w:r w:rsidR="00124769">
              <w:fldChar w:fldCharType="begin"/>
            </w:r>
            <w:r w:rsidR="00124769">
              <w:instrText xml:space="preserve"> PAGEREF _Toc142643264 \h </w:instrText>
            </w:r>
            <w:r w:rsidR="00124769">
              <w:fldChar w:fldCharType="separate"/>
            </w:r>
            <w:r>
              <w:rPr>
                <w:noProof/>
              </w:rPr>
              <w:t>45</w:t>
            </w:r>
            <w:r w:rsidR="00124769">
              <w:fldChar w:fldCharType="end"/>
            </w:r>
          </w:hyperlink>
        </w:p>
        <w:p w14:paraId="132A1525"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65" w:history="1">
            <w:r w:rsidR="00124769">
              <w:rPr>
                <w:rStyle w:val="Hyperlink"/>
              </w:rPr>
              <w:t>BAB III</w:t>
            </w:r>
            <w:r w:rsidR="00124769">
              <w:rPr>
                <w:rStyle w:val="Hyperlink"/>
                <w:lang w:val="id-ID"/>
              </w:rPr>
              <w:t xml:space="preserve"> METOD</w:t>
            </w:r>
            <w:r w:rsidR="00124769">
              <w:rPr>
                <w:rStyle w:val="Hyperlink"/>
              </w:rPr>
              <w:t xml:space="preserve">E </w:t>
            </w:r>
            <w:r w:rsidR="00124769">
              <w:rPr>
                <w:rStyle w:val="Hyperlink"/>
                <w:lang w:val="id-ID"/>
              </w:rPr>
              <w:t>PENELITIAN</w:t>
            </w:r>
            <w:r w:rsidR="00124769">
              <w:tab/>
            </w:r>
            <w:r w:rsidR="00124769">
              <w:fldChar w:fldCharType="begin"/>
            </w:r>
            <w:r w:rsidR="00124769">
              <w:instrText xml:space="preserve"> PAGEREF _Toc142643265 \h </w:instrText>
            </w:r>
            <w:r w:rsidR="00124769">
              <w:fldChar w:fldCharType="separate"/>
            </w:r>
            <w:r>
              <w:rPr>
                <w:noProof/>
              </w:rPr>
              <w:t>46</w:t>
            </w:r>
            <w:r w:rsidR="00124769">
              <w:fldChar w:fldCharType="end"/>
            </w:r>
          </w:hyperlink>
        </w:p>
        <w:p w14:paraId="5079DF18"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6" w:history="1">
            <w:r w:rsidR="00124769">
              <w:rPr>
                <w:rStyle w:val="Hyperlink"/>
              </w:rPr>
              <w:t>3.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Data Penelitian</w:t>
            </w:r>
            <w:r w:rsidR="00124769">
              <w:tab/>
            </w:r>
            <w:r w:rsidR="00124769">
              <w:fldChar w:fldCharType="begin"/>
            </w:r>
            <w:r w:rsidR="00124769">
              <w:instrText xml:space="preserve"> PAGEREF _Toc142643266 \h </w:instrText>
            </w:r>
            <w:r w:rsidR="00124769">
              <w:fldChar w:fldCharType="separate"/>
            </w:r>
            <w:r>
              <w:rPr>
                <w:noProof/>
              </w:rPr>
              <w:t>46</w:t>
            </w:r>
            <w:r w:rsidR="00124769">
              <w:fldChar w:fldCharType="end"/>
            </w:r>
          </w:hyperlink>
        </w:p>
        <w:p w14:paraId="6E706D77"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7" w:history="1">
            <w:r w:rsidR="00124769">
              <w:rPr>
                <w:rStyle w:val="Hyperlink"/>
              </w:rPr>
              <w:t>3.1.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Sumber Data</w:t>
            </w:r>
            <w:r w:rsidR="00124769">
              <w:tab/>
            </w:r>
            <w:r w:rsidR="00124769">
              <w:fldChar w:fldCharType="begin"/>
            </w:r>
            <w:r w:rsidR="00124769">
              <w:instrText xml:space="preserve"> PAGEREF _Toc142643267 \h </w:instrText>
            </w:r>
            <w:r w:rsidR="00124769">
              <w:fldChar w:fldCharType="separate"/>
            </w:r>
            <w:r>
              <w:rPr>
                <w:noProof/>
              </w:rPr>
              <w:t>46</w:t>
            </w:r>
            <w:r w:rsidR="00124769">
              <w:fldChar w:fldCharType="end"/>
            </w:r>
          </w:hyperlink>
        </w:p>
        <w:p w14:paraId="6A244E96"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8" w:history="1">
            <w:r w:rsidR="00124769">
              <w:rPr>
                <w:rStyle w:val="Hyperlink"/>
              </w:rPr>
              <w:t>3.1.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Prosedur Pengumpulan Data</w:t>
            </w:r>
            <w:r w:rsidR="00124769">
              <w:tab/>
            </w:r>
            <w:r w:rsidR="00124769">
              <w:fldChar w:fldCharType="begin"/>
            </w:r>
            <w:r w:rsidR="00124769">
              <w:instrText xml:space="preserve"> PAGEREF _Toc142643268 \h </w:instrText>
            </w:r>
            <w:r w:rsidR="00124769">
              <w:fldChar w:fldCharType="separate"/>
            </w:r>
            <w:r>
              <w:rPr>
                <w:noProof/>
              </w:rPr>
              <w:t>48</w:t>
            </w:r>
            <w:r w:rsidR="00124769">
              <w:fldChar w:fldCharType="end"/>
            </w:r>
          </w:hyperlink>
        </w:p>
        <w:p w14:paraId="0DE7C11D"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69" w:history="1">
            <w:r w:rsidR="00124769">
              <w:rPr>
                <w:rStyle w:val="Hyperlink"/>
              </w:rPr>
              <w:t>3.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turan Bisnis (</w:t>
            </w:r>
            <w:r w:rsidR="00124769">
              <w:rPr>
                <w:rStyle w:val="Hyperlink"/>
                <w:i/>
                <w:iCs/>
              </w:rPr>
              <w:t>business rule</w:t>
            </w:r>
            <w:r w:rsidR="00124769">
              <w:rPr>
                <w:rStyle w:val="Hyperlink"/>
              </w:rPr>
              <w:t>)</w:t>
            </w:r>
            <w:r w:rsidR="00124769">
              <w:tab/>
            </w:r>
            <w:r w:rsidR="00124769">
              <w:fldChar w:fldCharType="begin"/>
            </w:r>
            <w:r w:rsidR="00124769">
              <w:instrText xml:space="preserve"> PAGEREF _Toc142643269 \h </w:instrText>
            </w:r>
            <w:r w:rsidR="00124769">
              <w:fldChar w:fldCharType="separate"/>
            </w:r>
            <w:r>
              <w:rPr>
                <w:noProof/>
              </w:rPr>
              <w:t>50</w:t>
            </w:r>
            <w:r w:rsidR="00124769">
              <w:fldChar w:fldCharType="end"/>
            </w:r>
          </w:hyperlink>
        </w:p>
        <w:p w14:paraId="0EE8293D"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0" w:history="1">
            <w:r w:rsidR="00124769">
              <w:rPr>
                <w:rStyle w:val="Hyperlink"/>
              </w:rPr>
              <w:t>3.2.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nalisis Sistem Saat ini</w:t>
            </w:r>
            <w:r w:rsidR="00124769">
              <w:tab/>
            </w:r>
            <w:r w:rsidR="00124769">
              <w:fldChar w:fldCharType="begin"/>
            </w:r>
            <w:r w:rsidR="00124769">
              <w:instrText xml:space="preserve"> PAGEREF _Toc142643270 \h </w:instrText>
            </w:r>
            <w:r w:rsidR="00124769">
              <w:fldChar w:fldCharType="separate"/>
            </w:r>
            <w:r>
              <w:rPr>
                <w:noProof/>
              </w:rPr>
              <w:t>50</w:t>
            </w:r>
            <w:r w:rsidR="00124769">
              <w:fldChar w:fldCharType="end"/>
            </w:r>
          </w:hyperlink>
        </w:p>
        <w:p w14:paraId="7B82C95F"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1" w:history="1">
            <w:r w:rsidR="00124769">
              <w:rPr>
                <w:rStyle w:val="Hyperlink"/>
              </w:rPr>
              <w:t>3.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Tahapan Penelitian</w:t>
            </w:r>
            <w:r w:rsidR="00124769">
              <w:tab/>
            </w:r>
            <w:r w:rsidR="00124769">
              <w:fldChar w:fldCharType="begin"/>
            </w:r>
            <w:r w:rsidR="00124769">
              <w:instrText xml:space="preserve"> PAGEREF _Toc142643271 \h </w:instrText>
            </w:r>
            <w:r w:rsidR="00124769">
              <w:fldChar w:fldCharType="separate"/>
            </w:r>
            <w:r>
              <w:rPr>
                <w:noProof/>
              </w:rPr>
              <w:t>50</w:t>
            </w:r>
            <w:r w:rsidR="00124769">
              <w:fldChar w:fldCharType="end"/>
            </w:r>
          </w:hyperlink>
        </w:p>
        <w:p w14:paraId="637434E6"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72" w:history="1">
            <w:r w:rsidR="00124769">
              <w:rPr>
                <w:rStyle w:val="Hyperlink"/>
              </w:rPr>
              <w:t>BAB IV ANALISIS DAN PERANCANGAN SISTEM</w:t>
            </w:r>
            <w:r w:rsidR="00124769">
              <w:tab/>
            </w:r>
            <w:r w:rsidR="00124769">
              <w:fldChar w:fldCharType="begin"/>
            </w:r>
            <w:r w:rsidR="00124769">
              <w:instrText xml:space="preserve"> PAGEREF _Toc142643272 \h </w:instrText>
            </w:r>
            <w:r w:rsidR="00124769">
              <w:fldChar w:fldCharType="separate"/>
            </w:r>
            <w:r>
              <w:rPr>
                <w:noProof/>
              </w:rPr>
              <w:t>60</w:t>
            </w:r>
            <w:r w:rsidR="00124769">
              <w:fldChar w:fldCharType="end"/>
            </w:r>
          </w:hyperlink>
        </w:p>
        <w:p w14:paraId="7C1E5144"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3" w:history="1">
            <w:r w:rsidR="00124769">
              <w:rPr>
                <w:rStyle w:val="Hyperlink"/>
              </w:rPr>
              <w:t>4.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nalisis sistem yang diusulkan</w:t>
            </w:r>
            <w:r w:rsidR="00124769">
              <w:tab/>
            </w:r>
            <w:r w:rsidR="00124769">
              <w:fldChar w:fldCharType="begin"/>
            </w:r>
            <w:r w:rsidR="00124769">
              <w:instrText xml:space="preserve"> PAGEREF _Toc142643273 \h </w:instrText>
            </w:r>
            <w:r w:rsidR="00124769">
              <w:fldChar w:fldCharType="separate"/>
            </w:r>
            <w:r>
              <w:rPr>
                <w:noProof/>
              </w:rPr>
              <w:t>60</w:t>
            </w:r>
            <w:r w:rsidR="00124769">
              <w:fldChar w:fldCharType="end"/>
            </w:r>
          </w:hyperlink>
        </w:p>
        <w:p w14:paraId="32208541"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4" w:history="1">
            <w:r w:rsidR="00124769">
              <w:rPr>
                <w:rStyle w:val="Hyperlink"/>
              </w:rPr>
              <w:t>4.1.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nalisis Fungsional</w:t>
            </w:r>
            <w:r w:rsidR="00124769">
              <w:tab/>
            </w:r>
            <w:r w:rsidR="00124769">
              <w:fldChar w:fldCharType="begin"/>
            </w:r>
            <w:r w:rsidR="00124769">
              <w:instrText xml:space="preserve"> PAGEREF _Toc142643274 \h </w:instrText>
            </w:r>
            <w:r w:rsidR="00124769">
              <w:fldChar w:fldCharType="separate"/>
            </w:r>
            <w:r>
              <w:rPr>
                <w:noProof/>
              </w:rPr>
              <w:t>60</w:t>
            </w:r>
            <w:r w:rsidR="00124769">
              <w:fldChar w:fldCharType="end"/>
            </w:r>
          </w:hyperlink>
        </w:p>
        <w:p w14:paraId="24A4E9A7"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5" w:history="1">
            <w:r w:rsidR="00124769">
              <w:rPr>
                <w:rStyle w:val="Hyperlink"/>
              </w:rPr>
              <w:t>4.1.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Analisis Fungsional Non Fungsional</w:t>
            </w:r>
            <w:r w:rsidR="00124769">
              <w:tab/>
            </w:r>
            <w:r w:rsidR="00124769">
              <w:fldChar w:fldCharType="begin"/>
            </w:r>
            <w:r w:rsidR="00124769">
              <w:instrText xml:space="preserve"> PAGEREF _Toc142643275 \h </w:instrText>
            </w:r>
            <w:r w:rsidR="00124769">
              <w:fldChar w:fldCharType="separate"/>
            </w:r>
            <w:r>
              <w:rPr>
                <w:noProof/>
              </w:rPr>
              <w:t>62</w:t>
            </w:r>
            <w:r w:rsidR="00124769">
              <w:fldChar w:fldCharType="end"/>
            </w:r>
          </w:hyperlink>
        </w:p>
        <w:p w14:paraId="65A479BE"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6" w:history="1">
            <w:r w:rsidR="00124769">
              <w:rPr>
                <w:rStyle w:val="Hyperlink"/>
              </w:rPr>
              <w:t>4.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Desain Sistem</w:t>
            </w:r>
            <w:r w:rsidR="00124769">
              <w:tab/>
            </w:r>
            <w:r w:rsidR="00124769">
              <w:fldChar w:fldCharType="begin"/>
            </w:r>
            <w:r w:rsidR="00124769">
              <w:instrText xml:space="preserve"> PAGEREF _Toc142643276 \h </w:instrText>
            </w:r>
            <w:r w:rsidR="00124769">
              <w:fldChar w:fldCharType="separate"/>
            </w:r>
            <w:r>
              <w:rPr>
                <w:noProof/>
              </w:rPr>
              <w:t>62</w:t>
            </w:r>
            <w:r w:rsidR="00124769">
              <w:fldChar w:fldCharType="end"/>
            </w:r>
          </w:hyperlink>
        </w:p>
        <w:p w14:paraId="71DF5233"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7" w:history="1">
            <w:r w:rsidR="00124769">
              <w:rPr>
                <w:rStyle w:val="Hyperlink"/>
              </w:rPr>
              <w:t>4.2.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Desain Logik</w:t>
            </w:r>
            <w:r w:rsidR="00124769">
              <w:tab/>
            </w:r>
            <w:r w:rsidR="00124769">
              <w:fldChar w:fldCharType="begin"/>
            </w:r>
            <w:r w:rsidR="00124769">
              <w:instrText xml:space="preserve"> PAGEREF _Toc142643277 \h </w:instrText>
            </w:r>
            <w:r w:rsidR="00124769">
              <w:fldChar w:fldCharType="separate"/>
            </w:r>
            <w:r>
              <w:rPr>
                <w:noProof/>
              </w:rPr>
              <w:t>62</w:t>
            </w:r>
            <w:r w:rsidR="00124769">
              <w:fldChar w:fldCharType="end"/>
            </w:r>
          </w:hyperlink>
        </w:p>
        <w:p w14:paraId="1F61691D"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78" w:history="1">
            <w:r w:rsidR="00124769">
              <w:rPr>
                <w:rStyle w:val="Hyperlink"/>
              </w:rPr>
              <w:t>4.2.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rPr>
              <w:t>Desain Fisik</w:t>
            </w:r>
            <w:r w:rsidR="00124769">
              <w:tab/>
            </w:r>
            <w:r w:rsidR="00124769">
              <w:fldChar w:fldCharType="begin"/>
            </w:r>
            <w:r w:rsidR="00124769">
              <w:instrText xml:space="preserve"> PAGEREF _Toc142643278 \h </w:instrText>
            </w:r>
            <w:r w:rsidR="00124769">
              <w:fldChar w:fldCharType="separate"/>
            </w:r>
            <w:r>
              <w:rPr>
                <w:noProof/>
              </w:rPr>
              <w:t>71</w:t>
            </w:r>
            <w:r w:rsidR="00124769">
              <w:fldChar w:fldCharType="end"/>
            </w:r>
          </w:hyperlink>
        </w:p>
        <w:p w14:paraId="770A374D"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79" w:history="1">
            <w:r w:rsidR="00124769">
              <w:rPr>
                <w:rStyle w:val="Hyperlink"/>
              </w:rPr>
              <w:t>BAB V HASIL DAN PEMBAHASAN</w:t>
            </w:r>
            <w:r w:rsidR="00124769">
              <w:tab/>
            </w:r>
            <w:r w:rsidR="00124769">
              <w:fldChar w:fldCharType="begin"/>
            </w:r>
            <w:r w:rsidR="00124769">
              <w:instrText xml:space="preserve"> PAGEREF _Toc142643279 \h </w:instrText>
            </w:r>
            <w:r w:rsidR="00124769">
              <w:fldChar w:fldCharType="separate"/>
            </w:r>
            <w:r>
              <w:rPr>
                <w:noProof/>
              </w:rPr>
              <w:t>80</w:t>
            </w:r>
            <w:r w:rsidR="00124769">
              <w:fldChar w:fldCharType="end"/>
            </w:r>
          </w:hyperlink>
        </w:p>
        <w:p w14:paraId="5DF886E6"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0" w:history="1">
            <w:r w:rsidR="00124769">
              <w:rPr>
                <w:rStyle w:val="Hyperlink"/>
                <w:lang w:val="zh-CN"/>
              </w:rPr>
              <w:t>5.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Implementasi</w:t>
            </w:r>
            <w:r w:rsidR="00124769">
              <w:tab/>
            </w:r>
            <w:r w:rsidR="00124769">
              <w:fldChar w:fldCharType="begin"/>
            </w:r>
            <w:r w:rsidR="00124769">
              <w:instrText xml:space="preserve"> PAGEREF _Toc142643280 \h </w:instrText>
            </w:r>
            <w:r w:rsidR="00124769">
              <w:fldChar w:fldCharType="separate"/>
            </w:r>
            <w:r>
              <w:rPr>
                <w:noProof/>
              </w:rPr>
              <w:t>80</w:t>
            </w:r>
            <w:r w:rsidR="00124769">
              <w:fldChar w:fldCharType="end"/>
            </w:r>
          </w:hyperlink>
        </w:p>
        <w:p w14:paraId="225BFE32"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1" w:history="1">
            <w:r w:rsidR="00124769">
              <w:rPr>
                <w:rStyle w:val="Hyperlink"/>
                <w:lang w:val="zh-CN"/>
              </w:rPr>
              <w:t>5.1.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Eksperimen Model Rekomendasi resep berdasarkan gambar</w:t>
            </w:r>
            <w:r w:rsidR="00124769">
              <w:tab/>
            </w:r>
            <w:r w:rsidR="00124769">
              <w:fldChar w:fldCharType="begin"/>
            </w:r>
            <w:r w:rsidR="00124769">
              <w:instrText xml:space="preserve"> PAGEREF _Toc142643281 \h </w:instrText>
            </w:r>
            <w:r w:rsidR="00124769">
              <w:fldChar w:fldCharType="separate"/>
            </w:r>
            <w:r>
              <w:rPr>
                <w:noProof/>
              </w:rPr>
              <w:t>80</w:t>
            </w:r>
            <w:r w:rsidR="00124769">
              <w:fldChar w:fldCharType="end"/>
            </w:r>
          </w:hyperlink>
        </w:p>
        <w:p w14:paraId="3E33996F"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2" w:history="1">
            <w:r w:rsidR="00124769">
              <w:rPr>
                <w:rStyle w:val="Hyperlink"/>
                <w:lang w:val="zh-CN"/>
              </w:rPr>
              <w:t>5.1.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Pembangunan Sistem Rekomendasi Resep Dengan Gambar</w:t>
            </w:r>
            <w:r w:rsidR="00124769">
              <w:tab/>
            </w:r>
            <w:r w:rsidR="00124769">
              <w:fldChar w:fldCharType="begin"/>
            </w:r>
            <w:r w:rsidR="00124769">
              <w:instrText xml:space="preserve"> PAGEREF _Toc142643282 \h </w:instrText>
            </w:r>
            <w:r w:rsidR="00124769">
              <w:fldChar w:fldCharType="separate"/>
            </w:r>
            <w:r>
              <w:rPr>
                <w:noProof/>
              </w:rPr>
              <w:t>94</w:t>
            </w:r>
            <w:r w:rsidR="00124769">
              <w:fldChar w:fldCharType="end"/>
            </w:r>
          </w:hyperlink>
        </w:p>
        <w:p w14:paraId="5C9205EC"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3" w:history="1">
            <w:r w:rsidR="00124769">
              <w:rPr>
                <w:rStyle w:val="Hyperlink"/>
                <w:lang w:val="zh-CN"/>
              </w:rPr>
              <w:t>5.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Hasil</w:t>
            </w:r>
            <w:r w:rsidR="00124769">
              <w:tab/>
            </w:r>
            <w:r w:rsidR="00124769">
              <w:fldChar w:fldCharType="begin"/>
            </w:r>
            <w:r w:rsidR="00124769">
              <w:instrText xml:space="preserve"> PAGEREF _Toc142643283 \h </w:instrText>
            </w:r>
            <w:r w:rsidR="00124769">
              <w:fldChar w:fldCharType="separate"/>
            </w:r>
            <w:r>
              <w:rPr>
                <w:noProof/>
              </w:rPr>
              <w:t>136</w:t>
            </w:r>
            <w:r w:rsidR="00124769">
              <w:fldChar w:fldCharType="end"/>
            </w:r>
          </w:hyperlink>
        </w:p>
        <w:p w14:paraId="68FA1D54"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4" w:history="1">
            <w:r w:rsidR="00124769">
              <w:rPr>
                <w:rStyle w:val="Hyperlink"/>
                <w:lang w:val="zh-CN"/>
              </w:rPr>
              <w:t>5.2.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Hasil Pelatihan</w:t>
            </w:r>
            <w:r w:rsidR="00124769">
              <w:tab/>
            </w:r>
            <w:r w:rsidR="00124769">
              <w:fldChar w:fldCharType="begin"/>
            </w:r>
            <w:r w:rsidR="00124769">
              <w:instrText xml:space="preserve"> PAGEREF _Toc142643284 \h </w:instrText>
            </w:r>
            <w:r w:rsidR="00124769">
              <w:fldChar w:fldCharType="separate"/>
            </w:r>
            <w:r>
              <w:rPr>
                <w:noProof/>
              </w:rPr>
              <w:t>136</w:t>
            </w:r>
            <w:r w:rsidR="00124769">
              <w:fldChar w:fldCharType="end"/>
            </w:r>
          </w:hyperlink>
        </w:p>
        <w:p w14:paraId="5E43FD40"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5" w:history="1">
            <w:r w:rsidR="00124769">
              <w:rPr>
                <w:rStyle w:val="Hyperlink"/>
                <w:lang w:val="zh-CN"/>
              </w:rPr>
              <w:t>5.2.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Hasil Sistem Rekomendasi Resep Makanan Dengan Gambar</w:t>
            </w:r>
            <w:r w:rsidR="00124769">
              <w:tab/>
            </w:r>
            <w:r w:rsidR="00124769">
              <w:fldChar w:fldCharType="begin"/>
            </w:r>
            <w:r w:rsidR="00124769">
              <w:instrText xml:space="preserve"> PAGEREF _Toc142643285 \h </w:instrText>
            </w:r>
            <w:r w:rsidR="00124769">
              <w:fldChar w:fldCharType="separate"/>
            </w:r>
            <w:r>
              <w:rPr>
                <w:noProof/>
              </w:rPr>
              <w:t>145</w:t>
            </w:r>
            <w:r w:rsidR="00124769">
              <w:fldChar w:fldCharType="end"/>
            </w:r>
          </w:hyperlink>
        </w:p>
        <w:p w14:paraId="71576301"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6" w:history="1">
            <w:r w:rsidR="00124769">
              <w:rPr>
                <w:rStyle w:val="Hyperlink"/>
                <w:lang w:val="zh-CN"/>
              </w:rPr>
              <w:t>5.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Pembahasan</w:t>
            </w:r>
            <w:r w:rsidR="00124769">
              <w:tab/>
            </w:r>
            <w:r w:rsidR="00124769">
              <w:fldChar w:fldCharType="begin"/>
            </w:r>
            <w:r w:rsidR="00124769">
              <w:instrText xml:space="preserve"> PAGEREF _Toc142643286 \h </w:instrText>
            </w:r>
            <w:r w:rsidR="00124769">
              <w:fldChar w:fldCharType="separate"/>
            </w:r>
            <w:r>
              <w:rPr>
                <w:noProof/>
              </w:rPr>
              <w:t>152</w:t>
            </w:r>
            <w:r w:rsidR="00124769">
              <w:fldChar w:fldCharType="end"/>
            </w:r>
          </w:hyperlink>
        </w:p>
        <w:p w14:paraId="407E06A3"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7" w:history="1">
            <w:r w:rsidR="00124769">
              <w:rPr>
                <w:rStyle w:val="Hyperlink"/>
                <w:lang w:val="zh-CN"/>
              </w:rPr>
              <w:t>5.3.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Perbandingan Arsitektur dan Proses Pelatihan</w:t>
            </w:r>
            <w:r w:rsidR="00124769">
              <w:tab/>
            </w:r>
            <w:r w:rsidR="00124769">
              <w:fldChar w:fldCharType="begin"/>
            </w:r>
            <w:r w:rsidR="00124769">
              <w:instrText xml:space="preserve"> PAGEREF _Toc142643287 \h </w:instrText>
            </w:r>
            <w:r w:rsidR="00124769">
              <w:fldChar w:fldCharType="separate"/>
            </w:r>
            <w:r>
              <w:rPr>
                <w:noProof/>
              </w:rPr>
              <w:t>152</w:t>
            </w:r>
            <w:r w:rsidR="00124769">
              <w:fldChar w:fldCharType="end"/>
            </w:r>
          </w:hyperlink>
        </w:p>
        <w:p w14:paraId="3DD17CFF"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8" w:history="1">
            <w:r w:rsidR="00124769">
              <w:rPr>
                <w:rStyle w:val="Hyperlink"/>
                <w:lang w:val="zh-CN"/>
              </w:rPr>
              <w:t>5.3.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Evaluasi dan Analisis Model Transfer Learning</w:t>
            </w:r>
            <w:r w:rsidR="00124769">
              <w:tab/>
            </w:r>
            <w:r w:rsidR="00124769">
              <w:fldChar w:fldCharType="begin"/>
            </w:r>
            <w:r w:rsidR="00124769">
              <w:instrText xml:space="preserve"> PAGEREF _Toc142643288 \h </w:instrText>
            </w:r>
            <w:r w:rsidR="00124769">
              <w:fldChar w:fldCharType="separate"/>
            </w:r>
            <w:r>
              <w:rPr>
                <w:noProof/>
              </w:rPr>
              <w:t>154</w:t>
            </w:r>
            <w:r w:rsidR="00124769">
              <w:fldChar w:fldCharType="end"/>
            </w:r>
          </w:hyperlink>
        </w:p>
        <w:p w14:paraId="28B51E0D" w14:textId="77777777" w:rsidR="00F93A76" w:rsidRDefault="00A8538E">
          <w:pPr>
            <w:pStyle w:val="TOC3"/>
            <w:tabs>
              <w:tab w:val="left" w:pos="132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89" w:history="1">
            <w:r w:rsidR="00124769">
              <w:rPr>
                <w:rStyle w:val="Hyperlink"/>
                <w:lang w:val="zh-CN"/>
              </w:rPr>
              <w:t>5.3.3</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Model Sistem Rekomendasi Resep Makanan dengan gambar</w:t>
            </w:r>
            <w:r w:rsidR="00124769">
              <w:tab/>
            </w:r>
            <w:r w:rsidR="00124769">
              <w:fldChar w:fldCharType="begin"/>
            </w:r>
            <w:r w:rsidR="00124769">
              <w:instrText xml:space="preserve"> PAGEREF _Toc142643289 \h </w:instrText>
            </w:r>
            <w:r w:rsidR="00124769">
              <w:fldChar w:fldCharType="separate"/>
            </w:r>
            <w:r>
              <w:rPr>
                <w:noProof/>
              </w:rPr>
              <w:t>155</w:t>
            </w:r>
            <w:r w:rsidR="00124769">
              <w:fldChar w:fldCharType="end"/>
            </w:r>
          </w:hyperlink>
        </w:p>
        <w:p w14:paraId="474EA347"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90" w:history="1">
            <w:r w:rsidR="00124769">
              <w:rPr>
                <w:rStyle w:val="Hyperlink"/>
              </w:rPr>
              <w:t>BAB VI PENUTUP</w:t>
            </w:r>
            <w:r w:rsidR="00124769">
              <w:tab/>
            </w:r>
            <w:r w:rsidR="00124769">
              <w:fldChar w:fldCharType="begin"/>
            </w:r>
            <w:r w:rsidR="00124769">
              <w:instrText xml:space="preserve"> PAGEREF _Toc142643290 \h </w:instrText>
            </w:r>
            <w:r w:rsidR="00124769">
              <w:fldChar w:fldCharType="separate"/>
            </w:r>
            <w:r>
              <w:rPr>
                <w:noProof/>
              </w:rPr>
              <w:t>156</w:t>
            </w:r>
            <w:r w:rsidR="00124769">
              <w:fldChar w:fldCharType="end"/>
            </w:r>
          </w:hyperlink>
        </w:p>
        <w:p w14:paraId="2EDAAA5E"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91" w:history="1">
            <w:r w:rsidR="00124769">
              <w:rPr>
                <w:rStyle w:val="Hyperlink"/>
                <w:lang w:val="zh-CN"/>
              </w:rPr>
              <w:t>6.1</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Simpulan</w:t>
            </w:r>
            <w:r w:rsidR="00124769">
              <w:tab/>
            </w:r>
            <w:r w:rsidR="00124769">
              <w:fldChar w:fldCharType="begin"/>
            </w:r>
            <w:r w:rsidR="00124769">
              <w:instrText xml:space="preserve"> PAGEREF _Toc142643291 \h </w:instrText>
            </w:r>
            <w:r w:rsidR="00124769">
              <w:fldChar w:fldCharType="separate"/>
            </w:r>
            <w:r>
              <w:rPr>
                <w:noProof/>
              </w:rPr>
              <w:t>156</w:t>
            </w:r>
            <w:r w:rsidR="00124769">
              <w:fldChar w:fldCharType="end"/>
            </w:r>
          </w:hyperlink>
        </w:p>
        <w:p w14:paraId="15C6AE3E" w14:textId="77777777" w:rsidR="00F93A76" w:rsidRDefault="00A8538E">
          <w:pPr>
            <w:pStyle w:val="TOC2"/>
            <w:tabs>
              <w:tab w:val="left" w:pos="880"/>
              <w:tab w:val="right" w:leader="dot" w:pos="8261"/>
            </w:tabs>
            <w:spacing w:after="0" w:line="240" w:lineRule="auto"/>
            <w:rPr>
              <w:rFonts w:asciiTheme="minorHAnsi" w:eastAsiaTheme="minorEastAsia" w:hAnsiTheme="minorHAnsi" w:cstheme="minorBidi"/>
              <w:kern w:val="2"/>
              <w:sz w:val="22"/>
              <w:szCs w:val="22"/>
              <w:lang w:val="id-ID" w:eastAsia="id-ID"/>
              <w14:ligatures w14:val="standardContextual"/>
            </w:rPr>
          </w:pPr>
          <w:hyperlink w:anchor="_Toc142643292" w:history="1">
            <w:r w:rsidR="00124769">
              <w:rPr>
                <w:rStyle w:val="Hyperlink"/>
                <w:lang w:val="zh-CN"/>
              </w:rPr>
              <w:t>6.2</w:t>
            </w:r>
            <w:r w:rsidR="00124769">
              <w:rPr>
                <w:rFonts w:asciiTheme="minorHAnsi" w:eastAsiaTheme="minorEastAsia" w:hAnsiTheme="minorHAnsi" w:cstheme="minorBidi"/>
                <w:kern w:val="2"/>
                <w:sz w:val="22"/>
                <w:szCs w:val="22"/>
                <w:lang w:val="id-ID" w:eastAsia="id-ID"/>
                <w14:ligatures w14:val="standardContextual"/>
              </w:rPr>
              <w:tab/>
            </w:r>
            <w:r w:rsidR="00124769">
              <w:rPr>
                <w:rStyle w:val="Hyperlink"/>
                <w:lang w:val="zh-CN"/>
              </w:rPr>
              <w:t>Saran</w:t>
            </w:r>
            <w:r w:rsidR="00124769">
              <w:tab/>
            </w:r>
            <w:r w:rsidR="00124769">
              <w:fldChar w:fldCharType="begin"/>
            </w:r>
            <w:r w:rsidR="00124769">
              <w:instrText xml:space="preserve"> PAGEREF _Toc142643292 \h </w:instrText>
            </w:r>
            <w:r w:rsidR="00124769">
              <w:fldChar w:fldCharType="separate"/>
            </w:r>
            <w:r>
              <w:rPr>
                <w:noProof/>
              </w:rPr>
              <w:t>157</w:t>
            </w:r>
            <w:r w:rsidR="00124769">
              <w:fldChar w:fldCharType="end"/>
            </w:r>
          </w:hyperlink>
        </w:p>
        <w:p w14:paraId="02174F0D"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93" w:history="1">
            <w:r w:rsidR="00124769">
              <w:rPr>
                <w:rStyle w:val="Hyperlink"/>
              </w:rPr>
              <w:t>DAFTAR PUSTAKA</w:t>
            </w:r>
            <w:r w:rsidR="00124769">
              <w:tab/>
            </w:r>
            <w:r w:rsidR="00124769">
              <w:fldChar w:fldCharType="begin"/>
            </w:r>
            <w:r w:rsidR="00124769">
              <w:instrText xml:space="preserve"> PAGEREF _Toc142643293 \h </w:instrText>
            </w:r>
            <w:r w:rsidR="00124769">
              <w:fldChar w:fldCharType="separate"/>
            </w:r>
            <w:r>
              <w:rPr>
                <w:noProof/>
              </w:rPr>
              <w:t>158</w:t>
            </w:r>
            <w:r w:rsidR="00124769">
              <w:fldChar w:fldCharType="end"/>
            </w:r>
          </w:hyperlink>
        </w:p>
        <w:p w14:paraId="534066FC" w14:textId="77777777" w:rsidR="00F93A76" w:rsidRDefault="00A8538E">
          <w:pPr>
            <w:pStyle w:val="TOC1"/>
            <w:rPr>
              <w:rFonts w:asciiTheme="minorHAnsi" w:eastAsiaTheme="minorEastAsia" w:hAnsiTheme="minorHAnsi" w:cstheme="minorBidi"/>
              <w:spacing w:val="0"/>
              <w:kern w:val="2"/>
              <w:sz w:val="22"/>
              <w:szCs w:val="22"/>
              <w:lang w:val="id-ID" w:eastAsia="id-ID"/>
              <w14:ligatures w14:val="standardContextual"/>
            </w:rPr>
          </w:pPr>
          <w:hyperlink w:anchor="_Toc142643294" w:history="1">
            <w:r w:rsidR="00124769">
              <w:rPr>
                <w:rStyle w:val="Hyperlink"/>
              </w:rPr>
              <w:t>LAMPIRAN</w:t>
            </w:r>
            <w:r w:rsidR="00124769">
              <w:tab/>
            </w:r>
            <w:r w:rsidR="00124769">
              <w:fldChar w:fldCharType="begin"/>
            </w:r>
            <w:r w:rsidR="00124769">
              <w:instrText xml:space="preserve"> PAGEREF _Toc142643294 \h </w:instrText>
            </w:r>
            <w:r w:rsidR="00124769">
              <w:fldChar w:fldCharType="separate"/>
            </w:r>
            <w:r>
              <w:rPr>
                <w:noProof/>
              </w:rPr>
              <w:t>161</w:t>
            </w:r>
            <w:r w:rsidR="00124769">
              <w:fldChar w:fldCharType="end"/>
            </w:r>
          </w:hyperlink>
        </w:p>
        <w:p w14:paraId="68BBB367" w14:textId="77777777" w:rsidR="00F93A76" w:rsidRDefault="00124769">
          <w:pPr>
            <w:spacing w:after="0" w:line="240" w:lineRule="auto"/>
          </w:pPr>
          <w:r>
            <w:rPr>
              <w:b/>
              <w:bCs/>
            </w:rPr>
            <w:fldChar w:fldCharType="end"/>
          </w:r>
        </w:p>
      </w:sdtContent>
    </w:sdt>
    <w:p w14:paraId="03DE6FCE" w14:textId="77777777" w:rsidR="00F93A76" w:rsidRDefault="00124769">
      <w:r>
        <w:br w:type="page"/>
      </w:r>
    </w:p>
    <w:p w14:paraId="0773EF35" w14:textId="77777777" w:rsidR="00F93A76" w:rsidRDefault="00124769">
      <w:pPr>
        <w:pStyle w:val="Heading1"/>
      </w:pPr>
      <w:bookmarkStart w:id="7" w:name="_Toc142643235"/>
      <w:r>
        <w:lastRenderedPageBreak/>
        <w:t>DAFTAR GAMBAR</w:t>
      </w:r>
      <w:bookmarkEnd w:id="7"/>
    </w:p>
    <w:p w14:paraId="05AC6EAB" w14:textId="77777777" w:rsidR="00F93A76" w:rsidRDefault="00124769">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r>
        <w:fldChar w:fldCharType="begin"/>
      </w:r>
      <w:r>
        <w:instrText xml:space="preserve"> TOC \h \z \c "Gambar" </w:instrText>
      </w:r>
      <w:r>
        <w:fldChar w:fldCharType="separate"/>
      </w:r>
      <w:hyperlink w:anchor="_Toc136799505" w:history="1">
        <w:r>
          <w:rPr>
            <w:rStyle w:val="Hyperlink"/>
            <w:rFonts w:eastAsiaTheme="majorEastAsia"/>
          </w:rPr>
          <w:t xml:space="preserve">Gambar 2.1 </w:t>
        </w:r>
        <w:r>
          <w:rPr>
            <w:rStyle w:val="Hyperlink"/>
            <w:rFonts w:eastAsiaTheme="majorEastAsia"/>
            <w:bCs/>
          </w:rPr>
          <w:t>Arsitektur Convolutional Neural Network</w:t>
        </w:r>
        <w:r>
          <w:tab/>
        </w:r>
        <w:r>
          <w:fldChar w:fldCharType="begin"/>
        </w:r>
        <w:r>
          <w:instrText xml:space="preserve"> PAGEREF _Toc136799505 \h </w:instrText>
        </w:r>
        <w:r>
          <w:fldChar w:fldCharType="separate"/>
        </w:r>
        <w:r w:rsidR="00A8538E">
          <w:rPr>
            <w:noProof/>
          </w:rPr>
          <w:t>16</w:t>
        </w:r>
        <w:r>
          <w:fldChar w:fldCharType="end"/>
        </w:r>
      </w:hyperlink>
    </w:p>
    <w:p w14:paraId="431E424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06" w:history="1">
        <w:r w:rsidR="00124769">
          <w:rPr>
            <w:rStyle w:val="Hyperlink"/>
            <w:rFonts w:eastAsiaTheme="majorEastAsia"/>
          </w:rPr>
          <w:t xml:space="preserve">Gambar 2.2 </w:t>
        </w:r>
        <w:r w:rsidR="00124769">
          <w:rPr>
            <w:rStyle w:val="Hyperlink"/>
            <w:rFonts w:eastAsiaTheme="majorEastAsia"/>
            <w:bCs/>
          </w:rPr>
          <w:t>Proses Konvolusi</w:t>
        </w:r>
        <w:r w:rsidR="00124769">
          <w:tab/>
        </w:r>
        <w:r w:rsidR="00124769">
          <w:fldChar w:fldCharType="begin"/>
        </w:r>
        <w:r w:rsidR="00124769">
          <w:instrText xml:space="preserve"> PAGEREF _Toc136799506 \h </w:instrText>
        </w:r>
        <w:r w:rsidR="00124769">
          <w:fldChar w:fldCharType="separate"/>
        </w:r>
        <w:r>
          <w:rPr>
            <w:noProof/>
          </w:rPr>
          <w:t>17</w:t>
        </w:r>
        <w:r w:rsidR="00124769">
          <w:fldChar w:fldCharType="end"/>
        </w:r>
      </w:hyperlink>
    </w:p>
    <w:p w14:paraId="7AE090E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07" w:history="1">
        <w:r w:rsidR="00124769">
          <w:rPr>
            <w:rStyle w:val="Hyperlink"/>
            <w:rFonts w:eastAsiaTheme="majorEastAsia"/>
          </w:rPr>
          <w:t xml:space="preserve">Gambar 2.3 </w:t>
        </w:r>
        <w:r w:rsidR="00124769">
          <w:rPr>
            <w:rStyle w:val="Hyperlink"/>
            <w:rFonts w:eastAsiaTheme="majorEastAsia"/>
            <w:bCs/>
          </w:rPr>
          <w:t>Proses Convolutional Layer Lengkap</w:t>
        </w:r>
        <w:r w:rsidR="00124769">
          <w:tab/>
        </w:r>
        <w:r w:rsidR="00124769">
          <w:fldChar w:fldCharType="begin"/>
        </w:r>
        <w:r w:rsidR="00124769">
          <w:instrText xml:space="preserve"> PAGEREF _Toc136799507 \h </w:instrText>
        </w:r>
        <w:r w:rsidR="00124769">
          <w:fldChar w:fldCharType="separate"/>
        </w:r>
        <w:r>
          <w:rPr>
            <w:noProof/>
          </w:rPr>
          <w:t>18</w:t>
        </w:r>
        <w:r w:rsidR="00124769">
          <w:fldChar w:fldCharType="end"/>
        </w:r>
      </w:hyperlink>
    </w:p>
    <w:p w14:paraId="1424C1B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08" w:history="1">
        <w:r w:rsidR="00124769">
          <w:rPr>
            <w:rStyle w:val="Hyperlink"/>
            <w:rFonts w:eastAsiaTheme="majorEastAsia"/>
          </w:rPr>
          <w:t>Gambar 2.4</w:t>
        </w:r>
        <w:r w:rsidR="00124769">
          <w:rPr>
            <w:rStyle w:val="Hyperlink"/>
            <w:rFonts w:eastAsiaTheme="majorEastAsia"/>
            <w:bCs/>
          </w:rPr>
          <w:t xml:space="preserve"> Proses Filter</w:t>
        </w:r>
        <w:r w:rsidR="00124769">
          <w:tab/>
        </w:r>
        <w:r w:rsidR="00124769">
          <w:fldChar w:fldCharType="begin"/>
        </w:r>
        <w:r w:rsidR="00124769">
          <w:instrText xml:space="preserve"> PAGEREF _Toc136799508 \h </w:instrText>
        </w:r>
        <w:r w:rsidR="00124769">
          <w:fldChar w:fldCharType="separate"/>
        </w:r>
        <w:r>
          <w:rPr>
            <w:noProof/>
          </w:rPr>
          <w:t>18</w:t>
        </w:r>
        <w:r w:rsidR="00124769">
          <w:fldChar w:fldCharType="end"/>
        </w:r>
      </w:hyperlink>
    </w:p>
    <w:p w14:paraId="61287FC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09" w:history="1">
        <w:r w:rsidR="00124769">
          <w:rPr>
            <w:rStyle w:val="Hyperlink"/>
            <w:rFonts w:eastAsiaTheme="majorEastAsia"/>
          </w:rPr>
          <w:t xml:space="preserve">Gambar 2.5 </w:t>
        </w:r>
        <w:r w:rsidR="00124769">
          <w:rPr>
            <w:rStyle w:val="Hyperlink"/>
            <w:rFonts w:eastAsiaTheme="majorEastAsia"/>
            <w:bCs/>
          </w:rPr>
          <w:t>Contoh Pooling Layer</w:t>
        </w:r>
        <w:r w:rsidR="00124769">
          <w:tab/>
        </w:r>
        <w:r w:rsidR="00124769">
          <w:fldChar w:fldCharType="begin"/>
        </w:r>
        <w:r w:rsidR="00124769">
          <w:instrText xml:space="preserve"> PAGEREF _Toc136799509 \h </w:instrText>
        </w:r>
        <w:r w:rsidR="00124769">
          <w:fldChar w:fldCharType="separate"/>
        </w:r>
        <w:r>
          <w:rPr>
            <w:noProof/>
          </w:rPr>
          <w:t>19</w:t>
        </w:r>
        <w:r w:rsidR="00124769">
          <w:fldChar w:fldCharType="end"/>
        </w:r>
      </w:hyperlink>
    </w:p>
    <w:p w14:paraId="69BB615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0" w:history="1">
        <w:r w:rsidR="00124769">
          <w:rPr>
            <w:rStyle w:val="Hyperlink"/>
            <w:rFonts w:eastAsiaTheme="majorEastAsia"/>
          </w:rPr>
          <w:t xml:space="preserve">Gambar 2.6 </w:t>
        </w:r>
        <w:r w:rsidR="00124769">
          <w:rPr>
            <w:rStyle w:val="Hyperlink"/>
            <w:rFonts w:eastAsiaTheme="majorEastAsia"/>
            <w:bCs/>
          </w:rPr>
          <w:t xml:space="preserve">Operasi </w:t>
        </w:r>
        <w:r w:rsidR="00124769">
          <w:rPr>
            <w:rStyle w:val="Hyperlink"/>
            <w:rFonts w:eastAsiaTheme="majorEastAsia"/>
            <w:bCs/>
            <w:i/>
          </w:rPr>
          <w:t>Pooling Layers</w:t>
        </w:r>
        <w:r w:rsidR="00124769">
          <w:tab/>
        </w:r>
        <w:r w:rsidR="00124769">
          <w:fldChar w:fldCharType="begin"/>
        </w:r>
        <w:r w:rsidR="00124769">
          <w:instrText xml:space="preserve"> PAGEREF _Toc136799510 \h </w:instrText>
        </w:r>
        <w:r w:rsidR="00124769">
          <w:fldChar w:fldCharType="separate"/>
        </w:r>
        <w:r>
          <w:rPr>
            <w:noProof/>
          </w:rPr>
          <w:t>20</w:t>
        </w:r>
        <w:r w:rsidR="00124769">
          <w:fldChar w:fldCharType="end"/>
        </w:r>
      </w:hyperlink>
    </w:p>
    <w:p w14:paraId="549140B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1" w:history="1">
        <w:r w:rsidR="00124769">
          <w:rPr>
            <w:rStyle w:val="Hyperlink"/>
            <w:rFonts w:eastAsiaTheme="majorEastAsia"/>
          </w:rPr>
          <w:t xml:space="preserve">Gambar 2.7 </w:t>
        </w:r>
        <w:r w:rsidR="00124769">
          <w:rPr>
            <w:rStyle w:val="Hyperlink"/>
            <w:rFonts w:eastAsiaTheme="majorEastAsia"/>
            <w:bCs/>
          </w:rPr>
          <w:t xml:space="preserve">Proses </w:t>
        </w:r>
        <w:r w:rsidR="00124769">
          <w:rPr>
            <w:rStyle w:val="Hyperlink"/>
            <w:rFonts w:eastAsiaTheme="majorEastAsia"/>
            <w:bCs/>
            <w:i/>
          </w:rPr>
          <w:t>Fully-Connected Layer</w:t>
        </w:r>
        <w:r w:rsidR="00124769">
          <w:tab/>
        </w:r>
        <w:r w:rsidR="00124769">
          <w:fldChar w:fldCharType="begin"/>
        </w:r>
        <w:r w:rsidR="00124769">
          <w:instrText xml:space="preserve"> PAGEREF _Toc136799511 \h </w:instrText>
        </w:r>
        <w:r w:rsidR="00124769">
          <w:fldChar w:fldCharType="separate"/>
        </w:r>
        <w:r>
          <w:rPr>
            <w:noProof/>
          </w:rPr>
          <w:t>21</w:t>
        </w:r>
        <w:r w:rsidR="00124769">
          <w:fldChar w:fldCharType="end"/>
        </w:r>
      </w:hyperlink>
    </w:p>
    <w:p w14:paraId="636C494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2" w:history="1">
        <w:r w:rsidR="00124769">
          <w:rPr>
            <w:rStyle w:val="Hyperlink"/>
            <w:rFonts w:eastAsiaTheme="majorEastAsia"/>
          </w:rPr>
          <w:t xml:space="preserve">Gambar 2.8 </w:t>
        </w:r>
        <w:r w:rsidR="00124769">
          <w:rPr>
            <w:rStyle w:val="Hyperlink"/>
            <w:rFonts w:eastAsiaTheme="majorEastAsia"/>
            <w:bCs/>
            <w:i/>
          </w:rPr>
          <w:t>Dropout Layer</w:t>
        </w:r>
        <w:r w:rsidR="00124769">
          <w:tab/>
        </w:r>
        <w:r w:rsidR="00124769">
          <w:fldChar w:fldCharType="begin"/>
        </w:r>
        <w:r w:rsidR="00124769">
          <w:instrText xml:space="preserve"> PAGEREF _Toc136799512 \h </w:instrText>
        </w:r>
        <w:r w:rsidR="00124769">
          <w:fldChar w:fldCharType="separate"/>
        </w:r>
        <w:r>
          <w:rPr>
            <w:noProof/>
          </w:rPr>
          <w:t>22</w:t>
        </w:r>
        <w:r w:rsidR="00124769">
          <w:fldChar w:fldCharType="end"/>
        </w:r>
      </w:hyperlink>
    </w:p>
    <w:p w14:paraId="4C4312D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3" w:history="1">
        <w:r w:rsidR="00124769">
          <w:rPr>
            <w:rStyle w:val="Hyperlink"/>
            <w:rFonts w:eastAsiaTheme="majorEastAsia"/>
          </w:rPr>
          <w:t xml:space="preserve">Gambar 2.9 </w:t>
        </w:r>
        <w:r w:rsidR="00124769">
          <w:rPr>
            <w:rStyle w:val="Hyperlink"/>
            <w:rFonts w:eastAsiaTheme="majorEastAsia"/>
            <w:bCs/>
          </w:rPr>
          <w:t xml:space="preserve">Grafik Fungsi </w:t>
        </w:r>
        <w:r w:rsidR="00124769">
          <w:rPr>
            <w:rStyle w:val="Hyperlink"/>
            <w:rFonts w:eastAsiaTheme="majorEastAsia"/>
            <w:bCs/>
            <w:i/>
          </w:rPr>
          <w:t>Sigmoid</w:t>
        </w:r>
        <w:r w:rsidR="00124769">
          <w:tab/>
        </w:r>
        <w:r w:rsidR="00124769">
          <w:fldChar w:fldCharType="begin"/>
        </w:r>
        <w:r w:rsidR="00124769">
          <w:instrText xml:space="preserve"> PAGEREF _Toc136799513 \h </w:instrText>
        </w:r>
        <w:r w:rsidR="00124769">
          <w:fldChar w:fldCharType="separate"/>
        </w:r>
        <w:r>
          <w:rPr>
            <w:noProof/>
          </w:rPr>
          <w:t>23</w:t>
        </w:r>
        <w:r w:rsidR="00124769">
          <w:fldChar w:fldCharType="end"/>
        </w:r>
      </w:hyperlink>
    </w:p>
    <w:p w14:paraId="4437705E"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4" w:history="1">
        <w:r w:rsidR="00124769">
          <w:rPr>
            <w:rStyle w:val="Hyperlink"/>
            <w:rFonts w:eastAsiaTheme="majorEastAsia"/>
          </w:rPr>
          <w:t xml:space="preserve">Gambar 2.10 </w:t>
        </w:r>
        <w:r w:rsidR="00124769">
          <w:rPr>
            <w:rStyle w:val="Hyperlink"/>
            <w:rFonts w:eastAsiaTheme="majorEastAsia"/>
            <w:bCs/>
          </w:rPr>
          <w:t>Menggunakan Aktivasi Softmax</w:t>
        </w:r>
        <w:r w:rsidR="00124769">
          <w:tab/>
        </w:r>
        <w:r w:rsidR="00124769">
          <w:fldChar w:fldCharType="begin"/>
        </w:r>
        <w:r w:rsidR="00124769">
          <w:instrText xml:space="preserve"> PAGEREF _Toc136799514 \h </w:instrText>
        </w:r>
        <w:r w:rsidR="00124769">
          <w:fldChar w:fldCharType="separate"/>
        </w:r>
        <w:r>
          <w:rPr>
            <w:noProof/>
          </w:rPr>
          <w:t>25</w:t>
        </w:r>
        <w:r w:rsidR="00124769">
          <w:fldChar w:fldCharType="end"/>
        </w:r>
      </w:hyperlink>
    </w:p>
    <w:p w14:paraId="1DDE95F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5" w:history="1">
        <w:r w:rsidR="00124769">
          <w:rPr>
            <w:rStyle w:val="Hyperlink"/>
            <w:rFonts w:eastAsiaTheme="majorEastAsia"/>
          </w:rPr>
          <w:t xml:space="preserve">Gambar 2.11 </w:t>
        </w:r>
        <w:r w:rsidR="00124769">
          <w:rPr>
            <w:rStyle w:val="Hyperlink"/>
            <w:rFonts w:eastAsiaTheme="majorEastAsia"/>
            <w:bCs/>
          </w:rPr>
          <w:t>Diagram Fungsi Relu</w:t>
        </w:r>
        <w:r w:rsidR="00124769">
          <w:tab/>
        </w:r>
        <w:r w:rsidR="00124769">
          <w:fldChar w:fldCharType="begin"/>
        </w:r>
        <w:r w:rsidR="00124769">
          <w:instrText xml:space="preserve"> PAGEREF _Toc136799515 \h </w:instrText>
        </w:r>
        <w:r w:rsidR="00124769">
          <w:fldChar w:fldCharType="separate"/>
        </w:r>
        <w:r>
          <w:rPr>
            <w:noProof/>
          </w:rPr>
          <w:t>25</w:t>
        </w:r>
        <w:r w:rsidR="00124769">
          <w:fldChar w:fldCharType="end"/>
        </w:r>
      </w:hyperlink>
    </w:p>
    <w:p w14:paraId="7F2B4FE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6" w:history="1">
        <w:r w:rsidR="00124769">
          <w:rPr>
            <w:rStyle w:val="Hyperlink"/>
            <w:rFonts w:eastAsiaTheme="majorEastAsia"/>
          </w:rPr>
          <w:t xml:space="preserve">Gambar 2.12 </w:t>
        </w:r>
        <w:r w:rsidR="00124769">
          <w:rPr>
            <w:rStyle w:val="Hyperlink"/>
            <w:rFonts w:eastAsiaTheme="majorEastAsia"/>
            <w:bCs/>
          </w:rPr>
          <w:t>Proses Transfer Learning</w:t>
        </w:r>
        <w:r w:rsidR="00124769">
          <w:tab/>
        </w:r>
        <w:r w:rsidR="00124769">
          <w:fldChar w:fldCharType="begin"/>
        </w:r>
        <w:r w:rsidR="00124769">
          <w:instrText xml:space="preserve"> PAGEREF _Toc136799516 \h </w:instrText>
        </w:r>
        <w:r w:rsidR="00124769">
          <w:fldChar w:fldCharType="separate"/>
        </w:r>
        <w:r>
          <w:rPr>
            <w:noProof/>
          </w:rPr>
          <w:t>28</w:t>
        </w:r>
        <w:r w:rsidR="00124769">
          <w:fldChar w:fldCharType="end"/>
        </w:r>
      </w:hyperlink>
    </w:p>
    <w:p w14:paraId="3BA5862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7" w:history="1">
        <w:r w:rsidR="00124769">
          <w:rPr>
            <w:rStyle w:val="Hyperlink"/>
            <w:rFonts w:eastAsiaTheme="majorEastAsia"/>
          </w:rPr>
          <w:t xml:space="preserve">Gambar 2.13 </w:t>
        </w:r>
        <w:r w:rsidR="00124769">
          <w:rPr>
            <w:rStyle w:val="Hyperlink"/>
            <w:rFonts w:eastAsiaTheme="majorEastAsia"/>
            <w:bCs/>
          </w:rPr>
          <w:t>Normal Convolution vs Depthwise Convolution</w:t>
        </w:r>
        <w:r w:rsidR="00124769">
          <w:tab/>
        </w:r>
        <w:r w:rsidR="00124769">
          <w:fldChar w:fldCharType="begin"/>
        </w:r>
        <w:r w:rsidR="00124769">
          <w:instrText xml:space="preserve"> PAGEREF _Toc136799517 \h </w:instrText>
        </w:r>
        <w:r w:rsidR="00124769">
          <w:fldChar w:fldCharType="separate"/>
        </w:r>
        <w:r>
          <w:rPr>
            <w:noProof/>
          </w:rPr>
          <w:t>29</w:t>
        </w:r>
        <w:r w:rsidR="00124769">
          <w:fldChar w:fldCharType="end"/>
        </w:r>
      </w:hyperlink>
    </w:p>
    <w:p w14:paraId="5819087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8" w:history="1">
        <w:r w:rsidR="00124769">
          <w:rPr>
            <w:rStyle w:val="Hyperlink"/>
            <w:rFonts w:eastAsiaTheme="majorEastAsia"/>
          </w:rPr>
          <w:t xml:space="preserve">Gambar 2.14 </w:t>
        </w:r>
        <w:r w:rsidR="00124769">
          <w:rPr>
            <w:rStyle w:val="Hyperlink"/>
            <w:rFonts w:eastAsiaTheme="majorEastAsia"/>
            <w:bCs/>
          </w:rPr>
          <w:t>Block Konvolusi Linear Bottleneck</w:t>
        </w:r>
        <w:r w:rsidR="00124769">
          <w:tab/>
        </w:r>
        <w:r w:rsidR="00124769">
          <w:fldChar w:fldCharType="begin"/>
        </w:r>
        <w:r w:rsidR="00124769">
          <w:instrText xml:space="preserve"> PAGEREF _Toc136799518 \h </w:instrText>
        </w:r>
        <w:r w:rsidR="00124769">
          <w:fldChar w:fldCharType="separate"/>
        </w:r>
        <w:r>
          <w:rPr>
            <w:noProof/>
          </w:rPr>
          <w:t>30</w:t>
        </w:r>
        <w:r w:rsidR="00124769">
          <w:fldChar w:fldCharType="end"/>
        </w:r>
      </w:hyperlink>
    </w:p>
    <w:p w14:paraId="5365DBA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19" w:history="1">
        <w:r w:rsidR="00124769">
          <w:rPr>
            <w:rStyle w:val="Hyperlink"/>
            <w:rFonts w:eastAsiaTheme="majorEastAsia"/>
          </w:rPr>
          <w:t xml:space="preserve">Gambar 2.15 </w:t>
        </w:r>
        <w:r w:rsidR="00124769">
          <w:rPr>
            <w:rStyle w:val="Hyperlink"/>
            <w:rFonts w:eastAsiaTheme="majorEastAsia"/>
            <w:bCs/>
          </w:rPr>
          <w:t>Arsitektur MobileNetV2</w:t>
        </w:r>
        <w:r w:rsidR="00124769">
          <w:tab/>
        </w:r>
        <w:r w:rsidR="00124769">
          <w:fldChar w:fldCharType="begin"/>
        </w:r>
        <w:r w:rsidR="00124769">
          <w:instrText xml:space="preserve"> PAGEREF _Toc136799519 \h </w:instrText>
        </w:r>
        <w:r w:rsidR="00124769">
          <w:fldChar w:fldCharType="separate"/>
        </w:r>
        <w:r>
          <w:rPr>
            <w:noProof/>
          </w:rPr>
          <w:t>31</w:t>
        </w:r>
        <w:r w:rsidR="00124769">
          <w:fldChar w:fldCharType="end"/>
        </w:r>
      </w:hyperlink>
    </w:p>
    <w:p w14:paraId="05A942A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0" w:history="1">
        <w:r w:rsidR="00124769">
          <w:rPr>
            <w:rStyle w:val="Hyperlink"/>
            <w:rFonts w:eastAsiaTheme="majorEastAsia"/>
          </w:rPr>
          <w:t xml:space="preserve">Gambar 2.16 </w:t>
        </w:r>
        <w:r w:rsidR="00124769">
          <w:rPr>
            <w:rStyle w:val="Hyperlink"/>
            <w:rFonts w:eastAsiaTheme="majorEastAsia"/>
            <w:bCs/>
          </w:rPr>
          <w:t>Arsitektur VGG16</w:t>
        </w:r>
        <w:r w:rsidR="00124769">
          <w:tab/>
        </w:r>
        <w:r w:rsidR="00124769">
          <w:fldChar w:fldCharType="begin"/>
        </w:r>
        <w:r w:rsidR="00124769">
          <w:instrText xml:space="preserve"> PAGEREF _Toc136799520 \h </w:instrText>
        </w:r>
        <w:r w:rsidR="00124769">
          <w:fldChar w:fldCharType="separate"/>
        </w:r>
        <w:r>
          <w:rPr>
            <w:noProof/>
          </w:rPr>
          <w:t>32</w:t>
        </w:r>
        <w:r w:rsidR="00124769">
          <w:fldChar w:fldCharType="end"/>
        </w:r>
      </w:hyperlink>
    </w:p>
    <w:p w14:paraId="496EF37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1" w:history="1">
        <w:r w:rsidR="00124769">
          <w:rPr>
            <w:rStyle w:val="Hyperlink"/>
            <w:rFonts w:eastAsiaTheme="majorEastAsia"/>
          </w:rPr>
          <w:t xml:space="preserve">Gambar 2.17 </w:t>
        </w:r>
        <w:r w:rsidR="00124769">
          <w:rPr>
            <w:rStyle w:val="Hyperlink"/>
            <w:rFonts w:eastAsiaTheme="majorEastAsia"/>
            <w:bCs/>
          </w:rPr>
          <w:t>Arsitektur ResNet50</w:t>
        </w:r>
        <w:r w:rsidR="00124769">
          <w:tab/>
        </w:r>
        <w:r w:rsidR="00124769">
          <w:fldChar w:fldCharType="begin"/>
        </w:r>
        <w:r w:rsidR="00124769">
          <w:instrText xml:space="preserve"> PAGEREF _Toc136799521 \h </w:instrText>
        </w:r>
        <w:r w:rsidR="00124769">
          <w:fldChar w:fldCharType="separate"/>
        </w:r>
        <w:r>
          <w:rPr>
            <w:noProof/>
          </w:rPr>
          <w:t>33</w:t>
        </w:r>
        <w:r w:rsidR="00124769">
          <w:fldChar w:fldCharType="end"/>
        </w:r>
      </w:hyperlink>
    </w:p>
    <w:p w14:paraId="407EB3D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2" w:history="1">
        <w:r w:rsidR="00124769">
          <w:rPr>
            <w:rStyle w:val="Hyperlink"/>
            <w:rFonts w:eastAsiaTheme="majorEastAsia"/>
          </w:rPr>
          <w:t xml:space="preserve">Gambar 2.18 </w:t>
        </w:r>
        <w:r w:rsidR="00124769">
          <w:rPr>
            <w:rStyle w:val="Hyperlink"/>
            <w:rFonts w:eastAsiaTheme="majorEastAsia"/>
            <w:bCs/>
          </w:rPr>
          <w:t>Arsitektur yang Diusulkan Memanfaatkan Pre-trained Model</w:t>
        </w:r>
        <w:r w:rsidR="00124769">
          <w:tab/>
        </w:r>
        <w:r w:rsidR="00124769">
          <w:fldChar w:fldCharType="begin"/>
        </w:r>
        <w:r w:rsidR="00124769">
          <w:instrText xml:space="preserve"> PAGEREF _Toc136799522 \h </w:instrText>
        </w:r>
        <w:r w:rsidR="00124769">
          <w:fldChar w:fldCharType="separate"/>
        </w:r>
        <w:r>
          <w:rPr>
            <w:noProof/>
          </w:rPr>
          <w:t>34</w:t>
        </w:r>
        <w:r w:rsidR="00124769">
          <w:fldChar w:fldCharType="end"/>
        </w:r>
      </w:hyperlink>
    </w:p>
    <w:p w14:paraId="57C5D48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3" w:history="1">
        <w:r w:rsidR="00124769">
          <w:rPr>
            <w:rStyle w:val="Hyperlink"/>
            <w:rFonts w:eastAsiaTheme="majorEastAsia"/>
          </w:rPr>
          <w:t xml:space="preserve">Gambar 2.19 </w:t>
        </w:r>
        <w:r w:rsidR="00124769">
          <w:rPr>
            <w:rStyle w:val="Hyperlink"/>
            <w:rFonts w:eastAsiaTheme="majorEastAsia"/>
            <w:bCs/>
          </w:rPr>
          <w:t>Confusion Matrix</w:t>
        </w:r>
        <w:r w:rsidR="00124769">
          <w:tab/>
        </w:r>
        <w:r w:rsidR="00124769">
          <w:fldChar w:fldCharType="begin"/>
        </w:r>
        <w:r w:rsidR="00124769">
          <w:instrText xml:space="preserve"> PAGEREF _Toc136799523 \h </w:instrText>
        </w:r>
        <w:r w:rsidR="00124769">
          <w:fldChar w:fldCharType="separate"/>
        </w:r>
        <w:r>
          <w:rPr>
            <w:noProof/>
          </w:rPr>
          <w:t>35</w:t>
        </w:r>
        <w:r w:rsidR="00124769">
          <w:fldChar w:fldCharType="end"/>
        </w:r>
      </w:hyperlink>
    </w:p>
    <w:p w14:paraId="5B7763A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4" w:history="1">
        <w:r w:rsidR="00124769">
          <w:rPr>
            <w:rStyle w:val="Hyperlink"/>
            <w:rFonts w:eastAsiaTheme="majorEastAsia"/>
          </w:rPr>
          <w:t xml:space="preserve">Gambar 3.1 </w:t>
        </w:r>
        <w:r w:rsidR="00124769">
          <w:rPr>
            <w:rStyle w:val="Hyperlink"/>
            <w:rFonts w:eastAsiaTheme="majorEastAsia"/>
            <w:bCs/>
          </w:rPr>
          <w:t>Dataset Sistem Rekomendasi Resep</w:t>
        </w:r>
        <w:r w:rsidR="00124769">
          <w:tab/>
        </w:r>
        <w:r w:rsidR="00124769">
          <w:fldChar w:fldCharType="begin"/>
        </w:r>
        <w:r w:rsidR="00124769">
          <w:instrText xml:space="preserve"> PAGEREF _Toc136799524 \h </w:instrText>
        </w:r>
        <w:r w:rsidR="00124769">
          <w:fldChar w:fldCharType="separate"/>
        </w:r>
        <w:r>
          <w:rPr>
            <w:noProof/>
          </w:rPr>
          <w:t>47</w:t>
        </w:r>
        <w:r w:rsidR="00124769">
          <w:fldChar w:fldCharType="end"/>
        </w:r>
      </w:hyperlink>
    </w:p>
    <w:p w14:paraId="0E3726B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5" w:history="1">
        <w:r w:rsidR="00124769">
          <w:rPr>
            <w:rStyle w:val="Hyperlink"/>
            <w:rFonts w:eastAsiaTheme="majorEastAsia"/>
          </w:rPr>
          <w:t xml:space="preserve">Gambar 3.2 </w:t>
        </w:r>
        <w:r w:rsidR="00124769">
          <w:rPr>
            <w:rStyle w:val="Hyperlink"/>
            <w:rFonts w:eastAsiaTheme="majorEastAsia"/>
            <w:bCs/>
          </w:rPr>
          <w:t>Perangkat yang digunakan untuk pengambilan data citra</w:t>
        </w:r>
        <w:r w:rsidR="00124769">
          <w:tab/>
        </w:r>
        <w:r w:rsidR="00124769">
          <w:fldChar w:fldCharType="begin"/>
        </w:r>
        <w:r w:rsidR="00124769">
          <w:instrText xml:space="preserve"> PAGEREF _Toc136799525 \h </w:instrText>
        </w:r>
        <w:r w:rsidR="00124769">
          <w:fldChar w:fldCharType="separate"/>
        </w:r>
        <w:r>
          <w:rPr>
            <w:noProof/>
          </w:rPr>
          <w:t>49</w:t>
        </w:r>
        <w:r w:rsidR="00124769">
          <w:fldChar w:fldCharType="end"/>
        </w:r>
      </w:hyperlink>
    </w:p>
    <w:p w14:paraId="74D4BF3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6" w:history="1">
        <w:r w:rsidR="00124769">
          <w:rPr>
            <w:rStyle w:val="Hyperlink"/>
            <w:rFonts w:eastAsiaTheme="majorEastAsia"/>
          </w:rPr>
          <w:t xml:space="preserve">Gambar 3.3 </w:t>
        </w:r>
        <w:r w:rsidR="00124769">
          <w:rPr>
            <w:rStyle w:val="Hyperlink"/>
            <w:rFonts w:eastAsiaTheme="majorEastAsia"/>
            <w:bCs/>
          </w:rPr>
          <w:t>Diagram Sistem Pencarian</w:t>
        </w:r>
        <w:r w:rsidR="00124769">
          <w:tab/>
        </w:r>
        <w:r w:rsidR="00124769">
          <w:fldChar w:fldCharType="begin"/>
        </w:r>
        <w:r w:rsidR="00124769">
          <w:instrText xml:space="preserve"> PAGEREF _Toc136799526 \h </w:instrText>
        </w:r>
        <w:r w:rsidR="00124769">
          <w:fldChar w:fldCharType="separate"/>
        </w:r>
        <w:r>
          <w:rPr>
            <w:noProof/>
          </w:rPr>
          <w:t>50</w:t>
        </w:r>
        <w:r w:rsidR="00124769">
          <w:fldChar w:fldCharType="end"/>
        </w:r>
      </w:hyperlink>
    </w:p>
    <w:p w14:paraId="20B7F26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7" w:history="1">
        <w:r w:rsidR="00124769">
          <w:rPr>
            <w:rStyle w:val="Hyperlink"/>
            <w:rFonts w:eastAsiaTheme="majorEastAsia"/>
          </w:rPr>
          <w:t xml:space="preserve">Gambar 3.4 </w:t>
        </w:r>
        <w:r w:rsidR="00124769">
          <w:rPr>
            <w:rStyle w:val="Hyperlink"/>
            <w:rFonts w:eastAsiaTheme="majorEastAsia"/>
            <w:bCs/>
          </w:rPr>
          <w:t>Tahapan Penelitian Tugas Akhir</w:t>
        </w:r>
        <w:r w:rsidR="00124769">
          <w:tab/>
        </w:r>
        <w:r w:rsidR="00124769">
          <w:fldChar w:fldCharType="begin"/>
        </w:r>
        <w:r w:rsidR="00124769">
          <w:instrText xml:space="preserve"> PAGEREF _Toc136799527 \h </w:instrText>
        </w:r>
        <w:r w:rsidR="00124769">
          <w:fldChar w:fldCharType="separate"/>
        </w:r>
        <w:r>
          <w:rPr>
            <w:noProof/>
          </w:rPr>
          <w:t>51</w:t>
        </w:r>
        <w:r w:rsidR="00124769">
          <w:fldChar w:fldCharType="end"/>
        </w:r>
      </w:hyperlink>
    </w:p>
    <w:p w14:paraId="4BDA279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8" w:history="1">
        <w:r w:rsidR="00124769">
          <w:rPr>
            <w:rStyle w:val="Hyperlink"/>
            <w:rFonts w:eastAsiaTheme="majorEastAsia"/>
          </w:rPr>
          <w:t xml:space="preserve">Gambar 3.5 </w:t>
        </w:r>
        <w:r w:rsidR="00124769">
          <w:rPr>
            <w:rStyle w:val="Hyperlink"/>
            <w:rFonts w:eastAsiaTheme="majorEastAsia"/>
            <w:bCs/>
          </w:rPr>
          <w:t>Arsitektur Model yang diusulkan</w:t>
        </w:r>
        <w:r w:rsidR="00124769">
          <w:tab/>
        </w:r>
        <w:r w:rsidR="00124769">
          <w:fldChar w:fldCharType="begin"/>
        </w:r>
        <w:r w:rsidR="00124769">
          <w:instrText xml:space="preserve"> PAGEREF _Toc136799528 \h </w:instrText>
        </w:r>
        <w:r w:rsidR="00124769">
          <w:fldChar w:fldCharType="separate"/>
        </w:r>
        <w:r>
          <w:rPr>
            <w:noProof/>
          </w:rPr>
          <w:t>54</w:t>
        </w:r>
        <w:r w:rsidR="00124769">
          <w:fldChar w:fldCharType="end"/>
        </w:r>
      </w:hyperlink>
    </w:p>
    <w:p w14:paraId="0B2E8A9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29" w:history="1">
        <w:r w:rsidR="00124769">
          <w:rPr>
            <w:rStyle w:val="Hyperlink"/>
            <w:rFonts w:eastAsiaTheme="majorEastAsia"/>
          </w:rPr>
          <w:t xml:space="preserve">Gambar 4.1 </w:t>
        </w:r>
        <w:r w:rsidR="00124769">
          <w:rPr>
            <w:rStyle w:val="Hyperlink"/>
            <w:rFonts w:eastAsiaTheme="majorEastAsia"/>
            <w:bCs/>
          </w:rPr>
          <w:t>Arsitektur Convolutional Neural Network yang diusung</w:t>
        </w:r>
        <w:r w:rsidR="00124769">
          <w:tab/>
        </w:r>
        <w:r w:rsidR="00124769">
          <w:fldChar w:fldCharType="begin"/>
        </w:r>
        <w:r w:rsidR="00124769">
          <w:instrText xml:space="preserve"> PAGEREF _Toc136799529 \h </w:instrText>
        </w:r>
        <w:r w:rsidR="00124769">
          <w:fldChar w:fldCharType="separate"/>
        </w:r>
        <w:r>
          <w:rPr>
            <w:noProof/>
          </w:rPr>
          <w:t>63</w:t>
        </w:r>
        <w:r w:rsidR="00124769">
          <w:fldChar w:fldCharType="end"/>
        </w:r>
      </w:hyperlink>
    </w:p>
    <w:p w14:paraId="1388044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0" w:history="1">
        <w:r w:rsidR="00124769">
          <w:rPr>
            <w:rStyle w:val="Hyperlink"/>
            <w:rFonts w:eastAsiaTheme="majorEastAsia"/>
          </w:rPr>
          <w:t xml:space="preserve">Gambar 4.2 </w:t>
        </w:r>
        <w:r w:rsidR="00124769">
          <w:rPr>
            <w:rStyle w:val="Hyperlink"/>
            <w:rFonts w:eastAsiaTheme="majorEastAsia"/>
            <w:bCs/>
          </w:rPr>
          <w:t>Sistem yang akan dibangun</w:t>
        </w:r>
        <w:r w:rsidR="00124769">
          <w:tab/>
        </w:r>
        <w:r w:rsidR="00124769">
          <w:fldChar w:fldCharType="begin"/>
        </w:r>
        <w:r w:rsidR="00124769">
          <w:instrText xml:space="preserve"> PAGEREF _Toc136799530 \h </w:instrText>
        </w:r>
        <w:r w:rsidR="00124769">
          <w:fldChar w:fldCharType="separate"/>
        </w:r>
        <w:r>
          <w:rPr>
            <w:noProof/>
          </w:rPr>
          <w:t>66</w:t>
        </w:r>
        <w:r w:rsidR="00124769">
          <w:fldChar w:fldCharType="end"/>
        </w:r>
      </w:hyperlink>
    </w:p>
    <w:p w14:paraId="6417B79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1" w:history="1">
        <w:r w:rsidR="00124769">
          <w:rPr>
            <w:rStyle w:val="Hyperlink"/>
            <w:rFonts w:eastAsiaTheme="majorEastAsia"/>
          </w:rPr>
          <w:t xml:space="preserve">Gambar 4.3 </w:t>
        </w:r>
        <w:r w:rsidR="00124769">
          <w:rPr>
            <w:rStyle w:val="Hyperlink"/>
            <w:rFonts w:eastAsiaTheme="majorEastAsia"/>
            <w:bCs/>
          </w:rPr>
          <w:t>Diagram ERD</w:t>
        </w:r>
        <w:r w:rsidR="00124769">
          <w:tab/>
        </w:r>
        <w:r w:rsidR="00124769">
          <w:fldChar w:fldCharType="begin"/>
        </w:r>
        <w:r w:rsidR="00124769">
          <w:instrText xml:space="preserve"> PAGEREF _Toc136799531 \h </w:instrText>
        </w:r>
        <w:r w:rsidR="00124769">
          <w:fldChar w:fldCharType="separate"/>
        </w:r>
        <w:r>
          <w:rPr>
            <w:noProof/>
          </w:rPr>
          <w:t>67</w:t>
        </w:r>
        <w:r w:rsidR="00124769">
          <w:fldChar w:fldCharType="end"/>
        </w:r>
      </w:hyperlink>
    </w:p>
    <w:p w14:paraId="7CEBA38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2" w:history="1">
        <w:r w:rsidR="00124769">
          <w:rPr>
            <w:rStyle w:val="Hyperlink"/>
            <w:rFonts w:eastAsiaTheme="majorEastAsia"/>
          </w:rPr>
          <w:t xml:space="preserve">Gambar 4.4 </w:t>
        </w:r>
        <w:r w:rsidR="00124769">
          <w:rPr>
            <w:rStyle w:val="Hyperlink"/>
            <w:rFonts w:eastAsiaTheme="majorEastAsia"/>
            <w:bCs/>
          </w:rPr>
          <w:t xml:space="preserve">Diagram </w:t>
        </w:r>
        <w:r w:rsidR="00124769">
          <w:rPr>
            <w:rStyle w:val="Hyperlink"/>
            <w:rFonts w:eastAsiaTheme="majorEastAsia"/>
            <w:bCs/>
            <w:i/>
          </w:rPr>
          <w:t>Use Case</w:t>
        </w:r>
        <w:r w:rsidR="00124769">
          <w:tab/>
        </w:r>
        <w:r w:rsidR="00124769">
          <w:fldChar w:fldCharType="begin"/>
        </w:r>
        <w:r w:rsidR="00124769">
          <w:instrText xml:space="preserve"> PAGEREF _Toc136799532 \h </w:instrText>
        </w:r>
        <w:r w:rsidR="00124769">
          <w:fldChar w:fldCharType="separate"/>
        </w:r>
        <w:r>
          <w:rPr>
            <w:noProof/>
          </w:rPr>
          <w:t>68</w:t>
        </w:r>
        <w:r w:rsidR="00124769">
          <w:fldChar w:fldCharType="end"/>
        </w:r>
      </w:hyperlink>
    </w:p>
    <w:p w14:paraId="76ED534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3" w:history="1">
        <w:r w:rsidR="00124769">
          <w:rPr>
            <w:rStyle w:val="Hyperlink"/>
            <w:rFonts w:eastAsiaTheme="majorEastAsia"/>
          </w:rPr>
          <w:t xml:space="preserve">Gambar 4.5 </w:t>
        </w:r>
        <w:r w:rsidR="00124769">
          <w:rPr>
            <w:rStyle w:val="Hyperlink"/>
            <w:rFonts w:eastAsiaTheme="majorEastAsia"/>
            <w:bCs/>
            <w:i/>
          </w:rPr>
          <w:t xml:space="preserve">Activity </w:t>
        </w:r>
        <w:r w:rsidR="00124769">
          <w:rPr>
            <w:rStyle w:val="Hyperlink"/>
            <w:rFonts w:eastAsiaTheme="majorEastAsia"/>
            <w:bCs/>
          </w:rPr>
          <w:t>Diagram</w:t>
        </w:r>
        <w:r w:rsidR="00124769">
          <w:tab/>
        </w:r>
        <w:r w:rsidR="00124769">
          <w:fldChar w:fldCharType="begin"/>
        </w:r>
        <w:r w:rsidR="00124769">
          <w:instrText xml:space="preserve"> PAGEREF _Toc136799533 \h </w:instrText>
        </w:r>
        <w:r w:rsidR="00124769">
          <w:fldChar w:fldCharType="separate"/>
        </w:r>
        <w:r>
          <w:rPr>
            <w:noProof/>
          </w:rPr>
          <w:t>70</w:t>
        </w:r>
        <w:r w:rsidR="00124769">
          <w:fldChar w:fldCharType="end"/>
        </w:r>
      </w:hyperlink>
    </w:p>
    <w:p w14:paraId="09A1822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4" w:history="1">
        <w:r w:rsidR="00124769">
          <w:rPr>
            <w:rStyle w:val="Hyperlink"/>
            <w:rFonts w:eastAsiaTheme="majorEastAsia"/>
          </w:rPr>
          <w:t xml:space="preserve">Gambar 4.6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Login</w:t>
        </w:r>
        <w:r w:rsidR="00124769">
          <w:tab/>
        </w:r>
        <w:r w:rsidR="00124769">
          <w:fldChar w:fldCharType="begin"/>
        </w:r>
        <w:r w:rsidR="00124769">
          <w:instrText xml:space="preserve"> PAGEREF _Toc136799534 \h </w:instrText>
        </w:r>
        <w:r w:rsidR="00124769">
          <w:fldChar w:fldCharType="separate"/>
        </w:r>
        <w:r>
          <w:rPr>
            <w:noProof/>
          </w:rPr>
          <w:t>72</w:t>
        </w:r>
        <w:r w:rsidR="00124769">
          <w:fldChar w:fldCharType="end"/>
        </w:r>
      </w:hyperlink>
    </w:p>
    <w:p w14:paraId="1409AE5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5" w:history="1">
        <w:r w:rsidR="00124769">
          <w:rPr>
            <w:rStyle w:val="Hyperlink"/>
            <w:rFonts w:eastAsiaTheme="majorEastAsia"/>
          </w:rPr>
          <w:t xml:space="preserve">Gambar 4.7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Dashboard</w:t>
        </w:r>
        <w:r w:rsidR="00124769">
          <w:tab/>
        </w:r>
        <w:r w:rsidR="00124769">
          <w:fldChar w:fldCharType="begin"/>
        </w:r>
        <w:r w:rsidR="00124769">
          <w:instrText xml:space="preserve"> PAGEREF _Toc136799535 \h </w:instrText>
        </w:r>
        <w:r w:rsidR="00124769">
          <w:fldChar w:fldCharType="separate"/>
        </w:r>
        <w:r>
          <w:rPr>
            <w:noProof/>
          </w:rPr>
          <w:t>73</w:t>
        </w:r>
        <w:r w:rsidR="00124769">
          <w:fldChar w:fldCharType="end"/>
        </w:r>
      </w:hyperlink>
    </w:p>
    <w:p w14:paraId="5270FEB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6" w:history="1">
        <w:r w:rsidR="00124769">
          <w:rPr>
            <w:rStyle w:val="Hyperlink"/>
            <w:rFonts w:eastAsiaTheme="majorEastAsia"/>
          </w:rPr>
          <w:t xml:space="preserve">Gambar 4.8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User</w:t>
        </w:r>
        <w:r w:rsidR="00124769">
          <w:tab/>
        </w:r>
        <w:r w:rsidR="00124769">
          <w:fldChar w:fldCharType="begin"/>
        </w:r>
        <w:r w:rsidR="00124769">
          <w:instrText xml:space="preserve"> PAGEREF _Toc136799536 \h </w:instrText>
        </w:r>
        <w:r w:rsidR="00124769">
          <w:fldChar w:fldCharType="separate"/>
        </w:r>
        <w:r>
          <w:rPr>
            <w:noProof/>
          </w:rPr>
          <w:t>74</w:t>
        </w:r>
        <w:r w:rsidR="00124769">
          <w:fldChar w:fldCharType="end"/>
        </w:r>
      </w:hyperlink>
    </w:p>
    <w:p w14:paraId="53E9840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7" w:history="1">
        <w:r w:rsidR="00124769">
          <w:rPr>
            <w:rStyle w:val="Hyperlink"/>
            <w:rFonts w:eastAsiaTheme="majorEastAsia"/>
          </w:rPr>
          <w:t xml:space="preserve">Gambar 4.9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Training Model</w:t>
        </w:r>
        <w:r w:rsidR="00124769">
          <w:tab/>
        </w:r>
        <w:r w:rsidR="00124769">
          <w:fldChar w:fldCharType="begin"/>
        </w:r>
        <w:r w:rsidR="00124769">
          <w:instrText xml:space="preserve"> PAGEREF _Toc136799537 \h </w:instrText>
        </w:r>
        <w:r w:rsidR="00124769">
          <w:fldChar w:fldCharType="separate"/>
        </w:r>
        <w:r>
          <w:rPr>
            <w:noProof/>
          </w:rPr>
          <w:t>75</w:t>
        </w:r>
        <w:r w:rsidR="00124769">
          <w:fldChar w:fldCharType="end"/>
        </w:r>
      </w:hyperlink>
    </w:p>
    <w:p w14:paraId="407B0BE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8" w:history="1">
        <w:r w:rsidR="00124769">
          <w:rPr>
            <w:rStyle w:val="Hyperlink"/>
            <w:rFonts w:eastAsiaTheme="majorEastAsia"/>
          </w:rPr>
          <w:t xml:space="preserve">Gambar 4.10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Rekomendasi Resep Makanan</w:t>
        </w:r>
        <w:r w:rsidR="00124769">
          <w:tab/>
        </w:r>
        <w:r w:rsidR="00124769">
          <w:fldChar w:fldCharType="begin"/>
        </w:r>
        <w:r w:rsidR="00124769">
          <w:instrText xml:space="preserve"> PAGEREF _Toc136799538 \h </w:instrText>
        </w:r>
        <w:r w:rsidR="00124769">
          <w:fldChar w:fldCharType="separate"/>
        </w:r>
        <w:r>
          <w:rPr>
            <w:noProof/>
          </w:rPr>
          <w:t>76</w:t>
        </w:r>
        <w:r w:rsidR="00124769">
          <w:fldChar w:fldCharType="end"/>
        </w:r>
      </w:hyperlink>
    </w:p>
    <w:p w14:paraId="4B84BDC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39" w:history="1">
        <w:r w:rsidR="00124769">
          <w:rPr>
            <w:rStyle w:val="Hyperlink"/>
            <w:rFonts w:eastAsiaTheme="majorEastAsia"/>
          </w:rPr>
          <w:t xml:space="preserve">Gambar 4.11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Onboard</w:t>
        </w:r>
        <w:r w:rsidR="00124769">
          <w:tab/>
        </w:r>
        <w:r w:rsidR="00124769">
          <w:fldChar w:fldCharType="begin"/>
        </w:r>
        <w:r w:rsidR="00124769">
          <w:instrText xml:space="preserve"> PAGEREF _Toc136799539 \h </w:instrText>
        </w:r>
        <w:r w:rsidR="00124769">
          <w:fldChar w:fldCharType="separate"/>
        </w:r>
        <w:r>
          <w:rPr>
            <w:noProof/>
          </w:rPr>
          <w:t>77</w:t>
        </w:r>
        <w:r w:rsidR="00124769">
          <w:fldChar w:fldCharType="end"/>
        </w:r>
      </w:hyperlink>
    </w:p>
    <w:p w14:paraId="3E71C78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0" w:history="1">
        <w:r w:rsidR="00124769">
          <w:rPr>
            <w:rStyle w:val="Hyperlink"/>
            <w:rFonts w:eastAsiaTheme="majorEastAsia"/>
          </w:rPr>
          <w:t xml:space="preserve">Gambar 4.12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Login</w:t>
        </w:r>
        <w:r w:rsidR="00124769">
          <w:tab/>
        </w:r>
        <w:r w:rsidR="00124769">
          <w:fldChar w:fldCharType="begin"/>
        </w:r>
        <w:r w:rsidR="00124769">
          <w:instrText xml:space="preserve"> PAGEREF _Toc136799540 \h </w:instrText>
        </w:r>
        <w:r w:rsidR="00124769">
          <w:fldChar w:fldCharType="separate"/>
        </w:r>
        <w:r>
          <w:rPr>
            <w:noProof/>
          </w:rPr>
          <w:t>77</w:t>
        </w:r>
        <w:r w:rsidR="00124769">
          <w:fldChar w:fldCharType="end"/>
        </w:r>
      </w:hyperlink>
    </w:p>
    <w:p w14:paraId="2E01258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1" w:history="1">
        <w:r w:rsidR="00124769">
          <w:rPr>
            <w:rStyle w:val="Hyperlink"/>
            <w:rFonts w:eastAsiaTheme="majorEastAsia"/>
          </w:rPr>
          <w:t xml:space="preserve">Gambar 4.13 </w:t>
        </w:r>
        <w:r w:rsidR="00124769">
          <w:rPr>
            <w:rStyle w:val="Hyperlink"/>
            <w:rFonts w:eastAsiaTheme="majorEastAsia"/>
            <w:bCs/>
          </w:rPr>
          <w:t xml:space="preserve">Desain </w:t>
        </w:r>
        <w:r w:rsidR="00124769">
          <w:rPr>
            <w:rStyle w:val="Hyperlink"/>
            <w:rFonts w:eastAsiaTheme="majorEastAsia"/>
            <w:bCs/>
            <w:i/>
          </w:rPr>
          <w:t xml:space="preserve">Interface </w:t>
        </w:r>
        <w:r w:rsidR="00124769">
          <w:rPr>
            <w:rStyle w:val="Hyperlink"/>
            <w:rFonts w:eastAsiaTheme="majorEastAsia"/>
            <w:bCs/>
          </w:rPr>
          <w:t>Halaman Pemindaian Bahan Sayuran</w:t>
        </w:r>
        <w:r w:rsidR="00124769">
          <w:tab/>
        </w:r>
        <w:r w:rsidR="00124769">
          <w:fldChar w:fldCharType="begin"/>
        </w:r>
        <w:r w:rsidR="00124769">
          <w:instrText xml:space="preserve"> PAGEREF _Toc136799541 \h </w:instrText>
        </w:r>
        <w:r w:rsidR="00124769">
          <w:fldChar w:fldCharType="separate"/>
        </w:r>
        <w:r>
          <w:rPr>
            <w:noProof/>
          </w:rPr>
          <w:t>78</w:t>
        </w:r>
        <w:r w:rsidR="00124769">
          <w:fldChar w:fldCharType="end"/>
        </w:r>
      </w:hyperlink>
    </w:p>
    <w:p w14:paraId="7D0A1D9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2" w:history="1">
        <w:r w:rsidR="00124769">
          <w:rPr>
            <w:rStyle w:val="Hyperlink"/>
            <w:rFonts w:eastAsiaTheme="majorEastAsia"/>
          </w:rPr>
          <w:t xml:space="preserve">Gambar 4.14 Desain </w:t>
        </w:r>
        <w:r w:rsidR="00124769">
          <w:rPr>
            <w:rStyle w:val="Hyperlink"/>
            <w:rFonts w:eastAsiaTheme="majorEastAsia"/>
            <w:i/>
          </w:rPr>
          <w:t xml:space="preserve">Interface </w:t>
        </w:r>
        <w:r w:rsidR="00124769">
          <w:rPr>
            <w:rStyle w:val="Hyperlink"/>
            <w:rFonts w:eastAsiaTheme="majorEastAsia"/>
          </w:rPr>
          <w:t>Halaman Daftar rekomendasi resep makanan</w:t>
        </w:r>
        <w:r w:rsidR="00124769">
          <w:tab/>
        </w:r>
        <w:r w:rsidR="00124769">
          <w:fldChar w:fldCharType="begin"/>
        </w:r>
        <w:r w:rsidR="00124769">
          <w:instrText xml:space="preserve"> PAGEREF _Toc136799542 \h </w:instrText>
        </w:r>
        <w:r w:rsidR="00124769">
          <w:fldChar w:fldCharType="separate"/>
        </w:r>
        <w:r>
          <w:rPr>
            <w:noProof/>
          </w:rPr>
          <w:t>78</w:t>
        </w:r>
        <w:r w:rsidR="00124769">
          <w:fldChar w:fldCharType="end"/>
        </w:r>
      </w:hyperlink>
    </w:p>
    <w:p w14:paraId="081EDAE4"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3" w:history="1">
        <w:r w:rsidR="00124769">
          <w:rPr>
            <w:rStyle w:val="Hyperlink"/>
            <w:rFonts w:eastAsiaTheme="majorEastAsia"/>
          </w:rPr>
          <w:t xml:space="preserve">Gambar 4.15 Desain </w:t>
        </w:r>
        <w:r w:rsidR="00124769">
          <w:rPr>
            <w:rStyle w:val="Hyperlink"/>
            <w:rFonts w:eastAsiaTheme="majorEastAsia"/>
            <w:i/>
          </w:rPr>
          <w:t xml:space="preserve">Interface </w:t>
        </w:r>
        <w:r w:rsidR="00124769">
          <w:rPr>
            <w:rStyle w:val="Hyperlink"/>
            <w:rFonts w:eastAsiaTheme="majorEastAsia"/>
          </w:rPr>
          <w:t>Halaman Detail Resep Makanan</w:t>
        </w:r>
        <w:r w:rsidR="00124769">
          <w:tab/>
        </w:r>
        <w:r w:rsidR="00124769">
          <w:fldChar w:fldCharType="begin"/>
        </w:r>
        <w:r w:rsidR="00124769">
          <w:instrText xml:space="preserve"> PAGEREF _Toc136799543 \h </w:instrText>
        </w:r>
        <w:r w:rsidR="00124769">
          <w:fldChar w:fldCharType="separate"/>
        </w:r>
        <w:r>
          <w:rPr>
            <w:noProof/>
          </w:rPr>
          <w:t>79</w:t>
        </w:r>
        <w:r w:rsidR="00124769">
          <w:fldChar w:fldCharType="end"/>
        </w:r>
      </w:hyperlink>
    </w:p>
    <w:p w14:paraId="22C021F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4" w:history="1">
        <w:r w:rsidR="00124769">
          <w:rPr>
            <w:rStyle w:val="Hyperlink"/>
            <w:rFonts w:eastAsiaTheme="majorEastAsia"/>
          </w:rPr>
          <w:t xml:space="preserve">Gambar 5. 1 </w:t>
        </w:r>
        <w:r w:rsidR="00124769">
          <w:rPr>
            <w:rStyle w:val="Hyperlink"/>
            <w:rFonts w:eastAsiaTheme="majorEastAsia"/>
            <w:bCs/>
            <w:i/>
          </w:rPr>
          <w:t>Source Code Split Folders</w:t>
        </w:r>
        <w:r w:rsidR="00124769">
          <w:tab/>
        </w:r>
        <w:r w:rsidR="00124769">
          <w:fldChar w:fldCharType="begin"/>
        </w:r>
        <w:r w:rsidR="00124769">
          <w:instrText xml:space="preserve"> PAGEREF _Toc136799544 \h </w:instrText>
        </w:r>
        <w:r w:rsidR="00124769">
          <w:fldChar w:fldCharType="separate"/>
        </w:r>
        <w:r>
          <w:rPr>
            <w:noProof/>
          </w:rPr>
          <w:t>81</w:t>
        </w:r>
        <w:r w:rsidR="00124769">
          <w:fldChar w:fldCharType="end"/>
        </w:r>
      </w:hyperlink>
    </w:p>
    <w:p w14:paraId="3FE4B37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5" w:history="1">
        <w:r w:rsidR="00124769">
          <w:rPr>
            <w:rStyle w:val="Hyperlink"/>
            <w:rFonts w:eastAsiaTheme="majorEastAsia"/>
          </w:rPr>
          <w:t xml:space="preserve">Gambar 5. 2 </w:t>
        </w:r>
        <w:r w:rsidR="00124769">
          <w:rPr>
            <w:rStyle w:val="Hyperlink"/>
            <w:rFonts w:eastAsiaTheme="majorEastAsia"/>
            <w:bCs/>
          </w:rPr>
          <w:t xml:space="preserve">Hasil </w:t>
        </w:r>
        <w:r w:rsidR="00124769">
          <w:rPr>
            <w:rStyle w:val="Hyperlink"/>
            <w:rFonts w:eastAsiaTheme="majorEastAsia"/>
            <w:bCs/>
            <w:i/>
          </w:rPr>
          <w:t>Split Folders</w:t>
        </w:r>
        <w:r w:rsidR="00124769">
          <w:tab/>
        </w:r>
        <w:r w:rsidR="00124769">
          <w:fldChar w:fldCharType="begin"/>
        </w:r>
        <w:r w:rsidR="00124769">
          <w:instrText xml:space="preserve"> PAGEREF _Toc136799545 \h </w:instrText>
        </w:r>
        <w:r w:rsidR="00124769">
          <w:fldChar w:fldCharType="separate"/>
        </w:r>
        <w:r>
          <w:rPr>
            <w:noProof/>
          </w:rPr>
          <w:t>81</w:t>
        </w:r>
        <w:r w:rsidR="00124769">
          <w:fldChar w:fldCharType="end"/>
        </w:r>
      </w:hyperlink>
    </w:p>
    <w:p w14:paraId="43C68E5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6" w:history="1">
        <w:r w:rsidR="00124769">
          <w:rPr>
            <w:rStyle w:val="Hyperlink"/>
            <w:rFonts w:eastAsiaTheme="majorEastAsia"/>
          </w:rPr>
          <w:t xml:space="preserve">Gambar 5. 3 </w:t>
        </w:r>
        <w:r w:rsidR="00124769">
          <w:rPr>
            <w:rStyle w:val="Hyperlink"/>
            <w:rFonts w:eastAsiaTheme="majorEastAsia"/>
            <w:bCs/>
            <w:i/>
          </w:rPr>
          <w:t xml:space="preserve">Srouce Code Library </w:t>
        </w:r>
        <w:r w:rsidR="00124769">
          <w:rPr>
            <w:rStyle w:val="Hyperlink"/>
            <w:rFonts w:eastAsiaTheme="majorEastAsia"/>
            <w:bCs/>
          </w:rPr>
          <w:t>Python</w:t>
        </w:r>
        <w:r w:rsidR="00124769">
          <w:tab/>
        </w:r>
        <w:r w:rsidR="00124769">
          <w:fldChar w:fldCharType="begin"/>
        </w:r>
        <w:r w:rsidR="00124769">
          <w:instrText xml:space="preserve"> PAGEREF _Toc136799546 \h </w:instrText>
        </w:r>
        <w:r w:rsidR="00124769">
          <w:fldChar w:fldCharType="separate"/>
        </w:r>
        <w:r>
          <w:rPr>
            <w:noProof/>
          </w:rPr>
          <w:t>83</w:t>
        </w:r>
        <w:r w:rsidR="00124769">
          <w:fldChar w:fldCharType="end"/>
        </w:r>
      </w:hyperlink>
    </w:p>
    <w:p w14:paraId="334E6CF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7" w:history="1">
        <w:r w:rsidR="00124769">
          <w:rPr>
            <w:rStyle w:val="Hyperlink"/>
            <w:rFonts w:eastAsiaTheme="majorEastAsia"/>
          </w:rPr>
          <w:t xml:space="preserve">Gambar 5. 4 </w:t>
        </w:r>
        <w:r w:rsidR="00124769">
          <w:rPr>
            <w:rStyle w:val="Hyperlink"/>
            <w:rFonts w:eastAsiaTheme="majorEastAsia"/>
            <w:bCs/>
            <w:i/>
          </w:rPr>
          <w:t xml:space="preserve">Source Code </w:t>
        </w:r>
        <w:r w:rsidR="00124769">
          <w:rPr>
            <w:rStyle w:val="Hyperlink"/>
            <w:rFonts w:eastAsiaTheme="majorEastAsia"/>
            <w:bCs/>
          </w:rPr>
          <w:t>Menyiapkan Dataset</w:t>
        </w:r>
        <w:r w:rsidR="00124769">
          <w:tab/>
        </w:r>
        <w:r w:rsidR="00124769">
          <w:fldChar w:fldCharType="begin"/>
        </w:r>
        <w:r w:rsidR="00124769">
          <w:instrText xml:space="preserve"> PAGEREF _Toc136799547 \h </w:instrText>
        </w:r>
        <w:r w:rsidR="00124769">
          <w:fldChar w:fldCharType="separate"/>
        </w:r>
        <w:r>
          <w:rPr>
            <w:noProof/>
          </w:rPr>
          <w:t>84</w:t>
        </w:r>
        <w:r w:rsidR="00124769">
          <w:fldChar w:fldCharType="end"/>
        </w:r>
      </w:hyperlink>
    </w:p>
    <w:p w14:paraId="62B78B7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8" w:history="1">
        <w:r w:rsidR="00124769">
          <w:rPr>
            <w:rStyle w:val="Hyperlink"/>
            <w:rFonts w:eastAsiaTheme="majorEastAsia"/>
          </w:rPr>
          <w:t xml:space="preserve">Gambar 5. 5 </w:t>
        </w:r>
        <w:r w:rsidR="00124769">
          <w:rPr>
            <w:rStyle w:val="Hyperlink"/>
            <w:rFonts w:eastAsiaTheme="majorEastAsia"/>
            <w:bCs/>
            <w:i/>
          </w:rPr>
          <w:t>Source Code Merubah Ukuran Dataset</w:t>
        </w:r>
        <w:r w:rsidR="00124769">
          <w:tab/>
        </w:r>
        <w:r w:rsidR="00124769">
          <w:fldChar w:fldCharType="begin"/>
        </w:r>
        <w:r w:rsidR="00124769">
          <w:instrText xml:space="preserve"> PAGEREF _Toc136799548 \h </w:instrText>
        </w:r>
        <w:r w:rsidR="00124769">
          <w:fldChar w:fldCharType="separate"/>
        </w:r>
        <w:r>
          <w:rPr>
            <w:noProof/>
          </w:rPr>
          <w:t>85</w:t>
        </w:r>
        <w:r w:rsidR="00124769">
          <w:fldChar w:fldCharType="end"/>
        </w:r>
      </w:hyperlink>
    </w:p>
    <w:p w14:paraId="366E032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49" w:history="1">
        <w:r w:rsidR="00124769">
          <w:rPr>
            <w:rStyle w:val="Hyperlink"/>
            <w:rFonts w:eastAsiaTheme="majorEastAsia"/>
          </w:rPr>
          <w:t xml:space="preserve">Gambar 5. 6 </w:t>
        </w:r>
        <w:r w:rsidR="00124769">
          <w:rPr>
            <w:rStyle w:val="Hyperlink"/>
            <w:rFonts w:eastAsiaTheme="majorEastAsia"/>
            <w:bCs/>
          </w:rPr>
          <w:t>Source Code Augmentasi, Normalisasi, dan Batching</w:t>
        </w:r>
        <w:r w:rsidR="00124769">
          <w:tab/>
        </w:r>
        <w:r w:rsidR="00124769">
          <w:fldChar w:fldCharType="begin"/>
        </w:r>
        <w:r w:rsidR="00124769">
          <w:instrText xml:space="preserve"> PAGEREF _Toc136799549 \h </w:instrText>
        </w:r>
        <w:r w:rsidR="00124769">
          <w:fldChar w:fldCharType="separate"/>
        </w:r>
        <w:r>
          <w:rPr>
            <w:noProof/>
          </w:rPr>
          <w:t>86</w:t>
        </w:r>
        <w:r w:rsidR="00124769">
          <w:fldChar w:fldCharType="end"/>
        </w:r>
      </w:hyperlink>
    </w:p>
    <w:p w14:paraId="357B245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0" w:history="1">
        <w:r w:rsidR="00124769">
          <w:rPr>
            <w:rStyle w:val="Hyperlink"/>
            <w:rFonts w:eastAsiaTheme="majorEastAsia"/>
          </w:rPr>
          <w:t xml:space="preserve">Gambar 5. 7 </w:t>
        </w:r>
        <w:r w:rsidR="00124769">
          <w:rPr>
            <w:rStyle w:val="Hyperlink"/>
            <w:rFonts w:eastAsiaTheme="majorEastAsia"/>
            <w:bCs/>
            <w:i/>
          </w:rPr>
          <w:t xml:space="preserve">Source Code Model </w:t>
        </w:r>
        <w:r w:rsidR="00124769">
          <w:rPr>
            <w:rStyle w:val="Hyperlink"/>
            <w:rFonts w:eastAsiaTheme="majorEastAsia"/>
            <w:bCs/>
          </w:rPr>
          <w:t>MobileNet</w:t>
        </w:r>
        <w:r w:rsidR="00124769">
          <w:tab/>
        </w:r>
        <w:r w:rsidR="00124769">
          <w:fldChar w:fldCharType="begin"/>
        </w:r>
        <w:r w:rsidR="00124769">
          <w:instrText xml:space="preserve"> PAGEREF _Toc136799550 \h </w:instrText>
        </w:r>
        <w:r w:rsidR="00124769">
          <w:fldChar w:fldCharType="separate"/>
        </w:r>
        <w:r>
          <w:rPr>
            <w:noProof/>
          </w:rPr>
          <w:t>90</w:t>
        </w:r>
        <w:r w:rsidR="00124769">
          <w:fldChar w:fldCharType="end"/>
        </w:r>
      </w:hyperlink>
    </w:p>
    <w:p w14:paraId="502CFFA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1" w:history="1">
        <w:r w:rsidR="00124769">
          <w:rPr>
            <w:rStyle w:val="Hyperlink"/>
            <w:rFonts w:eastAsiaTheme="majorEastAsia"/>
          </w:rPr>
          <w:t xml:space="preserve">Gambar 5. 8 </w:t>
        </w:r>
        <w:r w:rsidR="00124769">
          <w:rPr>
            <w:rStyle w:val="Hyperlink"/>
            <w:rFonts w:eastAsiaTheme="majorEastAsia"/>
            <w:bCs/>
            <w:i/>
          </w:rPr>
          <w:t xml:space="preserve">Source Code Model </w:t>
        </w:r>
        <w:r w:rsidR="00124769">
          <w:rPr>
            <w:rStyle w:val="Hyperlink"/>
            <w:rFonts w:eastAsiaTheme="majorEastAsia"/>
            <w:bCs/>
          </w:rPr>
          <w:t>VGG16</w:t>
        </w:r>
        <w:r w:rsidR="00124769">
          <w:tab/>
        </w:r>
        <w:r w:rsidR="00124769">
          <w:fldChar w:fldCharType="begin"/>
        </w:r>
        <w:r w:rsidR="00124769">
          <w:instrText xml:space="preserve"> PAGEREF _Toc136799551 \h </w:instrText>
        </w:r>
        <w:r w:rsidR="00124769">
          <w:fldChar w:fldCharType="separate"/>
        </w:r>
        <w:r>
          <w:rPr>
            <w:noProof/>
          </w:rPr>
          <w:t>91</w:t>
        </w:r>
        <w:r w:rsidR="00124769">
          <w:fldChar w:fldCharType="end"/>
        </w:r>
      </w:hyperlink>
    </w:p>
    <w:p w14:paraId="6958ADC4"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2" w:history="1">
        <w:r w:rsidR="00124769">
          <w:rPr>
            <w:rStyle w:val="Hyperlink"/>
            <w:rFonts w:eastAsiaTheme="majorEastAsia"/>
          </w:rPr>
          <w:t xml:space="preserve">Gambar 5. 9 </w:t>
        </w:r>
        <w:r w:rsidR="00124769">
          <w:rPr>
            <w:rStyle w:val="Hyperlink"/>
            <w:rFonts w:eastAsiaTheme="majorEastAsia"/>
            <w:bCs/>
            <w:i/>
          </w:rPr>
          <w:t>Source Code Model Resnet50V2</w:t>
        </w:r>
        <w:r w:rsidR="00124769">
          <w:tab/>
        </w:r>
        <w:r w:rsidR="00124769">
          <w:fldChar w:fldCharType="begin"/>
        </w:r>
        <w:r w:rsidR="00124769">
          <w:instrText xml:space="preserve"> PAGEREF _Toc136799552 \h </w:instrText>
        </w:r>
        <w:r w:rsidR="00124769">
          <w:fldChar w:fldCharType="separate"/>
        </w:r>
        <w:r>
          <w:rPr>
            <w:noProof/>
          </w:rPr>
          <w:t>92</w:t>
        </w:r>
        <w:r w:rsidR="00124769">
          <w:fldChar w:fldCharType="end"/>
        </w:r>
      </w:hyperlink>
    </w:p>
    <w:p w14:paraId="0A0F1AF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3" w:history="1">
        <w:r w:rsidR="00124769">
          <w:rPr>
            <w:rStyle w:val="Hyperlink"/>
            <w:rFonts w:eastAsiaTheme="majorEastAsia"/>
          </w:rPr>
          <w:t xml:space="preserve">Gambar 5. 10 </w:t>
        </w:r>
        <w:r w:rsidR="00124769">
          <w:rPr>
            <w:rStyle w:val="Hyperlink"/>
            <w:rFonts w:eastAsiaTheme="majorEastAsia"/>
            <w:bCs/>
            <w:i/>
          </w:rPr>
          <w:t xml:space="preserve">Source Code Model </w:t>
        </w:r>
        <w:r w:rsidR="00124769">
          <w:rPr>
            <w:rStyle w:val="Hyperlink"/>
            <w:rFonts w:eastAsiaTheme="majorEastAsia"/>
            <w:bCs/>
          </w:rPr>
          <w:t>yang diusulkan</w:t>
        </w:r>
        <w:r w:rsidR="00124769">
          <w:tab/>
        </w:r>
        <w:r w:rsidR="00124769">
          <w:fldChar w:fldCharType="begin"/>
        </w:r>
        <w:r w:rsidR="00124769">
          <w:instrText xml:space="preserve"> PAGEREF _Toc136799553 \h </w:instrText>
        </w:r>
        <w:r w:rsidR="00124769">
          <w:fldChar w:fldCharType="separate"/>
        </w:r>
        <w:r>
          <w:rPr>
            <w:noProof/>
          </w:rPr>
          <w:t>93</w:t>
        </w:r>
        <w:r w:rsidR="00124769">
          <w:fldChar w:fldCharType="end"/>
        </w:r>
      </w:hyperlink>
    </w:p>
    <w:p w14:paraId="008A124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4" w:history="1">
        <w:r w:rsidR="00124769">
          <w:rPr>
            <w:rStyle w:val="Hyperlink"/>
            <w:rFonts w:eastAsiaTheme="majorEastAsia"/>
          </w:rPr>
          <w:t xml:space="preserve">Gambar 5. 11 </w:t>
        </w:r>
        <w:r w:rsidR="00124769">
          <w:rPr>
            <w:rStyle w:val="Hyperlink"/>
            <w:rFonts w:eastAsiaTheme="majorEastAsia"/>
            <w:bCs/>
            <w:i/>
          </w:rPr>
          <w:t xml:space="preserve">Source Code </w:t>
        </w:r>
        <w:r w:rsidR="00124769">
          <w:rPr>
            <w:rStyle w:val="Hyperlink"/>
            <w:rFonts w:eastAsiaTheme="majorEastAsia"/>
            <w:bCs/>
          </w:rPr>
          <w:t>Perancangan Model</w:t>
        </w:r>
        <w:r w:rsidR="00124769">
          <w:tab/>
        </w:r>
        <w:r w:rsidR="00124769">
          <w:fldChar w:fldCharType="begin"/>
        </w:r>
        <w:r w:rsidR="00124769">
          <w:instrText xml:space="preserve"> PAGEREF _Toc136799554 \h </w:instrText>
        </w:r>
        <w:r w:rsidR="00124769">
          <w:fldChar w:fldCharType="separate"/>
        </w:r>
        <w:r>
          <w:rPr>
            <w:noProof/>
          </w:rPr>
          <w:t>95</w:t>
        </w:r>
        <w:r w:rsidR="00124769">
          <w:fldChar w:fldCharType="end"/>
        </w:r>
      </w:hyperlink>
    </w:p>
    <w:p w14:paraId="4BEC0F8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5" w:history="1">
        <w:r w:rsidR="00124769">
          <w:rPr>
            <w:rStyle w:val="Hyperlink"/>
            <w:rFonts w:eastAsiaTheme="majorEastAsia"/>
          </w:rPr>
          <w:t xml:space="preserve">Gambar 5. 12 </w:t>
        </w:r>
        <w:r w:rsidR="00124769">
          <w:rPr>
            <w:rStyle w:val="Hyperlink"/>
            <w:rFonts w:eastAsiaTheme="majorEastAsia"/>
            <w:bCs/>
            <w:i/>
          </w:rPr>
          <w:t>Source Code Preprocessing</w:t>
        </w:r>
        <w:r w:rsidR="00124769">
          <w:rPr>
            <w:rStyle w:val="Hyperlink"/>
            <w:rFonts w:eastAsiaTheme="majorEastAsia"/>
            <w:bCs/>
          </w:rPr>
          <w:t xml:space="preserve"> dan menambahkan data ke </w:t>
        </w:r>
        <w:r w:rsidR="00124769">
          <w:rPr>
            <w:rStyle w:val="Hyperlink"/>
            <w:rFonts w:eastAsiaTheme="majorEastAsia"/>
            <w:bCs/>
            <w:i/>
          </w:rPr>
          <w:t>database</w:t>
        </w:r>
        <w:r w:rsidR="00124769">
          <w:tab/>
        </w:r>
        <w:r w:rsidR="00124769">
          <w:fldChar w:fldCharType="begin"/>
        </w:r>
        <w:r w:rsidR="00124769">
          <w:instrText xml:space="preserve"> PAGEREF _Toc136799555 \h </w:instrText>
        </w:r>
        <w:r w:rsidR="00124769">
          <w:fldChar w:fldCharType="separate"/>
        </w:r>
        <w:r>
          <w:rPr>
            <w:noProof/>
          </w:rPr>
          <w:t>97</w:t>
        </w:r>
        <w:r w:rsidR="00124769">
          <w:fldChar w:fldCharType="end"/>
        </w:r>
      </w:hyperlink>
    </w:p>
    <w:p w14:paraId="3A1B75F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6" w:history="1">
        <w:r w:rsidR="00124769">
          <w:rPr>
            <w:rStyle w:val="Hyperlink"/>
            <w:rFonts w:eastAsiaTheme="majorEastAsia"/>
          </w:rPr>
          <w:t xml:space="preserve">Gambar 5. 13 </w:t>
        </w:r>
        <w:r w:rsidR="00124769">
          <w:rPr>
            <w:rStyle w:val="Hyperlink"/>
            <w:rFonts w:eastAsiaTheme="majorEastAsia"/>
            <w:bCs/>
            <w:i/>
          </w:rPr>
          <w:t xml:space="preserve">Source Code </w:t>
        </w:r>
        <w:r w:rsidR="00124769">
          <w:rPr>
            <w:rStyle w:val="Hyperlink"/>
            <w:rFonts w:eastAsiaTheme="majorEastAsia"/>
            <w:bCs/>
          </w:rPr>
          <w:t>Flask</w:t>
        </w:r>
        <w:r w:rsidR="00124769">
          <w:tab/>
        </w:r>
        <w:r w:rsidR="00124769">
          <w:fldChar w:fldCharType="begin"/>
        </w:r>
        <w:r w:rsidR="00124769">
          <w:instrText xml:space="preserve"> PAGEREF _Toc136799556 \h </w:instrText>
        </w:r>
        <w:r w:rsidR="00124769">
          <w:fldChar w:fldCharType="separate"/>
        </w:r>
        <w:r>
          <w:rPr>
            <w:noProof/>
          </w:rPr>
          <w:t>97</w:t>
        </w:r>
        <w:r w:rsidR="00124769">
          <w:fldChar w:fldCharType="end"/>
        </w:r>
      </w:hyperlink>
    </w:p>
    <w:p w14:paraId="4A889F0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7" w:history="1">
        <w:r w:rsidR="00124769">
          <w:rPr>
            <w:rStyle w:val="Hyperlink"/>
            <w:rFonts w:eastAsiaTheme="majorEastAsia"/>
          </w:rPr>
          <w:t xml:space="preserve">Gambar 5. 14 </w:t>
        </w:r>
        <w:r w:rsidR="00124769">
          <w:rPr>
            <w:rStyle w:val="Hyperlink"/>
            <w:rFonts w:eastAsiaTheme="majorEastAsia"/>
            <w:bCs/>
            <w:i/>
          </w:rPr>
          <w:t xml:space="preserve">Source Code </w:t>
        </w:r>
        <w:r w:rsidR="00124769">
          <w:rPr>
            <w:rStyle w:val="Hyperlink"/>
            <w:rFonts w:eastAsiaTheme="majorEastAsia"/>
            <w:bCs/>
          </w:rPr>
          <w:t xml:space="preserve">File HTML tampilan </w:t>
        </w:r>
        <w:r w:rsidR="00124769">
          <w:rPr>
            <w:rStyle w:val="Hyperlink"/>
            <w:rFonts w:eastAsiaTheme="majorEastAsia"/>
            <w:bCs/>
            <w:i/>
          </w:rPr>
          <w:t>preprocessing</w:t>
        </w:r>
        <w:r w:rsidR="00124769">
          <w:tab/>
        </w:r>
        <w:r w:rsidR="00124769">
          <w:fldChar w:fldCharType="begin"/>
        </w:r>
        <w:r w:rsidR="00124769">
          <w:instrText xml:space="preserve"> PAGEREF _Toc136799557 \h </w:instrText>
        </w:r>
        <w:r w:rsidR="00124769">
          <w:fldChar w:fldCharType="separate"/>
        </w:r>
        <w:r>
          <w:rPr>
            <w:noProof/>
          </w:rPr>
          <w:t>99</w:t>
        </w:r>
        <w:r w:rsidR="00124769">
          <w:fldChar w:fldCharType="end"/>
        </w:r>
      </w:hyperlink>
    </w:p>
    <w:p w14:paraId="764AA344"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8" w:history="1">
        <w:r w:rsidR="00124769">
          <w:rPr>
            <w:rStyle w:val="Hyperlink"/>
            <w:rFonts w:eastAsiaTheme="majorEastAsia"/>
          </w:rPr>
          <w:t xml:space="preserve">Gambar 5. 15  </w:t>
        </w:r>
        <w:r w:rsidR="00124769">
          <w:rPr>
            <w:rStyle w:val="Hyperlink"/>
            <w:rFonts w:eastAsiaTheme="majorEastAsia"/>
            <w:bCs/>
          </w:rPr>
          <w:t xml:space="preserve">Tampilan </w:t>
        </w:r>
        <w:r w:rsidR="00124769">
          <w:rPr>
            <w:rStyle w:val="Hyperlink"/>
            <w:rFonts w:eastAsiaTheme="majorEastAsia"/>
            <w:bCs/>
            <w:i/>
          </w:rPr>
          <w:t xml:space="preserve">User Interface </w:t>
        </w:r>
        <w:r w:rsidR="00124769">
          <w:rPr>
            <w:rStyle w:val="Hyperlink"/>
            <w:rFonts w:eastAsiaTheme="majorEastAsia"/>
            <w:bCs/>
          </w:rPr>
          <w:t>halaman preprocessing data resep</w:t>
        </w:r>
        <w:r w:rsidR="00124769">
          <w:tab/>
        </w:r>
        <w:r w:rsidR="00124769">
          <w:fldChar w:fldCharType="begin"/>
        </w:r>
        <w:r w:rsidR="00124769">
          <w:instrText xml:space="preserve"> PAGEREF _Toc136799558 \h </w:instrText>
        </w:r>
        <w:r w:rsidR="00124769">
          <w:fldChar w:fldCharType="separate"/>
        </w:r>
        <w:r>
          <w:rPr>
            <w:noProof/>
          </w:rPr>
          <w:t>99</w:t>
        </w:r>
        <w:r w:rsidR="00124769">
          <w:fldChar w:fldCharType="end"/>
        </w:r>
      </w:hyperlink>
    </w:p>
    <w:p w14:paraId="286656F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59" w:history="1">
        <w:r w:rsidR="00124769">
          <w:rPr>
            <w:rStyle w:val="Hyperlink"/>
            <w:rFonts w:eastAsiaTheme="majorEastAsia"/>
          </w:rPr>
          <w:t xml:space="preserve">Gambar 5. 16 </w:t>
        </w:r>
        <w:r w:rsidR="00124769">
          <w:rPr>
            <w:rStyle w:val="Hyperlink"/>
            <w:rFonts w:eastAsiaTheme="majorEastAsia"/>
            <w:bCs/>
            <w:i/>
          </w:rPr>
          <w:t xml:space="preserve">Source Code </w:t>
        </w:r>
        <w:r w:rsidR="00124769">
          <w:rPr>
            <w:rStyle w:val="Hyperlink"/>
            <w:rFonts w:eastAsiaTheme="majorEastAsia"/>
            <w:bCs/>
          </w:rPr>
          <w:t>File HTML Pelatihan Model</w:t>
        </w:r>
        <w:r w:rsidR="00124769">
          <w:tab/>
        </w:r>
        <w:r w:rsidR="00124769">
          <w:fldChar w:fldCharType="begin"/>
        </w:r>
        <w:r w:rsidR="00124769">
          <w:instrText xml:space="preserve"> PAGEREF _Toc136799559 \h </w:instrText>
        </w:r>
        <w:r w:rsidR="00124769">
          <w:fldChar w:fldCharType="separate"/>
        </w:r>
        <w:r>
          <w:rPr>
            <w:noProof/>
          </w:rPr>
          <w:t>100</w:t>
        </w:r>
        <w:r w:rsidR="00124769">
          <w:fldChar w:fldCharType="end"/>
        </w:r>
      </w:hyperlink>
    </w:p>
    <w:p w14:paraId="79235E4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0" w:history="1">
        <w:r w:rsidR="00124769">
          <w:rPr>
            <w:rStyle w:val="Hyperlink"/>
            <w:rFonts w:eastAsiaTheme="majorEastAsia"/>
          </w:rPr>
          <w:t xml:space="preserve">Gambar 5. 17  </w:t>
        </w:r>
        <w:r w:rsidR="00124769">
          <w:rPr>
            <w:rStyle w:val="Hyperlink"/>
            <w:rFonts w:eastAsiaTheme="majorEastAsia"/>
            <w:bCs/>
          </w:rPr>
          <w:t xml:space="preserve">Tampilan </w:t>
        </w:r>
        <w:r w:rsidR="00124769">
          <w:rPr>
            <w:rStyle w:val="Hyperlink"/>
            <w:rFonts w:eastAsiaTheme="majorEastAsia"/>
            <w:bCs/>
            <w:i/>
          </w:rPr>
          <w:t xml:space="preserve">User Interface </w:t>
        </w:r>
        <w:r w:rsidR="00124769">
          <w:rPr>
            <w:rStyle w:val="Hyperlink"/>
            <w:rFonts w:eastAsiaTheme="majorEastAsia"/>
            <w:bCs/>
          </w:rPr>
          <w:t>halaman pelatihan model</w:t>
        </w:r>
        <w:r w:rsidR="00124769">
          <w:tab/>
        </w:r>
        <w:r w:rsidR="00124769">
          <w:fldChar w:fldCharType="begin"/>
        </w:r>
        <w:r w:rsidR="00124769">
          <w:instrText xml:space="preserve"> PAGEREF _Toc136799560 \h </w:instrText>
        </w:r>
        <w:r w:rsidR="00124769">
          <w:fldChar w:fldCharType="separate"/>
        </w:r>
        <w:r>
          <w:rPr>
            <w:noProof/>
          </w:rPr>
          <w:t>101</w:t>
        </w:r>
        <w:r w:rsidR="00124769">
          <w:fldChar w:fldCharType="end"/>
        </w:r>
      </w:hyperlink>
    </w:p>
    <w:p w14:paraId="5CE3CE9C"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1" w:history="1">
        <w:r w:rsidR="00124769">
          <w:rPr>
            <w:rStyle w:val="Hyperlink"/>
            <w:rFonts w:eastAsiaTheme="majorEastAsia"/>
          </w:rPr>
          <w:t xml:space="preserve">Gambar 5. 18 </w:t>
        </w:r>
        <w:r w:rsidR="00124769">
          <w:rPr>
            <w:rStyle w:val="Hyperlink"/>
            <w:rFonts w:eastAsiaTheme="majorEastAsia"/>
            <w:bCs/>
            <w:i/>
          </w:rPr>
          <w:t xml:space="preserve">Source Code </w:t>
        </w:r>
        <w:r w:rsidR="00124769">
          <w:rPr>
            <w:rStyle w:val="Hyperlink"/>
            <w:rFonts w:eastAsiaTheme="majorEastAsia"/>
            <w:bCs/>
          </w:rPr>
          <w:t>File HTML Data User</w:t>
        </w:r>
        <w:r w:rsidR="00124769">
          <w:tab/>
        </w:r>
        <w:r w:rsidR="00124769">
          <w:fldChar w:fldCharType="begin"/>
        </w:r>
        <w:r w:rsidR="00124769">
          <w:instrText xml:space="preserve"> PAGEREF _Toc136799561 \h </w:instrText>
        </w:r>
        <w:r w:rsidR="00124769">
          <w:fldChar w:fldCharType="separate"/>
        </w:r>
        <w:r>
          <w:rPr>
            <w:noProof/>
          </w:rPr>
          <w:t>102</w:t>
        </w:r>
        <w:r w:rsidR="00124769">
          <w:fldChar w:fldCharType="end"/>
        </w:r>
      </w:hyperlink>
    </w:p>
    <w:p w14:paraId="2A7A1F3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2" w:history="1">
        <w:r w:rsidR="00124769">
          <w:rPr>
            <w:rStyle w:val="Hyperlink"/>
            <w:rFonts w:eastAsiaTheme="majorEastAsia"/>
          </w:rPr>
          <w:t xml:space="preserve">Gambar 5. 19 </w:t>
        </w:r>
        <w:r w:rsidR="00124769">
          <w:rPr>
            <w:rStyle w:val="Hyperlink"/>
            <w:rFonts w:eastAsiaTheme="majorEastAsia"/>
            <w:bCs/>
            <w:i/>
          </w:rPr>
          <w:t>User Interface</w:t>
        </w:r>
        <w:r w:rsidR="00124769">
          <w:rPr>
            <w:rStyle w:val="Hyperlink"/>
            <w:rFonts w:eastAsiaTheme="majorEastAsia"/>
            <w:bCs/>
          </w:rPr>
          <w:t xml:space="preserve"> Pelatihan Model</w:t>
        </w:r>
        <w:r w:rsidR="00124769">
          <w:tab/>
        </w:r>
        <w:r w:rsidR="00124769">
          <w:fldChar w:fldCharType="begin"/>
        </w:r>
        <w:r w:rsidR="00124769">
          <w:instrText xml:space="preserve"> PAGEREF _Toc136799562 \h </w:instrText>
        </w:r>
        <w:r w:rsidR="00124769">
          <w:fldChar w:fldCharType="separate"/>
        </w:r>
        <w:r>
          <w:rPr>
            <w:noProof/>
          </w:rPr>
          <w:t>103</w:t>
        </w:r>
        <w:r w:rsidR="00124769">
          <w:fldChar w:fldCharType="end"/>
        </w:r>
      </w:hyperlink>
    </w:p>
    <w:p w14:paraId="2A0BA9E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3" w:history="1">
        <w:r w:rsidR="00124769">
          <w:rPr>
            <w:rStyle w:val="Hyperlink"/>
            <w:rFonts w:eastAsiaTheme="majorEastAsia"/>
          </w:rPr>
          <w:t xml:space="preserve">Gambar 5. 20 </w:t>
        </w:r>
        <w:r w:rsidR="00124769">
          <w:rPr>
            <w:rStyle w:val="Hyperlink"/>
            <w:rFonts w:eastAsiaTheme="majorEastAsia"/>
            <w:bCs/>
            <w:i/>
          </w:rPr>
          <w:t xml:space="preserve">Source Code </w:t>
        </w:r>
        <w:r w:rsidR="00124769">
          <w:rPr>
            <w:rStyle w:val="Hyperlink"/>
            <w:rFonts w:eastAsiaTheme="majorEastAsia"/>
            <w:bCs/>
          </w:rPr>
          <w:t>File HTML Data Resep</w:t>
        </w:r>
        <w:r w:rsidR="00124769">
          <w:tab/>
        </w:r>
        <w:r w:rsidR="00124769">
          <w:fldChar w:fldCharType="begin"/>
        </w:r>
        <w:r w:rsidR="00124769">
          <w:instrText xml:space="preserve"> PAGEREF _Toc136799563 \h </w:instrText>
        </w:r>
        <w:r w:rsidR="00124769">
          <w:fldChar w:fldCharType="separate"/>
        </w:r>
        <w:r>
          <w:rPr>
            <w:noProof/>
          </w:rPr>
          <w:t>104</w:t>
        </w:r>
        <w:r w:rsidR="00124769">
          <w:fldChar w:fldCharType="end"/>
        </w:r>
      </w:hyperlink>
    </w:p>
    <w:p w14:paraId="1C824D4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4" w:history="1">
        <w:r w:rsidR="00124769">
          <w:rPr>
            <w:rStyle w:val="Hyperlink"/>
            <w:rFonts w:eastAsiaTheme="majorEastAsia"/>
          </w:rPr>
          <w:t xml:space="preserve">Gambar 5. 21 </w:t>
        </w:r>
        <w:r w:rsidR="00124769">
          <w:rPr>
            <w:rStyle w:val="Hyperlink"/>
            <w:rFonts w:eastAsiaTheme="majorEastAsia"/>
            <w:bCs/>
            <w:i/>
          </w:rPr>
          <w:t xml:space="preserve">User Interface </w:t>
        </w:r>
        <w:r w:rsidR="00124769">
          <w:rPr>
            <w:rStyle w:val="Hyperlink"/>
            <w:rFonts w:eastAsiaTheme="majorEastAsia"/>
            <w:bCs/>
          </w:rPr>
          <w:t>Data Resep</w:t>
        </w:r>
        <w:r w:rsidR="00124769">
          <w:tab/>
        </w:r>
        <w:r w:rsidR="00124769">
          <w:fldChar w:fldCharType="begin"/>
        </w:r>
        <w:r w:rsidR="00124769">
          <w:instrText xml:space="preserve"> PAGEREF _Toc136799564 \h </w:instrText>
        </w:r>
        <w:r w:rsidR="00124769">
          <w:fldChar w:fldCharType="separate"/>
        </w:r>
        <w:r>
          <w:rPr>
            <w:noProof/>
          </w:rPr>
          <w:t>105</w:t>
        </w:r>
        <w:r w:rsidR="00124769">
          <w:fldChar w:fldCharType="end"/>
        </w:r>
      </w:hyperlink>
    </w:p>
    <w:p w14:paraId="4DDC4DE7"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5" w:history="1">
        <w:r w:rsidR="00124769">
          <w:rPr>
            <w:rStyle w:val="Hyperlink"/>
            <w:rFonts w:eastAsiaTheme="majorEastAsia"/>
          </w:rPr>
          <w:t xml:space="preserve">Gambar 5. 22 </w:t>
        </w:r>
        <w:r w:rsidR="00124769">
          <w:rPr>
            <w:rStyle w:val="Hyperlink"/>
            <w:rFonts w:eastAsiaTheme="majorEastAsia"/>
            <w:bCs/>
            <w:i/>
          </w:rPr>
          <w:t xml:space="preserve">Source Code </w:t>
        </w:r>
        <w:r w:rsidR="00124769">
          <w:rPr>
            <w:rStyle w:val="Hyperlink"/>
            <w:rFonts w:eastAsiaTheme="majorEastAsia"/>
            <w:bCs/>
          </w:rPr>
          <w:t>Ekstraksi Fitur</w:t>
        </w:r>
        <w:r w:rsidR="00124769">
          <w:tab/>
        </w:r>
        <w:r w:rsidR="00124769">
          <w:fldChar w:fldCharType="begin"/>
        </w:r>
        <w:r w:rsidR="00124769">
          <w:instrText xml:space="preserve"> PAGEREF _Toc136799565 \h </w:instrText>
        </w:r>
        <w:r w:rsidR="00124769">
          <w:fldChar w:fldCharType="separate"/>
        </w:r>
        <w:r>
          <w:rPr>
            <w:noProof/>
          </w:rPr>
          <w:t>106</w:t>
        </w:r>
        <w:r w:rsidR="00124769">
          <w:fldChar w:fldCharType="end"/>
        </w:r>
      </w:hyperlink>
    </w:p>
    <w:p w14:paraId="17A562F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6" w:history="1">
        <w:r w:rsidR="00124769">
          <w:rPr>
            <w:rStyle w:val="Hyperlink"/>
            <w:rFonts w:eastAsiaTheme="majorEastAsia"/>
          </w:rPr>
          <w:t xml:space="preserve">Gambar 5. 23 </w:t>
        </w:r>
        <w:r w:rsidR="00124769">
          <w:rPr>
            <w:rStyle w:val="Hyperlink"/>
            <w:rFonts w:eastAsiaTheme="majorEastAsia"/>
            <w:bCs/>
            <w:i/>
          </w:rPr>
          <w:t xml:space="preserve">Source Code </w:t>
        </w:r>
        <w:r w:rsidR="00124769">
          <w:rPr>
            <w:rStyle w:val="Hyperlink"/>
            <w:rFonts w:eastAsiaTheme="majorEastAsia"/>
            <w:bCs/>
          </w:rPr>
          <w:t>Klasifikasi</w:t>
        </w:r>
        <w:r w:rsidR="00124769">
          <w:tab/>
        </w:r>
        <w:r w:rsidR="00124769">
          <w:fldChar w:fldCharType="begin"/>
        </w:r>
        <w:r w:rsidR="00124769">
          <w:instrText xml:space="preserve"> PAGEREF _Toc136799566 \h </w:instrText>
        </w:r>
        <w:r w:rsidR="00124769">
          <w:fldChar w:fldCharType="separate"/>
        </w:r>
        <w:r>
          <w:rPr>
            <w:noProof/>
          </w:rPr>
          <w:t>107</w:t>
        </w:r>
        <w:r w:rsidR="00124769">
          <w:fldChar w:fldCharType="end"/>
        </w:r>
      </w:hyperlink>
    </w:p>
    <w:p w14:paraId="3ED2ABF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7" w:history="1">
        <w:r w:rsidR="00124769">
          <w:rPr>
            <w:rStyle w:val="Hyperlink"/>
            <w:rFonts w:eastAsiaTheme="majorEastAsia"/>
          </w:rPr>
          <w:t xml:space="preserve">Gambar 5. 24 </w:t>
        </w:r>
        <w:r w:rsidR="00124769">
          <w:rPr>
            <w:rStyle w:val="Hyperlink"/>
            <w:rFonts w:eastAsiaTheme="majorEastAsia"/>
            <w:bCs/>
            <w:i/>
          </w:rPr>
          <w:t xml:space="preserve">Source Code </w:t>
        </w:r>
        <w:r w:rsidR="00124769">
          <w:rPr>
            <w:rStyle w:val="Hyperlink"/>
            <w:rFonts w:eastAsiaTheme="majorEastAsia"/>
            <w:bCs/>
          </w:rPr>
          <w:t>Klasifikasi</w:t>
        </w:r>
        <w:r w:rsidR="00124769">
          <w:tab/>
        </w:r>
        <w:r w:rsidR="00124769">
          <w:fldChar w:fldCharType="begin"/>
        </w:r>
        <w:r w:rsidR="00124769">
          <w:instrText xml:space="preserve"> PAGEREF _Toc136799567 \h </w:instrText>
        </w:r>
        <w:r w:rsidR="00124769">
          <w:fldChar w:fldCharType="separate"/>
        </w:r>
        <w:r>
          <w:rPr>
            <w:noProof/>
          </w:rPr>
          <w:t>108</w:t>
        </w:r>
        <w:r w:rsidR="00124769">
          <w:fldChar w:fldCharType="end"/>
        </w:r>
      </w:hyperlink>
    </w:p>
    <w:p w14:paraId="331B335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8" w:history="1">
        <w:r w:rsidR="00124769">
          <w:rPr>
            <w:rStyle w:val="Hyperlink"/>
            <w:rFonts w:eastAsiaTheme="majorEastAsia"/>
          </w:rPr>
          <w:t xml:space="preserve">Gambar 5. 25 </w:t>
        </w:r>
        <w:r w:rsidR="00124769">
          <w:rPr>
            <w:rStyle w:val="Hyperlink"/>
            <w:rFonts w:eastAsiaTheme="majorEastAsia"/>
            <w:bCs/>
            <w:i/>
          </w:rPr>
          <w:t xml:space="preserve">Source Code </w:t>
        </w:r>
        <w:r w:rsidR="00124769">
          <w:rPr>
            <w:rStyle w:val="Hyperlink"/>
            <w:rFonts w:eastAsiaTheme="majorEastAsia"/>
            <w:bCs/>
          </w:rPr>
          <w:t>File HTML Klasifikasi dan mengukur kemiripan</w:t>
        </w:r>
        <w:r w:rsidR="00124769">
          <w:tab/>
        </w:r>
        <w:r w:rsidR="00124769">
          <w:fldChar w:fldCharType="begin"/>
        </w:r>
        <w:r w:rsidR="00124769">
          <w:instrText xml:space="preserve"> PAGEREF _Toc136799568 \h </w:instrText>
        </w:r>
        <w:r w:rsidR="00124769">
          <w:fldChar w:fldCharType="separate"/>
        </w:r>
        <w:r>
          <w:rPr>
            <w:noProof/>
          </w:rPr>
          <w:t>109</w:t>
        </w:r>
        <w:r w:rsidR="00124769">
          <w:fldChar w:fldCharType="end"/>
        </w:r>
      </w:hyperlink>
    </w:p>
    <w:p w14:paraId="358C5A1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69" w:history="1">
        <w:r w:rsidR="00124769">
          <w:rPr>
            <w:rStyle w:val="Hyperlink"/>
            <w:rFonts w:eastAsiaTheme="majorEastAsia"/>
          </w:rPr>
          <w:t xml:space="preserve">Gambar 5. 26 </w:t>
        </w:r>
        <w:r w:rsidR="00124769">
          <w:rPr>
            <w:rStyle w:val="Hyperlink"/>
            <w:rFonts w:eastAsiaTheme="majorEastAsia"/>
            <w:bCs/>
          </w:rPr>
          <w:t xml:space="preserve">Tampilan </w:t>
        </w:r>
        <w:r w:rsidR="00124769">
          <w:rPr>
            <w:rStyle w:val="Hyperlink"/>
            <w:rFonts w:eastAsiaTheme="majorEastAsia"/>
            <w:bCs/>
            <w:i/>
          </w:rPr>
          <w:t xml:space="preserve">User Interface </w:t>
        </w:r>
        <w:r w:rsidR="00124769">
          <w:rPr>
            <w:rStyle w:val="Hyperlink"/>
            <w:rFonts w:eastAsiaTheme="majorEastAsia"/>
            <w:bCs/>
          </w:rPr>
          <w:t>Halaman Rekomendasi Resep</w:t>
        </w:r>
        <w:r w:rsidR="00124769">
          <w:tab/>
        </w:r>
        <w:r w:rsidR="00124769">
          <w:fldChar w:fldCharType="begin"/>
        </w:r>
        <w:r w:rsidR="00124769">
          <w:instrText xml:space="preserve"> PAGEREF _Toc136799569 \h </w:instrText>
        </w:r>
        <w:r w:rsidR="00124769">
          <w:fldChar w:fldCharType="separate"/>
        </w:r>
        <w:r>
          <w:rPr>
            <w:noProof/>
          </w:rPr>
          <w:t>110</w:t>
        </w:r>
        <w:r w:rsidR="00124769">
          <w:fldChar w:fldCharType="end"/>
        </w:r>
      </w:hyperlink>
    </w:p>
    <w:p w14:paraId="64689F2F"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0" w:history="1">
        <w:r w:rsidR="00124769">
          <w:rPr>
            <w:rStyle w:val="Hyperlink"/>
            <w:rFonts w:eastAsiaTheme="majorEastAsia"/>
          </w:rPr>
          <w:t xml:space="preserve">Gambar 5. 27 </w:t>
        </w:r>
        <w:r w:rsidR="00124769">
          <w:rPr>
            <w:rStyle w:val="Hyperlink"/>
            <w:rFonts w:eastAsiaTheme="majorEastAsia"/>
            <w:bCs/>
            <w:i/>
          </w:rPr>
          <w:t xml:space="preserve">Source Code </w:t>
        </w:r>
        <w:r w:rsidR="00124769">
          <w:rPr>
            <w:rStyle w:val="Hyperlink"/>
            <w:rFonts w:eastAsiaTheme="majorEastAsia"/>
            <w:bCs/>
          </w:rPr>
          <w:t>RestAPI Client</w:t>
        </w:r>
        <w:r w:rsidR="00124769">
          <w:tab/>
        </w:r>
        <w:r w:rsidR="00124769">
          <w:fldChar w:fldCharType="begin"/>
        </w:r>
        <w:r w:rsidR="00124769">
          <w:instrText xml:space="preserve"> PAGEREF _Toc136799570 \h </w:instrText>
        </w:r>
        <w:r w:rsidR="00124769">
          <w:fldChar w:fldCharType="separate"/>
        </w:r>
        <w:r>
          <w:rPr>
            <w:noProof/>
          </w:rPr>
          <w:t>111</w:t>
        </w:r>
        <w:r w:rsidR="00124769">
          <w:fldChar w:fldCharType="end"/>
        </w:r>
      </w:hyperlink>
    </w:p>
    <w:p w14:paraId="1CAFB9D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1" w:history="1">
        <w:r w:rsidR="00124769">
          <w:rPr>
            <w:rStyle w:val="Hyperlink"/>
            <w:rFonts w:eastAsiaTheme="majorEastAsia"/>
          </w:rPr>
          <w:t xml:space="preserve">Gambar 5. 28 </w:t>
        </w:r>
        <w:r w:rsidR="00124769">
          <w:rPr>
            <w:rStyle w:val="Hyperlink"/>
            <w:rFonts w:eastAsiaTheme="majorEastAsia"/>
            <w:bCs/>
            <w:i/>
          </w:rPr>
          <w:t xml:space="preserve">Source Code RestServer </w:t>
        </w:r>
        <w:r w:rsidR="00124769">
          <w:rPr>
            <w:rStyle w:val="Hyperlink"/>
            <w:rFonts w:eastAsiaTheme="majorEastAsia"/>
            <w:bCs/>
          </w:rPr>
          <w:t>Permintaan rekomendasi resep</w:t>
        </w:r>
        <w:r w:rsidR="00124769">
          <w:tab/>
        </w:r>
        <w:r w:rsidR="00124769">
          <w:fldChar w:fldCharType="begin"/>
        </w:r>
        <w:r w:rsidR="00124769">
          <w:instrText xml:space="preserve"> PAGEREF _Toc136799571 \h </w:instrText>
        </w:r>
        <w:r w:rsidR="00124769">
          <w:fldChar w:fldCharType="separate"/>
        </w:r>
        <w:r>
          <w:rPr>
            <w:noProof/>
          </w:rPr>
          <w:t>112</w:t>
        </w:r>
        <w:r w:rsidR="00124769">
          <w:fldChar w:fldCharType="end"/>
        </w:r>
      </w:hyperlink>
    </w:p>
    <w:p w14:paraId="1C788EC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2" w:history="1">
        <w:r w:rsidR="00124769">
          <w:rPr>
            <w:rStyle w:val="Hyperlink"/>
            <w:rFonts w:eastAsiaTheme="majorEastAsia"/>
          </w:rPr>
          <w:t xml:space="preserve">Gambar 5. 29 </w:t>
        </w:r>
        <w:r w:rsidR="00124769">
          <w:rPr>
            <w:rStyle w:val="Hyperlink"/>
            <w:rFonts w:eastAsiaTheme="majorEastAsia"/>
            <w:bCs/>
            <w:i/>
          </w:rPr>
          <w:t xml:space="preserve">Source Code RestServer </w:t>
        </w:r>
        <w:r w:rsidR="00124769">
          <w:rPr>
            <w:rStyle w:val="Hyperlink"/>
            <w:rFonts w:eastAsiaTheme="majorEastAsia"/>
            <w:bCs/>
          </w:rPr>
          <w:t>Permintaan login/memasuki aplikasi</w:t>
        </w:r>
        <w:r w:rsidR="00124769">
          <w:tab/>
        </w:r>
        <w:r w:rsidR="00124769">
          <w:fldChar w:fldCharType="begin"/>
        </w:r>
        <w:r w:rsidR="00124769">
          <w:instrText xml:space="preserve"> PAGEREF _Toc136799572 \h </w:instrText>
        </w:r>
        <w:r w:rsidR="00124769">
          <w:fldChar w:fldCharType="separate"/>
        </w:r>
        <w:r>
          <w:rPr>
            <w:noProof/>
          </w:rPr>
          <w:t>113</w:t>
        </w:r>
        <w:r w:rsidR="00124769">
          <w:fldChar w:fldCharType="end"/>
        </w:r>
      </w:hyperlink>
    </w:p>
    <w:p w14:paraId="580A017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3" w:history="1">
        <w:r w:rsidR="00124769">
          <w:rPr>
            <w:rStyle w:val="Hyperlink"/>
            <w:rFonts w:eastAsiaTheme="majorEastAsia"/>
          </w:rPr>
          <w:t xml:space="preserve">Gambar 5. 30 </w:t>
        </w:r>
        <w:r w:rsidR="00124769">
          <w:rPr>
            <w:rStyle w:val="Hyperlink"/>
            <w:rFonts w:eastAsiaTheme="majorEastAsia"/>
            <w:bCs/>
            <w:i/>
          </w:rPr>
          <w:t xml:space="preserve">Source Code RestServer </w:t>
        </w:r>
        <w:r w:rsidR="00124769">
          <w:rPr>
            <w:rStyle w:val="Hyperlink"/>
            <w:rFonts w:eastAsiaTheme="majorEastAsia"/>
            <w:bCs/>
          </w:rPr>
          <w:t>Permintaan pendaftaran akun</w:t>
        </w:r>
        <w:r w:rsidR="00124769">
          <w:tab/>
        </w:r>
        <w:r w:rsidR="00124769">
          <w:fldChar w:fldCharType="begin"/>
        </w:r>
        <w:r w:rsidR="00124769">
          <w:instrText xml:space="preserve"> PAGEREF _Toc136799573 \h </w:instrText>
        </w:r>
        <w:r w:rsidR="00124769">
          <w:fldChar w:fldCharType="separate"/>
        </w:r>
        <w:r>
          <w:rPr>
            <w:noProof/>
          </w:rPr>
          <w:t>114</w:t>
        </w:r>
        <w:r w:rsidR="00124769">
          <w:fldChar w:fldCharType="end"/>
        </w:r>
      </w:hyperlink>
    </w:p>
    <w:p w14:paraId="12E733A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4" w:history="1">
        <w:r w:rsidR="00124769">
          <w:rPr>
            <w:rStyle w:val="Hyperlink"/>
            <w:rFonts w:eastAsiaTheme="majorEastAsia"/>
          </w:rPr>
          <w:t xml:space="preserve">Gambar 5. 31 </w:t>
        </w:r>
        <w:r w:rsidR="00124769">
          <w:rPr>
            <w:rStyle w:val="Hyperlink"/>
            <w:rFonts w:eastAsiaTheme="majorEastAsia"/>
            <w:bCs/>
            <w:i/>
          </w:rPr>
          <w:t xml:space="preserve">Source Code </w:t>
        </w:r>
        <w:r w:rsidR="00124769">
          <w:rPr>
            <w:rStyle w:val="Hyperlink"/>
            <w:rFonts w:eastAsiaTheme="majorEastAsia"/>
            <w:bCs/>
          </w:rPr>
          <w:t>API Client</w:t>
        </w:r>
        <w:r w:rsidR="00124769">
          <w:tab/>
        </w:r>
        <w:r w:rsidR="00124769">
          <w:fldChar w:fldCharType="begin"/>
        </w:r>
        <w:r w:rsidR="00124769">
          <w:instrText xml:space="preserve"> PAGEREF _Toc136799574 \h </w:instrText>
        </w:r>
        <w:r w:rsidR="00124769">
          <w:fldChar w:fldCharType="separate"/>
        </w:r>
        <w:r>
          <w:rPr>
            <w:noProof/>
          </w:rPr>
          <w:t>115</w:t>
        </w:r>
        <w:r w:rsidR="00124769">
          <w:fldChar w:fldCharType="end"/>
        </w:r>
      </w:hyperlink>
    </w:p>
    <w:p w14:paraId="4AB49BE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5" w:history="1">
        <w:r w:rsidR="00124769">
          <w:rPr>
            <w:rStyle w:val="Hyperlink"/>
            <w:rFonts w:eastAsiaTheme="majorEastAsia"/>
          </w:rPr>
          <w:t xml:space="preserve">Gambar 5. 32 </w:t>
        </w:r>
        <w:r w:rsidR="00124769">
          <w:rPr>
            <w:rStyle w:val="Hyperlink"/>
            <w:rFonts w:eastAsiaTheme="majorEastAsia"/>
            <w:bCs/>
            <w:i/>
          </w:rPr>
          <w:t xml:space="preserve">Source Code </w:t>
        </w:r>
        <w:r w:rsidR="00124769">
          <w:rPr>
            <w:rStyle w:val="Hyperlink"/>
            <w:rFonts w:eastAsiaTheme="majorEastAsia"/>
            <w:bCs/>
          </w:rPr>
          <w:t xml:space="preserve">XML Halaman </w:t>
        </w:r>
        <w:r w:rsidR="00124769">
          <w:rPr>
            <w:rStyle w:val="Hyperlink"/>
            <w:rFonts w:eastAsiaTheme="majorEastAsia"/>
            <w:bCs/>
            <w:i/>
          </w:rPr>
          <w:t>Onboard</w:t>
        </w:r>
        <w:r w:rsidR="00124769">
          <w:tab/>
        </w:r>
        <w:r w:rsidR="00124769">
          <w:fldChar w:fldCharType="begin"/>
        </w:r>
        <w:r w:rsidR="00124769">
          <w:instrText xml:space="preserve"> PAGEREF _Toc136799575 \h </w:instrText>
        </w:r>
        <w:r w:rsidR="00124769">
          <w:fldChar w:fldCharType="separate"/>
        </w:r>
        <w:r>
          <w:rPr>
            <w:noProof/>
          </w:rPr>
          <w:t>116</w:t>
        </w:r>
        <w:r w:rsidR="00124769">
          <w:fldChar w:fldCharType="end"/>
        </w:r>
      </w:hyperlink>
    </w:p>
    <w:p w14:paraId="0DCEB74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6" w:history="1">
        <w:r w:rsidR="00124769">
          <w:rPr>
            <w:rStyle w:val="Hyperlink"/>
            <w:rFonts w:eastAsiaTheme="majorEastAsia"/>
          </w:rPr>
          <w:t xml:space="preserve">Gambar 5. 33 </w:t>
        </w:r>
        <w:r w:rsidR="00124769">
          <w:rPr>
            <w:rStyle w:val="Hyperlink"/>
            <w:rFonts w:eastAsiaTheme="majorEastAsia"/>
            <w:bCs/>
            <w:i/>
          </w:rPr>
          <w:t>Source Code Backend</w:t>
        </w:r>
        <w:r w:rsidR="00124769">
          <w:rPr>
            <w:rStyle w:val="Hyperlink"/>
            <w:rFonts w:eastAsiaTheme="majorEastAsia"/>
            <w:bCs/>
          </w:rPr>
          <w:t xml:space="preserve"> Halaman </w:t>
        </w:r>
        <w:r w:rsidR="00124769">
          <w:rPr>
            <w:rStyle w:val="Hyperlink"/>
            <w:rFonts w:eastAsiaTheme="majorEastAsia"/>
            <w:bCs/>
            <w:i/>
          </w:rPr>
          <w:t>Onboard</w:t>
        </w:r>
        <w:r w:rsidR="00124769">
          <w:tab/>
        </w:r>
        <w:r w:rsidR="00124769">
          <w:fldChar w:fldCharType="begin"/>
        </w:r>
        <w:r w:rsidR="00124769">
          <w:instrText xml:space="preserve"> PAGEREF _Toc136799576 \h </w:instrText>
        </w:r>
        <w:r w:rsidR="00124769">
          <w:fldChar w:fldCharType="separate"/>
        </w:r>
        <w:r>
          <w:rPr>
            <w:noProof/>
          </w:rPr>
          <w:t>117</w:t>
        </w:r>
        <w:r w:rsidR="00124769">
          <w:fldChar w:fldCharType="end"/>
        </w:r>
      </w:hyperlink>
    </w:p>
    <w:p w14:paraId="4E59F30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7" w:history="1">
        <w:r w:rsidR="00124769">
          <w:rPr>
            <w:rStyle w:val="Hyperlink"/>
            <w:rFonts w:eastAsiaTheme="majorEastAsia"/>
          </w:rPr>
          <w:t xml:space="preserve">Gambar 5. 34 </w:t>
        </w:r>
        <w:r w:rsidR="00124769">
          <w:rPr>
            <w:rStyle w:val="Hyperlink"/>
            <w:rFonts w:eastAsiaTheme="majorEastAsia"/>
            <w:bCs/>
            <w:i/>
          </w:rPr>
          <w:t xml:space="preserve">User Interface </w:t>
        </w:r>
        <w:r w:rsidR="00124769">
          <w:rPr>
            <w:rStyle w:val="Hyperlink"/>
            <w:rFonts w:eastAsiaTheme="majorEastAsia"/>
            <w:bCs/>
          </w:rPr>
          <w:t>Halaman</w:t>
        </w:r>
        <w:r w:rsidR="00124769">
          <w:rPr>
            <w:rStyle w:val="Hyperlink"/>
            <w:rFonts w:eastAsiaTheme="majorEastAsia"/>
            <w:bCs/>
            <w:i/>
          </w:rPr>
          <w:t xml:space="preserve"> Onboard</w:t>
        </w:r>
        <w:r w:rsidR="00124769">
          <w:tab/>
        </w:r>
        <w:r w:rsidR="00124769">
          <w:fldChar w:fldCharType="begin"/>
        </w:r>
        <w:r w:rsidR="00124769">
          <w:instrText xml:space="preserve"> PAGEREF _Toc136799577 \h </w:instrText>
        </w:r>
        <w:r w:rsidR="00124769">
          <w:fldChar w:fldCharType="separate"/>
        </w:r>
        <w:r>
          <w:rPr>
            <w:noProof/>
          </w:rPr>
          <w:t>118</w:t>
        </w:r>
        <w:r w:rsidR="00124769">
          <w:fldChar w:fldCharType="end"/>
        </w:r>
      </w:hyperlink>
    </w:p>
    <w:p w14:paraId="6BCC9A3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8" w:history="1">
        <w:r w:rsidR="00124769">
          <w:rPr>
            <w:rStyle w:val="Hyperlink"/>
            <w:rFonts w:eastAsiaTheme="majorEastAsia"/>
          </w:rPr>
          <w:t xml:space="preserve">Gambar 5. 35 </w:t>
        </w:r>
        <w:r w:rsidR="00124769">
          <w:rPr>
            <w:rStyle w:val="Hyperlink"/>
            <w:rFonts w:eastAsiaTheme="majorEastAsia"/>
            <w:bCs/>
            <w:i/>
          </w:rPr>
          <w:t xml:space="preserve">Source Code </w:t>
        </w:r>
        <w:r w:rsidR="00124769">
          <w:rPr>
            <w:rStyle w:val="Hyperlink"/>
            <w:rFonts w:eastAsiaTheme="majorEastAsia"/>
            <w:bCs/>
          </w:rPr>
          <w:t xml:space="preserve">XML Halaman </w:t>
        </w:r>
        <w:r w:rsidR="00124769">
          <w:rPr>
            <w:rStyle w:val="Hyperlink"/>
            <w:rFonts w:eastAsiaTheme="majorEastAsia"/>
            <w:bCs/>
            <w:i/>
          </w:rPr>
          <w:t>Login</w:t>
        </w:r>
        <w:r w:rsidR="00124769">
          <w:tab/>
        </w:r>
        <w:r w:rsidR="00124769">
          <w:fldChar w:fldCharType="begin"/>
        </w:r>
        <w:r w:rsidR="00124769">
          <w:instrText xml:space="preserve"> PAGEREF _Toc136799578 \h </w:instrText>
        </w:r>
        <w:r w:rsidR="00124769">
          <w:fldChar w:fldCharType="separate"/>
        </w:r>
        <w:r>
          <w:rPr>
            <w:noProof/>
          </w:rPr>
          <w:t>119</w:t>
        </w:r>
        <w:r w:rsidR="00124769">
          <w:fldChar w:fldCharType="end"/>
        </w:r>
      </w:hyperlink>
    </w:p>
    <w:p w14:paraId="2345584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79" w:history="1">
        <w:r w:rsidR="00124769">
          <w:rPr>
            <w:rStyle w:val="Hyperlink"/>
            <w:rFonts w:eastAsiaTheme="majorEastAsia"/>
          </w:rPr>
          <w:t xml:space="preserve">Gambar 5. 36 </w:t>
        </w:r>
        <w:r w:rsidR="00124769">
          <w:rPr>
            <w:rStyle w:val="Hyperlink"/>
            <w:rFonts w:eastAsiaTheme="majorEastAsia"/>
            <w:bCs/>
            <w:i/>
          </w:rPr>
          <w:t>Source Code Backend</w:t>
        </w:r>
        <w:r w:rsidR="00124769">
          <w:rPr>
            <w:rStyle w:val="Hyperlink"/>
            <w:rFonts w:eastAsiaTheme="majorEastAsia"/>
            <w:bCs/>
          </w:rPr>
          <w:t xml:space="preserve"> Halaman </w:t>
        </w:r>
        <w:r w:rsidR="00124769">
          <w:rPr>
            <w:rStyle w:val="Hyperlink"/>
            <w:rFonts w:eastAsiaTheme="majorEastAsia"/>
            <w:bCs/>
            <w:i/>
          </w:rPr>
          <w:t>Login</w:t>
        </w:r>
        <w:r w:rsidR="00124769">
          <w:tab/>
        </w:r>
        <w:r w:rsidR="00124769">
          <w:fldChar w:fldCharType="begin"/>
        </w:r>
        <w:r w:rsidR="00124769">
          <w:instrText xml:space="preserve"> PAGEREF _Toc136799579 \h </w:instrText>
        </w:r>
        <w:r w:rsidR="00124769">
          <w:fldChar w:fldCharType="separate"/>
        </w:r>
        <w:r>
          <w:rPr>
            <w:noProof/>
          </w:rPr>
          <w:t>120</w:t>
        </w:r>
        <w:r w:rsidR="00124769">
          <w:fldChar w:fldCharType="end"/>
        </w:r>
      </w:hyperlink>
    </w:p>
    <w:p w14:paraId="365827B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0" w:history="1">
        <w:r w:rsidR="00124769">
          <w:rPr>
            <w:rStyle w:val="Hyperlink"/>
            <w:rFonts w:eastAsiaTheme="majorEastAsia"/>
          </w:rPr>
          <w:t xml:space="preserve">Gambar 5. 37 </w:t>
        </w:r>
        <w:r w:rsidR="00124769">
          <w:rPr>
            <w:rStyle w:val="Hyperlink"/>
            <w:rFonts w:eastAsiaTheme="majorEastAsia"/>
            <w:bCs/>
            <w:i/>
          </w:rPr>
          <w:t xml:space="preserve">User Interface </w:t>
        </w:r>
        <w:r w:rsidR="00124769">
          <w:rPr>
            <w:rStyle w:val="Hyperlink"/>
            <w:rFonts w:eastAsiaTheme="majorEastAsia"/>
            <w:bCs/>
          </w:rPr>
          <w:t>Halaman</w:t>
        </w:r>
        <w:r w:rsidR="00124769">
          <w:rPr>
            <w:rStyle w:val="Hyperlink"/>
            <w:rFonts w:eastAsiaTheme="majorEastAsia"/>
            <w:bCs/>
            <w:i/>
          </w:rPr>
          <w:t xml:space="preserve"> Login</w:t>
        </w:r>
        <w:r w:rsidR="00124769">
          <w:tab/>
        </w:r>
        <w:r w:rsidR="00124769">
          <w:fldChar w:fldCharType="begin"/>
        </w:r>
        <w:r w:rsidR="00124769">
          <w:instrText xml:space="preserve"> PAGEREF _Toc136799580 \h </w:instrText>
        </w:r>
        <w:r w:rsidR="00124769">
          <w:fldChar w:fldCharType="separate"/>
        </w:r>
        <w:r>
          <w:rPr>
            <w:noProof/>
          </w:rPr>
          <w:t>121</w:t>
        </w:r>
        <w:r w:rsidR="00124769">
          <w:fldChar w:fldCharType="end"/>
        </w:r>
      </w:hyperlink>
    </w:p>
    <w:p w14:paraId="6EF82005"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1" w:history="1">
        <w:r w:rsidR="00124769">
          <w:rPr>
            <w:rStyle w:val="Hyperlink"/>
            <w:rFonts w:eastAsiaTheme="majorEastAsia"/>
          </w:rPr>
          <w:t xml:space="preserve">Gambar 5. 38 </w:t>
        </w:r>
        <w:r w:rsidR="00124769">
          <w:rPr>
            <w:rStyle w:val="Hyperlink"/>
            <w:rFonts w:eastAsiaTheme="majorEastAsia"/>
            <w:bCs/>
            <w:i/>
          </w:rPr>
          <w:t xml:space="preserve">Source Code </w:t>
        </w:r>
        <w:r w:rsidR="00124769">
          <w:rPr>
            <w:rStyle w:val="Hyperlink"/>
            <w:rFonts w:eastAsiaTheme="majorEastAsia"/>
            <w:bCs/>
          </w:rPr>
          <w:t>XML Halaman Registrasi Akun</w:t>
        </w:r>
        <w:r w:rsidR="00124769">
          <w:tab/>
        </w:r>
        <w:r w:rsidR="00124769">
          <w:fldChar w:fldCharType="begin"/>
        </w:r>
        <w:r w:rsidR="00124769">
          <w:instrText xml:space="preserve"> PAGEREF _Toc136799581 \h </w:instrText>
        </w:r>
        <w:r w:rsidR="00124769">
          <w:fldChar w:fldCharType="separate"/>
        </w:r>
        <w:r>
          <w:rPr>
            <w:noProof/>
          </w:rPr>
          <w:t>122</w:t>
        </w:r>
        <w:r w:rsidR="00124769">
          <w:fldChar w:fldCharType="end"/>
        </w:r>
      </w:hyperlink>
    </w:p>
    <w:p w14:paraId="3FF154C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2" w:history="1">
        <w:r w:rsidR="00124769">
          <w:rPr>
            <w:rStyle w:val="Hyperlink"/>
            <w:rFonts w:eastAsiaTheme="majorEastAsia"/>
          </w:rPr>
          <w:t xml:space="preserve">Gambar 5. 39 </w:t>
        </w:r>
        <w:r w:rsidR="00124769">
          <w:rPr>
            <w:rStyle w:val="Hyperlink"/>
            <w:rFonts w:eastAsiaTheme="majorEastAsia"/>
            <w:bCs/>
            <w:i/>
          </w:rPr>
          <w:t>Source Code Backend</w:t>
        </w:r>
        <w:r w:rsidR="00124769">
          <w:rPr>
            <w:rStyle w:val="Hyperlink"/>
            <w:rFonts w:eastAsiaTheme="majorEastAsia"/>
            <w:bCs/>
          </w:rPr>
          <w:t xml:space="preserve"> Halaman Registrasi Akun</w:t>
        </w:r>
        <w:r w:rsidR="00124769">
          <w:tab/>
        </w:r>
        <w:r w:rsidR="00124769">
          <w:fldChar w:fldCharType="begin"/>
        </w:r>
        <w:r w:rsidR="00124769">
          <w:instrText xml:space="preserve"> PAGEREF _Toc136799582 \h </w:instrText>
        </w:r>
        <w:r w:rsidR="00124769">
          <w:fldChar w:fldCharType="separate"/>
        </w:r>
        <w:r>
          <w:rPr>
            <w:noProof/>
          </w:rPr>
          <w:t>123</w:t>
        </w:r>
        <w:r w:rsidR="00124769">
          <w:fldChar w:fldCharType="end"/>
        </w:r>
      </w:hyperlink>
    </w:p>
    <w:p w14:paraId="284E44F7"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3" w:history="1">
        <w:r w:rsidR="00124769">
          <w:rPr>
            <w:rStyle w:val="Hyperlink"/>
            <w:rFonts w:eastAsiaTheme="majorEastAsia"/>
          </w:rPr>
          <w:t xml:space="preserve">Gambar 5. 40 </w:t>
        </w:r>
        <w:r w:rsidR="00124769">
          <w:rPr>
            <w:rStyle w:val="Hyperlink"/>
            <w:rFonts w:eastAsiaTheme="majorEastAsia"/>
            <w:bCs/>
            <w:i/>
          </w:rPr>
          <w:t xml:space="preserve">User Interface </w:t>
        </w:r>
        <w:r w:rsidR="00124769">
          <w:rPr>
            <w:rStyle w:val="Hyperlink"/>
            <w:rFonts w:eastAsiaTheme="majorEastAsia"/>
            <w:bCs/>
          </w:rPr>
          <w:t>Halaman Registrasi Akun</w:t>
        </w:r>
        <w:r w:rsidR="00124769">
          <w:tab/>
        </w:r>
        <w:r w:rsidR="00124769">
          <w:fldChar w:fldCharType="begin"/>
        </w:r>
        <w:r w:rsidR="00124769">
          <w:instrText xml:space="preserve"> PAGEREF _Toc136799583 \h </w:instrText>
        </w:r>
        <w:r w:rsidR="00124769">
          <w:fldChar w:fldCharType="separate"/>
        </w:r>
        <w:r>
          <w:rPr>
            <w:noProof/>
          </w:rPr>
          <w:t>124</w:t>
        </w:r>
        <w:r w:rsidR="00124769">
          <w:fldChar w:fldCharType="end"/>
        </w:r>
      </w:hyperlink>
    </w:p>
    <w:p w14:paraId="5DB8761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4" w:history="1">
        <w:r w:rsidR="00124769">
          <w:rPr>
            <w:rStyle w:val="Hyperlink"/>
            <w:rFonts w:eastAsiaTheme="majorEastAsia"/>
          </w:rPr>
          <w:t xml:space="preserve">Gambar 5. 41 </w:t>
        </w:r>
        <w:r w:rsidR="00124769">
          <w:rPr>
            <w:rStyle w:val="Hyperlink"/>
            <w:rFonts w:eastAsiaTheme="majorEastAsia"/>
            <w:bCs/>
            <w:i/>
          </w:rPr>
          <w:t xml:space="preserve">Source Code </w:t>
        </w:r>
        <w:r w:rsidR="00124769">
          <w:rPr>
            <w:rStyle w:val="Hyperlink"/>
            <w:rFonts w:eastAsiaTheme="majorEastAsia"/>
            <w:bCs/>
          </w:rPr>
          <w:t>XML Halaman Pemindaian Bahan Sayuran</w:t>
        </w:r>
        <w:r w:rsidR="00124769">
          <w:tab/>
        </w:r>
        <w:r w:rsidR="00124769">
          <w:fldChar w:fldCharType="begin"/>
        </w:r>
        <w:r w:rsidR="00124769">
          <w:instrText xml:space="preserve"> PAGEREF _Toc136799584 \h </w:instrText>
        </w:r>
        <w:r w:rsidR="00124769">
          <w:fldChar w:fldCharType="separate"/>
        </w:r>
        <w:r>
          <w:rPr>
            <w:noProof/>
          </w:rPr>
          <w:t>125</w:t>
        </w:r>
        <w:r w:rsidR="00124769">
          <w:fldChar w:fldCharType="end"/>
        </w:r>
      </w:hyperlink>
    </w:p>
    <w:p w14:paraId="08966F2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5" w:history="1">
        <w:r w:rsidR="00124769">
          <w:rPr>
            <w:rStyle w:val="Hyperlink"/>
            <w:rFonts w:eastAsiaTheme="majorEastAsia"/>
          </w:rPr>
          <w:t xml:space="preserve">Gambar 5. 42 </w:t>
        </w:r>
        <w:r w:rsidR="00124769">
          <w:rPr>
            <w:rStyle w:val="Hyperlink"/>
            <w:rFonts w:eastAsiaTheme="majorEastAsia"/>
            <w:bCs/>
            <w:i/>
          </w:rPr>
          <w:t>Source Code Backend</w:t>
        </w:r>
        <w:r w:rsidR="00124769">
          <w:rPr>
            <w:rStyle w:val="Hyperlink"/>
            <w:rFonts w:eastAsiaTheme="majorEastAsia"/>
            <w:bCs/>
          </w:rPr>
          <w:t xml:space="preserve"> Halaman Pemindaian Bahan Sayuran</w:t>
        </w:r>
        <w:r w:rsidR="00124769">
          <w:tab/>
        </w:r>
        <w:r w:rsidR="00124769">
          <w:fldChar w:fldCharType="begin"/>
        </w:r>
        <w:r w:rsidR="00124769">
          <w:instrText xml:space="preserve"> PAGEREF _Toc136799585 \h </w:instrText>
        </w:r>
        <w:r w:rsidR="00124769">
          <w:fldChar w:fldCharType="separate"/>
        </w:r>
        <w:r>
          <w:rPr>
            <w:noProof/>
          </w:rPr>
          <w:t>126</w:t>
        </w:r>
        <w:r w:rsidR="00124769">
          <w:fldChar w:fldCharType="end"/>
        </w:r>
      </w:hyperlink>
    </w:p>
    <w:p w14:paraId="0E33D4A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6" w:history="1">
        <w:r w:rsidR="00124769">
          <w:rPr>
            <w:rStyle w:val="Hyperlink"/>
            <w:rFonts w:eastAsiaTheme="majorEastAsia"/>
          </w:rPr>
          <w:t xml:space="preserve">Gambar 5. 43 </w:t>
        </w:r>
        <w:r w:rsidR="00124769">
          <w:rPr>
            <w:rStyle w:val="Hyperlink"/>
            <w:rFonts w:eastAsiaTheme="majorEastAsia"/>
            <w:bCs/>
            <w:i/>
          </w:rPr>
          <w:t>User Interface</w:t>
        </w:r>
        <w:r w:rsidR="00124769">
          <w:rPr>
            <w:rStyle w:val="Hyperlink"/>
            <w:rFonts w:eastAsiaTheme="majorEastAsia"/>
            <w:bCs/>
          </w:rPr>
          <w:t xml:space="preserve"> Halaman Pemindaian Bahan Sayuran</w:t>
        </w:r>
        <w:r w:rsidR="00124769">
          <w:tab/>
        </w:r>
        <w:r w:rsidR="00124769">
          <w:fldChar w:fldCharType="begin"/>
        </w:r>
        <w:r w:rsidR="00124769">
          <w:instrText xml:space="preserve"> PAGEREF _Toc136799586 \h </w:instrText>
        </w:r>
        <w:r w:rsidR="00124769">
          <w:fldChar w:fldCharType="separate"/>
        </w:r>
        <w:r>
          <w:rPr>
            <w:noProof/>
          </w:rPr>
          <w:t>127</w:t>
        </w:r>
        <w:r w:rsidR="00124769">
          <w:fldChar w:fldCharType="end"/>
        </w:r>
      </w:hyperlink>
    </w:p>
    <w:p w14:paraId="7571290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7" w:history="1">
        <w:r w:rsidR="00124769">
          <w:rPr>
            <w:rStyle w:val="Hyperlink"/>
            <w:rFonts w:eastAsiaTheme="majorEastAsia"/>
          </w:rPr>
          <w:t xml:space="preserve">Gambar 5. 44 </w:t>
        </w:r>
        <w:r w:rsidR="00124769">
          <w:rPr>
            <w:rStyle w:val="Hyperlink"/>
            <w:rFonts w:eastAsiaTheme="majorEastAsia"/>
            <w:bCs/>
            <w:i/>
          </w:rPr>
          <w:t>Source Code XML</w:t>
        </w:r>
        <w:r w:rsidR="00124769">
          <w:rPr>
            <w:rStyle w:val="Hyperlink"/>
            <w:rFonts w:eastAsiaTheme="majorEastAsia"/>
            <w:bCs/>
          </w:rPr>
          <w:t xml:space="preserve"> Halaman Daftar Pemindaian Bahan Sayuran</w:t>
        </w:r>
        <w:r w:rsidR="00124769">
          <w:tab/>
        </w:r>
        <w:r w:rsidR="00124769">
          <w:fldChar w:fldCharType="begin"/>
        </w:r>
        <w:r w:rsidR="00124769">
          <w:instrText xml:space="preserve"> PAGEREF _Toc136799587 \h </w:instrText>
        </w:r>
        <w:r w:rsidR="00124769">
          <w:fldChar w:fldCharType="separate"/>
        </w:r>
        <w:r>
          <w:rPr>
            <w:noProof/>
          </w:rPr>
          <w:t>128</w:t>
        </w:r>
        <w:r w:rsidR="00124769">
          <w:fldChar w:fldCharType="end"/>
        </w:r>
      </w:hyperlink>
    </w:p>
    <w:p w14:paraId="1140247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8" w:history="1">
        <w:r w:rsidR="00124769">
          <w:rPr>
            <w:rStyle w:val="Hyperlink"/>
            <w:rFonts w:eastAsiaTheme="majorEastAsia"/>
          </w:rPr>
          <w:t xml:space="preserve">Gambar 5. 45 </w:t>
        </w:r>
        <w:r w:rsidR="00124769">
          <w:rPr>
            <w:rStyle w:val="Hyperlink"/>
            <w:rFonts w:eastAsiaTheme="majorEastAsia"/>
            <w:bCs/>
            <w:i/>
          </w:rPr>
          <w:t>Source Code Backend</w:t>
        </w:r>
        <w:r w:rsidR="00124769">
          <w:rPr>
            <w:rStyle w:val="Hyperlink"/>
            <w:rFonts w:eastAsiaTheme="majorEastAsia"/>
            <w:bCs/>
          </w:rPr>
          <w:t xml:space="preserve"> Halaman Daftar Pemindaian Bahan Sayuran</w:t>
        </w:r>
        <w:r w:rsidR="00124769">
          <w:tab/>
        </w:r>
        <w:r w:rsidR="00124769">
          <w:fldChar w:fldCharType="begin"/>
        </w:r>
        <w:r w:rsidR="00124769">
          <w:instrText xml:space="preserve"> PAGEREF _Toc136799588 \h </w:instrText>
        </w:r>
        <w:r w:rsidR="00124769">
          <w:fldChar w:fldCharType="separate"/>
        </w:r>
        <w:r>
          <w:rPr>
            <w:noProof/>
          </w:rPr>
          <w:t>129</w:t>
        </w:r>
        <w:r w:rsidR="00124769">
          <w:fldChar w:fldCharType="end"/>
        </w:r>
      </w:hyperlink>
    </w:p>
    <w:p w14:paraId="64C4068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89" w:history="1">
        <w:r w:rsidR="00124769">
          <w:rPr>
            <w:rStyle w:val="Hyperlink"/>
            <w:rFonts w:eastAsiaTheme="majorEastAsia"/>
          </w:rPr>
          <w:t xml:space="preserve">Gambar 5. 46 </w:t>
        </w:r>
        <w:r w:rsidR="00124769">
          <w:rPr>
            <w:rStyle w:val="Hyperlink"/>
            <w:rFonts w:eastAsiaTheme="majorEastAsia"/>
            <w:bCs/>
            <w:i/>
          </w:rPr>
          <w:t xml:space="preserve">User Interface </w:t>
        </w:r>
        <w:r w:rsidR="00124769">
          <w:rPr>
            <w:rStyle w:val="Hyperlink"/>
            <w:rFonts w:eastAsiaTheme="majorEastAsia"/>
            <w:bCs/>
          </w:rPr>
          <w:t>Halaman Daftar Pemindaian Bahan Sayuran</w:t>
        </w:r>
        <w:r w:rsidR="00124769">
          <w:tab/>
        </w:r>
        <w:r w:rsidR="00124769">
          <w:fldChar w:fldCharType="begin"/>
        </w:r>
        <w:r w:rsidR="00124769">
          <w:instrText xml:space="preserve"> PAGEREF _Toc136799589 \h </w:instrText>
        </w:r>
        <w:r w:rsidR="00124769">
          <w:fldChar w:fldCharType="separate"/>
        </w:r>
        <w:r>
          <w:rPr>
            <w:noProof/>
          </w:rPr>
          <w:t>130</w:t>
        </w:r>
        <w:r w:rsidR="00124769">
          <w:fldChar w:fldCharType="end"/>
        </w:r>
      </w:hyperlink>
    </w:p>
    <w:p w14:paraId="4F3A66D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0" w:history="1">
        <w:r w:rsidR="00124769">
          <w:rPr>
            <w:rStyle w:val="Hyperlink"/>
            <w:rFonts w:eastAsiaTheme="majorEastAsia"/>
          </w:rPr>
          <w:t xml:space="preserve">Gambar 5. 47 </w:t>
        </w:r>
        <w:r w:rsidR="00124769">
          <w:rPr>
            <w:rStyle w:val="Hyperlink"/>
            <w:rFonts w:eastAsiaTheme="majorEastAsia"/>
            <w:bCs/>
            <w:i/>
          </w:rPr>
          <w:t xml:space="preserve">Source Code </w:t>
        </w:r>
        <w:r w:rsidR="00124769">
          <w:rPr>
            <w:rStyle w:val="Hyperlink"/>
            <w:rFonts w:eastAsiaTheme="majorEastAsia"/>
            <w:bCs/>
          </w:rPr>
          <w:t>XML Halaman Daftar Rekomendasi Resep</w:t>
        </w:r>
        <w:r w:rsidR="00124769">
          <w:tab/>
        </w:r>
        <w:r w:rsidR="00124769">
          <w:fldChar w:fldCharType="begin"/>
        </w:r>
        <w:r w:rsidR="00124769">
          <w:instrText xml:space="preserve"> PAGEREF _Toc136799590 \h </w:instrText>
        </w:r>
        <w:r w:rsidR="00124769">
          <w:fldChar w:fldCharType="separate"/>
        </w:r>
        <w:r>
          <w:rPr>
            <w:noProof/>
          </w:rPr>
          <w:t>131</w:t>
        </w:r>
        <w:r w:rsidR="00124769">
          <w:fldChar w:fldCharType="end"/>
        </w:r>
      </w:hyperlink>
    </w:p>
    <w:p w14:paraId="0E87459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1" w:history="1">
        <w:r w:rsidR="00124769">
          <w:rPr>
            <w:rStyle w:val="Hyperlink"/>
            <w:rFonts w:eastAsiaTheme="majorEastAsia"/>
          </w:rPr>
          <w:t xml:space="preserve">Gambar 5. 48 </w:t>
        </w:r>
        <w:r w:rsidR="00124769">
          <w:rPr>
            <w:rStyle w:val="Hyperlink"/>
            <w:rFonts w:eastAsiaTheme="majorEastAsia"/>
            <w:bCs/>
            <w:i/>
          </w:rPr>
          <w:t>Source Code Backend</w:t>
        </w:r>
        <w:r w:rsidR="00124769">
          <w:rPr>
            <w:rStyle w:val="Hyperlink"/>
            <w:rFonts w:eastAsiaTheme="majorEastAsia"/>
            <w:bCs/>
          </w:rPr>
          <w:t xml:space="preserve"> Halaman Daftar Rekomendasi Resep</w:t>
        </w:r>
        <w:r w:rsidR="00124769">
          <w:tab/>
        </w:r>
        <w:r w:rsidR="00124769">
          <w:fldChar w:fldCharType="begin"/>
        </w:r>
        <w:r w:rsidR="00124769">
          <w:instrText xml:space="preserve"> PAGEREF _Toc136799591 \h </w:instrText>
        </w:r>
        <w:r w:rsidR="00124769">
          <w:fldChar w:fldCharType="separate"/>
        </w:r>
        <w:r>
          <w:rPr>
            <w:noProof/>
          </w:rPr>
          <w:t>132</w:t>
        </w:r>
        <w:r w:rsidR="00124769">
          <w:fldChar w:fldCharType="end"/>
        </w:r>
      </w:hyperlink>
    </w:p>
    <w:p w14:paraId="7686117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2" w:history="1">
        <w:r w:rsidR="00124769">
          <w:rPr>
            <w:rStyle w:val="Hyperlink"/>
            <w:rFonts w:eastAsiaTheme="majorEastAsia"/>
          </w:rPr>
          <w:t xml:space="preserve">Gambar 5. 49 </w:t>
        </w:r>
        <w:r w:rsidR="00124769">
          <w:rPr>
            <w:rStyle w:val="Hyperlink"/>
            <w:rFonts w:eastAsiaTheme="majorEastAsia"/>
            <w:bCs/>
            <w:i/>
          </w:rPr>
          <w:t xml:space="preserve">User Interface </w:t>
        </w:r>
        <w:r w:rsidR="00124769">
          <w:rPr>
            <w:rStyle w:val="Hyperlink"/>
            <w:rFonts w:eastAsiaTheme="majorEastAsia"/>
            <w:bCs/>
          </w:rPr>
          <w:t>Halaman Daftar Rekomendasi Resep Makanan</w:t>
        </w:r>
        <w:r w:rsidR="00124769">
          <w:tab/>
        </w:r>
        <w:r w:rsidR="00124769">
          <w:fldChar w:fldCharType="begin"/>
        </w:r>
        <w:r w:rsidR="00124769">
          <w:instrText xml:space="preserve"> PAGEREF _Toc136799592 \h </w:instrText>
        </w:r>
        <w:r w:rsidR="00124769">
          <w:fldChar w:fldCharType="separate"/>
        </w:r>
        <w:r>
          <w:rPr>
            <w:noProof/>
          </w:rPr>
          <w:t>133</w:t>
        </w:r>
        <w:r w:rsidR="00124769">
          <w:fldChar w:fldCharType="end"/>
        </w:r>
      </w:hyperlink>
    </w:p>
    <w:p w14:paraId="1057F67E"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3" w:history="1">
        <w:r w:rsidR="00124769">
          <w:rPr>
            <w:rStyle w:val="Hyperlink"/>
            <w:rFonts w:eastAsiaTheme="majorEastAsia"/>
          </w:rPr>
          <w:t xml:space="preserve">Gambar 5. 50 </w:t>
        </w:r>
        <w:r w:rsidR="00124769">
          <w:rPr>
            <w:rStyle w:val="Hyperlink"/>
            <w:rFonts w:eastAsiaTheme="majorEastAsia"/>
            <w:bCs/>
            <w:i/>
          </w:rPr>
          <w:t>Source Code XML</w:t>
        </w:r>
        <w:r w:rsidR="00124769">
          <w:rPr>
            <w:rStyle w:val="Hyperlink"/>
            <w:rFonts w:eastAsiaTheme="majorEastAsia"/>
            <w:bCs/>
          </w:rPr>
          <w:t xml:space="preserve"> Halaman Detail Rekomendasi Resep</w:t>
        </w:r>
        <w:r w:rsidR="00124769">
          <w:tab/>
        </w:r>
        <w:r w:rsidR="00124769">
          <w:fldChar w:fldCharType="begin"/>
        </w:r>
        <w:r w:rsidR="00124769">
          <w:instrText xml:space="preserve"> PAGEREF _Toc136799593 \h </w:instrText>
        </w:r>
        <w:r w:rsidR="00124769">
          <w:fldChar w:fldCharType="separate"/>
        </w:r>
        <w:r>
          <w:rPr>
            <w:noProof/>
          </w:rPr>
          <w:t>134</w:t>
        </w:r>
        <w:r w:rsidR="00124769">
          <w:fldChar w:fldCharType="end"/>
        </w:r>
      </w:hyperlink>
    </w:p>
    <w:p w14:paraId="1997FC8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4" w:history="1">
        <w:r w:rsidR="00124769">
          <w:rPr>
            <w:rStyle w:val="Hyperlink"/>
            <w:rFonts w:eastAsiaTheme="majorEastAsia"/>
          </w:rPr>
          <w:t xml:space="preserve">Gambar 5. 51 </w:t>
        </w:r>
        <w:r w:rsidR="00124769">
          <w:rPr>
            <w:rStyle w:val="Hyperlink"/>
            <w:rFonts w:eastAsiaTheme="majorEastAsia"/>
            <w:bCs/>
            <w:i/>
          </w:rPr>
          <w:t>Source Code Backend</w:t>
        </w:r>
        <w:r w:rsidR="00124769">
          <w:rPr>
            <w:rStyle w:val="Hyperlink"/>
            <w:rFonts w:eastAsiaTheme="majorEastAsia"/>
            <w:bCs/>
          </w:rPr>
          <w:t xml:space="preserve"> Halaman Detail Rekomendasi Resep</w:t>
        </w:r>
        <w:r w:rsidR="00124769">
          <w:tab/>
        </w:r>
        <w:r w:rsidR="00124769">
          <w:fldChar w:fldCharType="begin"/>
        </w:r>
        <w:r w:rsidR="00124769">
          <w:instrText xml:space="preserve"> PAGEREF _Toc136799594 \h </w:instrText>
        </w:r>
        <w:r w:rsidR="00124769">
          <w:fldChar w:fldCharType="separate"/>
        </w:r>
        <w:r>
          <w:rPr>
            <w:noProof/>
          </w:rPr>
          <w:t>135</w:t>
        </w:r>
        <w:r w:rsidR="00124769">
          <w:fldChar w:fldCharType="end"/>
        </w:r>
      </w:hyperlink>
    </w:p>
    <w:p w14:paraId="76C01FE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5" w:history="1">
        <w:r w:rsidR="00124769">
          <w:rPr>
            <w:rStyle w:val="Hyperlink"/>
            <w:rFonts w:eastAsiaTheme="majorEastAsia"/>
          </w:rPr>
          <w:t xml:space="preserve">Gambar 5. 52 </w:t>
        </w:r>
        <w:r w:rsidR="00124769">
          <w:rPr>
            <w:rStyle w:val="Hyperlink"/>
            <w:rFonts w:eastAsiaTheme="majorEastAsia"/>
            <w:bCs/>
            <w:i/>
          </w:rPr>
          <w:t>User Interface</w:t>
        </w:r>
        <w:r w:rsidR="00124769">
          <w:rPr>
            <w:rStyle w:val="Hyperlink"/>
            <w:rFonts w:eastAsiaTheme="majorEastAsia"/>
            <w:bCs/>
          </w:rPr>
          <w:t xml:space="preserve"> Halaman Detail Rekomendasi Resep</w:t>
        </w:r>
        <w:r w:rsidR="00124769">
          <w:tab/>
        </w:r>
        <w:r w:rsidR="00124769">
          <w:fldChar w:fldCharType="begin"/>
        </w:r>
        <w:r w:rsidR="00124769">
          <w:instrText xml:space="preserve"> PAGEREF _Toc136799595 \h </w:instrText>
        </w:r>
        <w:r w:rsidR="00124769">
          <w:fldChar w:fldCharType="separate"/>
        </w:r>
        <w:r>
          <w:rPr>
            <w:noProof/>
          </w:rPr>
          <w:t>136</w:t>
        </w:r>
        <w:r w:rsidR="00124769">
          <w:fldChar w:fldCharType="end"/>
        </w:r>
      </w:hyperlink>
    </w:p>
    <w:p w14:paraId="4394149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6" w:history="1">
        <w:r w:rsidR="00124769">
          <w:rPr>
            <w:rStyle w:val="Hyperlink"/>
            <w:rFonts w:eastAsiaTheme="majorEastAsia"/>
          </w:rPr>
          <w:t xml:space="preserve">Gambar 5. 53 </w:t>
        </w:r>
        <w:r w:rsidR="00124769">
          <w:rPr>
            <w:rStyle w:val="Hyperlink"/>
            <w:rFonts w:eastAsiaTheme="majorEastAsia"/>
            <w:bCs/>
          </w:rPr>
          <w:t>Grafik proses pelatihan menggunakan model yang diusulkan</w:t>
        </w:r>
        <w:r w:rsidR="00124769">
          <w:tab/>
        </w:r>
        <w:r w:rsidR="00124769">
          <w:fldChar w:fldCharType="begin"/>
        </w:r>
        <w:r w:rsidR="00124769">
          <w:instrText xml:space="preserve"> PAGEREF _Toc136799596 \h </w:instrText>
        </w:r>
        <w:r w:rsidR="00124769">
          <w:fldChar w:fldCharType="separate"/>
        </w:r>
        <w:r>
          <w:rPr>
            <w:noProof/>
          </w:rPr>
          <w:t>138</w:t>
        </w:r>
        <w:r w:rsidR="00124769">
          <w:fldChar w:fldCharType="end"/>
        </w:r>
      </w:hyperlink>
    </w:p>
    <w:p w14:paraId="22E5D51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7" w:history="1">
        <w:r w:rsidR="00124769">
          <w:rPr>
            <w:rStyle w:val="Hyperlink"/>
            <w:rFonts w:eastAsiaTheme="majorEastAsia"/>
          </w:rPr>
          <w:t xml:space="preserve">Gambar 5. 54 </w:t>
        </w:r>
        <w:r w:rsidR="00124769">
          <w:rPr>
            <w:rStyle w:val="Hyperlink"/>
            <w:rFonts w:eastAsiaTheme="majorEastAsia"/>
            <w:bCs/>
          </w:rPr>
          <w:t>Grafik Proses Pelatihan Menggunakan Model MobileNet</w:t>
        </w:r>
        <w:r w:rsidR="00124769">
          <w:tab/>
        </w:r>
        <w:r w:rsidR="00124769">
          <w:fldChar w:fldCharType="begin"/>
        </w:r>
        <w:r w:rsidR="00124769">
          <w:instrText xml:space="preserve"> PAGEREF _Toc136799597 \h </w:instrText>
        </w:r>
        <w:r w:rsidR="00124769">
          <w:fldChar w:fldCharType="separate"/>
        </w:r>
        <w:r>
          <w:rPr>
            <w:noProof/>
          </w:rPr>
          <w:t>140</w:t>
        </w:r>
        <w:r w:rsidR="00124769">
          <w:fldChar w:fldCharType="end"/>
        </w:r>
      </w:hyperlink>
    </w:p>
    <w:p w14:paraId="662BD79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8" w:history="1">
        <w:r w:rsidR="00124769">
          <w:rPr>
            <w:rStyle w:val="Hyperlink"/>
            <w:rFonts w:eastAsiaTheme="majorEastAsia"/>
          </w:rPr>
          <w:t xml:space="preserve">Gambar 5. 55 </w:t>
        </w:r>
        <w:r w:rsidR="00124769">
          <w:rPr>
            <w:rStyle w:val="Hyperlink"/>
            <w:rFonts w:eastAsiaTheme="majorEastAsia"/>
            <w:bCs/>
          </w:rPr>
          <w:t>Grafik Proses Pelatihan Menggunakan Model VGG16</w:t>
        </w:r>
        <w:r w:rsidR="00124769">
          <w:tab/>
        </w:r>
        <w:r w:rsidR="00124769">
          <w:fldChar w:fldCharType="begin"/>
        </w:r>
        <w:r w:rsidR="00124769">
          <w:instrText xml:space="preserve"> PAGEREF _Toc136799598 \h </w:instrText>
        </w:r>
        <w:r w:rsidR="00124769">
          <w:fldChar w:fldCharType="separate"/>
        </w:r>
        <w:r>
          <w:rPr>
            <w:noProof/>
          </w:rPr>
          <w:t>142</w:t>
        </w:r>
        <w:r w:rsidR="00124769">
          <w:fldChar w:fldCharType="end"/>
        </w:r>
      </w:hyperlink>
    </w:p>
    <w:p w14:paraId="3AF9F98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599" w:history="1">
        <w:r w:rsidR="00124769">
          <w:rPr>
            <w:rStyle w:val="Hyperlink"/>
            <w:rFonts w:eastAsiaTheme="majorEastAsia"/>
          </w:rPr>
          <w:t xml:space="preserve">Gambar 4.56 </w:t>
        </w:r>
        <w:r w:rsidR="00124769">
          <w:rPr>
            <w:rStyle w:val="Hyperlink"/>
            <w:rFonts w:eastAsiaTheme="majorEastAsia"/>
            <w:bCs/>
          </w:rPr>
          <w:t>Grafik Proses Pelatihan Menggunakan Model ResNet50V2</w:t>
        </w:r>
        <w:r w:rsidR="00124769">
          <w:tab/>
        </w:r>
        <w:r w:rsidR="00124769">
          <w:fldChar w:fldCharType="begin"/>
        </w:r>
        <w:r w:rsidR="00124769">
          <w:instrText xml:space="preserve"> PAGEREF _Toc136799599 \h </w:instrText>
        </w:r>
        <w:r w:rsidR="00124769">
          <w:fldChar w:fldCharType="separate"/>
        </w:r>
        <w:r>
          <w:rPr>
            <w:noProof/>
          </w:rPr>
          <w:t>143</w:t>
        </w:r>
        <w:r w:rsidR="00124769">
          <w:fldChar w:fldCharType="end"/>
        </w:r>
      </w:hyperlink>
    </w:p>
    <w:p w14:paraId="22E72CD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0" w:history="1">
        <w:r w:rsidR="00124769">
          <w:rPr>
            <w:rStyle w:val="Hyperlink"/>
            <w:rFonts w:eastAsiaTheme="majorEastAsia"/>
          </w:rPr>
          <w:t xml:space="preserve">Gambar 5.57 </w:t>
        </w:r>
        <w:r w:rsidR="00124769">
          <w:rPr>
            <w:rStyle w:val="Hyperlink"/>
            <w:rFonts w:eastAsiaTheme="majorEastAsia"/>
            <w:bCs/>
          </w:rPr>
          <w:t>Preprocessing Dataset</w:t>
        </w:r>
        <w:r w:rsidR="00124769">
          <w:tab/>
        </w:r>
        <w:r w:rsidR="00124769">
          <w:fldChar w:fldCharType="begin"/>
        </w:r>
        <w:r w:rsidR="00124769">
          <w:instrText xml:space="preserve"> PAGEREF _Toc136799600 \h </w:instrText>
        </w:r>
        <w:r w:rsidR="00124769">
          <w:fldChar w:fldCharType="separate"/>
        </w:r>
        <w:r>
          <w:rPr>
            <w:noProof/>
          </w:rPr>
          <w:t>146</w:t>
        </w:r>
        <w:r w:rsidR="00124769">
          <w:fldChar w:fldCharType="end"/>
        </w:r>
      </w:hyperlink>
    </w:p>
    <w:p w14:paraId="19B07B7E"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1" w:history="1">
        <w:r w:rsidR="00124769">
          <w:rPr>
            <w:rStyle w:val="Hyperlink"/>
            <w:rFonts w:eastAsiaTheme="majorEastAsia"/>
          </w:rPr>
          <w:t xml:space="preserve">Gambar 5.58 </w:t>
        </w:r>
        <w:r w:rsidR="00124769">
          <w:rPr>
            <w:rStyle w:val="Hyperlink"/>
            <w:rFonts w:eastAsiaTheme="majorEastAsia"/>
            <w:bCs/>
          </w:rPr>
          <w:t>Preprocessing Dataset</w:t>
        </w:r>
        <w:r w:rsidR="00124769">
          <w:tab/>
        </w:r>
        <w:r w:rsidR="00124769">
          <w:fldChar w:fldCharType="begin"/>
        </w:r>
        <w:r w:rsidR="00124769">
          <w:instrText xml:space="preserve"> PAGEREF _Toc136799601 \h </w:instrText>
        </w:r>
        <w:r w:rsidR="00124769">
          <w:fldChar w:fldCharType="separate"/>
        </w:r>
        <w:r>
          <w:rPr>
            <w:noProof/>
          </w:rPr>
          <w:t>147</w:t>
        </w:r>
        <w:r w:rsidR="00124769">
          <w:fldChar w:fldCharType="end"/>
        </w:r>
      </w:hyperlink>
    </w:p>
    <w:p w14:paraId="227E518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2" w:history="1">
        <w:r w:rsidR="00124769">
          <w:rPr>
            <w:rStyle w:val="Hyperlink"/>
            <w:rFonts w:eastAsiaTheme="majorEastAsia"/>
          </w:rPr>
          <w:t xml:space="preserve">Gambar 5.59 </w:t>
        </w:r>
        <w:r w:rsidR="00124769">
          <w:rPr>
            <w:rStyle w:val="Hyperlink"/>
            <w:rFonts w:eastAsiaTheme="majorEastAsia"/>
            <w:bCs/>
          </w:rPr>
          <w:t>Rekomendasi Resep dengan bahan bawang</w:t>
        </w:r>
        <w:r w:rsidR="00124769">
          <w:tab/>
        </w:r>
        <w:r w:rsidR="00124769">
          <w:fldChar w:fldCharType="begin"/>
        </w:r>
        <w:r w:rsidR="00124769">
          <w:instrText xml:space="preserve"> PAGEREF _Toc136799602 \h </w:instrText>
        </w:r>
        <w:r w:rsidR="00124769">
          <w:fldChar w:fldCharType="separate"/>
        </w:r>
        <w:r>
          <w:rPr>
            <w:noProof/>
          </w:rPr>
          <w:t>148</w:t>
        </w:r>
        <w:r w:rsidR="00124769">
          <w:fldChar w:fldCharType="end"/>
        </w:r>
      </w:hyperlink>
    </w:p>
    <w:p w14:paraId="6309E60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3" w:history="1">
        <w:r w:rsidR="00124769">
          <w:rPr>
            <w:rStyle w:val="Hyperlink"/>
            <w:rFonts w:eastAsiaTheme="majorEastAsia"/>
          </w:rPr>
          <w:t xml:space="preserve">Gambar 5.60 </w:t>
        </w:r>
        <w:r w:rsidR="00124769">
          <w:rPr>
            <w:rStyle w:val="Hyperlink"/>
            <w:rFonts w:eastAsiaTheme="majorEastAsia"/>
            <w:bCs/>
          </w:rPr>
          <w:t>Hasil</w:t>
        </w:r>
        <w:r w:rsidR="00124769">
          <w:rPr>
            <w:rStyle w:val="Hyperlink"/>
            <w:rFonts w:eastAsiaTheme="majorEastAsia"/>
          </w:rPr>
          <w:t xml:space="preserve"> </w:t>
        </w:r>
        <w:r w:rsidR="00124769">
          <w:rPr>
            <w:rStyle w:val="Hyperlink"/>
            <w:rFonts w:eastAsiaTheme="majorEastAsia"/>
            <w:bCs/>
          </w:rPr>
          <w:t>Proses CNN</w:t>
        </w:r>
        <w:r w:rsidR="00124769">
          <w:tab/>
        </w:r>
        <w:r w:rsidR="00124769">
          <w:fldChar w:fldCharType="begin"/>
        </w:r>
        <w:r w:rsidR="00124769">
          <w:instrText xml:space="preserve"> PAGEREF _Toc136799603 \h </w:instrText>
        </w:r>
        <w:r w:rsidR="00124769">
          <w:fldChar w:fldCharType="separate"/>
        </w:r>
        <w:r>
          <w:rPr>
            <w:noProof/>
          </w:rPr>
          <w:t>148</w:t>
        </w:r>
        <w:r w:rsidR="00124769">
          <w:fldChar w:fldCharType="end"/>
        </w:r>
      </w:hyperlink>
    </w:p>
    <w:p w14:paraId="0DCA99C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4" w:history="1">
        <w:r w:rsidR="00124769">
          <w:rPr>
            <w:rStyle w:val="Hyperlink"/>
            <w:rFonts w:eastAsiaTheme="majorEastAsia"/>
          </w:rPr>
          <w:t xml:space="preserve">Gambar 5.61 </w:t>
        </w:r>
        <w:r w:rsidR="00124769">
          <w:rPr>
            <w:rStyle w:val="Hyperlink"/>
            <w:rFonts w:eastAsiaTheme="majorEastAsia"/>
            <w:bCs/>
          </w:rPr>
          <w:t>Hasil Rekomendasi Resep Makanan dengan bahan Bawang</w:t>
        </w:r>
        <w:r w:rsidR="00124769">
          <w:tab/>
        </w:r>
        <w:r w:rsidR="00124769">
          <w:fldChar w:fldCharType="begin"/>
        </w:r>
        <w:r w:rsidR="00124769">
          <w:instrText xml:space="preserve"> PAGEREF _Toc136799604 \h </w:instrText>
        </w:r>
        <w:r w:rsidR="00124769">
          <w:fldChar w:fldCharType="separate"/>
        </w:r>
        <w:r>
          <w:rPr>
            <w:noProof/>
          </w:rPr>
          <w:t>149</w:t>
        </w:r>
        <w:r w:rsidR="00124769">
          <w:fldChar w:fldCharType="end"/>
        </w:r>
      </w:hyperlink>
    </w:p>
    <w:p w14:paraId="307A04BE"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5" w:history="1">
        <w:r w:rsidR="00124769">
          <w:rPr>
            <w:rStyle w:val="Hyperlink"/>
            <w:rFonts w:eastAsiaTheme="majorEastAsia"/>
          </w:rPr>
          <w:t xml:space="preserve">Gambar 5.62 </w:t>
        </w:r>
        <w:r w:rsidR="00124769">
          <w:rPr>
            <w:rStyle w:val="Hyperlink"/>
            <w:rFonts w:eastAsiaTheme="majorEastAsia"/>
            <w:bCs/>
          </w:rPr>
          <w:t>Tampilan Pemindaian Bahan sayuran</w:t>
        </w:r>
        <w:r w:rsidR="00124769">
          <w:tab/>
        </w:r>
        <w:r w:rsidR="00124769">
          <w:fldChar w:fldCharType="begin"/>
        </w:r>
        <w:r w:rsidR="00124769">
          <w:instrText xml:space="preserve"> PAGEREF _Toc136799605 \h </w:instrText>
        </w:r>
        <w:r w:rsidR="00124769">
          <w:fldChar w:fldCharType="separate"/>
        </w:r>
        <w:r>
          <w:rPr>
            <w:noProof/>
          </w:rPr>
          <w:t>150</w:t>
        </w:r>
        <w:r w:rsidR="00124769">
          <w:fldChar w:fldCharType="end"/>
        </w:r>
      </w:hyperlink>
    </w:p>
    <w:p w14:paraId="5414AF4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6" w:history="1">
        <w:r w:rsidR="00124769">
          <w:rPr>
            <w:rStyle w:val="Hyperlink"/>
            <w:rFonts w:eastAsiaTheme="majorEastAsia"/>
          </w:rPr>
          <w:t xml:space="preserve">Gambar 5.63 </w:t>
        </w:r>
        <w:r w:rsidR="00124769">
          <w:rPr>
            <w:rStyle w:val="Hyperlink"/>
            <w:rFonts w:eastAsiaTheme="majorEastAsia"/>
            <w:bCs/>
          </w:rPr>
          <w:t>Hasil Daftar Pemindaian Bahan sayuran</w:t>
        </w:r>
        <w:r w:rsidR="00124769">
          <w:tab/>
        </w:r>
        <w:r w:rsidR="00124769">
          <w:fldChar w:fldCharType="begin"/>
        </w:r>
        <w:r w:rsidR="00124769">
          <w:instrText xml:space="preserve"> PAGEREF _Toc136799606 \h </w:instrText>
        </w:r>
        <w:r w:rsidR="00124769">
          <w:fldChar w:fldCharType="separate"/>
        </w:r>
        <w:r>
          <w:rPr>
            <w:noProof/>
          </w:rPr>
          <w:t>150</w:t>
        </w:r>
        <w:r w:rsidR="00124769">
          <w:fldChar w:fldCharType="end"/>
        </w:r>
      </w:hyperlink>
    </w:p>
    <w:p w14:paraId="389466B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7" w:history="1">
        <w:r w:rsidR="00124769">
          <w:rPr>
            <w:rStyle w:val="Hyperlink"/>
            <w:rFonts w:eastAsiaTheme="majorEastAsia"/>
          </w:rPr>
          <w:t xml:space="preserve">Gambar 5.64 </w:t>
        </w:r>
        <w:r w:rsidR="00124769">
          <w:rPr>
            <w:rStyle w:val="Hyperlink"/>
            <w:rFonts w:eastAsiaTheme="majorEastAsia"/>
            <w:bCs/>
          </w:rPr>
          <w:t>Hasil Daftar Rekomendasi resep makanan</w:t>
        </w:r>
        <w:r w:rsidR="00124769">
          <w:tab/>
        </w:r>
        <w:r w:rsidR="00124769">
          <w:fldChar w:fldCharType="begin"/>
        </w:r>
        <w:r w:rsidR="00124769">
          <w:instrText xml:space="preserve"> PAGEREF _Toc136799607 \h </w:instrText>
        </w:r>
        <w:r w:rsidR="00124769">
          <w:fldChar w:fldCharType="separate"/>
        </w:r>
        <w:r>
          <w:rPr>
            <w:noProof/>
          </w:rPr>
          <w:t>151</w:t>
        </w:r>
        <w:r w:rsidR="00124769">
          <w:fldChar w:fldCharType="end"/>
        </w:r>
      </w:hyperlink>
    </w:p>
    <w:p w14:paraId="30348DD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99608" w:history="1">
        <w:r w:rsidR="00124769">
          <w:rPr>
            <w:rStyle w:val="Hyperlink"/>
            <w:rFonts w:eastAsiaTheme="majorEastAsia"/>
          </w:rPr>
          <w:t xml:space="preserve">Gambar 5.65 </w:t>
        </w:r>
        <w:r w:rsidR="00124769">
          <w:rPr>
            <w:rStyle w:val="Hyperlink"/>
            <w:rFonts w:eastAsiaTheme="majorEastAsia"/>
            <w:bCs/>
          </w:rPr>
          <w:t>Hasil Detail Rekomendasi Resep</w:t>
        </w:r>
        <w:r w:rsidR="00124769">
          <w:tab/>
        </w:r>
        <w:r w:rsidR="00124769">
          <w:fldChar w:fldCharType="begin"/>
        </w:r>
        <w:r w:rsidR="00124769">
          <w:instrText xml:space="preserve"> PAGEREF _Toc136799608 \h </w:instrText>
        </w:r>
        <w:r w:rsidR="00124769">
          <w:fldChar w:fldCharType="separate"/>
        </w:r>
        <w:r>
          <w:rPr>
            <w:noProof/>
          </w:rPr>
          <w:t>152</w:t>
        </w:r>
        <w:r w:rsidR="00124769">
          <w:fldChar w:fldCharType="end"/>
        </w:r>
      </w:hyperlink>
    </w:p>
    <w:p w14:paraId="6B32160B" w14:textId="77777777" w:rsidR="00F93A76" w:rsidRDefault="00124769">
      <w:pPr>
        <w:spacing w:line="240" w:lineRule="auto"/>
      </w:pPr>
      <w:r>
        <w:fldChar w:fldCharType="end"/>
      </w:r>
      <w:r>
        <w:br w:type="page"/>
      </w:r>
    </w:p>
    <w:p w14:paraId="7B8492E3" w14:textId="77777777" w:rsidR="00F93A76" w:rsidRDefault="00124769">
      <w:pPr>
        <w:pStyle w:val="Heading1"/>
      </w:pPr>
      <w:bookmarkStart w:id="8" w:name="_Toc142643236"/>
      <w:r>
        <w:lastRenderedPageBreak/>
        <w:t>DAFTAR TABEL</w:t>
      </w:r>
      <w:bookmarkEnd w:id="8"/>
    </w:p>
    <w:p w14:paraId="28040813" w14:textId="77777777" w:rsidR="00F93A76" w:rsidRDefault="00124769">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r>
        <w:fldChar w:fldCharType="begin"/>
      </w:r>
      <w:r>
        <w:instrText xml:space="preserve"> TOC \h \z \c "Tabel" </w:instrText>
      </w:r>
      <w:r>
        <w:fldChar w:fldCharType="separate"/>
      </w:r>
      <w:hyperlink w:anchor="_Toc136781060" w:history="1">
        <w:r>
          <w:rPr>
            <w:rStyle w:val="Hyperlink"/>
            <w:rFonts w:eastAsiaTheme="majorEastAsia"/>
          </w:rPr>
          <w:t xml:space="preserve">Tabel 2.1 </w:t>
        </w:r>
        <w:r>
          <w:rPr>
            <w:rStyle w:val="Hyperlink"/>
            <w:rFonts w:eastAsiaTheme="majorEastAsia"/>
            <w:bCs/>
          </w:rPr>
          <w:t>Perbandingan Kajian Hasil Penelitian</w:t>
        </w:r>
        <w:r>
          <w:tab/>
        </w:r>
        <w:r>
          <w:fldChar w:fldCharType="begin"/>
        </w:r>
        <w:r>
          <w:instrText xml:space="preserve"> PAGEREF _Toc136781060 \h </w:instrText>
        </w:r>
        <w:r>
          <w:fldChar w:fldCharType="separate"/>
        </w:r>
        <w:r w:rsidR="00A8538E">
          <w:rPr>
            <w:noProof/>
          </w:rPr>
          <w:t>11</w:t>
        </w:r>
        <w:r>
          <w:fldChar w:fldCharType="end"/>
        </w:r>
      </w:hyperlink>
    </w:p>
    <w:p w14:paraId="3DB69340"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1" w:history="1">
        <w:r w:rsidR="00124769">
          <w:rPr>
            <w:rStyle w:val="Hyperlink"/>
            <w:rFonts w:eastAsiaTheme="majorEastAsia"/>
          </w:rPr>
          <w:t xml:space="preserve">Tabel 2.2 </w:t>
        </w:r>
        <w:r w:rsidR="00124769">
          <w:rPr>
            <w:rStyle w:val="Hyperlink"/>
            <w:rFonts w:eastAsiaTheme="majorEastAsia"/>
            <w:bCs/>
          </w:rPr>
          <w:t>Notasi-Notasi ERD</w:t>
        </w:r>
        <w:r w:rsidR="00124769">
          <w:tab/>
        </w:r>
        <w:r w:rsidR="00124769">
          <w:fldChar w:fldCharType="begin"/>
        </w:r>
        <w:r w:rsidR="00124769">
          <w:instrText xml:space="preserve"> PAGEREF _Toc136781061 \h </w:instrText>
        </w:r>
        <w:r w:rsidR="00124769">
          <w:fldChar w:fldCharType="separate"/>
        </w:r>
        <w:r>
          <w:rPr>
            <w:noProof/>
          </w:rPr>
          <w:t>39</w:t>
        </w:r>
        <w:r w:rsidR="00124769">
          <w:fldChar w:fldCharType="end"/>
        </w:r>
      </w:hyperlink>
    </w:p>
    <w:p w14:paraId="203BC9A1"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2" w:history="1">
        <w:r w:rsidR="00124769">
          <w:rPr>
            <w:rStyle w:val="Hyperlink"/>
            <w:rFonts w:eastAsiaTheme="majorEastAsia"/>
          </w:rPr>
          <w:t xml:space="preserve">Tabel 2.3 </w:t>
        </w:r>
        <w:r w:rsidR="00124769">
          <w:rPr>
            <w:rStyle w:val="Hyperlink"/>
            <w:rFonts w:eastAsiaTheme="majorEastAsia"/>
            <w:bCs/>
          </w:rPr>
          <w:t>Simbol-simbol Use Case Diagram</w:t>
        </w:r>
        <w:r w:rsidR="00124769">
          <w:tab/>
        </w:r>
        <w:r w:rsidR="00124769">
          <w:fldChar w:fldCharType="begin"/>
        </w:r>
        <w:r w:rsidR="00124769">
          <w:instrText xml:space="preserve"> PAGEREF _Toc136781062 \h </w:instrText>
        </w:r>
        <w:r w:rsidR="00124769">
          <w:fldChar w:fldCharType="separate"/>
        </w:r>
        <w:r>
          <w:rPr>
            <w:noProof/>
          </w:rPr>
          <w:t>40</w:t>
        </w:r>
        <w:r w:rsidR="00124769">
          <w:fldChar w:fldCharType="end"/>
        </w:r>
      </w:hyperlink>
    </w:p>
    <w:p w14:paraId="30B2F4FD"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3" w:history="1">
        <w:r w:rsidR="00124769">
          <w:rPr>
            <w:rStyle w:val="Hyperlink"/>
            <w:rFonts w:eastAsiaTheme="majorEastAsia"/>
          </w:rPr>
          <w:t xml:space="preserve">Tabel 2.4 </w:t>
        </w:r>
        <w:r w:rsidR="00124769">
          <w:rPr>
            <w:rStyle w:val="Hyperlink"/>
            <w:rFonts w:eastAsiaTheme="majorEastAsia"/>
            <w:bCs/>
          </w:rPr>
          <w:t>Simbol-simbol Activity Diagram</w:t>
        </w:r>
        <w:r w:rsidR="00124769">
          <w:tab/>
        </w:r>
        <w:r w:rsidR="00124769">
          <w:fldChar w:fldCharType="begin"/>
        </w:r>
        <w:r w:rsidR="00124769">
          <w:instrText xml:space="preserve"> PAGEREF _Toc136781063 \h </w:instrText>
        </w:r>
        <w:r w:rsidR="00124769">
          <w:fldChar w:fldCharType="separate"/>
        </w:r>
        <w:r>
          <w:rPr>
            <w:noProof/>
          </w:rPr>
          <w:t>43</w:t>
        </w:r>
        <w:r w:rsidR="00124769">
          <w:fldChar w:fldCharType="end"/>
        </w:r>
      </w:hyperlink>
    </w:p>
    <w:p w14:paraId="5C6D5D08"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4" w:history="1">
        <w:r w:rsidR="00124769">
          <w:rPr>
            <w:rStyle w:val="Hyperlink"/>
            <w:rFonts w:eastAsiaTheme="majorEastAsia"/>
          </w:rPr>
          <w:t xml:space="preserve">Tabel 3.1 </w:t>
        </w:r>
        <w:r w:rsidR="00124769">
          <w:rPr>
            <w:rStyle w:val="Hyperlink"/>
            <w:rFonts w:eastAsiaTheme="majorEastAsia"/>
            <w:bCs/>
          </w:rPr>
          <w:t>Daftar Label pada kategori dataset</w:t>
        </w:r>
        <w:r w:rsidR="00124769">
          <w:tab/>
        </w:r>
        <w:r w:rsidR="00124769">
          <w:fldChar w:fldCharType="begin"/>
        </w:r>
        <w:r w:rsidR="00124769">
          <w:instrText xml:space="preserve"> PAGEREF _Toc136781064 \h </w:instrText>
        </w:r>
        <w:r w:rsidR="00124769">
          <w:fldChar w:fldCharType="separate"/>
        </w:r>
        <w:r>
          <w:rPr>
            <w:noProof/>
          </w:rPr>
          <w:t>48</w:t>
        </w:r>
        <w:r w:rsidR="00124769">
          <w:fldChar w:fldCharType="end"/>
        </w:r>
      </w:hyperlink>
    </w:p>
    <w:p w14:paraId="6A96F4EA"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5" w:history="1">
        <w:r w:rsidR="00124769">
          <w:rPr>
            <w:rStyle w:val="Hyperlink"/>
            <w:rFonts w:eastAsiaTheme="majorEastAsia"/>
          </w:rPr>
          <w:t xml:space="preserve">Tabel 5. 1 </w:t>
        </w:r>
        <w:r w:rsidR="00124769">
          <w:rPr>
            <w:rStyle w:val="Hyperlink"/>
            <w:rFonts w:eastAsiaTheme="majorEastAsia"/>
            <w:bCs/>
          </w:rPr>
          <w:t>Tabel Pembagian Dataset</w:t>
        </w:r>
        <w:r w:rsidR="00124769">
          <w:tab/>
        </w:r>
        <w:r w:rsidR="00124769">
          <w:fldChar w:fldCharType="begin"/>
        </w:r>
        <w:r w:rsidR="00124769">
          <w:instrText xml:space="preserve"> PAGEREF _Toc136781065 \h </w:instrText>
        </w:r>
        <w:r w:rsidR="00124769">
          <w:fldChar w:fldCharType="separate"/>
        </w:r>
        <w:r>
          <w:rPr>
            <w:noProof/>
          </w:rPr>
          <w:t>81</w:t>
        </w:r>
        <w:r w:rsidR="00124769">
          <w:fldChar w:fldCharType="end"/>
        </w:r>
      </w:hyperlink>
    </w:p>
    <w:p w14:paraId="3C3E9C42"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6" w:history="1">
        <w:r w:rsidR="00124769">
          <w:rPr>
            <w:rStyle w:val="Hyperlink"/>
            <w:rFonts w:eastAsiaTheme="majorEastAsia"/>
          </w:rPr>
          <w:t xml:space="preserve">Tabel 5. 2 </w:t>
        </w:r>
        <w:r w:rsidR="00124769">
          <w:rPr>
            <w:rStyle w:val="Hyperlink"/>
            <w:rFonts w:eastAsiaTheme="majorEastAsia"/>
            <w:bCs/>
          </w:rPr>
          <w:t xml:space="preserve">Perbandingan Hasil </w:t>
        </w:r>
        <w:r w:rsidR="00124769">
          <w:rPr>
            <w:rStyle w:val="Hyperlink"/>
            <w:rFonts w:eastAsiaTheme="majorEastAsia"/>
            <w:bCs/>
            <w:i/>
          </w:rPr>
          <w:t xml:space="preserve">Training </w:t>
        </w:r>
        <w:r w:rsidR="00124769">
          <w:rPr>
            <w:rStyle w:val="Hyperlink"/>
            <w:rFonts w:eastAsiaTheme="majorEastAsia"/>
            <w:bCs/>
          </w:rPr>
          <w:t>Model yang diusulkan</w:t>
        </w:r>
        <w:r w:rsidR="00124769">
          <w:tab/>
        </w:r>
        <w:r w:rsidR="00124769">
          <w:fldChar w:fldCharType="begin"/>
        </w:r>
        <w:r w:rsidR="00124769">
          <w:instrText xml:space="preserve"> PAGEREF _Toc136781066 \h </w:instrText>
        </w:r>
        <w:r w:rsidR="00124769">
          <w:fldChar w:fldCharType="separate"/>
        </w:r>
        <w:r>
          <w:rPr>
            <w:noProof/>
          </w:rPr>
          <w:t>137</w:t>
        </w:r>
        <w:r w:rsidR="00124769">
          <w:fldChar w:fldCharType="end"/>
        </w:r>
      </w:hyperlink>
    </w:p>
    <w:p w14:paraId="48FD755B"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7" w:history="1">
        <w:r w:rsidR="00124769">
          <w:rPr>
            <w:rStyle w:val="Hyperlink"/>
            <w:rFonts w:eastAsiaTheme="majorEastAsia"/>
          </w:rPr>
          <w:t xml:space="preserve">Tabel 5. 3 </w:t>
        </w:r>
        <w:r w:rsidR="00124769">
          <w:rPr>
            <w:rStyle w:val="Hyperlink"/>
            <w:rFonts w:eastAsiaTheme="majorEastAsia"/>
            <w:bCs/>
          </w:rPr>
          <w:t xml:space="preserve">Perbandingan Hasil </w:t>
        </w:r>
        <w:r w:rsidR="00124769">
          <w:rPr>
            <w:rStyle w:val="Hyperlink"/>
            <w:rFonts w:eastAsiaTheme="majorEastAsia"/>
            <w:bCs/>
            <w:i/>
          </w:rPr>
          <w:t xml:space="preserve">Training </w:t>
        </w:r>
        <w:r w:rsidR="00124769">
          <w:rPr>
            <w:rStyle w:val="Hyperlink"/>
            <w:rFonts w:eastAsiaTheme="majorEastAsia"/>
            <w:bCs/>
          </w:rPr>
          <w:t>Model MobileNet</w:t>
        </w:r>
        <w:r w:rsidR="00124769">
          <w:tab/>
        </w:r>
        <w:r w:rsidR="00124769">
          <w:fldChar w:fldCharType="begin"/>
        </w:r>
        <w:r w:rsidR="00124769">
          <w:instrText xml:space="preserve"> PAGEREF _Toc136781067 \h </w:instrText>
        </w:r>
        <w:r w:rsidR="00124769">
          <w:fldChar w:fldCharType="separate"/>
        </w:r>
        <w:r>
          <w:rPr>
            <w:noProof/>
          </w:rPr>
          <w:t>139</w:t>
        </w:r>
        <w:r w:rsidR="00124769">
          <w:fldChar w:fldCharType="end"/>
        </w:r>
      </w:hyperlink>
    </w:p>
    <w:p w14:paraId="3E8BF4AF"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8" w:history="1">
        <w:r w:rsidR="00124769">
          <w:rPr>
            <w:rStyle w:val="Hyperlink"/>
            <w:rFonts w:eastAsiaTheme="majorEastAsia"/>
          </w:rPr>
          <w:t xml:space="preserve">Tabel 5. 4 </w:t>
        </w:r>
        <w:r w:rsidR="00124769">
          <w:rPr>
            <w:rStyle w:val="Hyperlink"/>
            <w:rFonts w:eastAsiaTheme="majorEastAsia"/>
            <w:bCs/>
          </w:rPr>
          <w:t xml:space="preserve">Perbandingan Hasil </w:t>
        </w:r>
        <w:r w:rsidR="00124769">
          <w:rPr>
            <w:rStyle w:val="Hyperlink"/>
            <w:rFonts w:eastAsiaTheme="majorEastAsia"/>
            <w:bCs/>
            <w:i/>
          </w:rPr>
          <w:t xml:space="preserve">Training </w:t>
        </w:r>
        <w:r w:rsidR="00124769">
          <w:rPr>
            <w:rStyle w:val="Hyperlink"/>
            <w:rFonts w:eastAsiaTheme="majorEastAsia"/>
            <w:bCs/>
          </w:rPr>
          <w:t>Model VGG16</w:t>
        </w:r>
        <w:r w:rsidR="00124769">
          <w:tab/>
        </w:r>
        <w:r w:rsidR="00124769">
          <w:fldChar w:fldCharType="begin"/>
        </w:r>
        <w:r w:rsidR="00124769">
          <w:instrText xml:space="preserve"> PAGEREF _Toc136781068 \h </w:instrText>
        </w:r>
        <w:r w:rsidR="00124769">
          <w:fldChar w:fldCharType="separate"/>
        </w:r>
        <w:r>
          <w:rPr>
            <w:noProof/>
          </w:rPr>
          <w:t>141</w:t>
        </w:r>
        <w:r w:rsidR="00124769">
          <w:fldChar w:fldCharType="end"/>
        </w:r>
      </w:hyperlink>
    </w:p>
    <w:p w14:paraId="1A36A223"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69" w:history="1">
        <w:r w:rsidR="00124769">
          <w:rPr>
            <w:rStyle w:val="Hyperlink"/>
            <w:rFonts w:eastAsiaTheme="majorEastAsia"/>
          </w:rPr>
          <w:t xml:space="preserve">Tabel 4. 5 </w:t>
        </w:r>
        <w:r w:rsidR="00124769">
          <w:rPr>
            <w:rStyle w:val="Hyperlink"/>
            <w:rFonts w:eastAsiaTheme="majorEastAsia"/>
            <w:bCs/>
          </w:rPr>
          <w:t xml:space="preserve">Perbandingan hasil </w:t>
        </w:r>
        <w:r w:rsidR="00124769">
          <w:rPr>
            <w:rStyle w:val="Hyperlink"/>
            <w:rFonts w:eastAsiaTheme="majorEastAsia"/>
            <w:bCs/>
            <w:i/>
          </w:rPr>
          <w:t xml:space="preserve">Training </w:t>
        </w:r>
        <w:r w:rsidR="00124769">
          <w:rPr>
            <w:rStyle w:val="Hyperlink"/>
            <w:rFonts w:eastAsiaTheme="majorEastAsia"/>
            <w:bCs/>
          </w:rPr>
          <w:t>Model ResNet50V2</w:t>
        </w:r>
        <w:r w:rsidR="00124769">
          <w:tab/>
        </w:r>
        <w:r w:rsidR="00124769">
          <w:fldChar w:fldCharType="begin"/>
        </w:r>
        <w:r w:rsidR="00124769">
          <w:instrText xml:space="preserve"> PAGEREF _Toc136781069 \h </w:instrText>
        </w:r>
        <w:r w:rsidR="00124769">
          <w:fldChar w:fldCharType="separate"/>
        </w:r>
        <w:r>
          <w:rPr>
            <w:noProof/>
          </w:rPr>
          <w:t>143</w:t>
        </w:r>
        <w:r w:rsidR="00124769">
          <w:fldChar w:fldCharType="end"/>
        </w:r>
      </w:hyperlink>
    </w:p>
    <w:p w14:paraId="3CF6D3E9"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70" w:history="1">
        <w:r w:rsidR="00124769">
          <w:rPr>
            <w:rStyle w:val="Hyperlink"/>
            <w:rFonts w:eastAsiaTheme="majorEastAsia"/>
          </w:rPr>
          <w:t>Tabel 4. 6</w:t>
        </w:r>
        <w:r w:rsidR="00124769">
          <w:rPr>
            <w:rStyle w:val="Hyperlink"/>
            <w:rFonts w:eastAsiaTheme="majorEastAsia"/>
            <w:bCs/>
          </w:rPr>
          <w:t xml:space="preserve"> Tabel Perbandingan Performa Model</w:t>
        </w:r>
        <w:r w:rsidR="00124769">
          <w:tab/>
        </w:r>
        <w:r w:rsidR="00124769">
          <w:fldChar w:fldCharType="begin"/>
        </w:r>
        <w:r w:rsidR="00124769">
          <w:instrText xml:space="preserve"> PAGEREF _Toc136781070 \h </w:instrText>
        </w:r>
        <w:r w:rsidR="00124769">
          <w:fldChar w:fldCharType="separate"/>
        </w:r>
        <w:r>
          <w:rPr>
            <w:noProof/>
          </w:rPr>
          <w:t>144</w:t>
        </w:r>
        <w:r w:rsidR="00124769">
          <w:fldChar w:fldCharType="end"/>
        </w:r>
      </w:hyperlink>
    </w:p>
    <w:p w14:paraId="642C5826" w14:textId="77777777" w:rsidR="00F93A76" w:rsidRDefault="00A8538E">
      <w:pPr>
        <w:pStyle w:val="TableofFigures"/>
        <w:tabs>
          <w:tab w:val="right" w:leader="dot" w:pos="8261"/>
        </w:tabs>
        <w:spacing w:line="240" w:lineRule="auto"/>
        <w:rPr>
          <w:rFonts w:asciiTheme="minorHAnsi" w:eastAsiaTheme="minorEastAsia" w:hAnsiTheme="minorHAnsi" w:cstheme="minorBidi"/>
          <w:kern w:val="2"/>
          <w:sz w:val="22"/>
          <w:szCs w:val="22"/>
          <w:lang w:val="id-ID" w:eastAsia="id-ID"/>
          <w14:ligatures w14:val="standardContextual"/>
        </w:rPr>
      </w:pPr>
      <w:hyperlink w:anchor="_Toc136781071" w:history="1">
        <w:r w:rsidR="00124769">
          <w:rPr>
            <w:rStyle w:val="Hyperlink"/>
            <w:rFonts w:eastAsiaTheme="majorEastAsia"/>
          </w:rPr>
          <w:t>Tabel 5. 7</w:t>
        </w:r>
        <w:r w:rsidR="00124769">
          <w:rPr>
            <w:rStyle w:val="Hyperlink"/>
            <w:rFonts w:eastAsiaTheme="majorEastAsia"/>
            <w:bCs/>
          </w:rPr>
          <w:t xml:space="preserve"> Tabel Perbandingan Performa Model</w:t>
        </w:r>
        <w:r w:rsidR="00124769">
          <w:tab/>
        </w:r>
        <w:r w:rsidR="00124769">
          <w:fldChar w:fldCharType="begin"/>
        </w:r>
        <w:r w:rsidR="00124769">
          <w:instrText xml:space="preserve"> PAGEREF _Toc136781071 \h </w:instrText>
        </w:r>
        <w:r w:rsidR="00124769">
          <w:fldChar w:fldCharType="separate"/>
        </w:r>
        <w:r>
          <w:rPr>
            <w:noProof/>
          </w:rPr>
          <w:t>154</w:t>
        </w:r>
        <w:r w:rsidR="00124769">
          <w:fldChar w:fldCharType="end"/>
        </w:r>
      </w:hyperlink>
    </w:p>
    <w:p w14:paraId="143EA716" w14:textId="77777777" w:rsidR="00F93A76" w:rsidRDefault="00124769">
      <w:pPr>
        <w:spacing w:line="240" w:lineRule="auto"/>
        <w:jc w:val="both"/>
      </w:pPr>
      <w:r>
        <w:fldChar w:fldCharType="end"/>
      </w:r>
      <w:r>
        <w:br w:type="page"/>
      </w:r>
    </w:p>
    <w:p w14:paraId="429CC571" w14:textId="77777777" w:rsidR="00F93A76" w:rsidRDefault="00F93A76">
      <w:pPr>
        <w:spacing w:line="240" w:lineRule="auto"/>
        <w:rPr>
          <w:b/>
        </w:rPr>
        <w:sectPr w:rsidR="00F93A76">
          <w:headerReference w:type="default" r:id="rId14"/>
          <w:footerReference w:type="default" r:id="rId15"/>
          <w:pgSz w:w="12240" w:h="15840"/>
          <w:pgMar w:top="2268" w:right="1701" w:bottom="1701" w:left="2268" w:header="709" w:footer="709" w:gutter="0"/>
          <w:pgNumType w:fmt="lowerRoman" w:start="1"/>
          <w:cols w:space="720"/>
          <w:titlePg/>
        </w:sectPr>
      </w:pPr>
    </w:p>
    <w:p w14:paraId="134F60B6" w14:textId="77777777" w:rsidR="00F93A76" w:rsidRDefault="00124769">
      <w:pPr>
        <w:pStyle w:val="Heading1"/>
        <w:spacing w:line="240" w:lineRule="auto"/>
        <w:ind w:left="2552" w:right="2742"/>
      </w:pPr>
      <w:bookmarkStart w:id="9" w:name="_Toc142643237"/>
      <w:r>
        <w:lastRenderedPageBreak/>
        <w:t>BAB I PENDAHULUAN</w:t>
      </w:r>
      <w:bookmarkEnd w:id="9"/>
    </w:p>
    <w:p w14:paraId="673DE5BB" w14:textId="77777777" w:rsidR="00F93A76" w:rsidRDefault="00F93A76"/>
    <w:p w14:paraId="4CA318F0" w14:textId="77777777" w:rsidR="00F93A76" w:rsidRDefault="00124769">
      <w:pPr>
        <w:pStyle w:val="Heading2"/>
        <w:numPr>
          <w:ilvl w:val="1"/>
          <w:numId w:val="2"/>
        </w:numPr>
        <w:ind w:left="851" w:hanging="845"/>
      </w:pPr>
      <w:bookmarkStart w:id="10" w:name="_Toc142643238"/>
      <w:r>
        <w:t>Latar Belakang</w:t>
      </w:r>
      <w:bookmarkEnd w:id="10"/>
    </w:p>
    <w:p w14:paraId="28009F82" w14:textId="77777777" w:rsidR="00F93A76" w:rsidRDefault="00124769">
      <w:pPr>
        <w:spacing w:after="0"/>
        <w:ind w:firstLine="818"/>
        <w:jc w:val="both"/>
      </w:pPr>
      <w:r>
        <w:t xml:space="preserve">Dalam beberapa tahun terakhir, </w:t>
      </w:r>
      <w:bookmarkStart w:id="11" w:name="_Hlk136241997"/>
      <w:r>
        <w:t>masyarakat saat ini menjadi sangat peduli pada kesehatan dan mereka mencoba untuk mengkonsumsi makanan yang lebih sehat dalam beberapa pilihan makanan mereka</w:t>
      </w:r>
      <w:bookmarkEnd w:id="11"/>
      <w:r>
        <w:t>. Resep makanan yang tepat harus membutuhkan penyajian rasa makanan yang sesuai porsi dan kebutuhan gizi, serta hidup sehat. Kesehatan adalah kekayaan manusia yang paling utama, jadi pemilihan makanan sangat penting untuk kesehatan yang lebih baik. Terkadang orang memilih beberapa bahan yang bahkan tidak mereka ketahui namanya. Atau mengambil beberapa bahan dari toko sayuran, tetapi mereka tidak tahu cara membuat resep menggunakan bahan tersebut. Masyarakat harus tahu bahan apa yang bisa dicampur dan bahan mana yang tidak bisa dicampur serta membuat resep yang enak. Bagi seorang pemula, sangat sulit untuk memilih resep hanya dengan melihat bahan-bahannya. Bahkan untuk seorang juru masak yang ahli, itu juga bermasalah.</w:t>
      </w:r>
    </w:p>
    <w:p w14:paraId="3AF3FC6B" w14:textId="77777777" w:rsidR="00F93A76" w:rsidRDefault="00124769">
      <w:pPr>
        <w:spacing w:after="0"/>
        <w:ind w:firstLine="818"/>
        <w:jc w:val="both"/>
      </w:pPr>
      <w:bookmarkStart w:id="12" w:name="_Hlk135779183"/>
      <w:r>
        <w:t>Maka untuk memecahkan masalah ini perlu pendekatan yang memungkinkan masyarakat untuk mendapatkan resep makanan hanya berdasarkan gambar bahan saja. Cara kerja pendekatan ini adalah dengan cara mengenali bahan makanan pengguna dan menghitung tingkat kesamaan antar bahan makanan pengguna dengan bahan pada setiap resep sehingga mengembalikan resep makanan yang bahannya menyerupai bahan yang dimiliki pengguna. Rekomendasi ini akan membantu orang untuk mendapatkan resep makanan yang cocok</w:t>
      </w:r>
      <w:bookmarkEnd w:id="12"/>
      <w:r>
        <w:t xml:space="preserve">. Situs resep masakan online menjadi sangat populer, namun terkadang mereka bingung ketika orang ingin memasak dengan mengikuti situs tersebut. Hal ini dapat menyebabkan pengguna berhenti merujuk ke jenis situs memasak ini selama menelusuri toko bahan makanan. Teknologi harus ditingkatkan untuk mengatasi masalah ini, dan salah satu teknologi yang bisa digunakan untuk masalah ini adalah pengolahan citra digital. Pengolahan </w:t>
      </w:r>
      <w:r>
        <w:lastRenderedPageBreak/>
        <w:t xml:space="preserve">citra digital dapat kita sesuaikan dalam membuat aplikasi untuk memberikan informasi resep makanan kepada masyarakat berdasarkan bahan makanan yang mereka miliki. Ada banyak metode yang bisa digunakan untuk melakukan pengolahan citra digital, salah satunya adalah menggunakan teknik Deep Learning (DL). Deep learning telah menjadi salah satu topik hangat dalam dunia machine learning karena kapabilitasnya yang signifikan dalam memodelkan berbagai data kompleks seperti citra dan suara. </w:t>
      </w:r>
    </w:p>
    <w:p w14:paraId="3D276592" w14:textId="77777777" w:rsidR="00F93A76" w:rsidRDefault="00124769">
      <w:pPr>
        <w:spacing w:after="0"/>
        <w:ind w:firstLine="818"/>
        <w:jc w:val="both"/>
      </w:pPr>
      <w:r>
        <w:t xml:space="preserve">CNN adalah salah satu jenis neural network untuk pemrosesan informasi dengan menggunakan komputer yang mempunyai karakteristik penyelesaian menyerupai jaringan syaraf manusia. Metode CNN sering digunakan untuk memproses klasifikasi gambar atau citra. Metode CNN berhasil mengungguli </w:t>
      </w:r>
      <w:r>
        <w:rPr>
          <w:i/>
        </w:rPr>
        <w:t>machine learning</w:t>
      </w:r>
      <w:r>
        <w:t xml:space="preserve"> seperti metode SVM pada kasus klasifikasi gambar, yang saat ini memiliki hasil paling signifikan dalam pengenalan citra dikarenakan CNN memiliki cara kerja menyerupai fungsi otak pada manusia, dimana komputer akan diberikan data citra untuk dipelajari, dilatih mengenali setiap elemen visual pada citra serta memahami setiap pola citranya, hingga nantinya komputer mampu mengidentifikasi citra tersebut (Wijaya &amp; Soelaiman, 2017)</w:t>
      </w:r>
    </w:p>
    <w:p w14:paraId="2B705D92" w14:textId="77777777" w:rsidR="00F93A76" w:rsidRDefault="00124769">
      <w:pPr>
        <w:spacing w:after="0"/>
        <w:ind w:firstLine="818"/>
        <w:jc w:val="both"/>
      </w:pPr>
      <w:r>
        <w:t xml:space="preserve">Kemajuan terbaru pada CNN telah menjadikannya sebagai suatu teknik yang canggih dalam tugas klasifikasi gambar. CNN dapat mempelajari fitur hirarki yang digunakan untuk klasifikasi gambar, yang mana pendekatan hirarki itu mampu mempelajari fitur yang lebih kompleks dengan lapisan yang lebih tinggi, sehingga keakuratan metode CNN untuk mengklasifikasi gambar akan bisa lebih tinggi (Feng &amp; Mi 2017). Kemampuan CNN diklaim sebagai model terbaik untuk memecahkan permasalahan </w:t>
      </w:r>
      <w:r>
        <w:rPr>
          <w:i/>
        </w:rPr>
        <w:t xml:space="preserve">Image Classification </w:t>
      </w:r>
      <w:r>
        <w:t xml:space="preserve">dan </w:t>
      </w:r>
      <w:r>
        <w:rPr>
          <w:i/>
        </w:rPr>
        <w:t>Object Detection</w:t>
      </w:r>
      <w:r>
        <w:t>. Pada tahun 2022, penelitian tentang CNN dapat melakukan pengenalan citra digital dengan akurasi yang menyaingi manusia dalam pengenalan citra sayuran pada dataset citra sayuran ( Kevin &amp; Wahyu, 2022).</w:t>
      </w:r>
    </w:p>
    <w:p w14:paraId="10C2611D" w14:textId="77777777" w:rsidR="00F93A76" w:rsidRDefault="00124769">
      <w:pPr>
        <w:ind w:firstLine="818"/>
        <w:jc w:val="both"/>
      </w:pPr>
      <w:r>
        <w:t xml:space="preserve">Berdasarkan uraian latar belakang di atas, maka peneliti melakukan implementasi dengan judul “Implementasi Deep Learning Untuk Pengenalan Citra </w:t>
      </w:r>
      <w:r>
        <w:lastRenderedPageBreak/>
        <w:t>Sayuran Untuk Rekomendasi Resep Makanan Menggunakan Algoritma Convolutional Neural Network (CNN)” dengan studi kasus gambar sayuran yang terdiri dari 14 macam jenis sayuran. Dalam pembuatan model akan dilakukan beberapa penelitian terhadap beberapa arsitektur yang akan diimplementasikan nantinya dan akan dipilih yang terbaik. Pemilihan beberapa arsitektur diharapkan dapat menghasilkan ekstraksi fitur dan akurasi yang baik serta dapat dikembangkan lebih lanjut atau scalable. Dengan penelitian ini diharapkan dapat diketahui arsitektur CNN terbaik dapat mengklasifikasi gambar sayuran berdasarkan ciri-ciri dari data sayuran yang dimiliki oleh peneliti dengan akurat dan dengan dibantu dengan pengolahan database, peneliti membuat sistem yang dapat memberikan rekomendasi resep makanan berdasarkan citra sayuran yang telah diklasifikasikan.</w:t>
      </w:r>
    </w:p>
    <w:p w14:paraId="0C145C6C" w14:textId="77777777" w:rsidR="00F93A76" w:rsidRDefault="00124769">
      <w:pPr>
        <w:pStyle w:val="Heading2"/>
        <w:numPr>
          <w:ilvl w:val="1"/>
          <w:numId w:val="2"/>
        </w:numPr>
        <w:ind w:left="851" w:hanging="845"/>
      </w:pPr>
      <w:bookmarkStart w:id="13" w:name="_Toc142643239"/>
      <w:r>
        <w:t>Rumusan Masalah</w:t>
      </w:r>
      <w:bookmarkEnd w:id="13"/>
    </w:p>
    <w:p w14:paraId="042A4845" w14:textId="77777777" w:rsidR="00F93A76" w:rsidRDefault="00124769">
      <w:pPr>
        <w:spacing w:after="0"/>
        <w:ind w:firstLine="851"/>
        <w:jc w:val="both"/>
      </w:pPr>
      <w:r>
        <w:t>Berdasarkan permasalahan yang ada dilatar belakang, adapun permasalahan yang akan dikaji dan dibahas dalam penelitian ini adalah sebagai berikut :</w:t>
      </w:r>
    </w:p>
    <w:p w14:paraId="652338E9" w14:textId="77777777" w:rsidR="00F93A76" w:rsidRDefault="00124769">
      <w:pPr>
        <w:numPr>
          <w:ilvl w:val="0"/>
          <w:numId w:val="3"/>
        </w:numPr>
        <w:spacing w:after="0"/>
        <w:ind w:left="851"/>
        <w:jc w:val="both"/>
      </w:pPr>
      <w:r>
        <w:rPr>
          <w:color w:val="000000"/>
        </w:rPr>
        <w:t>Bagaimana pengklasifikasian citra Sayuran untuk resep makanan dengan menggunakan metode CNN?</w:t>
      </w:r>
    </w:p>
    <w:p w14:paraId="134B252E" w14:textId="77777777" w:rsidR="00F93A76" w:rsidRDefault="00124769">
      <w:pPr>
        <w:numPr>
          <w:ilvl w:val="0"/>
          <w:numId w:val="3"/>
        </w:numPr>
        <w:spacing w:after="0"/>
        <w:ind w:left="851"/>
        <w:jc w:val="both"/>
      </w:pPr>
      <w:r>
        <w:rPr>
          <w:color w:val="000000"/>
        </w:rPr>
        <w:t>Bagaimana arsitektur CNN yang terbaik dalam mengembangkan model untuk melakukan pengklasifikasian citra sayuran yang lebih akurat?</w:t>
      </w:r>
    </w:p>
    <w:p w14:paraId="44DE03B8" w14:textId="77777777" w:rsidR="00F93A76" w:rsidRDefault="00124769">
      <w:pPr>
        <w:numPr>
          <w:ilvl w:val="0"/>
          <w:numId w:val="3"/>
        </w:numPr>
        <w:ind w:left="851"/>
        <w:jc w:val="both"/>
      </w:pPr>
      <w:r>
        <w:rPr>
          <w:color w:val="000000"/>
        </w:rPr>
        <w:t xml:space="preserve">Bagaimana mendapatkan rekomendasi resep makanan dengan menggunakan hasil pengklasifikasian citra Sayuran dan </w:t>
      </w:r>
      <w:r>
        <w:rPr>
          <w:i/>
          <w:color w:val="000000"/>
        </w:rPr>
        <w:t>score cosine similarity</w:t>
      </w:r>
      <w:r>
        <w:rPr>
          <w:color w:val="000000"/>
        </w:rPr>
        <w:t>?</w:t>
      </w:r>
    </w:p>
    <w:p w14:paraId="1441718E" w14:textId="77777777" w:rsidR="00F93A76" w:rsidRDefault="00124769">
      <w:pPr>
        <w:pStyle w:val="Heading2"/>
        <w:numPr>
          <w:ilvl w:val="1"/>
          <w:numId w:val="2"/>
        </w:numPr>
        <w:ind w:left="851" w:hanging="851"/>
      </w:pPr>
      <w:bookmarkStart w:id="14" w:name="_Toc142643240"/>
      <w:r>
        <w:t>Ruang Lingkup</w:t>
      </w:r>
      <w:bookmarkEnd w:id="14"/>
    </w:p>
    <w:p w14:paraId="2DAE018B" w14:textId="77777777" w:rsidR="00F93A76" w:rsidRDefault="00124769">
      <w:pPr>
        <w:spacing w:after="0"/>
        <w:ind w:firstLine="851"/>
        <w:jc w:val="both"/>
      </w:pPr>
      <w:r>
        <w:t>Adapun ruang lingkup yang digunakan peneliti agar pembahasan dalam penelitian ini tidak menyimpang dari pokok pembahasan. Maka peneliti memiliki batasan masalah sebagai berikut :</w:t>
      </w:r>
    </w:p>
    <w:p w14:paraId="077E0ABD" w14:textId="77777777" w:rsidR="00F93A76" w:rsidRDefault="00124769">
      <w:pPr>
        <w:numPr>
          <w:ilvl w:val="0"/>
          <w:numId w:val="4"/>
        </w:numPr>
        <w:spacing w:after="0"/>
        <w:ind w:left="851"/>
        <w:jc w:val="both"/>
      </w:pPr>
      <w:r>
        <w:rPr>
          <w:color w:val="000000"/>
        </w:rPr>
        <w:t>Objek Sayuran yang digunakan dalam penelitian ini merupakan bahan baku resep makanan tradisional Indonesia, yaitu Bawang Merah, Bawang putih, Cabai Merah, Cabai Hijau, Jagung, Jahe, Kembang Kol, Kentang, Kubis, Paprika, Terong, Timun, Tomat, dan Wortel.</w:t>
      </w:r>
    </w:p>
    <w:p w14:paraId="096EB4F4" w14:textId="77777777" w:rsidR="00F93A76" w:rsidRDefault="00124769">
      <w:pPr>
        <w:numPr>
          <w:ilvl w:val="0"/>
          <w:numId w:val="4"/>
        </w:numPr>
        <w:spacing w:after="0"/>
        <w:ind w:left="851"/>
        <w:jc w:val="both"/>
      </w:pPr>
      <w:r>
        <w:rPr>
          <w:color w:val="000000"/>
        </w:rPr>
        <w:lastRenderedPageBreak/>
        <w:t>Jumlah bahan sayuran yang dapat di pindai maximal 6.</w:t>
      </w:r>
    </w:p>
    <w:p w14:paraId="7720A245" w14:textId="77777777" w:rsidR="00F93A76" w:rsidRDefault="00124769">
      <w:pPr>
        <w:numPr>
          <w:ilvl w:val="0"/>
          <w:numId w:val="4"/>
        </w:numPr>
        <w:spacing w:after="0"/>
        <w:ind w:left="851"/>
        <w:jc w:val="both"/>
      </w:pPr>
      <w:r>
        <w:rPr>
          <w:color w:val="000000"/>
        </w:rPr>
        <w:t xml:space="preserve">Library yang digunakan untuk membuat model yaitu TensorFlow dan model akan disimpan dalam format TfLite (Tensorflow model). </w:t>
      </w:r>
    </w:p>
    <w:p w14:paraId="39FE22A9" w14:textId="77777777" w:rsidR="00F93A76" w:rsidRDefault="00124769">
      <w:pPr>
        <w:numPr>
          <w:ilvl w:val="0"/>
          <w:numId w:val="4"/>
        </w:numPr>
        <w:spacing w:after="0"/>
        <w:ind w:left="851"/>
        <w:jc w:val="both"/>
      </w:pPr>
      <w:r>
        <w:rPr>
          <w:color w:val="000000"/>
        </w:rPr>
        <w:t>Perbandingan model yang digunakan untuk mencari performa yang terbaik menggunakan model MobileNet, VGG16, ResNet50, dan model yang diusulkan peneliti.</w:t>
      </w:r>
    </w:p>
    <w:p w14:paraId="65846EF4" w14:textId="77777777" w:rsidR="00F93A76" w:rsidRDefault="00124769">
      <w:pPr>
        <w:numPr>
          <w:ilvl w:val="0"/>
          <w:numId w:val="4"/>
        </w:numPr>
        <w:spacing w:after="0"/>
        <w:ind w:left="851"/>
        <w:jc w:val="both"/>
      </w:pPr>
      <w:r>
        <w:rPr>
          <w:color w:val="000000"/>
        </w:rPr>
        <w:t>Database resep makanan yang digunakan akan diubah menjadi vektor menggunakan Binary Term Occurrences (BTO).</w:t>
      </w:r>
    </w:p>
    <w:p w14:paraId="24A1845F" w14:textId="77777777" w:rsidR="00F93A76" w:rsidRDefault="00124769">
      <w:pPr>
        <w:numPr>
          <w:ilvl w:val="0"/>
          <w:numId w:val="4"/>
        </w:numPr>
        <w:spacing w:after="0"/>
        <w:ind w:left="851"/>
        <w:jc w:val="both"/>
      </w:pPr>
      <w:r>
        <w:rPr>
          <w:color w:val="000000"/>
        </w:rPr>
        <w:t xml:space="preserve">Algoritma dalam proses mencari rekomendasi resep makanan berdasarkan </w:t>
      </w:r>
      <w:r>
        <w:rPr>
          <w:i/>
          <w:color w:val="000000"/>
        </w:rPr>
        <w:t>input</w:t>
      </w:r>
      <w:r>
        <w:rPr>
          <w:color w:val="000000"/>
        </w:rPr>
        <w:t xml:space="preserve"> hasil klasifikasi bahan sayuran yang diubah menjadi vektor dengan BTO dan kemudian nilai vektor antara vektor hasil klasifikasi dengan vektor resep akan dibandingkan dengan </w:t>
      </w:r>
      <w:r>
        <w:rPr>
          <w:i/>
          <w:color w:val="000000"/>
        </w:rPr>
        <w:t>score cosine similarity</w:t>
      </w:r>
      <w:r>
        <w:rPr>
          <w:color w:val="000000"/>
        </w:rPr>
        <w:t xml:space="preserve">. 5 resep makanan dengan </w:t>
      </w:r>
      <w:r>
        <w:rPr>
          <w:i/>
          <w:color w:val="000000"/>
        </w:rPr>
        <w:t xml:space="preserve">score cosine </w:t>
      </w:r>
      <w:r>
        <w:rPr>
          <w:i/>
        </w:rPr>
        <w:t>similarity</w:t>
      </w:r>
      <w:r>
        <w:rPr>
          <w:i/>
          <w:color w:val="000000"/>
        </w:rPr>
        <w:t xml:space="preserve"> </w:t>
      </w:r>
      <w:r>
        <w:rPr>
          <w:color w:val="000000"/>
        </w:rPr>
        <w:t>terbesar akan dijadikan sebagai rekomendasi.</w:t>
      </w:r>
    </w:p>
    <w:p w14:paraId="63600268" w14:textId="77777777" w:rsidR="00F93A76" w:rsidRDefault="00124769">
      <w:pPr>
        <w:numPr>
          <w:ilvl w:val="0"/>
          <w:numId w:val="4"/>
        </w:numPr>
        <w:spacing w:after="0"/>
        <w:ind w:left="851"/>
        <w:jc w:val="both"/>
      </w:pPr>
      <w:r>
        <w:rPr>
          <w:color w:val="000000"/>
        </w:rPr>
        <w:t>Sistem rekomendasi resep makanan tidak menyediakan masukkan menggunakan kata kunci berupa teks.</w:t>
      </w:r>
    </w:p>
    <w:p w14:paraId="75493E13" w14:textId="77777777" w:rsidR="00F93A76" w:rsidRDefault="00124769">
      <w:pPr>
        <w:numPr>
          <w:ilvl w:val="0"/>
          <w:numId w:val="4"/>
        </w:numPr>
        <w:spacing w:after="0"/>
        <w:ind w:left="851"/>
        <w:jc w:val="both"/>
      </w:pPr>
      <w:r>
        <w:rPr>
          <w:color w:val="000000"/>
        </w:rPr>
        <w:t>Sistem rekomendasi resep makanan tidak menyediakan data kandungan gizi resep makanan.</w:t>
      </w:r>
    </w:p>
    <w:p w14:paraId="15DF4721" w14:textId="77777777" w:rsidR="00F93A76" w:rsidRDefault="00124769">
      <w:pPr>
        <w:numPr>
          <w:ilvl w:val="0"/>
          <w:numId w:val="4"/>
        </w:numPr>
        <w:spacing w:after="0"/>
        <w:ind w:left="851"/>
        <w:jc w:val="both"/>
      </w:pPr>
      <w:r>
        <w:rPr>
          <w:color w:val="000000"/>
        </w:rPr>
        <w:t>Metode yang digunakan dalam penelitian ini adalah metode Convolutional Neural Network untuk melakukan ekstraksi fitur.</w:t>
      </w:r>
    </w:p>
    <w:p w14:paraId="31B889F1" w14:textId="77777777" w:rsidR="00F93A76" w:rsidRDefault="00124769">
      <w:pPr>
        <w:numPr>
          <w:ilvl w:val="0"/>
          <w:numId w:val="4"/>
        </w:numPr>
        <w:spacing w:after="0"/>
        <w:ind w:left="851"/>
        <w:jc w:val="both"/>
      </w:pPr>
      <w:r>
        <w:rPr>
          <w:color w:val="000000"/>
        </w:rPr>
        <w:t>Jumlah epoch yang digunakan maksimal adalah 30 saat proses pelatihan</w:t>
      </w:r>
    </w:p>
    <w:p w14:paraId="0F90AAEF" w14:textId="77777777" w:rsidR="00F93A76" w:rsidRDefault="00124769">
      <w:pPr>
        <w:numPr>
          <w:ilvl w:val="0"/>
          <w:numId w:val="4"/>
        </w:numPr>
        <w:spacing w:after="0"/>
        <w:ind w:left="851"/>
        <w:jc w:val="both"/>
      </w:pPr>
      <w:r>
        <w:rPr>
          <w:color w:val="000000"/>
        </w:rPr>
        <w:t xml:space="preserve">Data input saat melakukan pencarian tidak akan </w:t>
      </w:r>
      <w:r>
        <w:t>disimpan</w:t>
      </w:r>
      <w:r>
        <w:rPr>
          <w:color w:val="000000"/>
        </w:rPr>
        <w:t xml:space="preserve"> dalam database ataupun direktori program.</w:t>
      </w:r>
    </w:p>
    <w:p w14:paraId="3BFA5822" w14:textId="77777777" w:rsidR="00F93A76" w:rsidRDefault="00124769">
      <w:pPr>
        <w:numPr>
          <w:ilvl w:val="0"/>
          <w:numId w:val="4"/>
        </w:numPr>
        <w:ind w:left="851"/>
        <w:jc w:val="both"/>
      </w:pPr>
      <w:r>
        <w:rPr>
          <w:color w:val="000000"/>
        </w:rPr>
        <w:t>Pengguna tidak dapat menambahkan data ekstraksi fitur kedalam database menggunakan GUI.</w:t>
      </w:r>
    </w:p>
    <w:p w14:paraId="0E13EADE" w14:textId="77777777" w:rsidR="00F93A76" w:rsidRDefault="00124769">
      <w:pPr>
        <w:pStyle w:val="Heading2"/>
        <w:numPr>
          <w:ilvl w:val="1"/>
          <w:numId w:val="2"/>
        </w:numPr>
        <w:ind w:left="851" w:hanging="851"/>
      </w:pPr>
      <w:bookmarkStart w:id="15" w:name="_Toc142643241"/>
      <w:r>
        <w:t>Tujuan Penelitian</w:t>
      </w:r>
      <w:bookmarkEnd w:id="15"/>
    </w:p>
    <w:p w14:paraId="2D260A4F" w14:textId="77777777" w:rsidR="00F93A76" w:rsidRDefault="00124769">
      <w:pPr>
        <w:spacing w:after="0"/>
        <w:ind w:firstLine="851"/>
        <w:jc w:val="both"/>
      </w:pPr>
      <w:r>
        <w:t>Berdasarkan latar belakang penelitian ini, maka tujuan Dari penelitian ini adalah sebagai berikut :</w:t>
      </w:r>
    </w:p>
    <w:p w14:paraId="2766535D" w14:textId="77777777" w:rsidR="00F93A76" w:rsidRDefault="00124769">
      <w:pPr>
        <w:numPr>
          <w:ilvl w:val="0"/>
          <w:numId w:val="5"/>
        </w:numPr>
        <w:spacing w:after="0"/>
        <w:ind w:left="851" w:hanging="278"/>
        <w:jc w:val="both"/>
      </w:pPr>
      <w:r>
        <w:rPr>
          <w:color w:val="000000"/>
        </w:rPr>
        <w:lastRenderedPageBreak/>
        <w:t xml:space="preserve">Mengetahui cara pengklasifikasian citra Sayuran untuk resep makanan dengan menggunakan metode CNN. </w:t>
      </w:r>
    </w:p>
    <w:p w14:paraId="1B98E862" w14:textId="77777777" w:rsidR="00F93A76" w:rsidRDefault="00124769">
      <w:pPr>
        <w:numPr>
          <w:ilvl w:val="0"/>
          <w:numId w:val="5"/>
        </w:numPr>
        <w:spacing w:after="0"/>
        <w:ind w:left="851" w:hanging="278"/>
        <w:jc w:val="both"/>
      </w:pPr>
      <w:r>
        <w:rPr>
          <w:color w:val="000000"/>
        </w:rPr>
        <w:t>Mengetahui model terbaik yang didapatkan dalam pengklasifikasian citra Sayuran untuk sistem rekomendasi resep makanan dengan menggunakan metode CNN.</w:t>
      </w:r>
    </w:p>
    <w:p w14:paraId="5417CA06" w14:textId="77777777" w:rsidR="00F93A76" w:rsidRDefault="00124769">
      <w:pPr>
        <w:numPr>
          <w:ilvl w:val="0"/>
          <w:numId w:val="5"/>
        </w:numPr>
        <w:ind w:left="851" w:hanging="278"/>
        <w:jc w:val="both"/>
      </w:pPr>
      <w:r>
        <w:rPr>
          <w:color w:val="000000"/>
        </w:rPr>
        <w:t xml:space="preserve">Mengetahui cara melakukan perhitungan kesamaan antara database resep makanan dengan hasil pengklasifikasian citra sayuran dengan </w:t>
      </w:r>
      <w:r>
        <w:rPr>
          <w:i/>
          <w:color w:val="000000"/>
        </w:rPr>
        <w:t xml:space="preserve">cosine similarity. </w:t>
      </w:r>
      <w:r>
        <w:rPr>
          <w:color w:val="000000"/>
        </w:rPr>
        <w:t xml:space="preserve">Dan hasil perhitungan tersebut akan digunakan sebagai acuan perangkingan rekomendasi resep makanan berdasarkan nilai </w:t>
      </w:r>
      <w:r>
        <w:rPr>
          <w:i/>
          <w:color w:val="000000"/>
        </w:rPr>
        <w:t>cosine similarity</w:t>
      </w:r>
      <w:r>
        <w:rPr>
          <w:color w:val="000000"/>
        </w:rPr>
        <w:t xml:space="preserve"> terbesar.</w:t>
      </w:r>
    </w:p>
    <w:p w14:paraId="2FAE1A87" w14:textId="77777777" w:rsidR="00F93A76" w:rsidRDefault="00124769">
      <w:pPr>
        <w:pStyle w:val="Heading2"/>
        <w:numPr>
          <w:ilvl w:val="1"/>
          <w:numId w:val="2"/>
        </w:numPr>
        <w:ind w:left="851" w:hanging="851"/>
      </w:pPr>
      <w:bookmarkStart w:id="16" w:name="_Toc142643242"/>
      <w:r>
        <w:t>Manfaat Penelitian</w:t>
      </w:r>
      <w:bookmarkEnd w:id="16"/>
    </w:p>
    <w:p w14:paraId="453C786C" w14:textId="77777777" w:rsidR="00F93A76" w:rsidRDefault="00124769">
      <w:pPr>
        <w:spacing w:after="0"/>
        <w:ind w:firstLine="851"/>
        <w:jc w:val="both"/>
      </w:pPr>
      <w:r>
        <w:t>Manfaat yang didapatkan dari penelitian ini adalah sebagai berikut :</w:t>
      </w:r>
    </w:p>
    <w:p w14:paraId="3BE496BC" w14:textId="77777777" w:rsidR="00F93A76" w:rsidRDefault="00124769">
      <w:pPr>
        <w:numPr>
          <w:ilvl w:val="0"/>
          <w:numId w:val="6"/>
        </w:numPr>
        <w:spacing w:after="0"/>
        <w:ind w:left="851" w:hanging="366"/>
        <w:jc w:val="both"/>
      </w:pPr>
      <w:bookmarkStart w:id="17" w:name="_Hlk142724830"/>
      <w:r>
        <w:rPr>
          <w:color w:val="000000"/>
        </w:rPr>
        <w:t>Memperoleh suatu cara untuk melakukan pemilihan dan klasifikasi selain cara manual yaitu klasifikasi dengan bantuan teknologi pengolahan citra digital.</w:t>
      </w:r>
    </w:p>
    <w:p w14:paraId="4B77796C" w14:textId="77777777" w:rsidR="00F93A76" w:rsidRDefault="00124769">
      <w:pPr>
        <w:numPr>
          <w:ilvl w:val="0"/>
          <w:numId w:val="6"/>
        </w:numPr>
        <w:spacing w:after="0"/>
        <w:ind w:left="851" w:hanging="366"/>
        <w:jc w:val="both"/>
      </w:pPr>
      <w:r>
        <w:rPr>
          <w:color w:val="000000"/>
        </w:rPr>
        <w:t>Memperoleh suatu pengembangan algoritma analisis pengolahan citra digital dan ekstraksi fitur pada citra menggunakan metode CNN untuk membuat sistem rekomendasi makanan berdasarkan citra sayuran.</w:t>
      </w:r>
    </w:p>
    <w:p w14:paraId="4179F6E1" w14:textId="77777777" w:rsidR="00F93A76" w:rsidRDefault="00124769">
      <w:pPr>
        <w:numPr>
          <w:ilvl w:val="0"/>
          <w:numId w:val="6"/>
        </w:numPr>
        <w:ind w:left="851" w:hanging="366"/>
        <w:jc w:val="both"/>
      </w:pPr>
      <w:r>
        <w:rPr>
          <w:color w:val="000000"/>
        </w:rPr>
        <w:t xml:space="preserve">Memperoleh suatu pengembangan algoritma perbandingan kesamaan bahan sayuran menggunkan </w:t>
      </w:r>
      <w:r>
        <w:rPr>
          <w:i/>
          <w:iCs/>
          <w:color w:val="000000"/>
        </w:rPr>
        <w:t>cosine similarity</w:t>
      </w:r>
      <w:r>
        <w:rPr>
          <w:color w:val="000000"/>
        </w:rPr>
        <w:t xml:space="preserve"> untuk membuat sistem rekomendasi makanan berdasarkan citra sayuran.</w:t>
      </w:r>
    </w:p>
    <w:p w14:paraId="7F00FCFC" w14:textId="77777777" w:rsidR="00F93A76" w:rsidRDefault="00124769">
      <w:pPr>
        <w:pStyle w:val="Heading2"/>
        <w:numPr>
          <w:ilvl w:val="1"/>
          <w:numId w:val="2"/>
        </w:numPr>
        <w:ind w:left="851" w:hanging="851"/>
      </w:pPr>
      <w:bookmarkStart w:id="18" w:name="_Toc142643243"/>
      <w:bookmarkEnd w:id="17"/>
      <w:r>
        <w:t>Sistematika Penelitian</w:t>
      </w:r>
      <w:bookmarkEnd w:id="18"/>
    </w:p>
    <w:p w14:paraId="63F65B49" w14:textId="77777777" w:rsidR="00F93A76" w:rsidRDefault="00124769">
      <w:pPr>
        <w:spacing w:after="0"/>
        <w:ind w:firstLine="851"/>
        <w:jc w:val="both"/>
      </w:pPr>
      <w:r>
        <w:t>Sistematika penulisan yang dipergunakan dalam penulisan Penelitian ini dapat diuraikan sebagai berikut :</w:t>
      </w:r>
    </w:p>
    <w:p w14:paraId="7D18F694" w14:textId="77777777" w:rsidR="00F93A76" w:rsidRDefault="00124769">
      <w:pPr>
        <w:spacing w:after="0"/>
        <w:jc w:val="both"/>
        <w:rPr>
          <w:b/>
        </w:rPr>
      </w:pPr>
      <w:r>
        <w:rPr>
          <w:b/>
        </w:rPr>
        <w:t>BAB I</w:t>
      </w:r>
      <w:r>
        <w:rPr>
          <w:b/>
        </w:rPr>
        <w:tab/>
      </w:r>
      <w:r>
        <w:rPr>
          <w:b/>
        </w:rPr>
        <w:tab/>
        <w:t>PENDAHULUAN</w:t>
      </w:r>
    </w:p>
    <w:p w14:paraId="41B87DA8" w14:textId="77777777" w:rsidR="00F93A76" w:rsidRDefault="00124769">
      <w:pPr>
        <w:tabs>
          <w:tab w:val="left" w:pos="3402"/>
        </w:tabs>
        <w:ind w:left="1418"/>
        <w:jc w:val="both"/>
      </w:pPr>
      <w:bookmarkStart w:id="19" w:name="_heading=h.lnxbz9" w:colFirst="0" w:colLast="0"/>
      <w:bookmarkEnd w:id="19"/>
      <w:r>
        <w:t xml:space="preserve">Dalam </w:t>
      </w:r>
      <w:r>
        <w:rPr>
          <w:b/>
        </w:rPr>
        <w:t xml:space="preserve">BAB I PENDAHULUAN </w:t>
      </w:r>
      <w:r>
        <w:t xml:space="preserve">berisi tentang latar belakang masalah, rumusan masalah, batasan masalah, tujuan penelitian, manfaat penelitian dan sistematika penulisan pada </w:t>
      </w:r>
      <w:bookmarkStart w:id="20" w:name="_Hlk131077359"/>
      <w:r>
        <w:rPr>
          <w:b/>
        </w:rPr>
        <w:t xml:space="preserve">Implementasi </w:t>
      </w:r>
      <w:r>
        <w:rPr>
          <w:b/>
        </w:rPr>
        <w:lastRenderedPageBreak/>
        <w:t>Deep Learning Untuk Pengenalan Citra Sayuran Untuk Rekomendasi Resep Makanan Menggunakan Algoritma Convolutional Neural Network (CNN)</w:t>
      </w:r>
      <w:r>
        <w:t>.</w:t>
      </w:r>
      <w:bookmarkEnd w:id="20"/>
    </w:p>
    <w:p w14:paraId="5DB97377" w14:textId="77777777" w:rsidR="00F93A76" w:rsidRDefault="00124769">
      <w:pPr>
        <w:spacing w:after="0"/>
        <w:jc w:val="both"/>
        <w:rPr>
          <w:b/>
        </w:rPr>
      </w:pPr>
      <w:r>
        <w:rPr>
          <w:b/>
        </w:rPr>
        <w:t>BAB II</w:t>
      </w:r>
      <w:r>
        <w:rPr>
          <w:b/>
        </w:rPr>
        <w:tab/>
        <w:t>KAJIAN HASIL PENELITIAN DAN LANDASAN TEORI</w:t>
      </w:r>
    </w:p>
    <w:p w14:paraId="2E8F897A" w14:textId="77777777" w:rsidR="00F93A76" w:rsidRDefault="00124769">
      <w:pPr>
        <w:ind w:left="1418"/>
        <w:jc w:val="both"/>
      </w:pPr>
      <w:r>
        <w:t xml:space="preserve">Dalam </w:t>
      </w:r>
      <w:r>
        <w:rPr>
          <w:b/>
        </w:rPr>
        <w:t>BAB II KAJIAN HASIL PENELITIAN DAN LANDASAN TEORI</w:t>
      </w:r>
      <w:r>
        <w:t xml:space="preserve"> berisi pemaparan penelitian-penelitian terdahulu yang digunakan oleh penulis sebagai referensi dan tolak ukur dalam pembuatan program mengenai pengembangan rekomendasi resep makanan dengan citra sayuran, </w:t>
      </w:r>
      <w:r>
        <w:rPr>
          <w:i/>
        </w:rPr>
        <w:t>Convolutional Neural Network</w:t>
      </w:r>
      <w:r>
        <w:t xml:space="preserve">, serta modul-modul yang diterapkan pada </w:t>
      </w:r>
      <w:r>
        <w:rPr>
          <w:b/>
        </w:rPr>
        <w:t>Implementasi Deep Learning Untuk Pengenalan Citra Sayuran Untuk Rekomendasi Resep Makanan Menggunakan Algoritma Convolutional Neural Network (CNN)</w:t>
      </w:r>
      <w:r>
        <w:t xml:space="preserve">.  Adapun landasan teori yang berkaitan langsung dengan masalah penelitian dalam menerapkan Algoritma </w:t>
      </w:r>
      <w:r>
        <w:rPr>
          <w:i/>
        </w:rPr>
        <w:t>Convolutional Neural Network</w:t>
      </w:r>
      <w:r>
        <w:t xml:space="preserve"> dan pembuatan sistem rekomendasi resep makanan berdasarkan citra sayuran</w:t>
      </w:r>
    </w:p>
    <w:p w14:paraId="5399E0B7" w14:textId="77777777" w:rsidR="00F93A76" w:rsidRDefault="00124769">
      <w:pPr>
        <w:spacing w:after="0"/>
        <w:jc w:val="both"/>
        <w:rPr>
          <w:b/>
        </w:rPr>
      </w:pPr>
      <w:r>
        <w:rPr>
          <w:b/>
        </w:rPr>
        <w:t>BAB III</w:t>
      </w:r>
      <w:r>
        <w:rPr>
          <w:b/>
        </w:rPr>
        <w:tab/>
        <w:t>METODOLOGI PENELITIAN</w:t>
      </w:r>
    </w:p>
    <w:p w14:paraId="514EACB0" w14:textId="77777777" w:rsidR="00F93A76" w:rsidRDefault="00124769">
      <w:pPr>
        <w:tabs>
          <w:tab w:val="left" w:pos="3686"/>
          <w:tab w:val="left" w:pos="3969"/>
        </w:tabs>
        <w:ind w:left="1418"/>
        <w:jc w:val="both"/>
      </w:pPr>
      <w:r>
        <w:t xml:space="preserve">Dalam </w:t>
      </w:r>
      <w:r>
        <w:rPr>
          <w:b/>
        </w:rPr>
        <w:t xml:space="preserve">BAB III METODOLOGI PENELITIAN </w:t>
      </w:r>
      <w:r>
        <w:t xml:space="preserve">berisi tentang menyajikan dan menjelaskan secara lengkap setiap langkah eksperimen yang dilakukan dalam penelitian seperti menjelaskan tahapan mendapatkan bahan atau data gambar sayuran, prosedur dalam pengumpulan data, melakukan analisa sistem rekomendasi resep makanan saat ini beserta kelemahannya, dan menguraikan tahapan penelitian pada </w:t>
      </w:r>
      <w:r>
        <w:rPr>
          <w:b/>
        </w:rPr>
        <w:t>Implementasi Deep Learning Untuk Pengenalan Citra Sayuran Untuk Rekomendasi Resep Makanan Menggunakan Algoritma Convolutional Neural Network (CNN)</w:t>
      </w:r>
      <w:r>
        <w:t>.</w:t>
      </w:r>
    </w:p>
    <w:p w14:paraId="5243BE78" w14:textId="77777777" w:rsidR="00F93A76" w:rsidRDefault="00124769">
      <w:pPr>
        <w:spacing w:after="0"/>
        <w:jc w:val="both"/>
        <w:rPr>
          <w:b/>
        </w:rPr>
      </w:pPr>
      <w:r>
        <w:rPr>
          <w:b/>
        </w:rPr>
        <w:t>BAB IV</w:t>
      </w:r>
      <w:r>
        <w:rPr>
          <w:b/>
        </w:rPr>
        <w:tab/>
        <w:t xml:space="preserve">ANALISIS DAN DESAIN SISTEM </w:t>
      </w:r>
    </w:p>
    <w:p w14:paraId="0BEED5F7" w14:textId="77777777" w:rsidR="00F93A76" w:rsidRDefault="00124769">
      <w:pPr>
        <w:tabs>
          <w:tab w:val="left" w:pos="5670"/>
        </w:tabs>
        <w:ind w:left="1418"/>
        <w:jc w:val="both"/>
      </w:pPr>
      <w:r>
        <w:lastRenderedPageBreak/>
        <w:t xml:space="preserve">Dalam </w:t>
      </w:r>
      <w:r>
        <w:rPr>
          <w:b/>
        </w:rPr>
        <w:t xml:space="preserve">BAB IV ANALISIS DAN DESAIN SISTEM </w:t>
      </w:r>
      <w:r>
        <w:t xml:space="preserve">berisi tentang langkah - langkah membuat aliran sistem, seperti flowchart sistem rekomendasi resep makanan berdasarkan citra dan ERD dari database yang digunakan untuk menyimpan data citra sayuran beserta data resep makanan. Selain itu juga menjelaskan tentang analisis analisis sistem yang akan diusulkan yang terdiri dari analisis fungsional yang terkait dengan fasilitas yang dibutuhkan oleh sistem rekomendasi resep makanan berdasarkan citra secara umum dan non fungsional yang meliputi perangkat yang digunakan, desain sistem yang terdiri dari desain logik yang berisi aliran sistem dari penelitian dan desain fisik dari rancangan sistem pada </w:t>
      </w:r>
      <w:r>
        <w:rPr>
          <w:b/>
        </w:rPr>
        <w:t>Implementasi Deep Learning Untuk Pengenalan Citra Sayuran Untuk Rekomendasi Resep Makanan Menggunakan Algoritma Convolutional Neural Network (CNN)</w:t>
      </w:r>
      <w:r>
        <w:t>.</w:t>
      </w:r>
    </w:p>
    <w:p w14:paraId="64932C6F" w14:textId="77777777" w:rsidR="00F93A76" w:rsidRDefault="00124769">
      <w:pPr>
        <w:spacing w:after="0"/>
        <w:jc w:val="both"/>
        <w:rPr>
          <w:b/>
        </w:rPr>
      </w:pPr>
      <w:r>
        <w:rPr>
          <w:b/>
        </w:rPr>
        <w:t>BAB V</w:t>
      </w:r>
      <w:r>
        <w:rPr>
          <w:b/>
        </w:rPr>
        <w:tab/>
        <w:t>HASIL DAN PEMBAHASAN</w:t>
      </w:r>
    </w:p>
    <w:p w14:paraId="7D1C9801" w14:textId="77777777" w:rsidR="00F93A76" w:rsidRDefault="00124769">
      <w:pPr>
        <w:ind w:left="1418"/>
        <w:jc w:val="both"/>
      </w:pPr>
      <w:r>
        <w:t xml:space="preserve">Dalam </w:t>
      </w:r>
      <w:r>
        <w:rPr>
          <w:b/>
        </w:rPr>
        <w:t xml:space="preserve">BAB V HASIL DAN PEMBAHASAN </w:t>
      </w:r>
      <w:r>
        <w:t xml:space="preserve">berisi implementasi memaparkan source code dari pembuatan beberapa model CNN serta sistem rekomendasi resep makanan berdasarkan citra, pada bagian hasil memaparkan uraian beberapa model yang dibuat serta perhitungan kinerja masing-masing model dan hasil dari sistem rekomendasi resep makanan berdasarkan citra yang dibuat. Pada bagian pembahasan membahas tentang perbandingan antara model yang akan dipilih untuk digunakan sebagai ekstraksi fitur pada </w:t>
      </w:r>
      <w:r>
        <w:rPr>
          <w:b/>
        </w:rPr>
        <w:t>Implementasi Deep Learning Untuk Pengenalan Citra Sayuran Untuk Rekomendasi Resep Makanan Menggunakan Algoritma Convolutional Neural Network (CNN)</w:t>
      </w:r>
      <w:r>
        <w:t>.</w:t>
      </w:r>
    </w:p>
    <w:p w14:paraId="4D005DF7" w14:textId="77777777" w:rsidR="00F93A76" w:rsidRDefault="00124769">
      <w:pPr>
        <w:spacing w:after="0"/>
        <w:jc w:val="both"/>
        <w:rPr>
          <w:b/>
        </w:rPr>
      </w:pPr>
      <w:r>
        <w:rPr>
          <w:b/>
        </w:rPr>
        <w:t>BAB VI</w:t>
      </w:r>
      <w:r>
        <w:rPr>
          <w:b/>
        </w:rPr>
        <w:tab/>
        <w:t>PENUTUP</w:t>
      </w:r>
    </w:p>
    <w:p w14:paraId="2221B376" w14:textId="77777777" w:rsidR="00F93A76" w:rsidRDefault="00124769">
      <w:pPr>
        <w:ind w:left="1418"/>
        <w:jc w:val="both"/>
      </w:pPr>
      <w:r>
        <w:t xml:space="preserve">Dalam </w:t>
      </w:r>
      <w:r>
        <w:rPr>
          <w:b/>
        </w:rPr>
        <w:t xml:space="preserve">BAB VI PENUTUP </w:t>
      </w:r>
      <w:r>
        <w:t xml:space="preserve">berisi kesimpulan sementara yang diambil berdasarkan model dan sistem yang dihasilkan dari penelitian pada </w:t>
      </w:r>
      <w:r>
        <w:rPr>
          <w:b/>
        </w:rPr>
        <w:lastRenderedPageBreak/>
        <w:t>Implementasi Deep Learning Untuk Pengenalan Citra Sayuran Untuk Rekomendasi Resep Makanan Menggunakan Algoritma Convolutional Neural Network (CNN)</w:t>
      </w:r>
      <w:r>
        <w:t xml:space="preserve"> serta saran pengembangan untuk penelitian selanjutnya.</w:t>
      </w:r>
    </w:p>
    <w:p w14:paraId="01EE6A79" w14:textId="77777777" w:rsidR="00F93A76" w:rsidRDefault="00F93A76">
      <w:pPr>
        <w:tabs>
          <w:tab w:val="left" w:pos="2160"/>
          <w:tab w:val="left" w:pos="2250"/>
        </w:tabs>
        <w:ind w:left="2160"/>
        <w:jc w:val="both"/>
        <w:sectPr w:rsidR="00F93A76">
          <w:headerReference w:type="default" r:id="rId16"/>
          <w:footerReference w:type="default" r:id="rId17"/>
          <w:headerReference w:type="first" r:id="rId18"/>
          <w:footerReference w:type="first" r:id="rId19"/>
          <w:pgSz w:w="12240" w:h="15840"/>
          <w:pgMar w:top="2268" w:right="1701" w:bottom="1701" w:left="2268" w:header="709" w:footer="709" w:gutter="0"/>
          <w:pgNumType w:start="1"/>
          <w:cols w:space="720"/>
          <w:titlePg/>
        </w:sectPr>
      </w:pPr>
    </w:p>
    <w:p w14:paraId="327744B4" w14:textId="77777777" w:rsidR="00F93A76" w:rsidRDefault="00124769">
      <w:pPr>
        <w:pStyle w:val="Heading1"/>
      </w:pPr>
      <w:bookmarkStart w:id="21" w:name="_Toc142643244"/>
      <w:r>
        <w:lastRenderedPageBreak/>
        <w:t>BAB II</w:t>
      </w:r>
      <w:r>
        <w:br/>
      </w:r>
      <w:bookmarkStart w:id="22" w:name="_Toc98026013"/>
      <w:r>
        <w:t>KAJIAN HASIL PENELITIAN DAN LANDASAN TEORI</w:t>
      </w:r>
      <w:bookmarkEnd w:id="21"/>
      <w:bookmarkEnd w:id="22"/>
    </w:p>
    <w:p w14:paraId="24936F55" w14:textId="77777777" w:rsidR="00F93A76" w:rsidRDefault="00F93A76">
      <w:pPr>
        <w:spacing w:after="240"/>
      </w:pPr>
    </w:p>
    <w:p w14:paraId="4722D45D" w14:textId="77777777" w:rsidR="00F93A76" w:rsidRDefault="00124769">
      <w:pPr>
        <w:pStyle w:val="Heading2"/>
        <w:numPr>
          <w:ilvl w:val="1"/>
          <w:numId w:val="7"/>
        </w:numPr>
        <w:ind w:left="851" w:hanging="851"/>
      </w:pPr>
      <w:bookmarkStart w:id="23" w:name="_Toc142643245"/>
      <w:r>
        <w:t>Kajian Hasil Penelitian</w:t>
      </w:r>
      <w:bookmarkEnd w:id="23"/>
      <w:r>
        <w:t xml:space="preserve"> </w:t>
      </w:r>
    </w:p>
    <w:p w14:paraId="1E39CE60" w14:textId="110B384A" w:rsidR="00F93A76" w:rsidRDefault="00124769">
      <w:pPr>
        <w:spacing w:after="0"/>
        <w:ind w:firstLine="851"/>
        <w:jc w:val="both"/>
      </w:pPr>
      <w:r>
        <w:t xml:space="preserve">Terkait dengan penelitian yang dilakukan penulis, maka penelitian terdahulu menjadi sangat penting agar dapat diketahui hubungan antara penelitian yang dilakukan sebelumnya dengan penelitian yang dilakukan pada saat ini, dan terjadinya suatu penjiplakan atau duplikasi dalam penelitian yang dilakukan tersebut mempunyai arti penting sehingga dapat diketahui kontribusi penelitian ini terhadap perkembangan ilmu pengetahuan. Penelitian tentang </w:t>
      </w:r>
      <w:r>
        <w:rPr>
          <w:i/>
        </w:rPr>
        <w:t>Computer Vision</w:t>
      </w:r>
      <w:r>
        <w:t xml:space="preserve"> sudah banyak dilakukan oleh banyak peneliti sebelumnya dengan metode yang berbeda-beda. </w:t>
      </w:r>
      <w:bookmarkStart w:id="24" w:name="_Hlk142725064"/>
      <w:r>
        <w:t xml:space="preserve">Penelitian mengenai </w:t>
      </w:r>
      <w:r>
        <w:rPr>
          <w:i/>
        </w:rPr>
        <w:t xml:space="preserve">Computer Vision </w:t>
      </w:r>
      <w:r>
        <w:t xml:space="preserve">yang dilakukan oleh </w:t>
      </w:r>
      <w:sdt>
        <w:sdtPr>
          <w:rPr>
            <w:color w:val="000000"/>
          </w:rPr>
          <w:tag w:val="MENDELEY_CITATION_v3_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"/>
          <w:id w:val="-68431377"/>
          <w:placeholder>
            <w:docPart w:val="DefaultPlaceholder_-1854013440"/>
          </w:placeholder>
        </w:sdtPr>
        <w:sdtEndPr/>
        <w:sdtContent>
          <w:r>
            <w:rPr>
              <w:color w:val="000000"/>
            </w:rPr>
            <w:t>Riza Rahmawan et al., 2022</w:t>
          </w:r>
        </w:sdtContent>
      </w:sdt>
      <w:r w:rsidR="00EF53FD">
        <w:t xml:space="preserve">. </w:t>
      </w:r>
      <w:r>
        <w:t xml:space="preserve">Pada penelitian ini penulis mengejar dua tujuan yaitu </w:t>
      </w:r>
      <w:r>
        <w:rPr>
          <w:i/>
          <w:iCs/>
        </w:rPr>
        <w:t xml:space="preserve">Food Recognition </w:t>
      </w:r>
      <w:r>
        <w:t xml:space="preserve">dan </w:t>
      </w:r>
      <w:r>
        <w:rPr>
          <w:i/>
          <w:iCs/>
        </w:rPr>
        <w:t>Food Recipe Recommendation</w:t>
      </w:r>
      <w:r>
        <w:t xml:space="preserve">. Pada </w:t>
      </w:r>
      <w:r>
        <w:rPr>
          <w:i/>
          <w:iCs/>
        </w:rPr>
        <w:t xml:space="preserve">Food Recognition </w:t>
      </w:r>
      <w:r>
        <w:t xml:space="preserve">penulis mengimplementasikan </w:t>
      </w:r>
      <w:r>
        <w:rPr>
          <w:i/>
          <w:iCs/>
        </w:rPr>
        <w:t xml:space="preserve">Object Detection </w:t>
      </w:r>
      <w:r>
        <w:t xml:space="preserve">untuk melakukan identifikasi objek makanan yang terdapat pada gambar yang diberikan, fitur ini digunakan untuk mendapatkan kategori atau label makanan dari gambar yang diberikan. Sedangkan untuk </w:t>
      </w:r>
      <w:r>
        <w:rPr>
          <w:i/>
          <w:iCs/>
        </w:rPr>
        <w:t xml:space="preserve">Food Recipe Recommendation </w:t>
      </w:r>
      <w:r>
        <w:t xml:space="preserve">menggunakan </w:t>
      </w:r>
      <w:r>
        <w:rPr>
          <w:i/>
          <w:iCs/>
        </w:rPr>
        <w:t>Term Frequency-Inverse Document Frequency (TF-IDF)</w:t>
      </w:r>
      <w:r>
        <w:t xml:space="preserve"> dan </w:t>
      </w:r>
      <w:r>
        <w:rPr>
          <w:i/>
          <w:iCs/>
        </w:rPr>
        <w:t xml:space="preserve">Cosine Similarity. Term Frequency-Inverse Document Frequency </w:t>
      </w:r>
      <w:r>
        <w:t xml:space="preserve">diimplementasikan untuk melakukan pengubahan dataset resep makanan dan kategori bahan makanan menjadi bentuk vektor dengan memperhatikan penting atau tidaknya kata tersebut. Dan </w:t>
      </w:r>
      <w:r>
        <w:rPr>
          <w:i/>
          <w:iCs/>
        </w:rPr>
        <w:t>Cosine Similarity</w:t>
      </w:r>
      <w:r>
        <w:t xml:space="preserve"> diimplementasikan untuk membandingkan kesamaan antara dataset resep makanan dengan kategori bahan makanan yang pengguna berikan. Hasil </w:t>
      </w:r>
      <w:r>
        <w:rPr>
          <w:i/>
          <w:iCs/>
        </w:rPr>
        <w:t xml:space="preserve">Cosine Similarity </w:t>
      </w:r>
      <w:r>
        <w:t>terbesar akan dijadikan sebagai rekomendasi resep makanan.</w:t>
      </w:r>
      <w:bookmarkEnd w:id="24"/>
    </w:p>
    <w:p w14:paraId="2AAF0381" w14:textId="3CC347E5" w:rsidR="00F93A76" w:rsidRDefault="00EF53FD">
      <w:pPr>
        <w:spacing w:after="0"/>
        <w:ind w:firstLine="851"/>
        <w:jc w:val="both"/>
      </w:pPr>
      <w:bookmarkStart w:id="25" w:name="_Hlk142725134"/>
      <w:r>
        <w:rPr>
          <w:color w:val="000000"/>
        </w:rPr>
        <w:t xml:space="preserve">Pada tahun 2022, </w:t>
      </w:r>
      <w:r w:rsidR="00124769">
        <w:rPr>
          <w:color w:val="000000"/>
        </w:rPr>
        <w:t>Penelitian</w:t>
      </w:r>
      <w:r>
        <w:rPr>
          <w:color w:val="000000"/>
        </w:rPr>
        <w:t xml:space="preserve"> tentang rekomendasi resep makanan menggunakan </w:t>
      </w:r>
      <w:r>
        <w:rPr>
          <w:i/>
          <w:iCs/>
          <w:color w:val="000000"/>
        </w:rPr>
        <w:t>image classification</w:t>
      </w:r>
      <w:r w:rsidR="00124769">
        <w:rPr>
          <w:color w:val="000000"/>
        </w:rPr>
        <w:t xml:space="preserve"> </w:t>
      </w:r>
      <w:r>
        <w:rPr>
          <w:color w:val="000000"/>
        </w:rPr>
        <w:t xml:space="preserve">dan </w:t>
      </w:r>
      <w:r>
        <w:rPr>
          <w:i/>
          <w:iCs/>
          <w:color w:val="000000"/>
        </w:rPr>
        <w:t xml:space="preserve">binary classification </w:t>
      </w:r>
      <w:r w:rsidR="00124769">
        <w:rPr>
          <w:color w:val="000000"/>
        </w:rPr>
        <w:t>oleh Shafaat dkk</w:t>
      </w:r>
      <w:r w:rsidR="00124769">
        <w:t xml:space="preserve">. Pada </w:t>
      </w:r>
      <w:r w:rsidR="00124769">
        <w:lastRenderedPageBreak/>
        <w:t xml:space="preserve">penelitian ini penulis mengejar dua tujuan yaitu </w:t>
      </w:r>
      <w:r w:rsidR="00124769">
        <w:rPr>
          <w:i/>
          <w:iCs/>
        </w:rPr>
        <w:t xml:space="preserve">Ingredients Detection </w:t>
      </w:r>
      <w:r w:rsidR="00124769">
        <w:t xml:space="preserve">dan </w:t>
      </w:r>
      <w:r w:rsidR="00124769">
        <w:rPr>
          <w:i/>
          <w:iCs/>
        </w:rPr>
        <w:t>Recipe Recommendation</w:t>
      </w:r>
      <w:r w:rsidR="00124769">
        <w:t xml:space="preserve">. Pada </w:t>
      </w:r>
      <w:r w:rsidR="00124769">
        <w:rPr>
          <w:i/>
          <w:iCs/>
        </w:rPr>
        <w:t xml:space="preserve">Food Recognition, </w:t>
      </w:r>
      <w:r w:rsidR="00124769">
        <w:t xml:space="preserve">penulis mengimplementasikan </w:t>
      </w:r>
      <w:r w:rsidR="00124769">
        <w:rPr>
          <w:i/>
          <w:iCs/>
        </w:rPr>
        <w:t xml:space="preserve">Image Classification </w:t>
      </w:r>
      <w:r w:rsidR="00124769">
        <w:t xml:space="preserve">untuk melakukan identifikasi objek sayuran yang terdapat pada gambar sayuran yang diberikan, fitur ini digunakan untuk mendapatkan kategori atau label sayuran dari gambar sayuran yang diberikan. Sedangkan untuk </w:t>
      </w:r>
      <w:r w:rsidR="00124769">
        <w:rPr>
          <w:i/>
          <w:iCs/>
        </w:rPr>
        <w:t xml:space="preserve">Food Recommendation </w:t>
      </w:r>
      <w:r w:rsidR="00124769">
        <w:t>menggunakan</w:t>
      </w:r>
      <w:r w:rsidR="00124769">
        <w:rPr>
          <w:i/>
          <w:iCs/>
        </w:rPr>
        <w:t xml:space="preserve"> Binary Classification</w:t>
      </w:r>
      <w:r w:rsidR="00124769">
        <w:t xml:space="preserve"> untuk membandingkan tingkat kemiripan antara dataset resep makanan dengan kategori bahan sayuran yang telah didapatkan dari </w:t>
      </w:r>
      <w:r w:rsidR="00124769">
        <w:rPr>
          <w:i/>
          <w:iCs/>
        </w:rPr>
        <w:t xml:space="preserve">Image Classification. </w:t>
      </w:r>
      <w:r w:rsidR="00124769">
        <w:t xml:space="preserve">Cara kerja </w:t>
      </w:r>
      <w:r w:rsidR="00124769">
        <w:rPr>
          <w:i/>
          <w:iCs/>
        </w:rPr>
        <w:t>Binary Classification</w:t>
      </w:r>
      <w:r w:rsidR="00124769">
        <w:t xml:space="preserve"> adalah dengan mengecek apakah bahan sayuran hasil </w:t>
      </w:r>
      <w:r w:rsidR="00124769">
        <w:rPr>
          <w:i/>
          <w:iCs/>
        </w:rPr>
        <w:t>Image Classification</w:t>
      </w:r>
      <w:r w:rsidR="00124769">
        <w:t xml:space="preserve"> ada pada dataset resep makanan, jika ada maka diberikan nilai 1 dan jika tidak nilai 0</w:t>
      </w:r>
      <w:bookmarkEnd w:id="25"/>
      <w:r w:rsidR="00124769">
        <w:t xml:space="preserve">. </w:t>
      </w:r>
    </w:p>
    <w:p w14:paraId="17264269" w14:textId="11A8BA55" w:rsidR="00F93A76" w:rsidRDefault="00EF53FD">
      <w:pPr>
        <w:spacing w:after="0"/>
        <w:ind w:firstLine="851"/>
        <w:jc w:val="both"/>
      </w:pPr>
      <w:bookmarkStart w:id="26" w:name="_Hlk142725146"/>
      <w:r>
        <w:rPr>
          <w:color w:val="000000"/>
        </w:rPr>
        <w:t xml:space="preserve">Pada tahun 2022, Penelitian tentang rekomendasi resep makanan menggunakan </w:t>
      </w:r>
      <w:r>
        <w:rPr>
          <w:i/>
          <w:iCs/>
          <w:color w:val="000000"/>
        </w:rPr>
        <w:t xml:space="preserve">transfer learning </w:t>
      </w:r>
      <w:r>
        <w:rPr>
          <w:color w:val="000000"/>
        </w:rPr>
        <w:t xml:space="preserve">dan </w:t>
      </w:r>
      <w:r>
        <w:rPr>
          <w:i/>
          <w:iCs/>
          <w:color w:val="000000"/>
        </w:rPr>
        <w:t xml:space="preserve">confusion matrix </w:t>
      </w:r>
      <w:r w:rsidR="00124769">
        <w:t>oleh Ardisa, K.A. dkk</w:t>
      </w:r>
      <w:r>
        <w:t>.</w:t>
      </w:r>
      <w:r w:rsidR="00124769">
        <w:t xml:space="preserve">. Pada penelitian ini digunakan salah satu metode Deep Learning yaitu Convolutional Neural Network. Pada penelitian ini penulis mengimplementasikan transfer learning dengan menggunakan model yang sudah pernah dilatih yaitu MobileNetV2 untuk melakukan klasifikasi gambar. Untuk evaluasi model yang telah dilatih, penulis juga mengimplementasikan </w:t>
      </w:r>
      <w:r w:rsidR="00124769">
        <w:rPr>
          <w:i/>
          <w:iCs/>
        </w:rPr>
        <w:t>Confusion Matrix</w:t>
      </w:r>
      <w:r w:rsidR="00124769">
        <w:t xml:space="preserve"> agar mengetahui model sudah bisa dilabelkan baik atau tidak</w:t>
      </w:r>
      <w:bookmarkEnd w:id="26"/>
      <w:r w:rsidR="00124769">
        <w:t>.</w:t>
      </w:r>
    </w:p>
    <w:p w14:paraId="31CE61C1" w14:textId="5C518FC3" w:rsidR="00F93A76" w:rsidRDefault="00EF53FD">
      <w:pPr>
        <w:spacing w:after="0"/>
        <w:ind w:firstLine="851"/>
        <w:jc w:val="both"/>
      </w:pPr>
      <w:r>
        <w:rPr>
          <w:color w:val="000000"/>
        </w:rPr>
        <w:t xml:space="preserve">Pada tahun 2019, Penelitian tentang rekomendasi resep makanan menggunakan </w:t>
      </w:r>
      <w:r>
        <w:rPr>
          <w:i/>
          <w:iCs/>
          <w:color w:val="000000"/>
        </w:rPr>
        <w:t xml:space="preserve">spartial Regulazation </w:t>
      </w:r>
      <w:r w:rsidR="00124769">
        <w:rPr>
          <w:color w:val="000000"/>
        </w:rPr>
        <w:t xml:space="preserve">oleh </w:t>
      </w:r>
      <w:sdt>
        <w:sdtPr>
          <w:rPr>
            <w:color w:val="000000"/>
          </w:rPr>
          <w:tag w:val="MENDELEY_CITATION_v3_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"/>
          <w:id w:val="-2011447603"/>
          <w:placeholder>
            <w:docPart w:val="DefaultPlaceholder_-1854013440"/>
          </w:placeholder>
        </w:sdtPr>
        <w:sdtEndPr/>
        <w:sdtContent>
          <w:r w:rsidR="00124769">
            <w:rPr>
              <w:color w:val="000000"/>
            </w:rPr>
            <w:t>Zhang</w:t>
          </w:r>
          <w:r>
            <w:rPr>
              <w:color w:val="000000"/>
            </w:rPr>
            <w:t xml:space="preserve"> dkk.</w:t>
          </w:r>
        </w:sdtContent>
      </w:sdt>
      <w:r w:rsidR="00124769">
        <w:t xml:space="preserve">. Pada penelitian ini, penulis mengejar dua tujuan yaitu </w:t>
      </w:r>
      <w:r w:rsidR="00124769">
        <w:rPr>
          <w:i/>
          <w:iCs/>
        </w:rPr>
        <w:t xml:space="preserve">Ingredients Detection </w:t>
      </w:r>
      <w:r w:rsidR="00124769">
        <w:t xml:space="preserve">dan </w:t>
      </w:r>
      <w:r w:rsidR="00124769">
        <w:rPr>
          <w:i/>
          <w:iCs/>
        </w:rPr>
        <w:t>Recipe Recommendation</w:t>
      </w:r>
      <w:r w:rsidR="00124769">
        <w:t xml:space="preserve">. Pada </w:t>
      </w:r>
      <w:r w:rsidR="00124769">
        <w:rPr>
          <w:i/>
          <w:iCs/>
        </w:rPr>
        <w:t xml:space="preserve">Ingredients Detection, </w:t>
      </w:r>
      <w:r w:rsidR="00124769">
        <w:t xml:space="preserve">penulis mengimplementasikan </w:t>
      </w:r>
      <w:r w:rsidR="00124769">
        <w:rPr>
          <w:i/>
          <w:iCs/>
        </w:rPr>
        <w:t>Spatial Regulazation Network</w:t>
      </w:r>
      <w:r w:rsidR="00124769">
        <w:t xml:space="preserve">. </w:t>
      </w:r>
      <w:r w:rsidR="00124769">
        <w:rPr>
          <w:i/>
          <w:iCs/>
        </w:rPr>
        <w:t>Spatial Regulazation Network</w:t>
      </w:r>
      <w:r w:rsidR="00124769">
        <w:t xml:space="preserve"> digunakan untuk menyempurnakan fitur untuk menghasilkan hasil yang lebih akurat. Mekanisme dalam modul regularisasi spasial akan membantu memecahkan masalah refleksi lokal dan overexposure serta tampilan bahan sayuran yang tidak mencolok agar hasil klasifikasi meningkat. Sedangkan untuk </w:t>
      </w:r>
      <w:r w:rsidR="00124769">
        <w:rPr>
          <w:i/>
          <w:iCs/>
        </w:rPr>
        <w:t xml:space="preserve">Food Recommendation </w:t>
      </w:r>
      <w:r w:rsidR="00124769">
        <w:t>menggunakan</w:t>
      </w:r>
      <w:r w:rsidR="00124769">
        <w:rPr>
          <w:i/>
          <w:iCs/>
        </w:rPr>
        <w:t xml:space="preserve"> Neural Matrix Factorization(NeuMF)</w:t>
      </w:r>
      <w:r w:rsidR="00124769">
        <w:t xml:space="preserve"> untuk mengukur kedekatan dari dua gambar yang sedang dibandingkan. </w:t>
      </w:r>
    </w:p>
    <w:p w14:paraId="5588F803" w14:textId="77777777" w:rsidR="00F93A76" w:rsidRDefault="00F93A76">
      <w:pPr>
        <w:spacing w:after="0"/>
        <w:jc w:val="both"/>
      </w:pPr>
    </w:p>
    <w:p w14:paraId="029F6F33" w14:textId="77777777" w:rsidR="00F93A76" w:rsidRDefault="00124769">
      <w:pPr>
        <w:pStyle w:val="Caption"/>
        <w:keepNext/>
        <w:jc w:val="center"/>
      </w:pPr>
      <w:bookmarkStart w:id="27" w:name="_heading=h.44sinio" w:colFirst="0" w:colLast="0"/>
      <w:bookmarkStart w:id="28" w:name="_Toc136781060"/>
      <w:bookmarkEnd w:id="27"/>
      <w:r>
        <w:lastRenderedPageBreak/>
        <w:t>Tabel 2.</w:t>
      </w:r>
      <w:r>
        <w:fldChar w:fldCharType="begin"/>
      </w:r>
      <w:r>
        <w:instrText xml:space="preserve"> SEQ Tabel \* ARABIC </w:instrText>
      </w:r>
      <w:r>
        <w:fldChar w:fldCharType="separate"/>
      </w:r>
      <w:r w:rsidR="00A8538E">
        <w:rPr>
          <w:noProof/>
        </w:rPr>
        <w:t>1</w:t>
      </w:r>
      <w:r>
        <w:fldChar w:fldCharType="end"/>
      </w:r>
      <w:r>
        <w:t xml:space="preserve"> </w:t>
      </w:r>
      <w:r>
        <w:rPr>
          <w:b w:val="0"/>
          <w:bCs/>
        </w:rPr>
        <w:t>Perbandingan Kajian Hasil Penelitian</w:t>
      </w:r>
      <w:bookmarkEnd w:id="28"/>
    </w:p>
    <w:tbl>
      <w:tblPr>
        <w:tblStyle w:val="Style4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5"/>
        <w:gridCol w:w="1935"/>
        <w:gridCol w:w="1394"/>
        <w:gridCol w:w="1838"/>
        <w:gridCol w:w="2735"/>
      </w:tblGrid>
      <w:tr w:rsidR="00F93A76" w14:paraId="59AA46E5" w14:textId="77777777">
        <w:trPr>
          <w:tblHeader/>
        </w:trPr>
        <w:tc>
          <w:tcPr>
            <w:tcW w:w="345" w:type="pct"/>
            <w:shd w:val="clear" w:color="auto" w:fill="8EAADB" w:themeFill="accent1" w:themeFillTint="99"/>
            <w:vAlign w:val="center"/>
          </w:tcPr>
          <w:p w14:paraId="39799E6A" w14:textId="77777777" w:rsidR="00F93A76" w:rsidRDefault="00124769">
            <w:pPr>
              <w:spacing w:after="0" w:line="240" w:lineRule="auto"/>
              <w:jc w:val="center"/>
            </w:pPr>
            <w:r>
              <w:t>No.</w:t>
            </w:r>
          </w:p>
        </w:tc>
        <w:tc>
          <w:tcPr>
            <w:tcW w:w="1140" w:type="pct"/>
            <w:shd w:val="clear" w:color="auto" w:fill="8EAADB" w:themeFill="accent1" w:themeFillTint="99"/>
            <w:vAlign w:val="center"/>
          </w:tcPr>
          <w:p w14:paraId="09BF2CC5" w14:textId="77777777" w:rsidR="00F93A76" w:rsidRDefault="00124769">
            <w:pPr>
              <w:spacing w:after="0" w:line="240" w:lineRule="auto"/>
              <w:jc w:val="center"/>
            </w:pPr>
            <w:r>
              <w:t>Judul</w:t>
            </w:r>
          </w:p>
        </w:tc>
        <w:tc>
          <w:tcPr>
            <w:tcW w:w="821" w:type="pct"/>
            <w:shd w:val="clear" w:color="auto" w:fill="8EAADB" w:themeFill="accent1" w:themeFillTint="99"/>
            <w:vAlign w:val="center"/>
          </w:tcPr>
          <w:p w14:paraId="06252709" w14:textId="77777777" w:rsidR="00F93A76" w:rsidRDefault="00124769">
            <w:pPr>
              <w:spacing w:after="0" w:line="240" w:lineRule="auto"/>
              <w:jc w:val="center"/>
            </w:pPr>
            <w:r>
              <w:t>Penulis</w:t>
            </w:r>
          </w:p>
        </w:tc>
        <w:tc>
          <w:tcPr>
            <w:tcW w:w="1083" w:type="pct"/>
            <w:shd w:val="clear" w:color="auto" w:fill="8EAADB" w:themeFill="accent1" w:themeFillTint="99"/>
            <w:vAlign w:val="center"/>
          </w:tcPr>
          <w:p w14:paraId="5A5730DA" w14:textId="77777777" w:rsidR="00F93A76" w:rsidRDefault="00124769">
            <w:pPr>
              <w:spacing w:after="0" w:line="240" w:lineRule="auto"/>
              <w:jc w:val="center"/>
            </w:pPr>
            <w:r>
              <w:t>Metode</w:t>
            </w:r>
          </w:p>
        </w:tc>
        <w:tc>
          <w:tcPr>
            <w:tcW w:w="1611" w:type="pct"/>
            <w:shd w:val="clear" w:color="auto" w:fill="8EAADB" w:themeFill="accent1" w:themeFillTint="99"/>
            <w:vAlign w:val="center"/>
          </w:tcPr>
          <w:p w14:paraId="5DF9F7F4" w14:textId="77777777" w:rsidR="00F93A76" w:rsidRDefault="00124769">
            <w:pPr>
              <w:spacing w:after="0" w:line="240" w:lineRule="auto"/>
              <w:jc w:val="center"/>
            </w:pPr>
            <w:r>
              <w:t>Hasil/Kesimpulan</w:t>
            </w:r>
          </w:p>
        </w:tc>
      </w:tr>
      <w:tr w:rsidR="00F93A76" w14:paraId="4F732459" w14:textId="77777777">
        <w:trPr>
          <w:trHeight w:val="3487"/>
        </w:trPr>
        <w:tc>
          <w:tcPr>
            <w:tcW w:w="345" w:type="pct"/>
            <w:vAlign w:val="center"/>
          </w:tcPr>
          <w:p w14:paraId="746EB7AC" w14:textId="77777777" w:rsidR="00F93A76" w:rsidRDefault="00124769">
            <w:pPr>
              <w:spacing w:after="0" w:line="240" w:lineRule="auto"/>
              <w:jc w:val="center"/>
            </w:pPr>
            <w:r>
              <w:t>1</w:t>
            </w:r>
          </w:p>
        </w:tc>
        <w:tc>
          <w:tcPr>
            <w:tcW w:w="1140" w:type="pct"/>
          </w:tcPr>
          <w:p w14:paraId="568944AF" w14:textId="77777777" w:rsidR="00F93A76" w:rsidRDefault="00124769">
            <w:pPr>
              <w:spacing w:after="0" w:line="240" w:lineRule="auto"/>
              <w:jc w:val="both"/>
            </w:pPr>
            <w:r>
              <w:t>Aplikasi Pendeteksi Makanan Dan Rekomendasi Resep Masakan Khas Indonesia</w:t>
            </w:r>
          </w:p>
        </w:tc>
        <w:tc>
          <w:tcPr>
            <w:tcW w:w="821" w:type="pct"/>
          </w:tcPr>
          <w:p w14:paraId="6B1CC982" w14:textId="77777777" w:rsidR="00F93A76" w:rsidRDefault="00124769">
            <w:pPr>
              <w:spacing w:after="0" w:line="240" w:lineRule="auto"/>
              <w:jc w:val="both"/>
            </w:pPr>
            <w:r>
              <w:t>Rahmawan, A.R. dkk.</w:t>
            </w:r>
          </w:p>
        </w:tc>
        <w:tc>
          <w:tcPr>
            <w:tcW w:w="1083" w:type="pct"/>
          </w:tcPr>
          <w:p w14:paraId="4A6B7B8F" w14:textId="77777777" w:rsidR="00F93A76" w:rsidRDefault="00124769">
            <w:pPr>
              <w:spacing w:after="0" w:line="240" w:lineRule="auto"/>
              <w:jc w:val="both"/>
              <w:rPr>
                <w:i/>
                <w:iCs/>
              </w:rPr>
            </w:pPr>
            <w:r>
              <w:rPr>
                <w:i/>
                <w:iCs/>
              </w:rPr>
              <w:t xml:space="preserve">Object Detection, Term Frequency-Inverse Document Frequency(TF-IDF), Cosine Similarity  </w:t>
            </w:r>
          </w:p>
        </w:tc>
        <w:tc>
          <w:tcPr>
            <w:tcW w:w="1611" w:type="pct"/>
          </w:tcPr>
          <w:p w14:paraId="186FF631" w14:textId="77777777" w:rsidR="00F93A76" w:rsidRDefault="00124769" w:rsidP="00596D8D">
            <w:pPr>
              <w:spacing w:after="0" w:line="240" w:lineRule="auto"/>
            </w:pPr>
            <w:r>
              <w:t xml:space="preserve">Penulis menerapkan model yang efektif untuk melakukan pendeteksian objek makanan pada gambar, kesimpulan ini berdasarkan evaluasi model yang mendapatkan skor F1 sebesar 0.77 dan </w:t>
            </w:r>
            <w:r>
              <w:rPr>
                <w:i/>
                <w:iCs/>
              </w:rPr>
              <w:t>mean average precision</w:t>
            </w:r>
            <w:r>
              <w:t xml:space="preserve"> (mAP) didapatkan sebesar 0.82. Dan untuk </w:t>
            </w:r>
            <w:r>
              <w:rPr>
                <w:i/>
                <w:iCs/>
              </w:rPr>
              <w:t>Recipe Recommendation</w:t>
            </w:r>
            <w:r>
              <w:t xml:space="preserve"> dari beberapa test yang dilakukan didapat beberapa saran resep dengan nilai</w:t>
            </w:r>
          </w:p>
          <w:p w14:paraId="1A447618" w14:textId="77777777" w:rsidR="00F93A76" w:rsidRDefault="00124769">
            <w:pPr>
              <w:spacing w:after="0" w:line="240" w:lineRule="auto"/>
              <w:jc w:val="both"/>
            </w:pPr>
            <w:r>
              <w:t>skor yang masih diatas 0.5</w:t>
            </w:r>
          </w:p>
        </w:tc>
      </w:tr>
      <w:tr w:rsidR="00F93A76" w14:paraId="44051AF4" w14:textId="77777777">
        <w:tc>
          <w:tcPr>
            <w:tcW w:w="345" w:type="pct"/>
            <w:vAlign w:val="center"/>
          </w:tcPr>
          <w:p w14:paraId="0F465BED" w14:textId="77777777" w:rsidR="00F93A76" w:rsidRDefault="00124769">
            <w:pPr>
              <w:spacing w:after="0" w:line="240" w:lineRule="auto"/>
              <w:jc w:val="center"/>
            </w:pPr>
            <w:r>
              <w:t>2</w:t>
            </w:r>
          </w:p>
        </w:tc>
        <w:tc>
          <w:tcPr>
            <w:tcW w:w="1140" w:type="pct"/>
          </w:tcPr>
          <w:p w14:paraId="194154AA" w14:textId="77777777" w:rsidR="00F93A76" w:rsidRDefault="00124769">
            <w:pPr>
              <w:spacing w:after="0" w:line="240" w:lineRule="auto"/>
              <w:jc w:val="both"/>
              <w:rPr>
                <w:i/>
                <w:iCs/>
              </w:rPr>
            </w:pPr>
            <w:r>
              <w:rPr>
                <w:i/>
                <w:iCs/>
              </w:rPr>
              <w:t>Food Recipe Recommendation Based on Ingredients Detection Using Deep Learning</w:t>
            </w:r>
          </w:p>
        </w:tc>
        <w:tc>
          <w:tcPr>
            <w:tcW w:w="821" w:type="pct"/>
          </w:tcPr>
          <w:p w14:paraId="7A59AEC2" w14:textId="77777777" w:rsidR="00F93A76" w:rsidRDefault="00124769">
            <w:pPr>
              <w:spacing w:after="0" w:line="240" w:lineRule="auto"/>
              <w:jc w:val="both"/>
            </w:pPr>
            <w:r>
              <w:t>Morol, M.K. dkk.</w:t>
            </w:r>
          </w:p>
        </w:tc>
        <w:tc>
          <w:tcPr>
            <w:tcW w:w="1083" w:type="pct"/>
          </w:tcPr>
          <w:p w14:paraId="5D9240BC" w14:textId="77777777" w:rsidR="00F93A76" w:rsidRDefault="00124769">
            <w:pPr>
              <w:spacing w:after="0" w:line="240" w:lineRule="auto"/>
              <w:jc w:val="both"/>
              <w:rPr>
                <w:i/>
                <w:iCs/>
              </w:rPr>
            </w:pPr>
            <w:r>
              <w:rPr>
                <w:i/>
                <w:iCs/>
              </w:rPr>
              <w:t>Binay Classification, Data Augmentation, Adam Optimizer</w:t>
            </w:r>
          </w:p>
        </w:tc>
        <w:tc>
          <w:tcPr>
            <w:tcW w:w="1611" w:type="pct"/>
          </w:tcPr>
          <w:p w14:paraId="4ECA5AAA" w14:textId="77777777" w:rsidR="00F93A76" w:rsidRDefault="00124769" w:rsidP="00596D8D">
            <w:pPr>
              <w:spacing w:after="0" w:line="240" w:lineRule="auto"/>
            </w:pPr>
            <w:r>
              <w:t xml:space="preserve">Hasil dari eksperimen penulis menunjukkan bahwa model CNN yang menggunakan arsitektur ResNet50 lebih baik daripada VGG16 dan MobileNetV2 untuk dataset penulis. ResNet50 memiliki 94% dalam testing akurasi dengan optimasi </w:t>
            </w:r>
            <w:r>
              <w:rPr>
                <w:i/>
                <w:iCs/>
              </w:rPr>
              <w:t>learning rate</w:t>
            </w:r>
            <w:r>
              <w:t>.</w:t>
            </w:r>
          </w:p>
        </w:tc>
      </w:tr>
    </w:tbl>
    <w:p w14:paraId="12E7CB66" w14:textId="77777777" w:rsidR="00F93A76" w:rsidRDefault="00124769">
      <w:r>
        <w:br w:type="page"/>
      </w:r>
    </w:p>
    <w:p w14:paraId="6172C9D7" w14:textId="77777777" w:rsidR="00F93A76" w:rsidRDefault="00124769">
      <w:pPr>
        <w:pStyle w:val="Caption"/>
        <w:keepNext/>
        <w:jc w:val="center"/>
      </w:pPr>
      <w:r>
        <w:lastRenderedPageBreak/>
        <w:t xml:space="preserve">Tabel 2.1  </w:t>
      </w:r>
      <w:r>
        <w:rPr>
          <w:b w:val="0"/>
          <w:bCs/>
        </w:rPr>
        <w:t>Lanjutan Perbandingan Kajian Hasil Penelitian</w:t>
      </w:r>
    </w:p>
    <w:tbl>
      <w:tblPr>
        <w:tblStyle w:val="Style4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5"/>
        <w:gridCol w:w="1935"/>
        <w:gridCol w:w="1394"/>
        <w:gridCol w:w="1838"/>
        <w:gridCol w:w="2735"/>
      </w:tblGrid>
      <w:tr w:rsidR="00F93A76" w14:paraId="0A893608" w14:textId="77777777">
        <w:tc>
          <w:tcPr>
            <w:tcW w:w="345" w:type="pct"/>
            <w:shd w:val="clear" w:color="auto" w:fill="8EAADB" w:themeFill="accent1" w:themeFillTint="99"/>
            <w:vAlign w:val="center"/>
          </w:tcPr>
          <w:p w14:paraId="0BB62961" w14:textId="77777777" w:rsidR="00F93A76" w:rsidRDefault="00124769">
            <w:pPr>
              <w:spacing w:after="0"/>
              <w:jc w:val="center"/>
            </w:pPr>
            <w:r>
              <w:t>No.</w:t>
            </w:r>
          </w:p>
        </w:tc>
        <w:tc>
          <w:tcPr>
            <w:tcW w:w="1140" w:type="pct"/>
            <w:shd w:val="clear" w:color="auto" w:fill="8EAADB" w:themeFill="accent1" w:themeFillTint="99"/>
            <w:vAlign w:val="center"/>
          </w:tcPr>
          <w:p w14:paraId="665E33C5" w14:textId="77777777" w:rsidR="00F93A76" w:rsidRDefault="00124769">
            <w:pPr>
              <w:spacing w:after="0"/>
              <w:jc w:val="center"/>
              <w:rPr>
                <w:i/>
                <w:iCs/>
              </w:rPr>
            </w:pPr>
            <w:r>
              <w:t>Judul</w:t>
            </w:r>
          </w:p>
        </w:tc>
        <w:tc>
          <w:tcPr>
            <w:tcW w:w="821" w:type="pct"/>
            <w:shd w:val="clear" w:color="auto" w:fill="8EAADB" w:themeFill="accent1" w:themeFillTint="99"/>
            <w:vAlign w:val="center"/>
          </w:tcPr>
          <w:p w14:paraId="46F4FBFC" w14:textId="77777777" w:rsidR="00F93A76" w:rsidRDefault="00124769">
            <w:pPr>
              <w:spacing w:after="0"/>
              <w:jc w:val="center"/>
            </w:pPr>
            <w:r>
              <w:t>Penulis</w:t>
            </w:r>
          </w:p>
        </w:tc>
        <w:tc>
          <w:tcPr>
            <w:tcW w:w="1083" w:type="pct"/>
            <w:shd w:val="clear" w:color="auto" w:fill="8EAADB" w:themeFill="accent1" w:themeFillTint="99"/>
            <w:vAlign w:val="center"/>
          </w:tcPr>
          <w:p w14:paraId="3F73D035" w14:textId="77777777" w:rsidR="00F93A76" w:rsidRDefault="00124769">
            <w:pPr>
              <w:spacing w:after="0"/>
              <w:jc w:val="center"/>
              <w:rPr>
                <w:i/>
              </w:rPr>
            </w:pPr>
            <w:r>
              <w:t>Metode</w:t>
            </w:r>
          </w:p>
        </w:tc>
        <w:tc>
          <w:tcPr>
            <w:tcW w:w="1611" w:type="pct"/>
            <w:shd w:val="clear" w:color="auto" w:fill="8EAADB" w:themeFill="accent1" w:themeFillTint="99"/>
            <w:vAlign w:val="center"/>
          </w:tcPr>
          <w:p w14:paraId="59075D0A" w14:textId="77777777" w:rsidR="00F93A76" w:rsidRDefault="00124769">
            <w:pPr>
              <w:spacing w:after="0"/>
              <w:jc w:val="center"/>
            </w:pPr>
            <w:r>
              <w:t>Hasil/Kesimpulan</w:t>
            </w:r>
          </w:p>
        </w:tc>
      </w:tr>
      <w:tr w:rsidR="00F93A76" w14:paraId="703E9E5F" w14:textId="77777777">
        <w:tc>
          <w:tcPr>
            <w:tcW w:w="345" w:type="pct"/>
            <w:vAlign w:val="center"/>
          </w:tcPr>
          <w:p w14:paraId="4CEA8BE0" w14:textId="77777777" w:rsidR="00F93A76" w:rsidRDefault="00124769">
            <w:pPr>
              <w:spacing w:after="0"/>
              <w:jc w:val="center"/>
            </w:pPr>
            <w:r>
              <w:t>3</w:t>
            </w:r>
          </w:p>
        </w:tc>
        <w:tc>
          <w:tcPr>
            <w:tcW w:w="1140" w:type="pct"/>
          </w:tcPr>
          <w:p w14:paraId="5D04E857" w14:textId="77777777" w:rsidR="00F93A76" w:rsidRDefault="00124769">
            <w:pPr>
              <w:spacing w:after="0"/>
              <w:jc w:val="both"/>
              <w:rPr>
                <w:i/>
                <w:iCs/>
              </w:rPr>
            </w:pPr>
            <w:r>
              <w:rPr>
                <w:i/>
                <w:iCs/>
              </w:rPr>
              <w:t>Implementation of Convolutional Neural Network Method for Detecting Vegetables as Recommendation for Vegetarian Food Recipes</w:t>
            </w:r>
          </w:p>
        </w:tc>
        <w:tc>
          <w:tcPr>
            <w:tcW w:w="821" w:type="pct"/>
          </w:tcPr>
          <w:p w14:paraId="205234E3" w14:textId="77777777" w:rsidR="00F93A76" w:rsidRDefault="00124769">
            <w:pPr>
              <w:spacing w:after="0"/>
              <w:jc w:val="both"/>
            </w:pPr>
            <w:r>
              <w:t>Ardisa, K.A. dkk.</w:t>
            </w:r>
          </w:p>
        </w:tc>
        <w:tc>
          <w:tcPr>
            <w:tcW w:w="1083" w:type="pct"/>
          </w:tcPr>
          <w:p w14:paraId="0CC3B5CB" w14:textId="77777777" w:rsidR="00F93A76" w:rsidRDefault="00124769">
            <w:pPr>
              <w:spacing w:after="0"/>
              <w:jc w:val="both"/>
            </w:pPr>
            <w:r>
              <w:rPr>
                <w:i/>
              </w:rPr>
              <w:t xml:space="preserve">Data Filtration, Data Augmentation, </w:t>
            </w:r>
            <w:r>
              <w:t>dan</w:t>
            </w:r>
            <w:r>
              <w:rPr>
                <w:i/>
              </w:rPr>
              <w:t xml:space="preserve"> Weight Balancing, Confusion Matrix</w:t>
            </w:r>
          </w:p>
        </w:tc>
        <w:tc>
          <w:tcPr>
            <w:tcW w:w="1611" w:type="pct"/>
          </w:tcPr>
          <w:p w14:paraId="4B21F19B" w14:textId="77777777" w:rsidR="00F93A76" w:rsidRDefault="00124769" w:rsidP="00596D8D">
            <w:pPr>
              <w:spacing w:after="0"/>
            </w:pPr>
            <w:r>
              <w:t xml:space="preserve">Rekomendasi makanan menggunakan gambar sayuran dapat meningkatkan pengalaman pelanggan dengan memungkinkan pengguna untuk mengunggah bahan sayuran untuk mencari resep makanan. Model </w:t>
            </w:r>
            <w:r>
              <w:rPr>
                <w:i/>
                <w:iCs/>
              </w:rPr>
              <w:t>Machine Learning</w:t>
            </w:r>
            <w:r>
              <w:t xml:space="preserve"> dapat memberi label pada foto bahan sayuran yang diunggah penjual dan dapat meminimalisir kesalahan dalam memberi label</w:t>
            </w:r>
          </w:p>
        </w:tc>
      </w:tr>
    </w:tbl>
    <w:p w14:paraId="2D4EA543" w14:textId="77777777" w:rsidR="00F93A76" w:rsidRDefault="00124769">
      <w:pPr>
        <w:pStyle w:val="Caption"/>
        <w:keepNext/>
        <w:jc w:val="center"/>
      </w:pPr>
      <w:r>
        <w:br w:type="column"/>
      </w:r>
      <w:r>
        <w:lastRenderedPageBreak/>
        <w:t xml:space="preserve">Tabel 2.1  </w:t>
      </w:r>
      <w:r>
        <w:rPr>
          <w:b w:val="0"/>
          <w:bCs/>
        </w:rPr>
        <w:t>Lanjutan Perbandingan Kajian Hasil Penelitian</w:t>
      </w:r>
    </w:p>
    <w:tbl>
      <w:tblPr>
        <w:tblStyle w:val="Style4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5"/>
        <w:gridCol w:w="1935"/>
        <w:gridCol w:w="1394"/>
        <w:gridCol w:w="1838"/>
        <w:gridCol w:w="2735"/>
      </w:tblGrid>
      <w:tr w:rsidR="00F93A76" w14:paraId="7AF06446" w14:textId="77777777">
        <w:tc>
          <w:tcPr>
            <w:tcW w:w="345" w:type="pct"/>
            <w:shd w:val="clear" w:color="auto" w:fill="8EAADB" w:themeFill="accent1" w:themeFillTint="99"/>
            <w:vAlign w:val="center"/>
          </w:tcPr>
          <w:p w14:paraId="3D26D3D5" w14:textId="77777777" w:rsidR="00F93A76" w:rsidRDefault="00124769">
            <w:pPr>
              <w:spacing w:after="0" w:line="240" w:lineRule="auto"/>
              <w:jc w:val="center"/>
            </w:pPr>
            <w:r>
              <w:t>No.</w:t>
            </w:r>
          </w:p>
        </w:tc>
        <w:tc>
          <w:tcPr>
            <w:tcW w:w="1140" w:type="pct"/>
            <w:shd w:val="clear" w:color="auto" w:fill="8EAADB" w:themeFill="accent1" w:themeFillTint="99"/>
            <w:vAlign w:val="center"/>
          </w:tcPr>
          <w:p w14:paraId="159959B7" w14:textId="77777777" w:rsidR="00F93A76" w:rsidRDefault="00124769">
            <w:pPr>
              <w:spacing w:after="0" w:line="240" w:lineRule="auto"/>
              <w:jc w:val="both"/>
              <w:rPr>
                <w:i/>
                <w:iCs/>
              </w:rPr>
            </w:pPr>
            <w:r>
              <w:t>Judul</w:t>
            </w:r>
          </w:p>
        </w:tc>
        <w:tc>
          <w:tcPr>
            <w:tcW w:w="821" w:type="pct"/>
            <w:shd w:val="clear" w:color="auto" w:fill="8EAADB" w:themeFill="accent1" w:themeFillTint="99"/>
            <w:vAlign w:val="center"/>
          </w:tcPr>
          <w:p w14:paraId="371371F6" w14:textId="77777777" w:rsidR="00F93A76" w:rsidRDefault="00124769">
            <w:pPr>
              <w:spacing w:after="0" w:line="240" w:lineRule="auto"/>
              <w:jc w:val="both"/>
            </w:pPr>
            <w:r>
              <w:t>Penulis</w:t>
            </w:r>
          </w:p>
        </w:tc>
        <w:tc>
          <w:tcPr>
            <w:tcW w:w="1083" w:type="pct"/>
            <w:shd w:val="clear" w:color="auto" w:fill="8EAADB" w:themeFill="accent1" w:themeFillTint="99"/>
            <w:vAlign w:val="center"/>
          </w:tcPr>
          <w:p w14:paraId="0007B1DA" w14:textId="77777777" w:rsidR="00F93A76" w:rsidRDefault="00124769">
            <w:pPr>
              <w:spacing w:after="0" w:line="240" w:lineRule="auto"/>
              <w:jc w:val="both"/>
              <w:rPr>
                <w:i/>
              </w:rPr>
            </w:pPr>
            <w:r>
              <w:t>Metode</w:t>
            </w:r>
          </w:p>
        </w:tc>
        <w:tc>
          <w:tcPr>
            <w:tcW w:w="1611" w:type="pct"/>
            <w:shd w:val="clear" w:color="auto" w:fill="8EAADB" w:themeFill="accent1" w:themeFillTint="99"/>
            <w:vAlign w:val="center"/>
          </w:tcPr>
          <w:p w14:paraId="423EB69C" w14:textId="77777777" w:rsidR="00F93A76" w:rsidRDefault="00124769">
            <w:pPr>
              <w:spacing w:after="0" w:line="240" w:lineRule="auto"/>
              <w:jc w:val="both"/>
            </w:pPr>
            <w:r>
              <w:t>Hasil/Kesimpulan</w:t>
            </w:r>
          </w:p>
        </w:tc>
      </w:tr>
      <w:tr w:rsidR="00F93A76" w14:paraId="2FDCA078" w14:textId="77777777">
        <w:tc>
          <w:tcPr>
            <w:tcW w:w="345" w:type="pct"/>
            <w:vAlign w:val="center"/>
          </w:tcPr>
          <w:p w14:paraId="7343C497" w14:textId="77777777" w:rsidR="00F93A76" w:rsidRDefault="00124769">
            <w:pPr>
              <w:spacing w:after="0" w:line="240" w:lineRule="auto"/>
              <w:jc w:val="center"/>
            </w:pPr>
            <w:r>
              <w:t>4</w:t>
            </w:r>
          </w:p>
        </w:tc>
        <w:tc>
          <w:tcPr>
            <w:tcW w:w="1140" w:type="pct"/>
          </w:tcPr>
          <w:p w14:paraId="09D9DC1B" w14:textId="77777777" w:rsidR="00F93A76" w:rsidRDefault="00124769">
            <w:pPr>
              <w:spacing w:after="0" w:line="240" w:lineRule="auto"/>
              <w:jc w:val="both"/>
              <w:rPr>
                <w:i/>
                <w:iCs/>
              </w:rPr>
            </w:pPr>
            <w:r>
              <w:rPr>
                <w:i/>
                <w:iCs/>
              </w:rPr>
              <w:t>From Market To Dish: Multi-Ingredient Image Recognition For Personalized Recipe Recommendation</w:t>
            </w:r>
          </w:p>
        </w:tc>
        <w:tc>
          <w:tcPr>
            <w:tcW w:w="821" w:type="pct"/>
          </w:tcPr>
          <w:p w14:paraId="05DDA60B" w14:textId="77777777" w:rsidR="00F93A76" w:rsidRDefault="00124769">
            <w:pPr>
              <w:spacing w:after="0" w:line="240" w:lineRule="auto"/>
              <w:jc w:val="both"/>
            </w:pPr>
            <w:r>
              <w:t>Zhang, L. dkk.</w:t>
            </w:r>
          </w:p>
        </w:tc>
        <w:tc>
          <w:tcPr>
            <w:tcW w:w="1083" w:type="pct"/>
          </w:tcPr>
          <w:p w14:paraId="2337AA3F" w14:textId="77777777" w:rsidR="00F93A76" w:rsidRDefault="00124769">
            <w:pPr>
              <w:spacing w:after="0" w:line="240" w:lineRule="auto"/>
              <w:jc w:val="both"/>
            </w:pPr>
            <w:r>
              <w:rPr>
                <w:i/>
                <w:iCs/>
              </w:rPr>
              <w:t>Spatial Regulazation Network, Neural Matrix Factorization (NeuMF)</w:t>
            </w:r>
          </w:p>
        </w:tc>
        <w:tc>
          <w:tcPr>
            <w:tcW w:w="1611" w:type="pct"/>
          </w:tcPr>
          <w:p w14:paraId="298AF9D8" w14:textId="77777777" w:rsidR="00F93A76" w:rsidRDefault="00124769" w:rsidP="00596D8D">
            <w:pPr>
              <w:spacing w:after="0" w:line="240" w:lineRule="auto"/>
            </w:pPr>
            <w:r>
              <w:t xml:space="preserve">Penulis menerapkan model yang efektif untuk melakukan prediksi kategori. Model CNN didesain untuk mengurangi </w:t>
            </w:r>
            <w:r>
              <w:rPr>
                <w:i/>
                <w:iCs/>
              </w:rPr>
              <w:t xml:space="preserve">local reflection </w:t>
            </w:r>
            <w:r>
              <w:t xml:space="preserve">dan </w:t>
            </w:r>
            <w:r>
              <w:rPr>
                <w:i/>
                <w:iCs/>
              </w:rPr>
              <w:t>overexposure</w:t>
            </w:r>
            <w:r>
              <w:t xml:space="preserve"> agar gambar bisa dikenali dengan baik. Eksperimen penggunaan NeuMF untuk mempelajari interaksi pengguna dengan bahan sayuran menggambarkan</w:t>
            </w:r>
          </w:p>
          <w:p w14:paraId="539FADD5" w14:textId="77777777" w:rsidR="00F93A76" w:rsidRDefault="00124769">
            <w:pPr>
              <w:spacing w:after="0" w:line="240" w:lineRule="auto"/>
            </w:pPr>
            <w:r>
              <w:t>kinerja yang menjanjikan dari modul.</w:t>
            </w:r>
          </w:p>
        </w:tc>
      </w:tr>
      <w:tr w:rsidR="00F93A76" w14:paraId="58728059" w14:textId="77777777">
        <w:tc>
          <w:tcPr>
            <w:tcW w:w="345" w:type="pct"/>
            <w:vAlign w:val="center"/>
          </w:tcPr>
          <w:p w14:paraId="3E04D823" w14:textId="77777777" w:rsidR="00F93A76" w:rsidRDefault="00124769">
            <w:pPr>
              <w:spacing w:after="0" w:line="240" w:lineRule="auto"/>
              <w:jc w:val="center"/>
            </w:pPr>
            <w:r>
              <w:t>5</w:t>
            </w:r>
          </w:p>
        </w:tc>
        <w:tc>
          <w:tcPr>
            <w:tcW w:w="1140" w:type="pct"/>
          </w:tcPr>
          <w:p w14:paraId="07FF6159" w14:textId="77777777" w:rsidR="00596D8D" w:rsidRPr="00596D8D" w:rsidRDefault="00596D8D" w:rsidP="00596D8D">
            <w:pPr>
              <w:spacing w:after="0" w:line="240" w:lineRule="auto"/>
              <w:jc w:val="both"/>
              <w:rPr>
                <w:i/>
                <w:iCs/>
              </w:rPr>
            </w:pPr>
            <w:r w:rsidRPr="00596D8D">
              <w:rPr>
                <w:i/>
                <w:iCs/>
              </w:rPr>
              <w:t>Recipe Recommendation Based on</w:t>
            </w:r>
          </w:p>
          <w:p w14:paraId="5AE48790" w14:textId="6B463DAA" w:rsidR="00F93A76" w:rsidRDefault="00596D8D" w:rsidP="00596D8D">
            <w:pPr>
              <w:spacing w:after="0" w:line="240" w:lineRule="auto"/>
              <w:jc w:val="both"/>
              <w:rPr>
                <w:i/>
                <w:iCs/>
              </w:rPr>
            </w:pPr>
            <w:r w:rsidRPr="00596D8D">
              <w:rPr>
                <w:i/>
                <w:iCs/>
              </w:rPr>
              <w:t>Ingredients using Machine Learning</w:t>
            </w:r>
          </w:p>
        </w:tc>
        <w:tc>
          <w:tcPr>
            <w:tcW w:w="821" w:type="pct"/>
          </w:tcPr>
          <w:p w14:paraId="0C3178C8" w14:textId="5103F805" w:rsidR="00F93A76" w:rsidRDefault="00596D8D">
            <w:pPr>
              <w:spacing w:after="0" w:line="240" w:lineRule="auto"/>
              <w:jc w:val="both"/>
            </w:pPr>
            <w:r>
              <w:t>Desai, M.S. dkk.</w:t>
            </w:r>
          </w:p>
        </w:tc>
        <w:tc>
          <w:tcPr>
            <w:tcW w:w="1083" w:type="pct"/>
          </w:tcPr>
          <w:p w14:paraId="60F33F7C" w14:textId="64A0F813" w:rsidR="00F93A76" w:rsidRDefault="00596D8D">
            <w:pPr>
              <w:spacing w:after="0" w:line="240" w:lineRule="auto"/>
              <w:jc w:val="both"/>
              <w:rPr>
                <w:i/>
                <w:iCs/>
              </w:rPr>
            </w:pPr>
            <w:r>
              <w:rPr>
                <w:i/>
                <w:iCs/>
              </w:rPr>
              <w:t>Server and User client, OpenCV, frequency data, grayscale data</w:t>
            </w:r>
          </w:p>
        </w:tc>
        <w:tc>
          <w:tcPr>
            <w:tcW w:w="1611" w:type="pct"/>
          </w:tcPr>
          <w:p w14:paraId="6ED7660A" w14:textId="382872DB" w:rsidR="00F93A76" w:rsidRDefault="00596D8D" w:rsidP="00596D8D">
            <w:pPr>
              <w:spacing w:after="0" w:line="240" w:lineRule="auto"/>
            </w:pPr>
            <w:r w:rsidRPr="00596D8D">
              <w:t>Penelitian ini mengusulkan sistem rekomendasi yang berbeda bahan-bahan. Bahan yang direkomendasikan berdasarkan frekuensi kemunculan bahan pada basis data resep dan kategori bahan yang disimpan dalam ontologi memasak. Untuk deteksi objek buka CV digunakan yang berbasis java. Skala abu-abu dari gambar dihitung, selanjutnya histogram dihasilkan yang membantu dalam identifikasi item makanan</w:t>
            </w:r>
          </w:p>
        </w:tc>
      </w:tr>
    </w:tbl>
    <w:p w14:paraId="3BB2B3C5" w14:textId="77777777" w:rsidR="00F93A76" w:rsidRDefault="00F93A76">
      <w:pPr>
        <w:spacing w:after="0"/>
      </w:pPr>
    </w:p>
    <w:p w14:paraId="51A75373" w14:textId="4C7BD390" w:rsidR="00F93A76" w:rsidRDefault="00124769">
      <w:pPr>
        <w:spacing w:after="0"/>
        <w:ind w:firstLine="851"/>
        <w:jc w:val="both"/>
      </w:pPr>
      <w:r>
        <w:t xml:space="preserve">Seperti terlihat pada tabel 2.1 persamaan dari keempat referensi dari keempat referensi dengan judul yang diangkat oleh penulis terletak pada metode yang </w:t>
      </w:r>
      <w:r>
        <w:lastRenderedPageBreak/>
        <w:t xml:space="preserve">digunakan, yaitu dengan penggunaan metode Data Filtration, Data Augmentation data </w:t>
      </w:r>
      <w:r>
        <w:rPr>
          <w:i/>
          <w:iCs/>
        </w:rPr>
        <w:t>Cosine Similaity</w:t>
      </w:r>
      <w:r>
        <w:t xml:space="preserve">. Sedangkan perbedaan dari keempat referensi dengan judul yang diangkat oleh penulis terletak pada metode yang digunakan, yaitu dengan pengguna metode </w:t>
      </w:r>
      <w:r>
        <w:rPr>
          <w:i/>
          <w:iCs/>
        </w:rPr>
        <w:t xml:space="preserve">Binary Term Occurences </w:t>
      </w:r>
      <w:r>
        <w:t xml:space="preserve">(BTO). Penulis menggunakan metode BTO karena merupakan salah satu teknik yang banyak digunakan untuk melakukan pembobotan kata dalam pengolahan data dokumen. Kelebihan utama dari metode ini adalah mengurangi komputasi dari sistem untuk melakukan pembobotan kata, karena hanya menggunakan angka 1 sebagai index data yang memiliki kesamaan dengan data resep </w:t>
      </w:r>
      <w:r>
        <w:rPr>
          <w:i/>
          <w:iCs/>
        </w:rPr>
        <w:t>database</w:t>
      </w:r>
      <w:r>
        <w:t xml:space="preserve"> dan angka 0 sebagai index data yang tidak memiliki kesamaan dengan data resep </w:t>
      </w:r>
      <w:r>
        <w:rPr>
          <w:i/>
          <w:iCs/>
        </w:rPr>
        <w:t>database.</w:t>
      </w:r>
    </w:p>
    <w:p w14:paraId="1B39362D" w14:textId="77777777" w:rsidR="00F93A76" w:rsidRDefault="00124769">
      <w:pPr>
        <w:pStyle w:val="Heading2"/>
        <w:numPr>
          <w:ilvl w:val="1"/>
          <w:numId w:val="7"/>
        </w:numPr>
        <w:ind w:left="851" w:hanging="851"/>
      </w:pPr>
      <w:bookmarkStart w:id="29" w:name="_Toc142643246"/>
      <w:r>
        <w:t>Landasan Teori</w:t>
      </w:r>
      <w:bookmarkEnd w:id="29"/>
    </w:p>
    <w:p w14:paraId="7CE01630" w14:textId="77777777" w:rsidR="00F93A76" w:rsidRDefault="00124769">
      <w:pPr>
        <w:pStyle w:val="Heading3"/>
        <w:numPr>
          <w:ilvl w:val="0"/>
          <w:numId w:val="8"/>
        </w:numPr>
        <w:ind w:left="851" w:hanging="851"/>
      </w:pPr>
      <w:bookmarkStart w:id="30" w:name="_Toc142643247"/>
      <w:r>
        <w:t>Makanan</w:t>
      </w:r>
      <w:bookmarkEnd w:id="30"/>
    </w:p>
    <w:p w14:paraId="3BC03855" w14:textId="77777777" w:rsidR="00F93A76" w:rsidRDefault="00124769">
      <w:pPr>
        <w:ind w:firstLine="851"/>
        <w:jc w:val="both"/>
      </w:pPr>
      <w:r>
        <w:t>Makanan adalah bahan, biasanya berasal dari hewan atau tumbuhan, yang dimakan oleh makhluk hidup agar mendapatkan tenaga dan nutrisi. Menurut Notoatmodjo, makanan berfungsi untuk memelihara proses tubuh dalam pertumbuhan atau perkembangan serta mengganti jaringan tubuh yang rusak, memperoleh energi untuk melakukan aktivitas sehari-hari, mengatur metabolisme dan berbagai keseimbangan air, mineral, dan cairan tubuh yang lain juga berperan di dalam mekanisme pertahanan tubuh terhadap berbagai penyakit (Notoatmodjo, S. 2003). Makanan merupakan sesuatu yang dikonsumsi oleh makhluk hidup dalam kehidupannya. Mereka bisa bertahan hidup dengan mengonsumsi makanan. Untuk itu diperlukan makanan yang sehat dan tidak menggunakan bahan kimia supaya tidak berdampak buruk terhadap tubuh</w:t>
      </w:r>
    </w:p>
    <w:p w14:paraId="583DE952" w14:textId="77777777" w:rsidR="00F93A76" w:rsidRDefault="00124769">
      <w:pPr>
        <w:pStyle w:val="Heading3"/>
        <w:numPr>
          <w:ilvl w:val="0"/>
          <w:numId w:val="8"/>
        </w:numPr>
        <w:ind w:left="851" w:hanging="851"/>
      </w:pPr>
      <w:bookmarkStart w:id="31" w:name="_Toc142643248"/>
      <w:r>
        <w:t>Sayuran</w:t>
      </w:r>
      <w:bookmarkEnd w:id="31"/>
    </w:p>
    <w:p w14:paraId="5A2CE3D3" w14:textId="77777777" w:rsidR="00F93A76" w:rsidRDefault="00124769">
      <w:pPr>
        <w:ind w:firstLine="851"/>
        <w:jc w:val="both"/>
      </w:pPr>
      <w:r>
        <w:t xml:space="preserve">Sayuran adalah tanaman hortikultura, umumnya mempunyai umur relatif pendek dan merupakan tanaman musiman. Sayur-sayuran mempunyai arti penting sebagai sumber mineral dan vitamin A maupun C. Sayuran merupakan sebutan umum bagi bahan pangan asal tumbuhan yang biasanya mengandung kadar air tinggi dan </w:t>
      </w:r>
      <w:r>
        <w:lastRenderedPageBreak/>
        <w:t>dikonsumsi dalam keadaan segar. Sebutan untuk beraneka jenis sayuran disebut sebagai sayur mayur. Sejumlah sayuran dapat dikonsumsi mentah tanpa dimasak tetapi juga sementara ada yang harus diolah terlebih dahulu. Istilah sayuran tidak bersifat ilmiah, kebanyakan sayuran adalah bagian vegetatif dari tumbuhan, terutama daun. Beberapa sayuran adalah bagian dari tumbuhan yang tertutup tanah dan terdapat pula sayuran yang berasal dari organ generatif.</w:t>
      </w:r>
    </w:p>
    <w:p w14:paraId="072D0B38" w14:textId="77777777" w:rsidR="00F93A76" w:rsidRDefault="00124769">
      <w:pPr>
        <w:pStyle w:val="Heading3"/>
        <w:numPr>
          <w:ilvl w:val="0"/>
          <w:numId w:val="8"/>
        </w:numPr>
        <w:ind w:left="851" w:hanging="851"/>
      </w:pPr>
      <w:bookmarkStart w:id="32" w:name="_Toc142643249"/>
      <w:r>
        <w:t>Resep Makanan</w:t>
      </w:r>
      <w:bookmarkEnd w:id="32"/>
    </w:p>
    <w:p w14:paraId="66141698" w14:textId="77777777" w:rsidR="00F93A76" w:rsidRDefault="00124769">
      <w:pPr>
        <w:ind w:firstLine="851"/>
        <w:jc w:val="both"/>
      </w:pPr>
      <w:bookmarkStart w:id="33" w:name="_Hlk142725451"/>
      <w:r>
        <w:t>Resep Makanan adalah takaran yang digunakan untuk membuat masakan (makanan &amp; minuman) yang telah teruji keakuratannya. Takaran tersebut berupa bahan, bumbu dan cara pengolahan bahan makanannya. Karena resep makanan merupakan sekumpulan instruksi atau cara untuk mengolah suatu masakan, maka resep yang baik adalah resep yang sangat mudah dibaca, dipahami, dan dipraktekkan oleh pembaca dan pembuatan masakan tersebut (Karina &amp; Amrihati, 2017)</w:t>
      </w:r>
      <w:bookmarkEnd w:id="33"/>
      <w:r>
        <w:t>.</w:t>
      </w:r>
    </w:p>
    <w:p w14:paraId="2BB3A85A" w14:textId="77777777" w:rsidR="00F93A76" w:rsidRDefault="00124769">
      <w:pPr>
        <w:pStyle w:val="Heading3"/>
        <w:numPr>
          <w:ilvl w:val="0"/>
          <w:numId w:val="8"/>
        </w:numPr>
        <w:ind w:left="851" w:hanging="851"/>
      </w:pPr>
      <w:bookmarkStart w:id="34" w:name="_Toc142643250"/>
      <w:r>
        <w:t>Feature Extraction</w:t>
      </w:r>
      <w:bookmarkEnd w:id="34"/>
    </w:p>
    <w:p w14:paraId="264E4416" w14:textId="77777777" w:rsidR="00F93A76" w:rsidRDefault="00124769">
      <w:pPr>
        <w:ind w:firstLine="851"/>
        <w:jc w:val="both"/>
      </w:pPr>
      <w:bookmarkStart w:id="35" w:name="_Hlk142726330"/>
      <w:r>
        <w:t xml:space="preserve">Feature extraction adalah satu langkah dari sistem berbasis </w:t>
      </w:r>
      <w:r>
        <w:rPr>
          <w:i/>
          <w:iCs/>
        </w:rPr>
        <w:t>deep learning</w:t>
      </w:r>
      <w:r>
        <w:t xml:space="preserve"> dan merupakan teknik merepresentasikan gambar dengan mengekstrak beberapa fitur pada gambar (Elhassouny A. &amp; Smarandache F., 2019). Fitur adalah bagian kecil yang menarik, deskriptif, atau informatif. Ia bisa berupa sudut, tepi, skema warna, tekstur gambar, dan lain-lain. Salah satu kemampuan utama CNN adalah melakukan feature extraction pada lapisan convolution dan lapisan pooling. Lapisan convolution bekerja dengan prinsip sliding window dan weight sharing (mengurangi kompleksitas perhitungan). Lapisan Pooling digunakan untuk merangkum informasi yang dihasilkan oleh suatu convolution (mengurangi dimensi). Sedangkan vektor hasil dari beberapa operasi convolution dan pooling pada multilayer perceptron dikenal sebagai fully connected layer yang digunakan untuk melakukan suatu pekerjaan (misal klasifikasi).</w:t>
      </w:r>
      <w:bookmarkEnd w:id="35"/>
    </w:p>
    <w:p w14:paraId="2396CD18" w14:textId="77777777" w:rsidR="00F93A76" w:rsidRDefault="00124769">
      <w:pPr>
        <w:pStyle w:val="Heading3"/>
        <w:numPr>
          <w:ilvl w:val="0"/>
          <w:numId w:val="8"/>
        </w:numPr>
        <w:ind w:left="851" w:hanging="851"/>
      </w:pPr>
      <w:bookmarkStart w:id="36" w:name="_Toc142643251"/>
      <w:r>
        <w:lastRenderedPageBreak/>
        <w:t>Convolutional Neural Network (CNN)</w:t>
      </w:r>
      <w:bookmarkEnd w:id="36"/>
    </w:p>
    <w:p w14:paraId="6B46E809" w14:textId="77777777" w:rsidR="00F93A76" w:rsidRDefault="00124769">
      <w:pPr>
        <w:ind w:firstLine="851"/>
        <w:jc w:val="both"/>
      </w:pPr>
      <w:bookmarkStart w:id="37" w:name="_Hlk142725508"/>
      <w:r>
        <w:rPr>
          <w:i/>
        </w:rPr>
        <w:t xml:space="preserve">Convolutional Neural Network </w:t>
      </w:r>
      <w:r>
        <w:t>(CNN)</w:t>
      </w:r>
      <w:r>
        <w:rPr>
          <w:i/>
        </w:rPr>
        <w:t xml:space="preserve"> </w:t>
      </w:r>
      <w:r>
        <w:t xml:space="preserve">adalah salah satu jenis dari </w:t>
      </w:r>
      <w:r>
        <w:rPr>
          <w:i/>
        </w:rPr>
        <w:t xml:space="preserve">neural network. </w:t>
      </w:r>
      <w:r>
        <w:t xml:space="preserve">CNN sering digunakan untuk memproses sebuah gambar, baik untuk klasifikasi gambar, deteksi objek dalam gambar, pengenalan wajah, dan lain-lain. CNN dalam memproses sebuah gambar memerlukan masukan sebuah </w:t>
      </w:r>
      <w:r>
        <w:rPr>
          <w:i/>
        </w:rPr>
        <w:t>array</w:t>
      </w:r>
      <w:r>
        <w:t xml:space="preserve"> dari gambar tersebut. Ukuran </w:t>
      </w:r>
      <w:r>
        <w:rPr>
          <w:i/>
        </w:rPr>
        <w:t>array</w:t>
      </w:r>
      <w:r>
        <w:t xml:space="preserve"> tersebut tergantung dari resolusi gambar tersebut. Biasanya </w:t>
      </w:r>
      <w:r>
        <w:rPr>
          <w:i/>
        </w:rPr>
        <w:t>array</w:t>
      </w:r>
      <w:r>
        <w:t xml:space="preserve"> akan berukuran H x W x D, dimana H adalah </w:t>
      </w:r>
      <w:r>
        <w:rPr>
          <w:i/>
        </w:rPr>
        <w:t>Height</w:t>
      </w:r>
      <w:r>
        <w:t xml:space="preserve"> atau tinggi gambar, W adalah </w:t>
      </w:r>
      <w:r>
        <w:rPr>
          <w:i/>
        </w:rPr>
        <w:t>Width</w:t>
      </w:r>
      <w:r>
        <w:t xml:space="preserve"> atau lebar gambar, dan D adalah </w:t>
      </w:r>
      <w:r>
        <w:rPr>
          <w:i/>
        </w:rPr>
        <w:t>Dimension</w:t>
      </w:r>
      <w:r>
        <w:t xml:space="preserve"> atau dimensi gambar. Nilai D mengacu pada jenis gambar, gambar yang berwarna akan memiliki nilai D = 3 yang merepresentasikan ke nilai RGB dari gambar tersebut, sedangkan untuk D = 1 untuk gambar grayscale atau biner. Ilustrasi dari arsitektur </w:t>
      </w:r>
      <w:r>
        <w:rPr>
          <w:i/>
        </w:rPr>
        <w:t>Convolutional Neural Network</w:t>
      </w:r>
      <w:r>
        <w:t xml:space="preserve"> dapat dilihat pada Gambar 2.1 berikut.</w:t>
      </w:r>
      <w:bookmarkEnd w:id="37"/>
    </w:p>
    <w:p w14:paraId="1A4084B4" w14:textId="77777777" w:rsidR="00F93A76" w:rsidRDefault="00124769">
      <w:pPr>
        <w:keepNext/>
        <w:jc w:val="center"/>
      </w:pPr>
      <w:r>
        <w:rPr>
          <w:noProof/>
          <w:lang w:eastAsia="en-US"/>
        </w:rPr>
        <w:drawing>
          <wp:inline distT="0" distB="0" distL="0" distR="0" wp14:anchorId="31964F47" wp14:editId="6E6C35B9">
            <wp:extent cx="4921885" cy="1638935"/>
            <wp:effectExtent l="0" t="0" r="0" b="0"/>
            <wp:docPr id="14000" name="image11.png"/>
            <wp:cNvGraphicFramePr/>
            <a:graphic xmlns:a="http://schemas.openxmlformats.org/drawingml/2006/main">
              <a:graphicData uri="http://schemas.openxmlformats.org/drawingml/2006/picture">
                <pic:pic xmlns:pic="http://schemas.openxmlformats.org/drawingml/2006/picture">
                  <pic:nvPicPr>
                    <pic:cNvPr id="14000" name="image11.png"/>
                    <pic:cNvPicPr preferRelativeResize="0"/>
                  </pic:nvPicPr>
                  <pic:blipFill>
                    <a:blip r:embed="rId20"/>
                    <a:srcRect/>
                    <a:stretch>
                      <a:fillRect/>
                    </a:stretch>
                  </pic:blipFill>
                  <pic:spPr>
                    <a:xfrm>
                      <a:off x="0" y="0"/>
                      <a:ext cx="4921975" cy="1638935"/>
                    </a:xfrm>
                    <a:prstGeom prst="rect">
                      <a:avLst/>
                    </a:prstGeom>
                  </pic:spPr>
                </pic:pic>
              </a:graphicData>
            </a:graphic>
          </wp:inline>
        </w:drawing>
      </w:r>
    </w:p>
    <w:p w14:paraId="382FA25E" w14:textId="77777777" w:rsidR="00F93A76" w:rsidRDefault="00124769">
      <w:pPr>
        <w:pStyle w:val="Caption"/>
        <w:jc w:val="center"/>
      </w:pPr>
      <w:bookmarkStart w:id="38" w:name="_Toc136799505"/>
      <w:bookmarkStart w:id="39" w:name="_Hlk142725541"/>
      <w:r>
        <w:t>Gambar 2.</w:t>
      </w:r>
      <w:r>
        <w:fldChar w:fldCharType="begin"/>
      </w:r>
      <w:r>
        <w:instrText xml:space="preserve"> SEQ Gambar \* ARABIC </w:instrText>
      </w:r>
      <w:r>
        <w:fldChar w:fldCharType="separate"/>
      </w:r>
      <w:r w:rsidR="00A8538E">
        <w:rPr>
          <w:noProof/>
        </w:rPr>
        <w:t>1</w:t>
      </w:r>
      <w:r>
        <w:fldChar w:fldCharType="end"/>
      </w:r>
      <w:r>
        <w:t xml:space="preserve"> </w:t>
      </w:r>
      <w:r>
        <w:rPr>
          <w:b w:val="0"/>
          <w:bCs/>
        </w:rPr>
        <w:t>Arsitektur Convolutional Neural Network</w:t>
      </w:r>
      <w:bookmarkEnd w:id="38"/>
    </w:p>
    <w:p w14:paraId="1674B3BD" w14:textId="77777777" w:rsidR="00F93A76" w:rsidRDefault="00124769">
      <w:pPr>
        <w:ind w:firstLine="851"/>
        <w:jc w:val="both"/>
      </w:pPr>
      <w:r>
        <w:t>Berdasarkan gambar 2.1, tahap pertama pada arsitektur CNN adalah tahap konvolusi. Tahap ini dilakukan dengan menggunakan sebuah kernel dengan ukuran tertentu. Perhitungan jumlah kernel yang dipakai tergantung dari jumlah fitur yang dihasilkan. Kemudian dilanjutkan menuju fungsi aktivasi, biasanya menggunakan fungsi aktivasi ReLU (</w:t>
      </w:r>
      <w:r>
        <w:rPr>
          <w:i/>
        </w:rPr>
        <w:t>Rectifier Linear Unit</w:t>
      </w:r>
      <w:r>
        <w:t xml:space="preserve">), Selanjutnya setelah keluar dari proses fungsi aktivasi kemudian melalui proses </w:t>
      </w:r>
      <w:r>
        <w:rPr>
          <w:i/>
        </w:rPr>
        <w:t>pooling</w:t>
      </w:r>
      <w:r>
        <w:t xml:space="preserve">. Proses ini diulang beberapa kali sampai didapatkan peta fitur yang cukup untuk dilanjutkan ke </w:t>
      </w:r>
      <w:r>
        <w:rPr>
          <w:i/>
        </w:rPr>
        <w:t>fully connected neural network</w:t>
      </w:r>
      <w:r>
        <w:t xml:space="preserve">, dan dari </w:t>
      </w:r>
      <w:r>
        <w:rPr>
          <w:i/>
        </w:rPr>
        <w:t>fully connected network</w:t>
      </w:r>
      <w:r>
        <w:t xml:space="preserve"> adalah </w:t>
      </w:r>
      <w:r>
        <w:rPr>
          <w:i/>
        </w:rPr>
        <w:t>output class</w:t>
      </w:r>
      <w:r>
        <w:t xml:space="preserve">. Berikut adalah </w:t>
      </w:r>
      <w:r>
        <w:lastRenderedPageBreak/>
        <w:t xml:space="preserve">beberapa proses yang harus dilewati saat </w:t>
      </w:r>
      <w:r>
        <w:rPr>
          <w:i/>
        </w:rPr>
        <w:t>menggunakan Convolutional neural network</w:t>
      </w:r>
      <w:r>
        <w:t xml:space="preserve"> diantaranya</w:t>
      </w:r>
      <w:bookmarkEnd w:id="39"/>
      <w:r>
        <w:t>:</w:t>
      </w:r>
    </w:p>
    <w:p w14:paraId="162006FF" w14:textId="77777777" w:rsidR="00F93A76" w:rsidRDefault="00124769">
      <w:pPr>
        <w:pStyle w:val="Heading4"/>
        <w:numPr>
          <w:ilvl w:val="0"/>
          <w:numId w:val="9"/>
        </w:numPr>
        <w:ind w:left="851" w:hanging="851"/>
      </w:pPr>
      <w:bookmarkStart w:id="40" w:name="_Hlk142725559"/>
      <w:r>
        <w:t>Convolution Layer</w:t>
      </w:r>
    </w:p>
    <w:p w14:paraId="65B913FD" w14:textId="77777777" w:rsidR="00F93A76" w:rsidRDefault="00124769">
      <w:pPr>
        <w:spacing w:after="0"/>
        <w:ind w:firstLine="851"/>
        <w:jc w:val="both"/>
      </w:pPr>
      <w:bookmarkStart w:id="41" w:name="_Hlk142725621"/>
      <w:bookmarkStart w:id="42" w:name="_Hlk142725595"/>
      <w:bookmarkEnd w:id="40"/>
      <w:r>
        <w:rPr>
          <w:i/>
        </w:rPr>
        <w:t>Convolutional layer</w:t>
      </w:r>
      <w:r>
        <w:t xml:space="preserve"> berfungsi untuk mengenali atribut-atribut unik pada sebuah objek.  Atribut-atribut yang lebih rendah membentuk atribut lebih tinggi contohnya atribut wajah dibentuk dari atribut mata, telinga, dan hidung. Atribut mata dibentuk dari garis, lengkungan dan bintik hitam</w:t>
      </w:r>
      <w:bookmarkEnd w:id="41"/>
      <w:r>
        <w:t>.</w:t>
      </w:r>
    </w:p>
    <w:p w14:paraId="0840C953" w14:textId="77777777" w:rsidR="00F93A76" w:rsidRDefault="00124769">
      <w:pPr>
        <w:spacing w:after="0"/>
        <w:ind w:firstLine="851"/>
        <w:jc w:val="both"/>
      </w:pPr>
      <w:bookmarkStart w:id="43" w:name="_Hlk142725650"/>
      <w:r>
        <w:rPr>
          <w:i/>
        </w:rPr>
        <w:t>Convolutional layer</w:t>
      </w:r>
      <w:r>
        <w:t xml:space="preserve"> menerapkan operasi </w:t>
      </w:r>
      <w:r>
        <w:rPr>
          <w:i/>
        </w:rPr>
        <w:t>convolution</w:t>
      </w:r>
      <w:r>
        <w:t xml:space="preserve"> ke </w:t>
      </w:r>
      <w:r>
        <w:rPr>
          <w:i/>
        </w:rPr>
        <w:t>input</w:t>
      </w:r>
      <w:r>
        <w:t xml:space="preserve">, meneruskan hasilnya ke lapisan berikutnya. </w:t>
      </w:r>
      <w:r>
        <w:rPr>
          <w:i/>
        </w:rPr>
        <w:t xml:space="preserve">Convolution </w:t>
      </w:r>
      <w:r>
        <w:t xml:space="preserve">mengubah semua piksel dalam bidang reseptifnya menjadi satu nilai. Misalnya, jika akan menerapkan </w:t>
      </w:r>
      <w:r>
        <w:rPr>
          <w:i/>
        </w:rPr>
        <w:t xml:space="preserve">convolution </w:t>
      </w:r>
      <w:r>
        <w:t xml:space="preserve">ke gambar, langkah pertama yaitu adalah mengurangi ukuran gambar serta menyatukan semua informasi di bidang menjadi satu piksel. Hasil akhir dari </w:t>
      </w:r>
      <w:r>
        <w:rPr>
          <w:i/>
        </w:rPr>
        <w:t>convolutional layer</w:t>
      </w:r>
      <w:r>
        <w:t xml:space="preserve"> adalah sebuah vektor. </w:t>
      </w:r>
    </w:p>
    <w:p w14:paraId="387824A8" w14:textId="77777777" w:rsidR="00F93A76" w:rsidRDefault="00124769">
      <w:pPr>
        <w:spacing w:after="0"/>
        <w:ind w:firstLine="851"/>
        <w:jc w:val="both"/>
        <w:rPr>
          <w:sz w:val="23"/>
          <w:szCs w:val="23"/>
        </w:rPr>
      </w:pPr>
      <w:r>
        <w:t xml:space="preserve">Proses </w:t>
      </w:r>
      <w:r>
        <w:rPr>
          <w:i/>
        </w:rPr>
        <w:t xml:space="preserve">convolution </w:t>
      </w:r>
      <w:r>
        <w:t xml:space="preserve">adalah proses yang mengaplikasikan filter pada gambar. Pada proses </w:t>
      </w:r>
      <w:r>
        <w:rPr>
          <w:i/>
        </w:rPr>
        <w:t xml:space="preserve">convolution </w:t>
      </w:r>
      <w:r>
        <w:t xml:space="preserve">ada perkalian matriks terhadap filter dan area pada gambar. Cara kerja lapisan konvolusi </w:t>
      </w:r>
      <w:r>
        <w:rPr>
          <w:sz w:val="23"/>
          <w:szCs w:val="23"/>
        </w:rPr>
        <w:t>Dapat dilihat pada Gambar 2.2 dan Gambar 2.3</w:t>
      </w:r>
      <w:bookmarkEnd w:id="42"/>
      <w:bookmarkEnd w:id="43"/>
      <w:r>
        <w:rPr>
          <w:sz w:val="23"/>
          <w:szCs w:val="23"/>
        </w:rPr>
        <w:t>.</w:t>
      </w:r>
    </w:p>
    <w:p w14:paraId="74232103" w14:textId="77777777" w:rsidR="00F93A76" w:rsidRDefault="00124769">
      <w:pPr>
        <w:keepNext/>
        <w:jc w:val="center"/>
      </w:pPr>
      <w:r>
        <w:rPr>
          <w:noProof/>
          <w:lang w:eastAsia="en-US"/>
        </w:rPr>
        <w:drawing>
          <wp:inline distT="0" distB="0" distL="0" distR="0" wp14:anchorId="4855FFBB" wp14:editId="264076C9">
            <wp:extent cx="4884420" cy="1684020"/>
            <wp:effectExtent l="0" t="0" r="0" b="0"/>
            <wp:docPr id="13999" name="image20.png"/>
            <wp:cNvGraphicFramePr/>
            <a:graphic xmlns:a="http://schemas.openxmlformats.org/drawingml/2006/main">
              <a:graphicData uri="http://schemas.openxmlformats.org/drawingml/2006/picture">
                <pic:pic xmlns:pic="http://schemas.openxmlformats.org/drawingml/2006/picture">
                  <pic:nvPicPr>
                    <pic:cNvPr id="13999" name="image20.pn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4888904" cy="1685553"/>
                    </a:xfrm>
                    <a:prstGeom prst="rect">
                      <a:avLst/>
                    </a:prstGeom>
                  </pic:spPr>
                </pic:pic>
              </a:graphicData>
            </a:graphic>
          </wp:inline>
        </w:drawing>
      </w:r>
    </w:p>
    <w:p w14:paraId="02B66415" w14:textId="77777777" w:rsidR="00F93A76" w:rsidRDefault="00124769">
      <w:pPr>
        <w:pStyle w:val="Caption"/>
        <w:jc w:val="center"/>
      </w:pPr>
      <w:bookmarkStart w:id="44" w:name="_Toc136799506"/>
      <w:bookmarkStart w:id="45" w:name="_Hlk142725679"/>
      <w:r>
        <w:t>Gambar 2.</w:t>
      </w:r>
      <w:r>
        <w:fldChar w:fldCharType="begin"/>
      </w:r>
      <w:r>
        <w:instrText xml:space="preserve"> SEQ Gambar \* ARABIC </w:instrText>
      </w:r>
      <w:r>
        <w:fldChar w:fldCharType="separate"/>
      </w:r>
      <w:r w:rsidR="00A8538E">
        <w:rPr>
          <w:noProof/>
        </w:rPr>
        <w:t>2</w:t>
      </w:r>
      <w:r>
        <w:fldChar w:fldCharType="end"/>
      </w:r>
      <w:r>
        <w:t xml:space="preserve"> </w:t>
      </w:r>
      <w:r>
        <w:rPr>
          <w:b w:val="0"/>
          <w:bCs/>
        </w:rPr>
        <w:t>Proses Konvolusi</w:t>
      </w:r>
      <w:bookmarkEnd w:id="44"/>
    </w:p>
    <w:bookmarkEnd w:id="45"/>
    <w:p w14:paraId="2A2A3400" w14:textId="77777777" w:rsidR="00F93A76" w:rsidRDefault="00124769">
      <w:pPr>
        <w:keepNext/>
        <w:jc w:val="center"/>
      </w:pPr>
      <w:r>
        <w:rPr>
          <w:noProof/>
          <w:lang w:eastAsia="en-US"/>
        </w:rPr>
        <w:lastRenderedPageBreak/>
        <w:drawing>
          <wp:inline distT="0" distB="0" distL="0" distR="0" wp14:anchorId="1219CC4C" wp14:editId="02BF39D5">
            <wp:extent cx="4709160" cy="3627120"/>
            <wp:effectExtent l="0" t="0" r="0" b="0"/>
            <wp:docPr id="14002" name="image15.png"/>
            <wp:cNvGraphicFramePr/>
            <a:graphic xmlns:a="http://schemas.openxmlformats.org/drawingml/2006/main">
              <a:graphicData uri="http://schemas.openxmlformats.org/drawingml/2006/picture">
                <pic:pic xmlns:pic="http://schemas.openxmlformats.org/drawingml/2006/picture">
                  <pic:nvPicPr>
                    <pic:cNvPr id="14002" name="image15.png"/>
                    <pic:cNvPicPr preferRelativeResize="0"/>
                  </pic:nvPicPr>
                  <pic:blipFill>
                    <a:blip r:embed="rId22"/>
                    <a:srcRect/>
                    <a:stretch>
                      <a:fillRect/>
                    </a:stretch>
                  </pic:blipFill>
                  <pic:spPr>
                    <a:xfrm>
                      <a:off x="0" y="0"/>
                      <a:ext cx="4709160" cy="3627120"/>
                    </a:xfrm>
                    <a:prstGeom prst="rect">
                      <a:avLst/>
                    </a:prstGeom>
                  </pic:spPr>
                </pic:pic>
              </a:graphicData>
            </a:graphic>
          </wp:inline>
        </w:drawing>
      </w:r>
    </w:p>
    <w:p w14:paraId="3019AA96" w14:textId="77777777" w:rsidR="00F93A76" w:rsidRDefault="00124769">
      <w:pPr>
        <w:pStyle w:val="Caption"/>
        <w:jc w:val="center"/>
      </w:pPr>
      <w:bookmarkStart w:id="46" w:name="_Toc136799507"/>
      <w:bookmarkStart w:id="47" w:name="_Hlk142725717"/>
      <w:r>
        <w:t>Gambar 2.</w:t>
      </w:r>
      <w:r>
        <w:fldChar w:fldCharType="begin"/>
      </w:r>
      <w:r>
        <w:instrText xml:space="preserve"> SEQ Gambar \* ARABIC </w:instrText>
      </w:r>
      <w:r>
        <w:fldChar w:fldCharType="separate"/>
      </w:r>
      <w:r w:rsidR="00A8538E">
        <w:rPr>
          <w:noProof/>
        </w:rPr>
        <w:t>3</w:t>
      </w:r>
      <w:r>
        <w:fldChar w:fldCharType="end"/>
      </w:r>
      <w:r>
        <w:t xml:space="preserve"> </w:t>
      </w:r>
      <w:r>
        <w:rPr>
          <w:b w:val="0"/>
          <w:bCs/>
        </w:rPr>
        <w:t>Proses Convolutional Layer Lengkap</w:t>
      </w:r>
      <w:bookmarkEnd w:id="46"/>
    </w:p>
    <w:p w14:paraId="63B20B04" w14:textId="77777777" w:rsidR="00F93A76" w:rsidRDefault="00124769">
      <w:pPr>
        <w:ind w:firstLine="851"/>
      </w:pPr>
      <w:bookmarkStart w:id="48" w:name="_Hlk142725733"/>
      <w:bookmarkEnd w:id="47"/>
      <w:r>
        <w:t>Filter hanyalah sebuah matriks yang berisi angka-angka, seperti Gambar 2.4 dibawah ini</w:t>
      </w:r>
      <w:bookmarkEnd w:id="48"/>
      <w:r>
        <w:t>.</w:t>
      </w:r>
    </w:p>
    <w:p w14:paraId="405D8014" w14:textId="77777777" w:rsidR="00F93A76" w:rsidRDefault="00124769">
      <w:pPr>
        <w:keepNext/>
        <w:jc w:val="center"/>
      </w:pPr>
      <w:r>
        <w:rPr>
          <w:noProof/>
          <w:lang w:eastAsia="en-US"/>
        </w:rPr>
        <w:drawing>
          <wp:inline distT="0" distB="0" distL="0" distR="0" wp14:anchorId="7D1A5905" wp14:editId="76D6214E">
            <wp:extent cx="2047240" cy="2102485"/>
            <wp:effectExtent l="0" t="0" r="0" b="0"/>
            <wp:docPr id="14001" name="image13.png"/>
            <wp:cNvGraphicFramePr/>
            <a:graphic xmlns:a="http://schemas.openxmlformats.org/drawingml/2006/main">
              <a:graphicData uri="http://schemas.openxmlformats.org/drawingml/2006/picture">
                <pic:pic xmlns:pic="http://schemas.openxmlformats.org/drawingml/2006/picture">
                  <pic:nvPicPr>
                    <pic:cNvPr id="14001" name="image13.png"/>
                    <pic:cNvPicPr preferRelativeResize="0"/>
                  </pic:nvPicPr>
                  <pic:blipFill>
                    <a:blip r:embed="rId23"/>
                    <a:srcRect/>
                    <a:stretch>
                      <a:fillRect/>
                    </a:stretch>
                  </pic:blipFill>
                  <pic:spPr>
                    <a:xfrm>
                      <a:off x="0" y="0"/>
                      <a:ext cx="2047692" cy="2102663"/>
                    </a:xfrm>
                    <a:prstGeom prst="rect">
                      <a:avLst/>
                    </a:prstGeom>
                  </pic:spPr>
                </pic:pic>
              </a:graphicData>
            </a:graphic>
          </wp:inline>
        </w:drawing>
      </w:r>
    </w:p>
    <w:p w14:paraId="5E07611F" w14:textId="77777777" w:rsidR="00F93A76" w:rsidRDefault="00124769">
      <w:pPr>
        <w:pStyle w:val="Caption"/>
        <w:jc w:val="center"/>
      </w:pPr>
      <w:bookmarkStart w:id="49" w:name="_Toc136799508"/>
      <w:bookmarkStart w:id="50" w:name="_Hlk142725756"/>
      <w:r>
        <w:t>Gambar 2.</w:t>
      </w:r>
      <w:r>
        <w:fldChar w:fldCharType="begin"/>
      </w:r>
      <w:r>
        <w:instrText xml:space="preserve"> SEQ Gambar \* ARABIC </w:instrText>
      </w:r>
      <w:r>
        <w:fldChar w:fldCharType="separate"/>
      </w:r>
      <w:r w:rsidR="00A8538E">
        <w:rPr>
          <w:noProof/>
        </w:rPr>
        <w:t>4</w:t>
      </w:r>
      <w:r>
        <w:fldChar w:fldCharType="end"/>
      </w:r>
      <w:r>
        <w:rPr>
          <w:b w:val="0"/>
          <w:bCs/>
        </w:rPr>
        <w:t xml:space="preserve"> Proses Filter</w:t>
      </w:r>
      <w:bookmarkEnd w:id="49"/>
    </w:p>
    <w:p w14:paraId="5C25C4A4" w14:textId="77777777" w:rsidR="00F93A76" w:rsidRDefault="00124769">
      <w:pPr>
        <w:spacing w:after="0"/>
        <w:ind w:firstLine="851"/>
        <w:jc w:val="both"/>
      </w:pPr>
      <w:bookmarkStart w:id="51" w:name="_Hlk142725765"/>
      <w:bookmarkEnd w:id="50"/>
      <w:r>
        <w:lastRenderedPageBreak/>
        <w:t>Pada gambar 2.4, terdapat 3 buah filter yang merupakan matriks 3x3 dan sebuah objek gambar berupa huruf X. Filter yang berada di sebelah kiri digambarkan dapat mengenali garis yang terdapat pada kotak hijau. Setiap filter berbeda dapat mengenali atribut yang berbeda seperti, filter di kanan dapat mengenali atribut objek x yang berada di kotak merah.</w:t>
      </w:r>
    </w:p>
    <w:p w14:paraId="2FF5B460" w14:textId="77777777" w:rsidR="00F93A76" w:rsidRDefault="00124769">
      <w:pPr>
        <w:ind w:firstLine="851"/>
        <w:jc w:val="both"/>
      </w:pPr>
      <w:r>
        <w:t>Seekor kucing dan anjing dapat dibedakan berdasarkan bentuknya, dengan filter seperti pada gambar yang paling kanan, sistem dapat mendeteksi garis-garis yang bisa menunjukkan apakah itu merupakan seekor kucing atau anjing berdasarkan bentuk garisnya. Hal ini menunjukan kinerja dari filter sangat membantu dalam mengenali pola dari suatu objek</w:t>
      </w:r>
      <w:bookmarkEnd w:id="51"/>
      <w:r>
        <w:t>.</w:t>
      </w:r>
    </w:p>
    <w:p w14:paraId="001596D4" w14:textId="77777777" w:rsidR="00F93A76" w:rsidRDefault="00124769">
      <w:pPr>
        <w:pStyle w:val="Heading4"/>
        <w:numPr>
          <w:ilvl w:val="0"/>
          <w:numId w:val="9"/>
        </w:numPr>
        <w:ind w:left="851" w:hanging="851"/>
      </w:pPr>
      <w:r>
        <w:t>Pooling Layer</w:t>
      </w:r>
    </w:p>
    <w:p w14:paraId="5747EF39" w14:textId="77777777" w:rsidR="00F93A76" w:rsidRDefault="00124769">
      <w:pPr>
        <w:ind w:firstLine="851"/>
        <w:jc w:val="both"/>
      </w:pPr>
      <w:bookmarkStart w:id="52" w:name="_Hlk142725945"/>
      <w:r>
        <w:rPr>
          <w:i/>
        </w:rPr>
        <w:t>Pooling layer</w:t>
      </w:r>
      <w:r>
        <w:t xml:space="preserve"> adalah layer baru yang biasanya ditambahkan setelah lapisan </w:t>
      </w:r>
      <w:r>
        <w:rPr>
          <w:i/>
        </w:rPr>
        <w:t>convolution</w:t>
      </w:r>
      <w:r>
        <w:t xml:space="preserve">. </w:t>
      </w:r>
      <w:r>
        <w:rPr>
          <w:i/>
        </w:rPr>
        <w:t>Pooling layer</w:t>
      </w:r>
      <w:r>
        <w:t xml:space="preserve"> digunakan untuk mengurangi dimensi </w:t>
      </w:r>
      <w:r>
        <w:rPr>
          <w:i/>
        </w:rPr>
        <w:t>array</w:t>
      </w:r>
      <w:r>
        <w:t xml:space="preserve"> dengan tetap mempertahankan informasi pada  gambar. Dengan demikian, ini mengurangi jumlah parameter untuk dipelajari dan jumlah komputasi yang dilakukan dalam jaringan. Seperti pada Gambar 2.5 di mana ketika resolusi dikurangi sampai batas tertentu kita masih bisa mendapatkan informasi mengenai objek pada gambar</w:t>
      </w:r>
      <w:bookmarkEnd w:id="52"/>
      <w:r>
        <w:t>.</w:t>
      </w:r>
    </w:p>
    <w:p w14:paraId="7DB13DFD" w14:textId="77777777" w:rsidR="00F93A76" w:rsidRDefault="00124769">
      <w:pPr>
        <w:keepNext/>
        <w:jc w:val="center"/>
      </w:pPr>
      <w:r>
        <w:rPr>
          <w:noProof/>
          <w:lang w:eastAsia="en-US"/>
        </w:rPr>
        <w:drawing>
          <wp:inline distT="0" distB="0" distL="0" distR="0" wp14:anchorId="0FC8B449" wp14:editId="21B90D3E">
            <wp:extent cx="2169160" cy="2412365"/>
            <wp:effectExtent l="0" t="0" r="0" b="0"/>
            <wp:docPr id="14004" name="image31.png"/>
            <wp:cNvGraphicFramePr/>
            <a:graphic xmlns:a="http://schemas.openxmlformats.org/drawingml/2006/main">
              <a:graphicData uri="http://schemas.openxmlformats.org/drawingml/2006/picture">
                <pic:pic xmlns:pic="http://schemas.openxmlformats.org/drawingml/2006/picture">
                  <pic:nvPicPr>
                    <pic:cNvPr id="14004" name="image31.png"/>
                    <pic:cNvPicPr preferRelativeResize="0"/>
                  </pic:nvPicPr>
                  <pic:blipFill>
                    <a:blip r:embed="rId24"/>
                    <a:srcRect/>
                    <a:stretch>
                      <a:fillRect/>
                    </a:stretch>
                  </pic:blipFill>
                  <pic:spPr>
                    <a:xfrm>
                      <a:off x="0" y="0"/>
                      <a:ext cx="2169730" cy="2412430"/>
                    </a:xfrm>
                    <a:prstGeom prst="rect">
                      <a:avLst/>
                    </a:prstGeom>
                  </pic:spPr>
                </pic:pic>
              </a:graphicData>
            </a:graphic>
          </wp:inline>
        </w:drawing>
      </w:r>
    </w:p>
    <w:p w14:paraId="13A40A0D" w14:textId="77777777" w:rsidR="00F93A76" w:rsidRDefault="00124769">
      <w:pPr>
        <w:pStyle w:val="Caption"/>
        <w:jc w:val="center"/>
      </w:pPr>
      <w:bookmarkStart w:id="53" w:name="_Toc136799509"/>
      <w:r>
        <w:t>Gambar 2.</w:t>
      </w:r>
      <w:r>
        <w:fldChar w:fldCharType="begin"/>
      </w:r>
      <w:r>
        <w:instrText xml:space="preserve"> SEQ Gambar \* ARABIC </w:instrText>
      </w:r>
      <w:r>
        <w:fldChar w:fldCharType="separate"/>
      </w:r>
      <w:r w:rsidR="00A8538E">
        <w:rPr>
          <w:noProof/>
        </w:rPr>
        <w:t>5</w:t>
      </w:r>
      <w:r>
        <w:fldChar w:fldCharType="end"/>
      </w:r>
      <w:r>
        <w:t xml:space="preserve"> </w:t>
      </w:r>
      <w:r>
        <w:rPr>
          <w:b w:val="0"/>
          <w:bCs/>
        </w:rPr>
        <w:t>Contoh Pooling Layer</w:t>
      </w:r>
      <w:bookmarkEnd w:id="53"/>
    </w:p>
    <w:p w14:paraId="17224102" w14:textId="77777777" w:rsidR="00F93A76" w:rsidRDefault="00F93A76">
      <w:pPr>
        <w:ind w:firstLine="851"/>
        <w:rPr>
          <w:b/>
          <w:color w:val="000000"/>
        </w:rPr>
      </w:pPr>
    </w:p>
    <w:p w14:paraId="1824AA9E" w14:textId="77777777" w:rsidR="00F93A76" w:rsidRDefault="00124769">
      <w:pPr>
        <w:ind w:firstLine="851"/>
      </w:pPr>
      <w:bookmarkStart w:id="54" w:name="_Hlk142725986"/>
      <w:r>
        <w:t>Dalam pooling layer terdapat dua macam pooling yang biasa digunakan.</w:t>
      </w:r>
    </w:p>
    <w:p w14:paraId="51B22E6A" w14:textId="77777777" w:rsidR="00F93A76" w:rsidRDefault="00124769">
      <w:pPr>
        <w:widowControl w:val="0"/>
        <w:numPr>
          <w:ilvl w:val="0"/>
          <w:numId w:val="10"/>
        </w:numPr>
        <w:spacing w:after="0"/>
        <w:jc w:val="both"/>
        <w:rPr>
          <w:i/>
          <w:color w:val="000000"/>
        </w:rPr>
      </w:pPr>
      <w:r>
        <w:rPr>
          <w:i/>
          <w:color w:val="000000"/>
        </w:rPr>
        <w:t>Max Pooling</w:t>
      </w:r>
    </w:p>
    <w:p w14:paraId="3BAB6922" w14:textId="77777777" w:rsidR="00F93A76" w:rsidRDefault="00124769">
      <w:pPr>
        <w:spacing w:after="0"/>
        <w:ind w:left="1440"/>
        <w:rPr>
          <w:color w:val="000000"/>
        </w:rPr>
      </w:pPr>
      <w:r>
        <w:rPr>
          <w:color w:val="000000"/>
        </w:rPr>
        <w:t xml:space="preserve">Operasi </w:t>
      </w:r>
      <w:r>
        <w:rPr>
          <w:i/>
          <w:color w:val="000000"/>
        </w:rPr>
        <w:t xml:space="preserve">pooling </w:t>
      </w:r>
      <w:r>
        <w:rPr>
          <w:color w:val="000000"/>
        </w:rPr>
        <w:t xml:space="preserve">yang mengambil nilai maksimum dari </w:t>
      </w:r>
      <w:r>
        <w:rPr>
          <w:i/>
          <w:color w:val="000000"/>
        </w:rPr>
        <w:t>array</w:t>
      </w:r>
      <w:r>
        <w:rPr>
          <w:color w:val="000000"/>
        </w:rPr>
        <w:t xml:space="preserve"> gambar</w:t>
      </w:r>
    </w:p>
    <w:p w14:paraId="39ED01E9" w14:textId="77777777" w:rsidR="00F93A76" w:rsidRDefault="00124769">
      <w:pPr>
        <w:widowControl w:val="0"/>
        <w:numPr>
          <w:ilvl w:val="0"/>
          <w:numId w:val="11"/>
        </w:numPr>
        <w:spacing w:after="0"/>
        <w:jc w:val="both"/>
        <w:rPr>
          <w:i/>
          <w:color w:val="000000"/>
        </w:rPr>
      </w:pPr>
      <w:r>
        <w:rPr>
          <w:i/>
          <w:color w:val="000000"/>
        </w:rPr>
        <w:t>Average Pooling</w:t>
      </w:r>
    </w:p>
    <w:p w14:paraId="546F2933" w14:textId="77777777" w:rsidR="00F93A76" w:rsidRDefault="00124769">
      <w:pPr>
        <w:ind w:left="1440"/>
        <w:rPr>
          <w:color w:val="000000"/>
        </w:rPr>
      </w:pPr>
      <w:r>
        <w:rPr>
          <w:color w:val="000000"/>
        </w:rPr>
        <w:t xml:space="preserve">Operasi </w:t>
      </w:r>
      <w:r>
        <w:rPr>
          <w:i/>
          <w:color w:val="000000"/>
        </w:rPr>
        <w:t xml:space="preserve">pooling </w:t>
      </w:r>
      <w:r>
        <w:rPr>
          <w:color w:val="000000"/>
        </w:rPr>
        <w:t xml:space="preserve">yang mengambil nilai rata-rata dari </w:t>
      </w:r>
      <w:r>
        <w:rPr>
          <w:i/>
          <w:color w:val="000000"/>
        </w:rPr>
        <w:t>array</w:t>
      </w:r>
      <w:r>
        <w:rPr>
          <w:color w:val="000000"/>
        </w:rPr>
        <w:t xml:space="preserve"> gambar</w:t>
      </w:r>
      <w:bookmarkEnd w:id="54"/>
      <w:r>
        <w:rPr>
          <w:color w:val="000000"/>
        </w:rPr>
        <w:t>.</w:t>
      </w:r>
    </w:p>
    <w:p w14:paraId="478C7666" w14:textId="77777777" w:rsidR="00F93A76" w:rsidRDefault="00124769">
      <w:pPr>
        <w:keepNext/>
        <w:jc w:val="center"/>
      </w:pPr>
      <w:r>
        <w:rPr>
          <w:noProof/>
          <w:lang w:eastAsia="en-US"/>
        </w:rPr>
        <w:drawing>
          <wp:inline distT="0" distB="0" distL="0" distR="0" wp14:anchorId="533DCA41" wp14:editId="04850B70">
            <wp:extent cx="3874770" cy="2488565"/>
            <wp:effectExtent l="0" t="0" r="0" b="0"/>
            <wp:docPr id="14003" name="image19.png"/>
            <wp:cNvGraphicFramePr/>
            <a:graphic xmlns:a="http://schemas.openxmlformats.org/drawingml/2006/main">
              <a:graphicData uri="http://schemas.openxmlformats.org/drawingml/2006/picture">
                <pic:pic xmlns:pic="http://schemas.openxmlformats.org/drawingml/2006/picture">
                  <pic:nvPicPr>
                    <pic:cNvPr id="14003" name="image19.png"/>
                    <pic:cNvPicPr preferRelativeResize="0"/>
                  </pic:nvPicPr>
                  <pic:blipFill>
                    <a:blip r:embed="rId25"/>
                    <a:srcRect/>
                    <a:stretch>
                      <a:fillRect/>
                    </a:stretch>
                  </pic:blipFill>
                  <pic:spPr>
                    <a:xfrm>
                      <a:off x="0" y="0"/>
                      <a:ext cx="3875100" cy="2488885"/>
                    </a:xfrm>
                    <a:prstGeom prst="rect">
                      <a:avLst/>
                    </a:prstGeom>
                  </pic:spPr>
                </pic:pic>
              </a:graphicData>
            </a:graphic>
          </wp:inline>
        </w:drawing>
      </w:r>
    </w:p>
    <w:p w14:paraId="72A6FDF8" w14:textId="77777777" w:rsidR="00F93A76" w:rsidRDefault="00124769">
      <w:pPr>
        <w:pStyle w:val="Caption"/>
        <w:jc w:val="center"/>
      </w:pPr>
      <w:bookmarkStart w:id="55" w:name="_Toc136799510"/>
      <w:bookmarkStart w:id="56" w:name="_Hlk142726027"/>
      <w:r>
        <w:t>Gambar 2.</w:t>
      </w:r>
      <w:r>
        <w:fldChar w:fldCharType="begin"/>
      </w:r>
      <w:r>
        <w:instrText xml:space="preserve"> SEQ Gambar \* ARABIC </w:instrText>
      </w:r>
      <w:r>
        <w:fldChar w:fldCharType="separate"/>
      </w:r>
      <w:r w:rsidR="00A8538E">
        <w:rPr>
          <w:noProof/>
        </w:rPr>
        <w:t>6</w:t>
      </w:r>
      <w:r>
        <w:fldChar w:fldCharType="end"/>
      </w:r>
      <w:r>
        <w:t xml:space="preserve"> </w:t>
      </w:r>
      <w:r>
        <w:rPr>
          <w:b w:val="0"/>
          <w:bCs/>
        </w:rPr>
        <w:t xml:space="preserve">Operasi </w:t>
      </w:r>
      <w:r>
        <w:rPr>
          <w:b w:val="0"/>
          <w:bCs/>
          <w:i/>
          <w:iCs w:val="0"/>
        </w:rPr>
        <w:t>Pooling Layers</w:t>
      </w:r>
      <w:bookmarkEnd w:id="55"/>
    </w:p>
    <w:p w14:paraId="0B6A07E9" w14:textId="77777777" w:rsidR="00F93A76" w:rsidRDefault="00124769">
      <w:pPr>
        <w:ind w:firstLine="851"/>
        <w:jc w:val="both"/>
        <w:rPr>
          <w:i/>
        </w:rPr>
      </w:pPr>
      <w:bookmarkStart w:id="57" w:name="_Hlk142726052"/>
      <w:bookmarkEnd w:id="56"/>
      <w:r>
        <w:t xml:space="preserve">Lapisan </w:t>
      </w:r>
      <w:r>
        <w:rPr>
          <w:i/>
        </w:rPr>
        <w:t xml:space="preserve">pooling </w:t>
      </w:r>
      <w:r>
        <w:t xml:space="preserve">bekerja di setiap tumpukan </w:t>
      </w:r>
      <w:r>
        <w:rPr>
          <w:i/>
        </w:rPr>
        <w:t xml:space="preserve">feature map </w:t>
      </w:r>
      <w:r>
        <w:t xml:space="preserve">dan melakukan pengurangan pada ukurannya. Bentuk lapisan </w:t>
      </w:r>
      <w:r>
        <w:rPr>
          <w:i/>
        </w:rPr>
        <w:t xml:space="preserve">pooling </w:t>
      </w:r>
      <w:r>
        <w:t xml:space="preserve">umumnya dengan menggunakan </w:t>
      </w:r>
      <w:r>
        <w:rPr>
          <w:i/>
        </w:rPr>
        <w:t xml:space="preserve">filter </w:t>
      </w:r>
      <w:r>
        <w:t xml:space="preserve">dengan ukuran 2x2 yang diaplikasikan dengan langkah sebanyak dua dan beroperasi pada setiap irisan dari </w:t>
      </w:r>
      <w:r>
        <w:rPr>
          <w:i/>
        </w:rPr>
        <w:t>input</w:t>
      </w:r>
      <w:r>
        <w:t xml:space="preserve">nya. Proses </w:t>
      </w:r>
      <w:r>
        <w:rPr>
          <w:i/>
        </w:rPr>
        <w:t xml:space="preserve">pooling </w:t>
      </w:r>
      <w:r>
        <w:t xml:space="preserve">dipakai karena pada praktiknya, jumlah filter yang digunakan pada proses </w:t>
      </w:r>
      <w:r>
        <w:rPr>
          <w:i/>
        </w:rPr>
        <w:t>convolution</w:t>
      </w:r>
      <w:r>
        <w:t xml:space="preserve"> berjumlah banyak. Jika menggunakan 128 filter pada konvolusi maka akan menghasilkan 128 gambar baru. </w:t>
      </w:r>
      <w:r>
        <w:rPr>
          <w:i/>
        </w:rPr>
        <w:t xml:space="preserve">Pooling </w:t>
      </w:r>
      <w:r>
        <w:t xml:space="preserve">membantu mengurangi ukuran dari setiap gambar dari proses </w:t>
      </w:r>
      <w:r>
        <w:rPr>
          <w:i/>
        </w:rPr>
        <w:t>convolution</w:t>
      </w:r>
      <w:bookmarkEnd w:id="57"/>
      <w:r>
        <w:rPr>
          <w:i/>
        </w:rPr>
        <w:t>.</w:t>
      </w:r>
    </w:p>
    <w:p w14:paraId="7DBE3003" w14:textId="77777777" w:rsidR="00F93A76" w:rsidRDefault="00124769">
      <w:pPr>
        <w:pStyle w:val="Heading4"/>
        <w:numPr>
          <w:ilvl w:val="0"/>
          <w:numId w:val="9"/>
        </w:numPr>
        <w:ind w:left="851" w:hanging="851"/>
        <w:jc w:val="both"/>
        <w:rPr>
          <w:sz w:val="28"/>
          <w:szCs w:val="28"/>
        </w:rPr>
      </w:pPr>
      <w:r>
        <w:lastRenderedPageBreak/>
        <w:t>Fully-Connected Layer</w:t>
      </w:r>
    </w:p>
    <w:p w14:paraId="0444D00A" w14:textId="77777777" w:rsidR="00F93A76" w:rsidRDefault="00124769">
      <w:pPr>
        <w:ind w:firstLine="851"/>
        <w:jc w:val="both"/>
      </w:pPr>
      <w:bookmarkStart w:id="58" w:name="_Hlk142726119"/>
      <w:r>
        <w:rPr>
          <w:i/>
        </w:rPr>
        <w:t>Activation map</w:t>
      </w:r>
      <w:r>
        <w:t xml:space="preserve"> yang dihasilkan dari lapisan ekstraksi fitur masih berbentuk multidimensional </w:t>
      </w:r>
      <w:r>
        <w:rPr>
          <w:i/>
        </w:rPr>
        <w:t>array</w:t>
      </w:r>
      <w:r>
        <w:t xml:space="preserve">, sehingga mau tidak mau harus dilakukan </w:t>
      </w:r>
      <w:r>
        <w:rPr>
          <w:i/>
        </w:rPr>
        <w:t>reshape</w:t>
      </w:r>
      <w:r>
        <w:t xml:space="preserve"> </w:t>
      </w:r>
      <w:r>
        <w:rPr>
          <w:i/>
        </w:rPr>
        <w:t>activation map</w:t>
      </w:r>
      <w:r>
        <w:t xml:space="preserve"> menjadi sebuah vektor agar bisa digunakan sebagai </w:t>
      </w:r>
      <w:r>
        <w:rPr>
          <w:i/>
        </w:rPr>
        <w:t>input</w:t>
      </w:r>
      <w:r>
        <w:t xml:space="preserve"> dari </w:t>
      </w:r>
      <w:r>
        <w:rPr>
          <w:i/>
        </w:rPr>
        <w:t>fully-connected layer.</w:t>
      </w:r>
      <w:r>
        <w:t xml:space="preserve"> Ketika memasuki lapisan ini </w:t>
      </w:r>
      <w:r>
        <w:rPr>
          <w:i/>
        </w:rPr>
        <w:t>array</w:t>
      </w:r>
      <w:r>
        <w:t xml:space="preserve"> gambar akan diratakan atau flattened, yaitu </w:t>
      </w:r>
      <w:r>
        <w:rPr>
          <w:i/>
        </w:rPr>
        <w:t>array</w:t>
      </w:r>
      <w:r>
        <w:t xml:space="preserve"> gambar akan dijadikan 1 dimensi saja. </w:t>
      </w:r>
      <w:r>
        <w:rPr>
          <w:i/>
        </w:rPr>
        <w:t>Array</w:t>
      </w:r>
      <w:r>
        <w:t xml:space="preserve"> yang berupa vektor fitur dimasukkan ke dalam lapisan ini. Vektor tersebut &lt;x1, x2,x3, xn&gt; akan dimasukkan ke dalam lapisan ini untuk menghasilkan sebuah output &lt;y1, y2&gt;. Fungsi aktivasi akan digunakan untuk mendapatkan nilai output. Dari </w:t>
      </w:r>
      <w:r>
        <w:rPr>
          <w:i/>
        </w:rPr>
        <w:t>array</w:t>
      </w:r>
      <w:r>
        <w:t xml:space="preserve"> output inilah peneliti dapat menggunakannya untuk tujuan CNN. Dapat dilihat pada Gambar 2.7 di bawah ini</w:t>
      </w:r>
      <w:bookmarkEnd w:id="58"/>
      <w:r>
        <w:t>.</w:t>
      </w:r>
    </w:p>
    <w:p w14:paraId="5EEDC74E" w14:textId="77777777" w:rsidR="00F93A76" w:rsidRDefault="00124769">
      <w:pPr>
        <w:keepNext/>
        <w:jc w:val="center"/>
      </w:pPr>
      <w:r>
        <w:rPr>
          <w:noProof/>
          <w:lang w:eastAsia="en-US"/>
        </w:rPr>
        <w:drawing>
          <wp:inline distT="0" distB="0" distL="0" distR="0" wp14:anchorId="7F1489C5" wp14:editId="51F652B6">
            <wp:extent cx="4867275" cy="1914525"/>
            <wp:effectExtent l="0" t="0" r="0" b="0"/>
            <wp:docPr id="14006" name="image28.png"/>
            <wp:cNvGraphicFramePr/>
            <a:graphic xmlns:a="http://schemas.openxmlformats.org/drawingml/2006/main">
              <a:graphicData uri="http://schemas.openxmlformats.org/drawingml/2006/picture">
                <pic:pic xmlns:pic="http://schemas.openxmlformats.org/drawingml/2006/picture">
                  <pic:nvPicPr>
                    <pic:cNvPr id="14006" name="image28.png"/>
                    <pic:cNvPicPr preferRelativeResize="0"/>
                  </pic:nvPicPr>
                  <pic:blipFill>
                    <a:blip r:embed="rId26"/>
                    <a:srcRect/>
                    <a:stretch>
                      <a:fillRect/>
                    </a:stretch>
                  </pic:blipFill>
                  <pic:spPr>
                    <a:xfrm>
                      <a:off x="0" y="0"/>
                      <a:ext cx="4867275" cy="1914525"/>
                    </a:xfrm>
                    <a:prstGeom prst="rect">
                      <a:avLst/>
                    </a:prstGeom>
                  </pic:spPr>
                </pic:pic>
              </a:graphicData>
            </a:graphic>
          </wp:inline>
        </w:drawing>
      </w:r>
    </w:p>
    <w:p w14:paraId="6303D39A" w14:textId="77777777" w:rsidR="00F93A76" w:rsidRDefault="00124769">
      <w:pPr>
        <w:pStyle w:val="Caption"/>
        <w:jc w:val="center"/>
      </w:pPr>
      <w:bookmarkStart w:id="59" w:name="_Toc136799511"/>
      <w:bookmarkStart w:id="60" w:name="_Hlk142726141"/>
      <w:r>
        <w:t>Gambar 2.</w:t>
      </w:r>
      <w:r>
        <w:fldChar w:fldCharType="begin"/>
      </w:r>
      <w:r>
        <w:instrText xml:space="preserve"> SEQ Gambar \* ARABIC </w:instrText>
      </w:r>
      <w:r>
        <w:fldChar w:fldCharType="separate"/>
      </w:r>
      <w:r w:rsidR="00A8538E">
        <w:rPr>
          <w:noProof/>
        </w:rPr>
        <w:t>7</w:t>
      </w:r>
      <w:r>
        <w:fldChar w:fldCharType="end"/>
      </w:r>
      <w:r>
        <w:t xml:space="preserve"> </w:t>
      </w:r>
      <w:r>
        <w:rPr>
          <w:b w:val="0"/>
          <w:bCs/>
        </w:rPr>
        <w:t xml:space="preserve">Proses </w:t>
      </w:r>
      <w:r>
        <w:rPr>
          <w:b w:val="0"/>
          <w:bCs/>
          <w:i/>
          <w:iCs w:val="0"/>
        </w:rPr>
        <w:t>Fully-Connected Layer</w:t>
      </w:r>
      <w:bookmarkEnd w:id="59"/>
    </w:p>
    <w:bookmarkEnd w:id="60"/>
    <w:p w14:paraId="24D993BD" w14:textId="77777777" w:rsidR="00F93A76" w:rsidRDefault="00124769">
      <w:pPr>
        <w:pStyle w:val="Heading4"/>
        <w:numPr>
          <w:ilvl w:val="0"/>
          <w:numId w:val="9"/>
        </w:numPr>
        <w:ind w:left="851" w:hanging="851"/>
      </w:pPr>
      <w:r>
        <w:t>Dropout Layer</w:t>
      </w:r>
    </w:p>
    <w:p w14:paraId="4A057680" w14:textId="77777777" w:rsidR="00F93A76" w:rsidRDefault="00124769">
      <w:pPr>
        <w:ind w:firstLine="851"/>
        <w:jc w:val="both"/>
      </w:pPr>
      <w:bookmarkStart w:id="61" w:name="_Hlk142726187"/>
      <w:r>
        <w:rPr>
          <w:i/>
        </w:rPr>
        <w:t>Dropout</w:t>
      </w:r>
      <w:r>
        <w:t xml:space="preserve"> bekerja dengan mengurangi kompleksitas model jaringan syaraf tiruan tanpa merubah arsitektur model tersebut. Nama </w:t>
      </w:r>
      <w:r>
        <w:rPr>
          <w:i/>
        </w:rPr>
        <w:t>dropout</w:t>
      </w:r>
      <w:r>
        <w:t xml:space="preserve"> mengacu pada unit/perceptron yang di-</w:t>
      </w:r>
      <w:r>
        <w:rPr>
          <w:i/>
        </w:rPr>
        <w:t>dropout</w:t>
      </w:r>
      <w:r>
        <w:t xml:space="preserve"> (dibuang) secara temporer pada sebuah layer. Hal ini berarti bahwa kontribusi neuron yang dibuang akan diberhentikan sementara jaringan dan bobot baru juga tidak diterapkan pada neuron pada saat melakukan </w:t>
      </w:r>
      <w:r>
        <w:rPr>
          <w:i/>
        </w:rPr>
        <w:t>backpropagation</w:t>
      </w:r>
      <w:r>
        <w:t xml:space="preserve">. Berikut adalah gambar proses </w:t>
      </w:r>
      <w:r>
        <w:rPr>
          <w:i/>
        </w:rPr>
        <w:t>dropout</w:t>
      </w:r>
      <w:r>
        <w:t xml:space="preserve"> dapat dilihat pada Gambar 2.8</w:t>
      </w:r>
      <w:bookmarkEnd w:id="61"/>
      <w:r>
        <w:t>.</w:t>
      </w:r>
    </w:p>
    <w:p w14:paraId="4E9FF938" w14:textId="77777777" w:rsidR="00F93A76" w:rsidRDefault="00124769">
      <w:pPr>
        <w:keepNext/>
        <w:jc w:val="center"/>
      </w:pPr>
      <w:r>
        <w:rPr>
          <w:noProof/>
          <w:lang w:eastAsia="en-US"/>
        </w:rPr>
        <w:lastRenderedPageBreak/>
        <w:drawing>
          <wp:inline distT="0" distB="0" distL="0" distR="0" wp14:anchorId="71CFEB9A" wp14:editId="508E6AD4">
            <wp:extent cx="3710305" cy="2559685"/>
            <wp:effectExtent l="0" t="0" r="0" b="0"/>
            <wp:docPr id="14005" name="image26.png"/>
            <wp:cNvGraphicFramePr/>
            <a:graphic xmlns:a="http://schemas.openxmlformats.org/drawingml/2006/main">
              <a:graphicData uri="http://schemas.openxmlformats.org/drawingml/2006/picture">
                <pic:pic xmlns:pic="http://schemas.openxmlformats.org/drawingml/2006/picture">
                  <pic:nvPicPr>
                    <pic:cNvPr id="14005" name="image26.png"/>
                    <pic:cNvPicPr preferRelativeResize="0"/>
                  </pic:nvPicPr>
                  <pic:blipFill>
                    <a:blip r:embed="rId27"/>
                    <a:srcRect/>
                    <a:stretch>
                      <a:fillRect/>
                    </a:stretch>
                  </pic:blipFill>
                  <pic:spPr>
                    <a:xfrm>
                      <a:off x="0" y="0"/>
                      <a:ext cx="3710409" cy="2559999"/>
                    </a:xfrm>
                    <a:prstGeom prst="rect">
                      <a:avLst/>
                    </a:prstGeom>
                  </pic:spPr>
                </pic:pic>
              </a:graphicData>
            </a:graphic>
          </wp:inline>
        </w:drawing>
      </w:r>
    </w:p>
    <w:p w14:paraId="6A28C8AF" w14:textId="77777777" w:rsidR="00F93A76" w:rsidRDefault="00124769">
      <w:pPr>
        <w:pStyle w:val="Caption"/>
        <w:jc w:val="center"/>
      </w:pPr>
      <w:bookmarkStart w:id="62" w:name="_Toc136799512"/>
      <w:bookmarkStart w:id="63" w:name="_Hlk142726211"/>
      <w:r>
        <w:t>Gambar 2.</w:t>
      </w:r>
      <w:r>
        <w:fldChar w:fldCharType="begin"/>
      </w:r>
      <w:r>
        <w:instrText xml:space="preserve"> SEQ Gambar \* ARABIC </w:instrText>
      </w:r>
      <w:r>
        <w:fldChar w:fldCharType="separate"/>
      </w:r>
      <w:r w:rsidR="00A8538E">
        <w:rPr>
          <w:noProof/>
        </w:rPr>
        <w:t>8</w:t>
      </w:r>
      <w:r>
        <w:fldChar w:fldCharType="end"/>
      </w:r>
      <w:r>
        <w:t xml:space="preserve"> </w:t>
      </w:r>
      <w:r>
        <w:rPr>
          <w:b w:val="0"/>
          <w:bCs/>
          <w:i/>
          <w:iCs w:val="0"/>
        </w:rPr>
        <w:t>Dropout Layer</w:t>
      </w:r>
      <w:bookmarkEnd w:id="62"/>
    </w:p>
    <w:bookmarkEnd w:id="63"/>
    <w:p w14:paraId="39A7DEA1" w14:textId="77777777" w:rsidR="00F93A76" w:rsidRDefault="00124769">
      <w:pPr>
        <w:pStyle w:val="Heading4"/>
        <w:numPr>
          <w:ilvl w:val="0"/>
          <w:numId w:val="9"/>
        </w:numPr>
        <w:ind w:left="851" w:hanging="851"/>
        <w:jc w:val="both"/>
      </w:pPr>
      <w:r>
        <w:t>Batch Normalization</w:t>
      </w:r>
    </w:p>
    <w:p w14:paraId="7814A665" w14:textId="77777777" w:rsidR="00F93A76" w:rsidRDefault="00124769">
      <w:pPr>
        <w:ind w:firstLine="851"/>
        <w:jc w:val="both"/>
      </w:pPr>
      <w:bookmarkStart w:id="64" w:name="_Hlk142726268"/>
      <w:r>
        <w:rPr>
          <w:i/>
        </w:rPr>
        <w:t>Batch normalization</w:t>
      </w:r>
      <w:r>
        <w:t xml:space="preserve"> adalah teknik untuk melatih jaringan saraf yang sangat dalam yang menormalkan kontribusi ke lapisan untuk setiap mini-batch. Ini berdampak pada penyelesaian proses pembelajaran dan secara drastis mengurangi jumlah periode pelatihan yang diperlukan untuk melatih. </w:t>
      </w:r>
      <w:r>
        <w:rPr>
          <w:i/>
        </w:rPr>
        <w:t>Batch normalization</w:t>
      </w:r>
      <w:r>
        <w:t xml:space="preserve"> melakukan penskalaan output lapisan, secara eksplisit dengan menormalkan aktivasi setiap variabel input per mini-batch, misalnya, berlakunya node dari lapisan terakhir. Tinjau bahwa normalisasi mengacu pada penskalaan ulang data agar memiliki rata - rata  nol dan  standar deviasi  satu</w:t>
      </w:r>
      <w:bookmarkEnd w:id="64"/>
      <w:r>
        <w:t>.</w:t>
      </w:r>
    </w:p>
    <w:p w14:paraId="4B405DB6" w14:textId="77777777" w:rsidR="00F93A76" w:rsidRDefault="00124769">
      <w:pPr>
        <w:pStyle w:val="Heading4"/>
        <w:numPr>
          <w:ilvl w:val="0"/>
          <w:numId w:val="9"/>
        </w:numPr>
        <w:ind w:left="851" w:hanging="851"/>
        <w:jc w:val="both"/>
      </w:pPr>
      <w:r>
        <w:t>Loss Layer</w:t>
      </w:r>
    </w:p>
    <w:p w14:paraId="7F57F40B" w14:textId="77777777" w:rsidR="00F93A76" w:rsidRDefault="00124769">
      <w:pPr>
        <w:ind w:firstLine="851"/>
        <w:jc w:val="both"/>
      </w:pPr>
      <w:bookmarkStart w:id="65" w:name="_Hlk142726293"/>
      <w:r>
        <w:t xml:space="preserve">Seluruh JST selalu diakhiri dengan sebuah </w:t>
      </w:r>
      <w:r>
        <w:rPr>
          <w:i/>
        </w:rPr>
        <w:t>loss layer</w:t>
      </w:r>
      <w:r>
        <w:t xml:space="preserve">, yaitu </w:t>
      </w:r>
      <w:r>
        <w:rPr>
          <w:i/>
        </w:rPr>
        <w:t xml:space="preserve">layer </w:t>
      </w:r>
      <w:r>
        <w:t xml:space="preserve">yang bertanggung jawab menghitung error dari jaringan dalam proses pelatihan sekaligus melakukan fungsi khusus jaringan. Untuk kasus klasifikasi yang digunakan pada umumnya adalah softmax atau sigmoid. Keduanya digunakan biasanya tergantung dari jumlah kelas </w:t>
      </w:r>
      <w:r>
        <w:rPr>
          <w:i/>
        </w:rPr>
        <w:t xml:space="preserve">output, </w:t>
      </w:r>
      <w:r>
        <w:t>semisal jika hanya terdapat dua atau binary maka digunakan sigmoid dan jika lebih dari itu biasanya digunakan softmax</w:t>
      </w:r>
      <w:bookmarkEnd w:id="65"/>
      <w:r>
        <w:t xml:space="preserve">. </w:t>
      </w:r>
    </w:p>
    <w:p w14:paraId="6C3A3D88" w14:textId="77777777" w:rsidR="00F93A76" w:rsidRDefault="00124769">
      <w:pPr>
        <w:pStyle w:val="Heading3"/>
        <w:numPr>
          <w:ilvl w:val="0"/>
          <w:numId w:val="8"/>
        </w:numPr>
        <w:ind w:left="851" w:hanging="851"/>
      </w:pPr>
      <w:bookmarkStart w:id="66" w:name="_Toc142643252"/>
      <w:r>
        <w:lastRenderedPageBreak/>
        <w:t>Fungsi Aktivasi</w:t>
      </w:r>
      <w:bookmarkEnd w:id="66"/>
    </w:p>
    <w:p w14:paraId="11578E35" w14:textId="77777777" w:rsidR="00F93A76" w:rsidRDefault="00124769">
      <w:pPr>
        <w:ind w:firstLine="851"/>
        <w:jc w:val="both"/>
      </w:pPr>
      <w:r>
        <w:t>Fungsi aktivasi adalah fungsi yang ditambahkan ke jaringan saraf tiruan untuk membantu jaringan mempelajari pola kompleks dalam data. Ketika membandingkan dengan model berbasis neuron yang ada di otak kita, fungsi aktivasi pada akhirnya memutuskan apa yang akan dikeluarkan ke neuron berikutnya. Itulah tepatnya yang dilakukan fungsi aktivasi dalam JST juga. Ini mengambil sinyal output dari sel sebelumnya dan mengubahnya menjadi beberapa bentuk yang dapat diambil sebagai input ke sel berikutnya. Berikut beberapa fungsi aktivasi yang sering digunakan dalam CNN.</w:t>
      </w:r>
    </w:p>
    <w:p w14:paraId="66F74E35" w14:textId="77777777" w:rsidR="00F93A76" w:rsidRDefault="00124769">
      <w:pPr>
        <w:pStyle w:val="Heading4"/>
        <w:numPr>
          <w:ilvl w:val="0"/>
          <w:numId w:val="12"/>
        </w:numPr>
        <w:ind w:left="851" w:hanging="851"/>
      </w:pPr>
      <w:r>
        <w:t>Sigmoid</w:t>
      </w:r>
    </w:p>
    <w:p w14:paraId="388047FB" w14:textId="77777777" w:rsidR="00F93A76" w:rsidRDefault="00124769">
      <w:pPr>
        <w:keepNext/>
        <w:jc w:val="center"/>
      </w:pPr>
      <w:r>
        <w:rPr>
          <w:noProof/>
          <w:lang w:eastAsia="en-US"/>
        </w:rPr>
        <w:drawing>
          <wp:inline distT="0" distB="0" distL="0" distR="0" wp14:anchorId="02A538D6" wp14:editId="178219D9">
            <wp:extent cx="2495550" cy="1724025"/>
            <wp:effectExtent l="0" t="0" r="0" b="0"/>
            <wp:docPr id="14009" name="image24.png"/>
            <wp:cNvGraphicFramePr/>
            <a:graphic xmlns:a="http://schemas.openxmlformats.org/drawingml/2006/main">
              <a:graphicData uri="http://schemas.openxmlformats.org/drawingml/2006/picture">
                <pic:pic xmlns:pic="http://schemas.openxmlformats.org/drawingml/2006/picture">
                  <pic:nvPicPr>
                    <pic:cNvPr id="14009" name="image24.png"/>
                    <pic:cNvPicPr preferRelativeResize="0"/>
                  </pic:nvPicPr>
                  <pic:blipFill>
                    <a:blip r:embed="rId28"/>
                    <a:srcRect/>
                    <a:stretch>
                      <a:fillRect/>
                    </a:stretch>
                  </pic:blipFill>
                  <pic:spPr>
                    <a:xfrm>
                      <a:off x="0" y="0"/>
                      <a:ext cx="2495550" cy="1724025"/>
                    </a:xfrm>
                    <a:prstGeom prst="rect">
                      <a:avLst/>
                    </a:prstGeom>
                  </pic:spPr>
                </pic:pic>
              </a:graphicData>
            </a:graphic>
          </wp:inline>
        </w:drawing>
      </w:r>
    </w:p>
    <w:p w14:paraId="2C564446" w14:textId="77777777" w:rsidR="00F93A76" w:rsidRDefault="00124769">
      <w:pPr>
        <w:pStyle w:val="Caption"/>
        <w:jc w:val="center"/>
      </w:pPr>
      <w:bookmarkStart w:id="67" w:name="_Toc136799513"/>
      <w:r>
        <w:t>Gambar 2.</w:t>
      </w:r>
      <w:r>
        <w:fldChar w:fldCharType="begin"/>
      </w:r>
      <w:r>
        <w:instrText xml:space="preserve"> SEQ Gambar \* ARABIC </w:instrText>
      </w:r>
      <w:r>
        <w:fldChar w:fldCharType="separate"/>
      </w:r>
      <w:r w:rsidR="00A8538E">
        <w:rPr>
          <w:noProof/>
        </w:rPr>
        <w:t>9</w:t>
      </w:r>
      <w:r>
        <w:fldChar w:fldCharType="end"/>
      </w:r>
      <w:r>
        <w:t xml:space="preserve"> </w:t>
      </w:r>
      <w:r>
        <w:rPr>
          <w:b w:val="0"/>
          <w:bCs/>
        </w:rPr>
        <w:t xml:space="preserve">Grafik Fungsi </w:t>
      </w:r>
      <w:r>
        <w:rPr>
          <w:b w:val="0"/>
          <w:bCs/>
          <w:i/>
          <w:iCs w:val="0"/>
        </w:rPr>
        <w:t>Sigmoid</w:t>
      </w:r>
      <w:bookmarkEnd w:id="67"/>
    </w:p>
    <w:p w14:paraId="0485EDFA" w14:textId="77777777" w:rsidR="00F93A76" w:rsidRDefault="00124769">
      <w:r>
        <w:t>Fungsi sigmoid memiliki rumus sebagai berikut:</w:t>
      </w:r>
    </w:p>
    <w:tbl>
      <w:tblPr>
        <w:tblStyle w:val="Style43"/>
        <w:tblW w:w="7920" w:type="dxa"/>
        <w:tblLayout w:type="fixed"/>
        <w:tblLook w:val="04A0" w:firstRow="1" w:lastRow="0" w:firstColumn="1" w:lastColumn="0" w:noHBand="0" w:noVBand="1"/>
      </w:tblPr>
      <w:tblGrid>
        <w:gridCol w:w="7082"/>
        <w:gridCol w:w="838"/>
      </w:tblGrid>
      <w:tr w:rsidR="00F93A76" w14:paraId="21E9DCAB" w14:textId="77777777">
        <w:tc>
          <w:tcPr>
            <w:tcW w:w="7083" w:type="dxa"/>
            <w:vAlign w:val="center"/>
          </w:tcPr>
          <w:p w14:paraId="21073A4F" w14:textId="77777777" w:rsidR="00F93A76" w:rsidRDefault="00124769">
            <w:pPr>
              <w:spacing w:after="0"/>
              <w:jc w:val="center"/>
              <w:rPr>
                <w:rFonts w:ascii="Cambria Math" w:eastAsia="Cambria Math" w:hAnsi="Cambria Math" w:cs="Cambria Math"/>
              </w:rPr>
            </w:pPr>
            <m:oMathPara>
              <m:oMath>
                <m:r>
                  <w:rPr>
                    <w:rFonts w:ascii="Cambria Math" w:hAnsi="Cambria Math"/>
                  </w:rPr>
                  <m:t>σ</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m:t>
                        </m:r>
                      </m:sup>
                    </m:sSup>
                  </m:den>
                </m:f>
              </m:oMath>
            </m:oMathPara>
          </w:p>
        </w:tc>
        <w:tc>
          <w:tcPr>
            <w:tcW w:w="838" w:type="dxa"/>
            <w:vAlign w:val="center"/>
          </w:tcPr>
          <w:p w14:paraId="2D549BCD" w14:textId="77777777" w:rsidR="00F93A76" w:rsidRDefault="00124769">
            <w:pPr>
              <w:spacing w:after="0"/>
              <w:jc w:val="center"/>
            </w:pPr>
            <w:r>
              <w:t>(2.1)</w:t>
            </w:r>
          </w:p>
        </w:tc>
      </w:tr>
    </w:tbl>
    <w:p w14:paraId="23C353C1" w14:textId="77777777" w:rsidR="00F93A76" w:rsidRDefault="00124769">
      <w:pPr>
        <w:ind w:firstLine="851"/>
        <w:jc w:val="both"/>
      </w:pPr>
      <w:r>
        <w:t xml:space="preserve">Grafik fungsi sigmoid dapat dilihat pada Gambar 2.9 Fungsi sigmoid adalah salah satu fungsi aktivasi yang paling banyak digunakan saat ini. Jika diperhatikan, antara nilai X-2 hingga 2, nilai Y sangat curam. Artinya, setiap perubahan kecil pada nilai X di wilayah tersebut akan menyebabkan nilai Y berubah secara signifikan itu berarti fungsi ini memiliki kecenderungan untuk membawa nilai Y ke kedua ujung kurva. Hal ini cenderung membawa aktivasi ke kedua sisi kurva (di atas x = 2 dan di </w:t>
      </w:r>
      <w:r>
        <w:lastRenderedPageBreak/>
        <w:t xml:space="preserve">bawah x = -2 misalnya). Membuat perbedaan yang jelas pada prediksi. Keuntungan lain dari fungsi aktivasi ini adalah </w:t>
      </w:r>
      <w:r>
        <w:rPr>
          <w:i/>
        </w:rPr>
        <w:t>output</w:t>
      </w:r>
      <w:r>
        <w:t xml:space="preserve"> dari fungsi aktivasi akan selalu berada dalam rentang (0, 1).</w:t>
      </w:r>
    </w:p>
    <w:p w14:paraId="1770DF78" w14:textId="77777777" w:rsidR="00F93A76" w:rsidRDefault="00124769">
      <w:pPr>
        <w:ind w:firstLine="851"/>
        <w:jc w:val="both"/>
      </w:pPr>
      <w:r>
        <w:t>Fungsi sigmoid memiliki masalah yaitu jika perhatikan di salah satu ujung fungsi sigmoid, nilai Y cenderung kurang merespons perubahan X yang artinya gradien di wilayah itu akan menjadi kecil. Ini menimbulkan masalah "</w:t>
      </w:r>
      <w:r>
        <w:rPr>
          <w:i/>
        </w:rPr>
        <w:t>vanishing gradients</w:t>
      </w:r>
      <w:r>
        <w:t xml:space="preserve">". Jadi yang terjadi ketika aktivasi mencapai dekat bagian hampir horizontal dari kurva di kedua sisi maka menyebabkan efek </w:t>
      </w:r>
      <w:r>
        <w:rPr>
          <w:i/>
        </w:rPr>
        <w:t>saturating gradients</w:t>
      </w:r>
      <w:r>
        <w:t xml:space="preserve"> dimana jika nilai bobot cukup kecil, maka lama kelamaan nilai bobot akan mendekati salah satu ekstrim sehingga memiliki gradien yang mendekati nol. Jika hal tersebut terjadi, maka neuron tersebut tidak akan dapat mengalami update yang signifikan dan akan nonaktif.</w:t>
      </w:r>
    </w:p>
    <w:p w14:paraId="6039B597" w14:textId="77777777" w:rsidR="00F93A76" w:rsidRDefault="00124769">
      <w:pPr>
        <w:pStyle w:val="Heading4"/>
        <w:numPr>
          <w:ilvl w:val="0"/>
          <w:numId w:val="12"/>
        </w:numPr>
        <w:ind w:left="851" w:hanging="851"/>
      </w:pPr>
      <w:r>
        <w:t>Softmax</w:t>
      </w:r>
    </w:p>
    <w:p w14:paraId="20F84823" w14:textId="77777777" w:rsidR="00F93A76" w:rsidRDefault="00124769">
      <w:pPr>
        <w:ind w:firstLine="851"/>
        <w:jc w:val="both"/>
      </w:pPr>
      <w:r>
        <w:t xml:space="preserve">Softmax adalah sebuah fungsi aktivasi yang digunakan untuk permasalahan klasifikasi, biasanya fungsi aktivasi ini digunakan pada output layer. Pada dasarnya fungsi ini adalah probabilitas eksponensial yang dinormalisasi dari pengamatan kelas yang diwakili sebagai aktivasi neuron. Fungsi eksponensial akan meningkatkan probabilitas nilai maksimum lapisan sebelum nya dibandingkan dengan nilai lainnya. Softmax </w:t>
      </w:r>
      <w:r>
        <w:rPr>
          <w:i/>
        </w:rPr>
        <w:t>function</w:t>
      </w:r>
      <w:r>
        <w:t xml:space="preserve"> adalah perhitungan kemungkinan dari masing-masing kelas target atas semua kelas target yang memungkinkan dan membentuk untuk menentukan kelas target untuk input yang diberikan. Nilai </w:t>
      </w:r>
      <w:r>
        <w:rPr>
          <w:i/>
        </w:rPr>
        <w:t>input</w:t>
      </w:r>
      <w:r>
        <w:t xml:space="preserve"> bisa positif, negatif, nol, atau lebih besar dari satu, tetapi softmax mengubahnya menjadi nilai antara 0 dan 1, sehingga dapat diinterpretasikan sebagai probabilitas. Jika salah satu inputnya kecil atau negatif, softmax mengubahnya menjadi probabilitas kecil, dan jika inputnya besar, maka itu mengubahnya menjadi probabilitas besar, tetapi akan selalu tetap antara 0 dan 1. Ketika softmax digunakan untuk model klasifikasi multi, maka akan mengembalikan peluang dari masing-masing kelas dan kelas target akan memiliki </w:t>
      </w:r>
      <w:r>
        <w:lastRenderedPageBreak/>
        <w:t>probabilitas lebih tinggi dari kelas yang yang lain. Berikut contoh perhitungan menggunakan softmax pada Gambar 2.10.</w:t>
      </w:r>
    </w:p>
    <w:p w14:paraId="6FF417DD" w14:textId="77777777" w:rsidR="00F93A76" w:rsidRDefault="00124769">
      <w:pPr>
        <w:keepNext/>
        <w:jc w:val="center"/>
      </w:pPr>
      <w:r>
        <w:rPr>
          <w:noProof/>
          <w:lang w:eastAsia="en-US"/>
        </w:rPr>
        <w:drawing>
          <wp:inline distT="0" distB="0" distL="0" distR="0" wp14:anchorId="752664D6" wp14:editId="5CF74FC4">
            <wp:extent cx="4862830" cy="1310640"/>
            <wp:effectExtent l="0" t="0" r="0" b="3810"/>
            <wp:docPr id="14007" name="image17.png"/>
            <wp:cNvGraphicFramePr/>
            <a:graphic xmlns:a="http://schemas.openxmlformats.org/drawingml/2006/main">
              <a:graphicData uri="http://schemas.openxmlformats.org/drawingml/2006/picture">
                <pic:pic xmlns:pic="http://schemas.openxmlformats.org/drawingml/2006/picture">
                  <pic:nvPicPr>
                    <pic:cNvPr id="14007" name="image17.png"/>
                    <pic:cNvPicPr preferRelativeResize="0"/>
                  </pic:nvPicPr>
                  <pic:blipFill>
                    <a:blip r:embed="rId29"/>
                    <a:srcRect/>
                    <a:stretch>
                      <a:fillRect/>
                    </a:stretch>
                  </pic:blipFill>
                  <pic:spPr>
                    <a:xfrm>
                      <a:off x="0" y="0"/>
                      <a:ext cx="4873728" cy="1313519"/>
                    </a:xfrm>
                    <a:prstGeom prst="rect">
                      <a:avLst/>
                    </a:prstGeom>
                  </pic:spPr>
                </pic:pic>
              </a:graphicData>
            </a:graphic>
          </wp:inline>
        </w:drawing>
      </w:r>
    </w:p>
    <w:p w14:paraId="02447F7C" w14:textId="77777777" w:rsidR="00F93A76" w:rsidRDefault="00124769">
      <w:pPr>
        <w:pStyle w:val="Caption"/>
        <w:jc w:val="center"/>
      </w:pPr>
      <w:bookmarkStart w:id="68" w:name="_Toc136799514"/>
      <w:r>
        <w:t>Gambar 2.</w:t>
      </w:r>
      <w:r>
        <w:fldChar w:fldCharType="begin"/>
      </w:r>
      <w:r>
        <w:instrText xml:space="preserve"> SEQ Gambar \* ARABIC </w:instrText>
      </w:r>
      <w:r>
        <w:fldChar w:fldCharType="separate"/>
      </w:r>
      <w:r w:rsidR="00A8538E">
        <w:rPr>
          <w:noProof/>
        </w:rPr>
        <w:t>10</w:t>
      </w:r>
      <w:r>
        <w:fldChar w:fldCharType="end"/>
      </w:r>
      <w:r>
        <w:t xml:space="preserve"> </w:t>
      </w:r>
      <w:r>
        <w:rPr>
          <w:b w:val="0"/>
          <w:bCs/>
        </w:rPr>
        <w:t>Menggunakan Aktivasi Softmax</w:t>
      </w:r>
      <w:bookmarkEnd w:id="68"/>
    </w:p>
    <w:p w14:paraId="18DB77D0" w14:textId="77777777" w:rsidR="00F93A76" w:rsidRDefault="00124769">
      <w:pPr>
        <w:pStyle w:val="Heading4"/>
        <w:numPr>
          <w:ilvl w:val="0"/>
          <w:numId w:val="12"/>
        </w:numPr>
        <w:ind w:left="851" w:hanging="851"/>
      </w:pPr>
      <w:r>
        <w:t>ReLU</w:t>
      </w:r>
    </w:p>
    <w:p w14:paraId="36903025" w14:textId="77777777" w:rsidR="00F93A76" w:rsidRDefault="00124769">
      <w:pPr>
        <w:ind w:firstLine="851"/>
        <w:jc w:val="both"/>
      </w:pPr>
      <w:r>
        <w:t xml:space="preserve">Relu adalah fungsi aktivasi dalam jaringan saraf tiruan yang banyak digunakan. Pada dasarnya, fungsi </w:t>
      </w:r>
      <w:r>
        <w:rPr>
          <w:i/>
        </w:rPr>
        <w:t>Rectified Linear Unit</w:t>
      </w:r>
      <w:r>
        <w:t xml:space="preserve"> (ReLU) adalah "</w:t>
      </w:r>
      <w:r>
        <w:rPr>
          <w:i/>
        </w:rPr>
        <w:t>threshold</w:t>
      </w:r>
      <w:r>
        <w:t>" dari 0 hingga tak terhingga. Diagram fungsi relu dapat dilihat pada Gambar 2.11.</w:t>
      </w:r>
    </w:p>
    <w:p w14:paraId="5493D428" w14:textId="77777777" w:rsidR="00F93A76" w:rsidRDefault="00124769">
      <w:pPr>
        <w:keepNext/>
        <w:jc w:val="center"/>
      </w:pPr>
      <w:r>
        <w:rPr>
          <w:noProof/>
          <w:lang w:eastAsia="en-US"/>
        </w:rPr>
        <w:drawing>
          <wp:inline distT="0" distB="0" distL="0" distR="0" wp14:anchorId="16BBECF2" wp14:editId="427DB21E">
            <wp:extent cx="1868805" cy="1019810"/>
            <wp:effectExtent l="0" t="0" r="0" b="0"/>
            <wp:docPr id="14008" name="image16.png"/>
            <wp:cNvGraphicFramePr/>
            <a:graphic xmlns:a="http://schemas.openxmlformats.org/drawingml/2006/main">
              <a:graphicData uri="http://schemas.openxmlformats.org/drawingml/2006/picture">
                <pic:pic xmlns:pic="http://schemas.openxmlformats.org/drawingml/2006/picture">
                  <pic:nvPicPr>
                    <pic:cNvPr id="14008" name="image16.png"/>
                    <pic:cNvPicPr preferRelativeResize="0"/>
                  </pic:nvPicPr>
                  <pic:blipFill>
                    <a:blip r:embed="rId30"/>
                    <a:srcRect/>
                    <a:stretch>
                      <a:fillRect/>
                    </a:stretch>
                  </pic:blipFill>
                  <pic:spPr>
                    <a:xfrm>
                      <a:off x="0" y="0"/>
                      <a:ext cx="1869191" cy="1020207"/>
                    </a:xfrm>
                    <a:prstGeom prst="rect">
                      <a:avLst/>
                    </a:prstGeom>
                  </pic:spPr>
                </pic:pic>
              </a:graphicData>
            </a:graphic>
          </wp:inline>
        </w:drawing>
      </w:r>
    </w:p>
    <w:p w14:paraId="463EDEC5" w14:textId="77777777" w:rsidR="00F93A76" w:rsidRDefault="00124769">
      <w:pPr>
        <w:pStyle w:val="Caption"/>
        <w:jc w:val="center"/>
      </w:pPr>
      <w:bookmarkStart w:id="69" w:name="_Toc136799515"/>
      <w:r>
        <w:t>Gambar 2.</w:t>
      </w:r>
      <w:r>
        <w:fldChar w:fldCharType="begin"/>
      </w:r>
      <w:r>
        <w:instrText xml:space="preserve"> SEQ Gambar \* ARABIC </w:instrText>
      </w:r>
      <w:r>
        <w:fldChar w:fldCharType="separate"/>
      </w:r>
      <w:r w:rsidR="00A8538E">
        <w:rPr>
          <w:noProof/>
        </w:rPr>
        <w:t>11</w:t>
      </w:r>
      <w:r>
        <w:fldChar w:fldCharType="end"/>
      </w:r>
      <w:r>
        <w:t xml:space="preserve"> </w:t>
      </w:r>
      <w:r>
        <w:rPr>
          <w:b w:val="0"/>
          <w:bCs/>
        </w:rPr>
        <w:t>Diagram Fungsi Relu</w:t>
      </w:r>
      <w:bookmarkEnd w:id="69"/>
    </w:p>
    <w:p w14:paraId="74F4F60B" w14:textId="77777777" w:rsidR="00F93A76" w:rsidRDefault="00124769">
      <w:pPr>
        <w:ind w:firstLine="851"/>
        <w:jc w:val="both"/>
      </w:pPr>
      <w:r>
        <w:t>Relu memiliki rumus berikut:</w:t>
      </w:r>
    </w:p>
    <w:tbl>
      <w:tblPr>
        <w:tblStyle w:val="Style44"/>
        <w:tblW w:w="7920" w:type="dxa"/>
        <w:tblLayout w:type="fixed"/>
        <w:tblLook w:val="04A0" w:firstRow="1" w:lastRow="0" w:firstColumn="1" w:lastColumn="0" w:noHBand="0" w:noVBand="1"/>
      </w:tblPr>
      <w:tblGrid>
        <w:gridCol w:w="7082"/>
        <w:gridCol w:w="838"/>
      </w:tblGrid>
      <w:tr w:rsidR="00F93A76" w14:paraId="3BCE3D03" w14:textId="77777777">
        <w:tc>
          <w:tcPr>
            <w:tcW w:w="7083" w:type="dxa"/>
            <w:vAlign w:val="center"/>
          </w:tcPr>
          <w:p w14:paraId="748FF2F6"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x)=max(0,x)</m:t>
                </m:r>
              </m:oMath>
            </m:oMathPara>
          </w:p>
        </w:tc>
        <w:tc>
          <w:tcPr>
            <w:tcW w:w="838" w:type="dxa"/>
            <w:vAlign w:val="center"/>
          </w:tcPr>
          <w:p w14:paraId="5168C805" w14:textId="77777777" w:rsidR="00F93A76" w:rsidRDefault="00124769">
            <w:pPr>
              <w:spacing w:after="0"/>
              <w:jc w:val="both"/>
            </w:pPr>
            <w:r>
              <w:t>(2.2)</w:t>
            </w:r>
          </w:p>
        </w:tc>
      </w:tr>
    </w:tbl>
    <w:p w14:paraId="720763B8" w14:textId="77777777" w:rsidR="00F93A76" w:rsidRDefault="00124769">
      <w:pPr>
        <w:ind w:firstLine="851"/>
        <w:jc w:val="both"/>
      </w:pPr>
      <w:r>
        <w:t xml:space="preserve">Dimana x adalah neuron input, yang juga disebut fungsi ramp, mirip dengan penyearah setengah gelombang dalam teknik elektro. Unit linier yang dikoreksi memiliki output 0 jika input kurang dari 0, dan output mentah dinyatakan. Artinya, jika input lebih besar dari 0, outputnya sama dengan inputnya. ReLu berfungsi lebih seperti neuron manusia. Aktivasi ReLu pada dasarnya adalah fungsi aktivasi nonlinier yang paling sederhana. Jika mendapatkan input positif, turunannya hanya 1, dengan </w:t>
      </w:r>
      <w:r>
        <w:lastRenderedPageBreak/>
        <w:t>kata lain nilai aktivasi hanya memiliki ambang batas 0. Penelitian menunjukkan bahwa ReLu dapat mempercepat penelitian jaringan.</w:t>
      </w:r>
    </w:p>
    <w:p w14:paraId="20897C90" w14:textId="77777777" w:rsidR="00F93A76" w:rsidRDefault="00124769">
      <w:pPr>
        <w:pStyle w:val="Heading3"/>
        <w:numPr>
          <w:ilvl w:val="0"/>
          <w:numId w:val="8"/>
        </w:numPr>
        <w:ind w:left="851" w:hanging="851"/>
      </w:pPr>
      <w:bookmarkStart w:id="70" w:name="_Toc142643253"/>
      <w:r>
        <w:t>ADAM</w:t>
      </w:r>
      <w:bookmarkEnd w:id="70"/>
    </w:p>
    <w:p w14:paraId="557C5762" w14:textId="77777777" w:rsidR="00F93A76" w:rsidRDefault="00124769">
      <w:pPr>
        <w:ind w:firstLine="851"/>
        <w:jc w:val="both"/>
      </w:pPr>
      <w:r>
        <w:t xml:space="preserve">ADAM adalah algoritma optimasi yang dapat digunakan sebagai ganti dari prosedur classical stochastic gradient descent untuk memperbarui bobot secara iteratif yang didasarkan pada data training. ADAM berbeda dengan algoritma Stochastic Gradient Descent yang memiliki </w:t>
      </w:r>
      <w:r>
        <w:rPr>
          <w:i/>
        </w:rPr>
        <w:t>learning rate</w:t>
      </w:r>
      <w:r>
        <w:t xml:space="preserve"> yang tidak berubah setiap pembaruan bobot. Algoritma ADAM menghitung rata – rata bergerak dari gradien dan gradien kuadrat. Parameter beta1 dan beta2 mengendalikan laju pengurangan (</w:t>
      </w:r>
      <w:r>
        <w:rPr>
          <w:i/>
        </w:rPr>
        <w:t>decay rate</w:t>
      </w:r>
      <w:r>
        <w:t>) dari rata – rata bergerak. (Brownlee, 2017). Berikut adalah langkah-langkah perhitungan menggunakan ADAM, tapi sebelumnya ada beberapa nilai yang harus diinisialisasikan yaitu sebagai contoh:</w:t>
      </w:r>
    </w:p>
    <w:p w14:paraId="1E3137D9" w14:textId="77777777" w:rsidR="00F93A76" w:rsidRDefault="00124769">
      <w:pPr>
        <w:widowControl w:val="0"/>
        <w:numPr>
          <w:ilvl w:val="0"/>
          <w:numId w:val="13"/>
        </w:numPr>
        <w:spacing w:after="0"/>
        <w:jc w:val="both"/>
      </w:pPr>
      <w:r>
        <w:rPr>
          <w:color w:val="000000"/>
        </w:rPr>
        <w:t>m = 0</w:t>
      </w:r>
    </w:p>
    <w:p w14:paraId="6138533A" w14:textId="77777777" w:rsidR="00F93A76" w:rsidRDefault="00124769">
      <w:pPr>
        <w:widowControl w:val="0"/>
        <w:numPr>
          <w:ilvl w:val="0"/>
          <w:numId w:val="13"/>
        </w:numPr>
        <w:spacing w:after="0"/>
        <w:jc w:val="both"/>
      </w:pPr>
      <w:r>
        <w:rPr>
          <w:color w:val="000000"/>
        </w:rPr>
        <w:t>v = 0</w:t>
      </w:r>
    </w:p>
    <w:p w14:paraId="48DDB847" w14:textId="77777777" w:rsidR="00F93A76" w:rsidRDefault="00124769">
      <w:pPr>
        <w:widowControl w:val="0"/>
        <w:numPr>
          <w:ilvl w:val="0"/>
          <w:numId w:val="13"/>
        </w:numPr>
        <w:spacing w:after="0"/>
        <w:jc w:val="both"/>
      </w:pPr>
      <w:r>
        <w:rPr>
          <w:rFonts w:ascii="Cambria Math" w:eastAsia="Cambria Math" w:hAnsi="Cambria Math" w:cs="Cambria Math"/>
          <w:color w:val="000000"/>
        </w:rPr>
        <w:t>𝜖</w:t>
      </w:r>
      <w:r>
        <w:rPr>
          <w:color w:val="000000"/>
        </w:rPr>
        <w:t xml:space="preserve"> =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8</m:t>
            </m:r>
          </m:sup>
        </m:sSup>
      </m:oMath>
    </w:p>
    <w:p w14:paraId="7CF35E52" w14:textId="77777777" w:rsidR="00F93A76" w:rsidRDefault="00124769">
      <w:pPr>
        <w:widowControl w:val="0"/>
        <w:numPr>
          <w:ilvl w:val="0"/>
          <w:numId w:val="13"/>
        </w:numPr>
        <w:spacing w:after="0"/>
        <w:jc w:val="both"/>
      </w:pPr>
      <w:r>
        <w:rPr>
          <w:rFonts w:ascii="Cambria Math" w:eastAsia="Cambria Math" w:hAnsi="Cambria Math" w:cs="Cambria Math"/>
          <w:color w:val="000000"/>
        </w:rPr>
        <w:t>𝑡</w:t>
      </w:r>
      <w:r>
        <w:rPr>
          <w:color w:val="000000"/>
        </w:rPr>
        <w:t xml:space="preserve"> = 0</w:t>
      </w:r>
    </w:p>
    <w:p w14:paraId="1F766A86" w14:textId="77777777" w:rsidR="00F93A76" w:rsidRDefault="00124769">
      <w:pPr>
        <w:widowControl w:val="0"/>
        <w:numPr>
          <w:ilvl w:val="0"/>
          <w:numId w:val="13"/>
        </w:numPr>
        <w:spacing w:after="0"/>
        <w:jc w:val="both"/>
      </w:pPr>
      <w:r>
        <w:rPr>
          <w:rFonts w:ascii="Cambria Math" w:eastAsia="Cambria Math" w:hAnsi="Cambria Math" w:cs="Cambria Math"/>
          <w:color w:val="000000"/>
        </w:rPr>
        <w:t>𝛼</w:t>
      </w:r>
      <w:r>
        <w:rPr>
          <w:color w:val="000000"/>
        </w:rPr>
        <w:t xml:space="preserve"> = 0.001</w:t>
      </w:r>
    </w:p>
    <w:p w14:paraId="1CE15E8A" w14:textId="77777777" w:rsidR="00F93A76" w:rsidRDefault="00124769">
      <w:pPr>
        <w:widowControl w:val="0"/>
        <w:numPr>
          <w:ilvl w:val="0"/>
          <w:numId w:val="13"/>
        </w:numPr>
        <w:spacing w:after="0"/>
        <w:jc w:val="both"/>
      </w:pPr>
      <w:r>
        <w:rPr>
          <w:rFonts w:ascii="Cambria Math" w:eastAsia="Cambria Math" w:hAnsi="Cambria Math" w:cs="Cambria Math"/>
          <w:color w:val="000000"/>
        </w:rPr>
        <w:t>𝛽</w:t>
      </w:r>
      <w:r>
        <w:rPr>
          <w:color w:val="000000"/>
        </w:rPr>
        <w:t xml:space="preserve">1 = 0.9 </w:t>
      </w:r>
    </w:p>
    <w:p w14:paraId="0CF48F08" w14:textId="77777777" w:rsidR="00F93A76" w:rsidRDefault="00124769">
      <w:pPr>
        <w:widowControl w:val="0"/>
        <w:numPr>
          <w:ilvl w:val="0"/>
          <w:numId w:val="13"/>
        </w:numPr>
        <w:spacing w:after="0"/>
        <w:jc w:val="both"/>
      </w:pPr>
      <w:r>
        <w:rPr>
          <w:rFonts w:ascii="Cambria Math" w:eastAsia="Cambria Math" w:hAnsi="Cambria Math" w:cs="Cambria Math"/>
          <w:color w:val="000000"/>
        </w:rPr>
        <w:t>𝛽</w:t>
      </w:r>
      <w:r>
        <w:rPr>
          <w:color w:val="000000"/>
        </w:rPr>
        <w:t>2 = 0.999</w:t>
      </w:r>
    </w:p>
    <w:p w14:paraId="1D1FD08B" w14:textId="77777777" w:rsidR="00F93A76" w:rsidRDefault="00124769">
      <w:r>
        <w:t>Selanjutnya tahap-tahap yang dilakukan yaitu:</w:t>
      </w:r>
    </w:p>
    <w:p w14:paraId="68902588" w14:textId="77777777" w:rsidR="00F93A76" w:rsidRDefault="00124769">
      <w:pPr>
        <w:widowControl w:val="0"/>
        <w:numPr>
          <w:ilvl w:val="0"/>
          <w:numId w:val="14"/>
        </w:numPr>
        <w:spacing w:after="0"/>
        <w:jc w:val="both"/>
      </w:pPr>
      <w:r>
        <w:rPr>
          <w:color w:val="000000"/>
        </w:rPr>
        <w:t>Tambah t setiap iterasi.</w:t>
      </w:r>
    </w:p>
    <w:tbl>
      <w:tblPr>
        <w:tblStyle w:val="Style45"/>
        <w:tblW w:w="7920" w:type="dxa"/>
        <w:tblLayout w:type="fixed"/>
        <w:tblLook w:val="04A0" w:firstRow="1" w:lastRow="0" w:firstColumn="1" w:lastColumn="0" w:noHBand="0" w:noVBand="1"/>
      </w:tblPr>
      <w:tblGrid>
        <w:gridCol w:w="7082"/>
        <w:gridCol w:w="838"/>
      </w:tblGrid>
      <w:tr w:rsidR="00F93A76" w14:paraId="36E7F051" w14:textId="77777777">
        <w:tc>
          <w:tcPr>
            <w:tcW w:w="7083" w:type="dxa"/>
            <w:vAlign w:val="center"/>
          </w:tcPr>
          <w:p w14:paraId="7CFCC5B8"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t=t+1</m:t>
                </m:r>
              </m:oMath>
            </m:oMathPara>
          </w:p>
        </w:tc>
        <w:tc>
          <w:tcPr>
            <w:tcW w:w="838" w:type="dxa"/>
            <w:vAlign w:val="center"/>
          </w:tcPr>
          <w:p w14:paraId="083A1297" w14:textId="77777777" w:rsidR="00F93A76" w:rsidRDefault="00124769">
            <w:pPr>
              <w:spacing w:after="0"/>
              <w:jc w:val="center"/>
            </w:pPr>
            <w:r>
              <w:t>(2.3)</w:t>
            </w:r>
          </w:p>
        </w:tc>
      </w:tr>
    </w:tbl>
    <w:p w14:paraId="7AFB1582" w14:textId="77777777" w:rsidR="00F93A76" w:rsidRDefault="00124769">
      <w:pPr>
        <w:widowControl w:val="0"/>
        <w:numPr>
          <w:ilvl w:val="0"/>
          <w:numId w:val="14"/>
        </w:numPr>
        <w:spacing w:after="0"/>
        <w:jc w:val="both"/>
      </w:pPr>
      <w:r>
        <w:rPr>
          <w:color w:val="000000"/>
        </w:rPr>
        <w:t xml:space="preserve">Menghitung </w:t>
      </w:r>
      <w:r>
        <w:t>gradien</w:t>
      </w:r>
      <w:r>
        <w:rPr>
          <w:color w:val="000000"/>
        </w:rPr>
        <w:t>.</w:t>
      </w:r>
    </w:p>
    <w:tbl>
      <w:tblPr>
        <w:tblStyle w:val="Style46"/>
        <w:tblW w:w="7920" w:type="dxa"/>
        <w:tblLayout w:type="fixed"/>
        <w:tblLook w:val="04A0" w:firstRow="1" w:lastRow="0" w:firstColumn="1" w:lastColumn="0" w:noHBand="0" w:noVBand="1"/>
      </w:tblPr>
      <w:tblGrid>
        <w:gridCol w:w="7082"/>
        <w:gridCol w:w="838"/>
      </w:tblGrid>
      <w:tr w:rsidR="00F93A76" w14:paraId="6201CD85" w14:textId="77777777">
        <w:tc>
          <w:tcPr>
            <w:tcW w:w="7083" w:type="dxa"/>
            <w:vAlign w:val="center"/>
          </w:tcPr>
          <w:p w14:paraId="0D752460"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gt ← ∇θft(θt-1)</m:t>
                </m:r>
              </m:oMath>
            </m:oMathPara>
          </w:p>
        </w:tc>
        <w:tc>
          <w:tcPr>
            <w:tcW w:w="838" w:type="dxa"/>
            <w:vAlign w:val="center"/>
          </w:tcPr>
          <w:p w14:paraId="62012BFF" w14:textId="77777777" w:rsidR="00F93A76" w:rsidRDefault="00124769">
            <w:pPr>
              <w:spacing w:after="0"/>
              <w:jc w:val="center"/>
            </w:pPr>
            <w:r>
              <w:t>(2.4)</w:t>
            </w:r>
          </w:p>
        </w:tc>
      </w:tr>
    </w:tbl>
    <w:p w14:paraId="7A365921" w14:textId="77777777" w:rsidR="00F93A76" w:rsidRDefault="00124769">
      <w:pPr>
        <w:widowControl w:val="0"/>
        <w:numPr>
          <w:ilvl w:val="0"/>
          <w:numId w:val="14"/>
        </w:numPr>
        <w:spacing w:after="0"/>
        <w:jc w:val="both"/>
      </w:pPr>
      <w:r>
        <w:rPr>
          <w:color w:val="000000"/>
        </w:rPr>
        <w:t>Menghitung bias first moment.</w:t>
      </w:r>
    </w:p>
    <w:tbl>
      <w:tblPr>
        <w:tblStyle w:val="Style47"/>
        <w:tblW w:w="7920" w:type="dxa"/>
        <w:tblLayout w:type="fixed"/>
        <w:tblLook w:val="04A0" w:firstRow="1" w:lastRow="0" w:firstColumn="1" w:lastColumn="0" w:noHBand="0" w:noVBand="1"/>
      </w:tblPr>
      <w:tblGrid>
        <w:gridCol w:w="7082"/>
        <w:gridCol w:w="838"/>
      </w:tblGrid>
      <w:tr w:rsidR="00F93A76" w14:paraId="4F85C202" w14:textId="77777777">
        <w:tc>
          <w:tcPr>
            <w:tcW w:w="7083" w:type="dxa"/>
            <w:vAlign w:val="center"/>
          </w:tcPr>
          <w:p w14:paraId="120643D2"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mt ← β1mt-1 + (1 - β1 )g</m:t>
                </m:r>
              </m:oMath>
            </m:oMathPara>
          </w:p>
        </w:tc>
        <w:tc>
          <w:tcPr>
            <w:tcW w:w="838" w:type="dxa"/>
            <w:vAlign w:val="center"/>
          </w:tcPr>
          <w:p w14:paraId="15649A72" w14:textId="77777777" w:rsidR="00F93A76" w:rsidRDefault="00124769">
            <w:pPr>
              <w:spacing w:after="0"/>
              <w:jc w:val="center"/>
            </w:pPr>
            <w:r>
              <w:t>(2.5)</w:t>
            </w:r>
          </w:p>
        </w:tc>
      </w:tr>
    </w:tbl>
    <w:p w14:paraId="5970A236" w14:textId="77777777" w:rsidR="00F93A76" w:rsidRDefault="00124769">
      <w:pPr>
        <w:widowControl w:val="0"/>
        <w:numPr>
          <w:ilvl w:val="0"/>
          <w:numId w:val="14"/>
        </w:numPr>
        <w:spacing w:after="0"/>
        <w:jc w:val="both"/>
      </w:pPr>
      <w:r>
        <w:rPr>
          <w:color w:val="000000"/>
        </w:rPr>
        <w:t>Menghitung bias second moment.</w:t>
      </w:r>
    </w:p>
    <w:tbl>
      <w:tblPr>
        <w:tblStyle w:val="Style48"/>
        <w:tblW w:w="7920" w:type="dxa"/>
        <w:tblLayout w:type="fixed"/>
        <w:tblLook w:val="04A0" w:firstRow="1" w:lastRow="0" w:firstColumn="1" w:lastColumn="0" w:noHBand="0" w:noVBand="1"/>
      </w:tblPr>
      <w:tblGrid>
        <w:gridCol w:w="7082"/>
        <w:gridCol w:w="838"/>
      </w:tblGrid>
      <w:tr w:rsidR="00F93A76" w14:paraId="7EE38AE4" w14:textId="77777777">
        <w:tc>
          <w:tcPr>
            <w:tcW w:w="7083" w:type="dxa"/>
            <w:vAlign w:val="center"/>
          </w:tcPr>
          <w:p w14:paraId="510BE980"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w:lastRenderedPageBreak/>
                  <m:t xml:space="preserve">vt ← β2vt-1 + </m:t>
                </m:r>
                <m:d>
                  <m:dPr>
                    <m:ctrlPr>
                      <w:rPr>
                        <w:rFonts w:ascii="Cambria Math" w:eastAsia="Cambria Math" w:hAnsi="Cambria Math" w:cs="Cambria Math"/>
                      </w:rPr>
                    </m:ctrlPr>
                  </m:dPr>
                  <m:e>
                    <m:r>
                      <w:rPr>
                        <w:rFonts w:ascii="Cambria Math" w:eastAsia="Cambria Math" w:hAnsi="Cambria Math" w:cs="Cambria Math"/>
                      </w:rPr>
                      <m:t xml:space="preserve">1 - β2 </m:t>
                    </m:r>
                  </m:e>
                </m:d>
                <m:r>
                  <w:rPr>
                    <w:rFonts w:ascii="Cambria Math" w:eastAsia="Cambria Math" w:hAnsi="Cambria Math" w:cs="Cambria Math"/>
                  </w:rPr>
                  <m:t>g∙g</m:t>
                </m:r>
              </m:oMath>
            </m:oMathPara>
          </w:p>
        </w:tc>
        <w:tc>
          <w:tcPr>
            <w:tcW w:w="838" w:type="dxa"/>
            <w:vAlign w:val="center"/>
          </w:tcPr>
          <w:p w14:paraId="5109C551" w14:textId="77777777" w:rsidR="00F93A76" w:rsidRDefault="00124769">
            <w:pPr>
              <w:spacing w:after="0"/>
              <w:jc w:val="center"/>
            </w:pPr>
            <w:r>
              <w:t>(2.6)</w:t>
            </w:r>
          </w:p>
        </w:tc>
      </w:tr>
    </w:tbl>
    <w:p w14:paraId="7A543E31" w14:textId="77777777" w:rsidR="00F93A76" w:rsidRDefault="00124769">
      <w:pPr>
        <w:widowControl w:val="0"/>
        <w:numPr>
          <w:ilvl w:val="0"/>
          <w:numId w:val="14"/>
        </w:numPr>
        <w:spacing w:after="0"/>
        <w:jc w:val="both"/>
      </w:pPr>
      <w:r>
        <w:rPr>
          <w:color w:val="000000"/>
        </w:rPr>
        <w:t>Menghitung bias first moment.</w:t>
      </w:r>
    </w:p>
    <w:tbl>
      <w:tblPr>
        <w:tblStyle w:val="Style49"/>
        <w:tblW w:w="7920" w:type="dxa"/>
        <w:tblLayout w:type="fixed"/>
        <w:tblLook w:val="04A0" w:firstRow="1" w:lastRow="0" w:firstColumn="1" w:lastColumn="0" w:noHBand="0" w:noVBand="1"/>
      </w:tblPr>
      <w:tblGrid>
        <w:gridCol w:w="7082"/>
        <w:gridCol w:w="838"/>
      </w:tblGrid>
      <w:tr w:rsidR="00F93A76" w14:paraId="54DC3E5E" w14:textId="77777777">
        <w:tc>
          <w:tcPr>
            <w:tcW w:w="7083" w:type="dxa"/>
            <w:vAlign w:val="center"/>
          </w:tcPr>
          <w:p w14:paraId="0CE2D743"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 xml:space="preserve">m̂t ← </m:t>
                </m:r>
                <m:f>
                  <m:fPr>
                    <m:ctrlPr>
                      <w:rPr>
                        <w:rFonts w:ascii="Cambria Math" w:eastAsia="Cambria Math" w:hAnsi="Cambria Math" w:cs="Cambria Math"/>
                      </w:rPr>
                    </m:ctrlPr>
                  </m:fPr>
                  <m:num>
                    <m:r>
                      <w:rPr>
                        <w:rFonts w:ascii="Cambria Math" w:eastAsia="Cambria Math" w:hAnsi="Cambria Math" w:cs="Cambria Math"/>
                      </w:rPr>
                      <m:t>mt</m:t>
                    </m:r>
                  </m:num>
                  <m:den>
                    <m:r>
                      <w:rPr>
                        <w:rFonts w:ascii="Cambria Math" w:eastAsia="Cambria Math" w:hAnsi="Cambria Math" w:cs="Cambria Math"/>
                      </w:rPr>
                      <m:t xml:space="preserve">1 - </m:t>
                    </m:r>
                    <m:sSubSup>
                      <m:sSubSupPr>
                        <m:ctrlPr>
                          <w:rPr>
                            <w:rFonts w:ascii="Cambria Math" w:eastAsia="Cambria Math" w:hAnsi="Cambria Math" w:cs="Cambria Math"/>
                          </w:rPr>
                        </m:ctrlPr>
                      </m:sSubSupPr>
                      <m:e>
                        <m:r>
                          <w:rPr>
                            <w:rFonts w:ascii="Cambria Math" w:eastAsia="Cambria Math" w:hAnsi="Cambria Math" w:cs="Cambria Math"/>
                          </w:rPr>
                          <m:t>β</m:t>
                        </m:r>
                      </m:e>
                      <m:sub>
                        <m:r>
                          <w:rPr>
                            <w:rFonts w:ascii="Cambria Math" w:eastAsia="Cambria Math" w:hAnsi="Cambria Math" w:cs="Cambria Math"/>
                          </w:rPr>
                          <m:t>1</m:t>
                        </m:r>
                      </m:sub>
                      <m:sup>
                        <m:r>
                          <w:rPr>
                            <w:rFonts w:ascii="Cambria Math" w:eastAsia="Cambria Math" w:hAnsi="Cambria Math" w:cs="Cambria Math"/>
                          </w:rPr>
                          <m:t>t</m:t>
                        </m:r>
                      </m:sup>
                    </m:sSubSup>
                  </m:den>
                </m:f>
              </m:oMath>
            </m:oMathPara>
          </w:p>
        </w:tc>
        <w:tc>
          <w:tcPr>
            <w:tcW w:w="838" w:type="dxa"/>
            <w:vAlign w:val="center"/>
          </w:tcPr>
          <w:p w14:paraId="7568E9BF" w14:textId="77777777" w:rsidR="00F93A76" w:rsidRDefault="00124769">
            <w:pPr>
              <w:spacing w:after="0"/>
              <w:jc w:val="center"/>
            </w:pPr>
            <w:r>
              <w:t>(2.7)</w:t>
            </w:r>
          </w:p>
        </w:tc>
      </w:tr>
    </w:tbl>
    <w:p w14:paraId="20519143" w14:textId="77777777" w:rsidR="00F93A76" w:rsidRDefault="00124769">
      <w:pPr>
        <w:widowControl w:val="0"/>
        <w:numPr>
          <w:ilvl w:val="0"/>
          <w:numId w:val="14"/>
        </w:numPr>
        <w:spacing w:after="0"/>
        <w:jc w:val="both"/>
      </w:pPr>
      <w:r>
        <w:rPr>
          <w:color w:val="000000"/>
        </w:rPr>
        <w:t>Menghitung bias second moment.</w:t>
      </w:r>
    </w:p>
    <w:tbl>
      <w:tblPr>
        <w:tblStyle w:val="Style50"/>
        <w:tblW w:w="7920" w:type="dxa"/>
        <w:tblLayout w:type="fixed"/>
        <w:tblLook w:val="04A0" w:firstRow="1" w:lastRow="0" w:firstColumn="1" w:lastColumn="0" w:noHBand="0" w:noVBand="1"/>
      </w:tblPr>
      <w:tblGrid>
        <w:gridCol w:w="7082"/>
        <w:gridCol w:w="838"/>
      </w:tblGrid>
      <w:tr w:rsidR="00F93A76" w14:paraId="67FB3B6C" w14:textId="77777777">
        <w:tc>
          <w:tcPr>
            <w:tcW w:w="7083" w:type="dxa"/>
            <w:vAlign w:val="center"/>
          </w:tcPr>
          <w:p w14:paraId="743E8D81" w14:textId="77777777" w:rsidR="00F93A76" w:rsidRDefault="00A8538E">
            <w:pPr>
              <w:spacing w:after="0"/>
              <w:jc w:val="center"/>
              <w:rPr>
                <w:rFonts w:ascii="Cambria Math" w:eastAsia="Cambria Math" w:hAnsi="Cambria Math" w:cs="Cambria Math"/>
              </w:rPr>
            </w:pPr>
            <m:oMathPara>
              <m:oMath>
                <m:acc>
                  <m:accPr>
                    <m:ctrlPr>
                      <w:rPr>
                        <w:rFonts w:ascii="Cambria Math" w:eastAsia="Cambria Math" w:hAnsi="Cambria Math" w:cs="Cambria Math"/>
                      </w:rPr>
                    </m:ctrlPr>
                  </m:accPr>
                  <m:e>
                    <m:r>
                      <w:rPr>
                        <w:rFonts w:ascii="Cambria Math" w:eastAsia="Cambria Math" w:hAnsi="Cambria Math" w:cs="Cambria Math"/>
                      </w:rPr>
                      <m:t>v</m:t>
                    </m:r>
                  </m:e>
                </m:acc>
                <m:r>
                  <w:rPr>
                    <w:rFonts w:ascii="Cambria Math" w:eastAsia="Cambria Math" w:hAnsi="Cambria Math" w:cs="Cambria Math"/>
                  </w:rPr>
                  <m:t>t ←</m:t>
                </m:r>
                <m:f>
                  <m:fPr>
                    <m:ctrlPr>
                      <w:rPr>
                        <w:rFonts w:ascii="Cambria Math" w:eastAsia="Cambria Math" w:hAnsi="Cambria Math" w:cs="Cambria Math"/>
                      </w:rPr>
                    </m:ctrlPr>
                  </m:fPr>
                  <m:num>
                    <m:r>
                      <w:rPr>
                        <w:rFonts w:ascii="Cambria Math" w:eastAsia="Cambria Math" w:hAnsi="Cambria Math" w:cs="Cambria Math"/>
                      </w:rPr>
                      <m:t xml:space="preserve">vt </m:t>
                    </m:r>
                  </m:num>
                  <m:den>
                    <m:r>
                      <w:rPr>
                        <w:rFonts w:ascii="Cambria Math" w:eastAsia="Cambria Math" w:hAnsi="Cambria Math" w:cs="Cambria Math"/>
                      </w:rPr>
                      <m:t xml:space="preserve">1 - </m:t>
                    </m:r>
                    <m:sSubSup>
                      <m:sSubSupPr>
                        <m:ctrlPr>
                          <w:rPr>
                            <w:rFonts w:ascii="Cambria Math" w:eastAsia="Cambria Math" w:hAnsi="Cambria Math" w:cs="Cambria Math"/>
                          </w:rPr>
                        </m:ctrlPr>
                      </m:sSubSupPr>
                      <m:e>
                        <m:r>
                          <w:rPr>
                            <w:rFonts w:ascii="Cambria Math" w:eastAsia="Cambria Math" w:hAnsi="Cambria Math" w:cs="Cambria Math"/>
                          </w:rPr>
                          <m:t>β</m:t>
                        </m:r>
                      </m:e>
                      <m:sub>
                        <m:r>
                          <w:rPr>
                            <w:rFonts w:ascii="Cambria Math" w:eastAsia="Cambria Math" w:hAnsi="Cambria Math" w:cs="Cambria Math"/>
                          </w:rPr>
                          <m:t>2</m:t>
                        </m:r>
                      </m:sub>
                      <m:sup>
                        <m:r>
                          <w:rPr>
                            <w:rFonts w:ascii="Cambria Math" w:eastAsia="Cambria Math" w:hAnsi="Cambria Math" w:cs="Cambria Math"/>
                          </w:rPr>
                          <m:t>t</m:t>
                        </m:r>
                      </m:sup>
                    </m:sSubSup>
                  </m:den>
                </m:f>
              </m:oMath>
            </m:oMathPara>
          </w:p>
        </w:tc>
        <w:tc>
          <w:tcPr>
            <w:tcW w:w="838" w:type="dxa"/>
            <w:vAlign w:val="center"/>
          </w:tcPr>
          <w:p w14:paraId="1EC789B9" w14:textId="77777777" w:rsidR="00F93A76" w:rsidRDefault="00124769">
            <w:pPr>
              <w:spacing w:after="0"/>
              <w:jc w:val="center"/>
            </w:pPr>
            <w:r>
              <w:t>(2.8)</w:t>
            </w:r>
          </w:p>
        </w:tc>
      </w:tr>
    </w:tbl>
    <w:p w14:paraId="2C23876F" w14:textId="77777777" w:rsidR="00F93A76" w:rsidRDefault="00124769">
      <w:pPr>
        <w:widowControl w:val="0"/>
        <w:numPr>
          <w:ilvl w:val="0"/>
          <w:numId w:val="14"/>
        </w:numPr>
        <w:spacing w:after="0"/>
        <w:jc w:val="both"/>
      </w:pPr>
      <w:r>
        <w:rPr>
          <w:color w:val="000000"/>
        </w:rPr>
        <w:t>Memperbaiki parameter.</w:t>
      </w:r>
    </w:p>
    <w:tbl>
      <w:tblPr>
        <w:tblStyle w:val="Style51"/>
        <w:tblW w:w="7920" w:type="dxa"/>
        <w:tblLayout w:type="fixed"/>
        <w:tblLook w:val="04A0" w:firstRow="1" w:lastRow="0" w:firstColumn="1" w:lastColumn="0" w:noHBand="0" w:noVBand="1"/>
      </w:tblPr>
      <w:tblGrid>
        <w:gridCol w:w="7082"/>
        <w:gridCol w:w="838"/>
      </w:tblGrid>
      <w:tr w:rsidR="00F93A76" w14:paraId="6872A589" w14:textId="77777777">
        <w:tc>
          <w:tcPr>
            <w:tcW w:w="7083" w:type="dxa"/>
            <w:vAlign w:val="center"/>
          </w:tcPr>
          <w:p w14:paraId="6A0F880F" w14:textId="77777777" w:rsidR="00F93A76" w:rsidRDefault="00A8538E">
            <w:pPr>
              <w:spacing w:after="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t-1</m:t>
                    </m:r>
                  </m:sub>
                </m:sSub>
                <m:r>
                  <w:rPr>
                    <w:rFonts w:ascii="Cambria Math" w:eastAsia="Cambria Math" w:hAnsi="Cambria Math" w:cs="Cambria Math"/>
                  </w:rPr>
                  <m:t xml:space="preserve"> - α </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t</m:t>
                        </m:r>
                      </m:sub>
                    </m:sSub>
                  </m:num>
                  <m:den>
                    <m:rad>
                      <m:radPr>
                        <m:degHide m:val="1"/>
                        <m:ctrlPr>
                          <w:rPr>
                            <w:rFonts w:ascii="Cambria Math" w:eastAsia="Cambria Math" w:hAnsi="Cambria Math" w:cs="Cambria Math"/>
                          </w:rPr>
                        </m:ctrlPr>
                      </m:radPr>
                      <m:deg/>
                      <m:e>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v</m:t>
                                </m:r>
                              </m:e>
                            </m:acc>
                          </m:e>
                          <m:sub>
                            <m:r>
                              <w:rPr>
                                <w:rFonts w:ascii="Cambria Math" w:eastAsia="Cambria Math" w:hAnsi="Cambria Math" w:cs="Cambria Math"/>
                              </w:rPr>
                              <m:t>t</m:t>
                            </m:r>
                          </m:sub>
                        </m:sSub>
                      </m:e>
                    </m:rad>
                    <m:r>
                      <w:rPr>
                        <w:rFonts w:ascii="Cambria Math" w:eastAsia="Cambria Math" w:hAnsi="Cambria Math" w:cs="Cambria Math"/>
                      </w:rPr>
                      <m:t>+ϵ</m:t>
                    </m:r>
                  </m:den>
                </m:f>
              </m:oMath>
            </m:oMathPara>
          </w:p>
        </w:tc>
        <w:tc>
          <w:tcPr>
            <w:tcW w:w="838" w:type="dxa"/>
            <w:vAlign w:val="center"/>
          </w:tcPr>
          <w:p w14:paraId="70E3A660" w14:textId="77777777" w:rsidR="00F93A76" w:rsidRDefault="00124769">
            <w:pPr>
              <w:spacing w:after="0"/>
              <w:jc w:val="center"/>
            </w:pPr>
            <w:r>
              <w:t>(2.9)</w:t>
            </w:r>
          </w:p>
        </w:tc>
      </w:tr>
    </w:tbl>
    <w:p w14:paraId="114571EF" w14:textId="77777777" w:rsidR="00F93A76" w:rsidRDefault="00124769">
      <w:pPr>
        <w:spacing w:after="0"/>
      </w:pPr>
      <w:r>
        <w:t>Keterangan:</w:t>
      </w:r>
    </w:p>
    <w:p w14:paraId="30308649" w14:textId="77777777" w:rsidR="00F93A76" w:rsidRDefault="00124769">
      <w:pPr>
        <w:spacing w:after="0"/>
      </w:pPr>
      <w:r>
        <w:t>t = iterasi</w:t>
      </w:r>
    </w:p>
    <w:p w14:paraId="509C7BA8" w14:textId="77777777" w:rsidR="00F93A76" w:rsidRDefault="00124769">
      <w:pPr>
        <w:spacing w:after="0"/>
      </w:pPr>
      <w:r>
        <w:t xml:space="preserve">g = gradient </w:t>
      </w:r>
    </w:p>
    <w:p w14:paraId="1E40AD68" w14:textId="77777777" w:rsidR="00F93A76" w:rsidRDefault="00124769">
      <w:pPr>
        <w:spacing w:after="0"/>
        <w:rPr>
          <w:i/>
        </w:rPr>
      </w:pPr>
      <w:r>
        <w:t xml:space="preserve">m = </w:t>
      </w:r>
      <w:r>
        <w:rPr>
          <w:i/>
        </w:rPr>
        <w:t xml:space="preserve">first moment </w:t>
      </w:r>
    </w:p>
    <w:p w14:paraId="32492C4C" w14:textId="77777777" w:rsidR="00F93A76" w:rsidRDefault="00124769">
      <w:pPr>
        <w:spacing w:after="0"/>
        <w:rPr>
          <w:i/>
        </w:rPr>
      </w:pPr>
      <w:r>
        <w:t xml:space="preserve">v = </w:t>
      </w:r>
      <w:r>
        <w:rPr>
          <w:i/>
        </w:rPr>
        <w:t xml:space="preserve">second moment </w:t>
      </w:r>
    </w:p>
    <w:p w14:paraId="3C353E52" w14:textId="77777777" w:rsidR="00F93A76" w:rsidRDefault="00124769">
      <w:pPr>
        <w:spacing w:after="0"/>
      </w:pPr>
      <w:r>
        <w:rPr>
          <w:rFonts w:ascii="Cambria Math" w:eastAsia="Cambria Math" w:hAnsi="Cambria Math" w:cs="Cambria Math"/>
        </w:rPr>
        <w:t>𝛽</w:t>
      </w:r>
      <w:r>
        <w:t xml:space="preserve">1, </w:t>
      </w:r>
      <w:r>
        <w:rPr>
          <w:rFonts w:ascii="Cambria Math" w:eastAsia="Cambria Math" w:hAnsi="Cambria Math" w:cs="Cambria Math"/>
        </w:rPr>
        <w:t>𝛽</w:t>
      </w:r>
      <w:r>
        <w:t xml:space="preserve">2 = </w:t>
      </w:r>
      <w:r>
        <w:rPr>
          <w:i/>
        </w:rPr>
        <w:t>Exponential decay rates</w:t>
      </w:r>
      <w:r>
        <w:t xml:space="preserve"> </w:t>
      </w:r>
    </w:p>
    <w:p w14:paraId="61A49A0B" w14:textId="77777777" w:rsidR="00F93A76" w:rsidRDefault="00124769">
      <w:pPr>
        <w:spacing w:after="0"/>
      </w:pPr>
      <w:r>
        <w:rPr>
          <w:rFonts w:ascii="Cambria Math" w:eastAsia="Cambria Math" w:hAnsi="Cambria Math" w:cs="Cambria Math"/>
        </w:rPr>
        <w:t>𝛼</w:t>
      </w:r>
      <w:r>
        <w:t xml:space="preserve"> = </w:t>
      </w:r>
      <w:r>
        <w:rPr>
          <w:i/>
        </w:rPr>
        <w:t>Step size</w:t>
      </w:r>
      <w:r>
        <w:t xml:space="preserve"> atau </w:t>
      </w:r>
      <w:r>
        <w:rPr>
          <w:i/>
        </w:rPr>
        <w:t>learning rate</w:t>
      </w:r>
      <w:r>
        <w:t xml:space="preserve"> </w:t>
      </w:r>
    </w:p>
    <w:p w14:paraId="02B67210" w14:textId="77777777" w:rsidR="00F93A76" w:rsidRDefault="00124769">
      <w:pPr>
        <w:spacing w:after="0"/>
      </w:pPr>
      <w:r>
        <w:t>θ = parameter yang akan diperbaiki (pada kasus ini adalah bobot)</w:t>
      </w:r>
    </w:p>
    <w:p w14:paraId="2C429007" w14:textId="77777777" w:rsidR="00F93A76" w:rsidRDefault="00124769">
      <w:pPr>
        <w:ind w:firstLine="851"/>
        <w:jc w:val="both"/>
      </w:pPr>
      <w:r>
        <w:t>Dari ketujuh tahap tersebut diulang sebanyak jumlah dataset yang diambil secara acak hingga semua epoch telah selesai. Perbedaan antara Adam dengan RMSProp yaitu ada pada perubahan step size pada awal perubahan parameter dikarenakan adam melakukan bias correction pada perhitungannya.</w:t>
      </w:r>
    </w:p>
    <w:p w14:paraId="109C2993" w14:textId="77777777" w:rsidR="00F93A76" w:rsidRDefault="00124769">
      <w:pPr>
        <w:pStyle w:val="Heading3"/>
        <w:numPr>
          <w:ilvl w:val="0"/>
          <w:numId w:val="8"/>
        </w:numPr>
        <w:ind w:left="851" w:hanging="851"/>
      </w:pPr>
      <w:bookmarkStart w:id="71" w:name="_Toc142643254"/>
      <w:r>
        <w:t>RMSPROP</w:t>
      </w:r>
      <w:bookmarkEnd w:id="71"/>
    </w:p>
    <w:p w14:paraId="51F3AC64" w14:textId="77777777" w:rsidR="00F93A76" w:rsidRDefault="00124769">
      <w:pPr>
        <w:ind w:firstLine="851"/>
        <w:jc w:val="both"/>
      </w:pPr>
      <w:r>
        <w:t>RMSprop adalah teknik optimasi berbasis gradien yang digunakan dalam pelatihan jaringan saraf. RMSprop menggunakan learning rate adaptif dan ini berarti bahwa kecepatan belajar berubah dari waktu ke waktu mempertahankan rata-rata dari kuadrat gradient untuk setiap bobot. Berikut adalah rumus dari RMSprop yaitu:</w:t>
      </w:r>
    </w:p>
    <w:tbl>
      <w:tblPr>
        <w:tblStyle w:val="Style52"/>
        <w:tblW w:w="7920" w:type="dxa"/>
        <w:tblLayout w:type="fixed"/>
        <w:tblLook w:val="04A0" w:firstRow="1" w:lastRow="0" w:firstColumn="1" w:lastColumn="0" w:noHBand="0" w:noVBand="1"/>
      </w:tblPr>
      <w:tblGrid>
        <w:gridCol w:w="7082"/>
        <w:gridCol w:w="838"/>
      </w:tblGrid>
      <w:tr w:rsidR="00F93A76" w14:paraId="3E1274DB" w14:textId="77777777">
        <w:tc>
          <w:tcPr>
            <w:tcW w:w="7083" w:type="dxa"/>
            <w:vAlign w:val="center"/>
          </w:tcPr>
          <w:p w14:paraId="0C2956D1"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w:lastRenderedPageBreak/>
                  <m:t>MeanSquare(w,t) = ρ * MeanSquare(w,t - 1) + 0.1(</m:t>
                </m:r>
                <m:f>
                  <m:fPr>
                    <m:ctrlPr>
                      <w:rPr>
                        <w:rFonts w:ascii="Cambria Math" w:eastAsia="Cambria Math" w:hAnsi="Cambria Math" w:cs="Cambria Math"/>
                      </w:rPr>
                    </m:ctrlPr>
                  </m:fPr>
                  <m:num>
                    <m:r>
                      <w:rPr>
                        <w:rFonts w:ascii="Cambria Math" w:eastAsia="Cambria Math" w:hAnsi="Cambria Math" w:cs="Cambria Math"/>
                      </w:rPr>
                      <m:t>∂E</m:t>
                    </m:r>
                  </m:num>
                  <m:den>
                    <m:r>
                      <w:rPr>
                        <w:rFonts w:ascii="Cambria Math" w:eastAsia="Cambria Math" w:hAnsi="Cambria Math" w:cs="Cambria Math"/>
                      </w:rPr>
                      <m:t>∂w</m:t>
                    </m:r>
                  </m:den>
                </m:f>
                <m:r>
                  <w:rPr>
                    <w:rFonts w:ascii="Cambria Math" w:eastAsia="Cambria Math" w:hAnsi="Cambria Math" w:cs="Cambria Math"/>
                  </w:rPr>
                  <m:t>(t)</m:t>
                </m:r>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 xml:space="preserve"> </m:t>
                </m:r>
              </m:oMath>
            </m:oMathPara>
          </w:p>
        </w:tc>
        <w:tc>
          <w:tcPr>
            <w:tcW w:w="838" w:type="dxa"/>
            <w:vAlign w:val="center"/>
          </w:tcPr>
          <w:p w14:paraId="28F44547" w14:textId="77777777" w:rsidR="00F93A76" w:rsidRDefault="00124769">
            <w:pPr>
              <w:spacing w:after="0"/>
              <w:jc w:val="center"/>
            </w:pPr>
            <w:r>
              <w:t>(2.10)</w:t>
            </w:r>
          </w:p>
        </w:tc>
      </w:tr>
    </w:tbl>
    <w:p w14:paraId="6519DB02" w14:textId="77777777" w:rsidR="00F93A76" w:rsidRDefault="00124769">
      <w:pPr>
        <w:spacing w:after="0"/>
        <w:ind w:left="720"/>
      </w:pPr>
      <w:r>
        <w:t>Keterangan:</w:t>
      </w:r>
    </w:p>
    <w:p w14:paraId="2BF3D9AF" w14:textId="77777777" w:rsidR="00F93A76" w:rsidRDefault="00124769">
      <w:pPr>
        <w:spacing w:after="0"/>
        <w:ind w:left="720"/>
      </w:pPr>
      <w:r>
        <w:t>w = bobot</w:t>
      </w:r>
    </w:p>
    <w:p w14:paraId="44F2CF03" w14:textId="77777777" w:rsidR="00F93A76" w:rsidRDefault="00124769">
      <w:pPr>
        <w:spacing w:after="0"/>
        <w:ind w:left="720"/>
      </w:pPr>
      <w:r>
        <w:t xml:space="preserve">t = </w:t>
      </w:r>
      <w:r>
        <w:rPr>
          <w:i/>
        </w:rPr>
        <w:t>timestamp</w:t>
      </w:r>
    </w:p>
    <w:p w14:paraId="31FC8806" w14:textId="77777777" w:rsidR="00F93A76" w:rsidRDefault="00124769">
      <w:pPr>
        <w:spacing w:after="0"/>
        <w:ind w:left="720"/>
      </w:pPr>
      <w:r>
        <w:rPr>
          <w:rFonts w:ascii="Cambria Math" w:eastAsia="Cambria Math" w:hAnsi="Cambria Math" w:cs="Cambria Math"/>
        </w:rPr>
        <w:t>𝜌</w:t>
      </w:r>
      <w:r>
        <w:t xml:space="preserve"> = 0.9</w:t>
      </w:r>
    </w:p>
    <w:p w14:paraId="3FFB112A" w14:textId="77777777" w:rsidR="00F93A76" w:rsidRDefault="00A8538E">
      <w:pPr>
        <w:spacing w:after="0"/>
        <w:ind w:left="720"/>
      </w:pPr>
      <m:oMath>
        <m:f>
          <m:fPr>
            <m:ctrlPr>
              <w:rPr>
                <w:rFonts w:ascii="Cambria Math" w:eastAsia="Cambria Math" w:hAnsi="Cambria Math" w:cs="Cambria Math"/>
              </w:rPr>
            </m:ctrlPr>
          </m:fPr>
          <m:num>
            <m:r>
              <w:rPr>
                <w:rFonts w:ascii="Cambria Math" w:eastAsia="Cambria Math" w:hAnsi="Cambria Math" w:cs="Cambria Math"/>
              </w:rPr>
              <m:t>∂E</m:t>
            </m:r>
          </m:num>
          <m:den>
            <m:r>
              <w:rPr>
                <w:rFonts w:ascii="Cambria Math" w:eastAsia="Cambria Math" w:hAnsi="Cambria Math" w:cs="Cambria Math"/>
              </w:rPr>
              <m:t>∂w</m:t>
            </m:r>
          </m:den>
        </m:f>
      </m:oMath>
      <w:r w:rsidR="00124769">
        <w:t xml:space="preserve"> = gradient</w:t>
      </w:r>
    </w:p>
    <w:p w14:paraId="1DCE60EF" w14:textId="77777777" w:rsidR="00F93A76" w:rsidRDefault="00F93A76">
      <w:pPr>
        <w:spacing w:after="0"/>
        <w:ind w:left="720"/>
      </w:pPr>
    </w:p>
    <w:p w14:paraId="11698127" w14:textId="77777777" w:rsidR="00F93A76" w:rsidRDefault="00124769">
      <w:pPr>
        <w:pStyle w:val="Heading3"/>
        <w:numPr>
          <w:ilvl w:val="0"/>
          <w:numId w:val="8"/>
        </w:numPr>
        <w:ind w:left="851" w:hanging="851"/>
      </w:pPr>
      <w:bookmarkStart w:id="72" w:name="_Toc142643255"/>
      <w:r>
        <w:t>Transfer Learning</w:t>
      </w:r>
      <w:bookmarkEnd w:id="72"/>
    </w:p>
    <w:p w14:paraId="178C5DDB" w14:textId="77777777" w:rsidR="00F93A76" w:rsidRDefault="00124769">
      <w:pPr>
        <w:ind w:firstLine="851"/>
        <w:jc w:val="both"/>
      </w:pPr>
      <w:bookmarkStart w:id="73" w:name="_Hlk142726411"/>
      <w:r>
        <w:rPr>
          <w:i/>
        </w:rPr>
        <w:t>Transfer learning</w:t>
      </w:r>
      <w:r>
        <w:t xml:space="preserve"> adalah metode pembelajaran mesin di mana model yang dikembangkan untuk suatu tugas digunakan kembali sebagai titik awal untuk model pada tugas kedua. Diagram </w:t>
      </w:r>
      <w:r>
        <w:rPr>
          <w:i/>
        </w:rPr>
        <w:t>transfer</w:t>
      </w:r>
      <w:r>
        <w:t xml:space="preserve"> </w:t>
      </w:r>
      <w:r>
        <w:rPr>
          <w:i/>
        </w:rPr>
        <w:t>learning</w:t>
      </w:r>
      <w:r>
        <w:t xml:space="preserve"> dapat dilihat pada Gambar 2.12 dibawah ini</w:t>
      </w:r>
      <w:bookmarkEnd w:id="73"/>
    </w:p>
    <w:p w14:paraId="7EF9663C" w14:textId="77777777" w:rsidR="00F93A76" w:rsidRDefault="00124769">
      <w:pPr>
        <w:keepNext/>
        <w:jc w:val="center"/>
      </w:pPr>
      <w:r>
        <w:rPr>
          <w:noProof/>
          <w:lang w:eastAsia="en-US"/>
        </w:rPr>
        <w:drawing>
          <wp:inline distT="0" distB="0" distL="0" distR="0" wp14:anchorId="6B26F732" wp14:editId="50E6323F">
            <wp:extent cx="2649855" cy="2209800"/>
            <wp:effectExtent l="0" t="0" r="0" b="0"/>
            <wp:docPr id="14010" name="image33.png"/>
            <wp:cNvGraphicFramePr/>
            <a:graphic xmlns:a="http://schemas.openxmlformats.org/drawingml/2006/main">
              <a:graphicData uri="http://schemas.openxmlformats.org/drawingml/2006/picture">
                <pic:pic xmlns:pic="http://schemas.openxmlformats.org/drawingml/2006/picture">
                  <pic:nvPicPr>
                    <pic:cNvPr id="14010" name="image33.png"/>
                    <pic:cNvPicPr preferRelativeResize="0"/>
                  </pic:nvPicPr>
                  <pic:blipFill>
                    <a:blip r:embed="rId31"/>
                    <a:srcRect/>
                    <a:stretch>
                      <a:fillRect/>
                    </a:stretch>
                  </pic:blipFill>
                  <pic:spPr>
                    <a:xfrm>
                      <a:off x="0" y="0"/>
                      <a:ext cx="2672092" cy="2228223"/>
                    </a:xfrm>
                    <a:prstGeom prst="rect">
                      <a:avLst/>
                    </a:prstGeom>
                  </pic:spPr>
                </pic:pic>
              </a:graphicData>
            </a:graphic>
          </wp:inline>
        </w:drawing>
      </w:r>
    </w:p>
    <w:p w14:paraId="40D3F72B" w14:textId="77777777" w:rsidR="00F93A76" w:rsidRDefault="00124769">
      <w:pPr>
        <w:pStyle w:val="Caption"/>
        <w:jc w:val="center"/>
      </w:pPr>
      <w:bookmarkStart w:id="74" w:name="_Toc136799516"/>
      <w:r>
        <w:t>Gambar 2.</w:t>
      </w:r>
      <w:r>
        <w:fldChar w:fldCharType="begin"/>
      </w:r>
      <w:r>
        <w:instrText xml:space="preserve"> SEQ Gambar \* ARABIC </w:instrText>
      </w:r>
      <w:r>
        <w:fldChar w:fldCharType="separate"/>
      </w:r>
      <w:r w:rsidR="00A8538E">
        <w:rPr>
          <w:noProof/>
        </w:rPr>
        <w:t>12</w:t>
      </w:r>
      <w:r>
        <w:fldChar w:fldCharType="end"/>
      </w:r>
      <w:r>
        <w:t xml:space="preserve"> </w:t>
      </w:r>
      <w:r>
        <w:rPr>
          <w:b w:val="0"/>
          <w:bCs/>
        </w:rPr>
        <w:t>Proses Transfer Learning</w:t>
      </w:r>
      <w:bookmarkEnd w:id="74"/>
    </w:p>
    <w:p w14:paraId="1EBE11B4" w14:textId="77777777" w:rsidR="00F93A76" w:rsidRDefault="00124769">
      <w:pPr>
        <w:ind w:firstLine="851"/>
        <w:jc w:val="both"/>
      </w:pPr>
      <w:bookmarkStart w:id="75" w:name="_Hlk142726490"/>
      <w:r>
        <w:t>Terdapat beberapa model yang sudah sangat umum digunakan dalam proses transfer learning untuk membangun sistem rekomendasi makanan berdasarkan gambar, model-model tersebut adalah</w:t>
      </w:r>
      <w:bookmarkEnd w:id="75"/>
      <w:r>
        <w:t>:</w:t>
      </w:r>
    </w:p>
    <w:p w14:paraId="7CB9DB23" w14:textId="77777777" w:rsidR="00F93A76" w:rsidRDefault="00124769">
      <w:pPr>
        <w:pStyle w:val="Heading4"/>
        <w:numPr>
          <w:ilvl w:val="0"/>
          <w:numId w:val="15"/>
        </w:numPr>
        <w:ind w:left="851" w:hanging="851"/>
      </w:pPr>
      <w:r>
        <w:lastRenderedPageBreak/>
        <w:t>MobileNetV2</w:t>
      </w:r>
    </w:p>
    <w:p w14:paraId="0118C920" w14:textId="77777777" w:rsidR="00F93A76" w:rsidRDefault="00124769">
      <w:pPr>
        <w:ind w:firstLine="851"/>
        <w:jc w:val="both"/>
      </w:pPr>
      <w:bookmarkStart w:id="76" w:name="_Hlk142726537"/>
      <w:r>
        <w:t>MobileNet merupakan salah satu dari arsitektur convolutional neural network Kelebihan yang dimiliki oleh MobileNetV2 adalah memiliki ketebalan dari filter konvolusi yang sesuai dengan gambar, menjadikannya lebih hemat ukuran dari model yang dibuat. MobileNetV2 mengusulkan konvolusi depthwise separable yang dapat dipisahkan secara mendalam, yaitu memisahkan dua konvolusi standar ialah konvolusi depthwise dan konvolusi pointwise. Tujuan dari layer ini adalah mengurangi komputasi/agar lebih sedikit parameter, sehingga menghasilkan ukuran model yang lebih kecil. Gambar 2. 13 menunjukan perbedaan antara normal convolution dengan depthwise convolution</w:t>
      </w:r>
      <w:bookmarkEnd w:id="76"/>
      <w:r>
        <w:t>.</w:t>
      </w:r>
    </w:p>
    <w:p w14:paraId="2EE88A65" w14:textId="77777777" w:rsidR="00F93A76" w:rsidRDefault="00124769">
      <w:pPr>
        <w:keepNext/>
        <w:jc w:val="center"/>
      </w:pPr>
      <w:r>
        <w:rPr>
          <w:noProof/>
          <w:lang w:eastAsia="en-US"/>
        </w:rPr>
        <w:drawing>
          <wp:inline distT="0" distB="0" distL="0" distR="0" wp14:anchorId="2A22891C" wp14:editId="09F2B212">
            <wp:extent cx="4524375" cy="1906905"/>
            <wp:effectExtent l="0" t="0" r="0" b="0"/>
            <wp:docPr id="14011" name="image27.png"/>
            <wp:cNvGraphicFramePr/>
            <a:graphic xmlns:a="http://schemas.openxmlformats.org/drawingml/2006/main">
              <a:graphicData uri="http://schemas.openxmlformats.org/drawingml/2006/picture">
                <pic:pic xmlns:pic="http://schemas.openxmlformats.org/drawingml/2006/picture">
                  <pic:nvPicPr>
                    <pic:cNvPr id="14011" name="image27.png"/>
                    <pic:cNvPicPr preferRelativeResize="0"/>
                  </pic:nvPicPr>
                  <pic:blipFill>
                    <a:blip r:embed="rId32"/>
                    <a:srcRect/>
                    <a:stretch>
                      <a:fillRect/>
                    </a:stretch>
                  </pic:blipFill>
                  <pic:spPr>
                    <a:xfrm>
                      <a:off x="0" y="0"/>
                      <a:ext cx="4524422" cy="1907467"/>
                    </a:xfrm>
                    <a:prstGeom prst="rect">
                      <a:avLst/>
                    </a:prstGeom>
                  </pic:spPr>
                </pic:pic>
              </a:graphicData>
            </a:graphic>
          </wp:inline>
        </w:drawing>
      </w:r>
    </w:p>
    <w:p w14:paraId="2A122042" w14:textId="77777777" w:rsidR="00F93A76" w:rsidRDefault="00124769">
      <w:pPr>
        <w:pStyle w:val="Caption"/>
        <w:jc w:val="center"/>
        <w:rPr>
          <w:b w:val="0"/>
          <w:bCs/>
        </w:rPr>
      </w:pPr>
      <w:bookmarkStart w:id="77" w:name="_Toc136799517"/>
      <w:bookmarkStart w:id="78" w:name="_Hlk142726560"/>
      <w:r>
        <w:t>Gambar 2.</w:t>
      </w:r>
      <w:r>
        <w:fldChar w:fldCharType="begin"/>
      </w:r>
      <w:r>
        <w:instrText xml:space="preserve"> SEQ Gambar \* ARABIC </w:instrText>
      </w:r>
      <w:r>
        <w:fldChar w:fldCharType="separate"/>
      </w:r>
      <w:r w:rsidR="00A8538E">
        <w:rPr>
          <w:noProof/>
        </w:rPr>
        <w:t>13</w:t>
      </w:r>
      <w:r>
        <w:fldChar w:fldCharType="end"/>
      </w:r>
      <w:r>
        <w:t xml:space="preserve"> </w:t>
      </w:r>
      <w:r>
        <w:rPr>
          <w:b w:val="0"/>
          <w:bCs/>
        </w:rPr>
        <w:t>Normal Convolution vs Depthwise Convolution</w:t>
      </w:r>
      <w:bookmarkEnd w:id="77"/>
    </w:p>
    <w:bookmarkEnd w:id="78"/>
    <w:p w14:paraId="146C419C" w14:textId="77777777" w:rsidR="00F93A76" w:rsidRDefault="00124769">
      <w:pPr>
        <w:jc w:val="center"/>
        <w:rPr>
          <w:b/>
          <w:bCs/>
        </w:rPr>
      </w:pPr>
      <w:r>
        <w:rPr>
          <w:b/>
          <w:bCs/>
        </w:rPr>
        <w:t>(Medium Tsang S., 2017)</w:t>
      </w:r>
    </w:p>
    <w:p w14:paraId="181DAD4B" w14:textId="77777777" w:rsidR="00F93A76" w:rsidRDefault="00124769">
      <w:pPr>
        <w:ind w:firstLine="851"/>
        <w:jc w:val="both"/>
      </w:pPr>
      <w:bookmarkStart w:id="79" w:name="_Hlk142726586"/>
      <w:r>
        <w:t xml:space="preserve">Normal convolution memiliki filter yang melakukan konvolusi terhadap citra inputan dan menghasilkan feature map. Sedangkan pada depthwise convolution memiliki filter yang jumlahnya akan sama dengan jumlah channel di citra inputan lalu menghasilkan feature map yang memiliki jumlah channel yang sama dengan jumlah filter. Tahap depthwise convolution terdapat 3 filter 5x5x1 yang bergeser sebanyak 8x8 kali atau dengan kata lain berarti 3x5x5x1x8x8 = 4.800. Tahap pointwise convolution terdapat 256 filter 1x1x3 yang bergeser sebanyak 8x8 kali atau </w:t>
      </w:r>
      <w:r>
        <w:lastRenderedPageBreak/>
        <w:t>dalam arti lain berarti 256x1x1x3x8x8 = 49.152. Maka total perkalian yang dilakukan saat proses konvolusi pada depthwise separable convolution ini yaitu 4.800 + 49.152 = 52.952.</w:t>
      </w:r>
    </w:p>
    <w:p w14:paraId="458DC723" w14:textId="77777777" w:rsidR="00F93A76" w:rsidRDefault="00124769">
      <w:pPr>
        <w:ind w:firstLine="851"/>
        <w:jc w:val="both"/>
      </w:pPr>
      <w:r>
        <w:t>MobileNet V2 merupakan pengembangan dari MobileNet sebelumnya yang mendukung untuk pengenalan visual termasuk klasifikasi, deteksi dan segmentasi. MobileNet V2 dibangun menggunakan konvolusi yang dapat dipisahkan secara mendalam sebagai blok bangunan yang efisien. Terdapat 2 fitur baru yang terdapat pada MobileNet V2 yaitu, linear bottlenecks between the layers, dan shortcut connections between the bottlenecks. Gambar Block Konvolusi Linear Bottleneck dapat dilihat pada gambar 2.14</w:t>
      </w:r>
      <w:bookmarkEnd w:id="79"/>
      <w:r>
        <w:t>.</w:t>
      </w:r>
    </w:p>
    <w:p w14:paraId="6B1D6457" w14:textId="77777777" w:rsidR="00F93A76" w:rsidRDefault="00124769">
      <w:pPr>
        <w:keepNext/>
        <w:jc w:val="center"/>
      </w:pPr>
      <w:r>
        <w:rPr>
          <w:noProof/>
          <w:lang w:eastAsia="en-US"/>
        </w:rPr>
        <w:drawing>
          <wp:inline distT="0" distB="0" distL="0" distR="0" wp14:anchorId="3EA6072C" wp14:editId="026E0A64">
            <wp:extent cx="4020185" cy="2880360"/>
            <wp:effectExtent l="0" t="0" r="0" b="0"/>
            <wp:docPr id="14012" name="image25.png"/>
            <wp:cNvGraphicFramePr/>
            <a:graphic xmlns:a="http://schemas.openxmlformats.org/drawingml/2006/main">
              <a:graphicData uri="http://schemas.openxmlformats.org/drawingml/2006/picture">
                <pic:pic xmlns:pic="http://schemas.openxmlformats.org/drawingml/2006/picture">
                  <pic:nvPicPr>
                    <pic:cNvPr id="14012" name="image25.png"/>
                    <pic:cNvPicPr preferRelativeResize="0"/>
                  </pic:nvPicPr>
                  <pic:blipFill>
                    <a:blip r:embed="rId33"/>
                    <a:srcRect/>
                    <a:stretch>
                      <a:fillRect/>
                    </a:stretch>
                  </pic:blipFill>
                  <pic:spPr>
                    <a:xfrm>
                      <a:off x="0" y="0"/>
                      <a:ext cx="4020775" cy="2880801"/>
                    </a:xfrm>
                    <a:prstGeom prst="rect">
                      <a:avLst/>
                    </a:prstGeom>
                  </pic:spPr>
                </pic:pic>
              </a:graphicData>
            </a:graphic>
          </wp:inline>
        </w:drawing>
      </w:r>
    </w:p>
    <w:p w14:paraId="619F3EDC" w14:textId="77777777" w:rsidR="00F93A76" w:rsidRDefault="00124769">
      <w:pPr>
        <w:pStyle w:val="Caption"/>
        <w:jc w:val="center"/>
        <w:rPr>
          <w:b w:val="0"/>
          <w:bCs/>
        </w:rPr>
      </w:pPr>
      <w:bookmarkStart w:id="80" w:name="_Toc136799518"/>
      <w:r>
        <w:t>Gambar 2.</w:t>
      </w:r>
      <w:r>
        <w:fldChar w:fldCharType="begin"/>
      </w:r>
      <w:r>
        <w:instrText xml:space="preserve"> SEQ Gambar \* ARABIC </w:instrText>
      </w:r>
      <w:r>
        <w:fldChar w:fldCharType="separate"/>
      </w:r>
      <w:r w:rsidR="00A8538E">
        <w:rPr>
          <w:noProof/>
        </w:rPr>
        <w:t>14</w:t>
      </w:r>
      <w:r>
        <w:fldChar w:fldCharType="end"/>
      </w:r>
      <w:r>
        <w:t xml:space="preserve"> </w:t>
      </w:r>
      <w:r>
        <w:rPr>
          <w:b w:val="0"/>
          <w:bCs/>
        </w:rPr>
        <w:t>Block Konvolusi Linear Bottleneck</w:t>
      </w:r>
      <w:bookmarkEnd w:id="80"/>
    </w:p>
    <w:p w14:paraId="353B756F" w14:textId="77777777" w:rsidR="00F93A76" w:rsidRDefault="00124769">
      <w:pPr>
        <w:jc w:val="center"/>
        <w:rPr>
          <w:b/>
          <w:bCs/>
        </w:rPr>
      </w:pPr>
      <w:r>
        <w:rPr>
          <w:b/>
          <w:bCs/>
        </w:rPr>
        <w:t>(Medium Tsang S., 2017)</w:t>
      </w:r>
    </w:p>
    <w:p w14:paraId="4514F24C" w14:textId="77777777" w:rsidR="00F93A76" w:rsidRDefault="00124769">
      <w:pPr>
        <w:ind w:firstLine="851"/>
        <w:jc w:val="both"/>
      </w:pPr>
      <w:bookmarkStart w:id="81" w:name="_Hlk142727109"/>
      <w:r>
        <w:t xml:space="preserve">Fitur bottlenecks menyandingkan input dan output antara model, sementara inner layer merangkum kemampuan model untuk mengubah dari konsep tingkat yang lebih rendah seperti piksel ke kategori gambar, deskriptor tingkat yang lebih tinggi. </w:t>
      </w:r>
      <w:r>
        <w:lastRenderedPageBreak/>
        <w:t>Terakhir, seperti koneksi residual tradisional, shortcuts memungkinkan pelatihan yang lebih cepat dan akurasi yang lebih baik. Secara keseluruhan, model MobileNetV2 lebih cepat untuk akurasi yang sama di seluruh spektrum latensi. Sehingga, MobileNetV2 sangat efektif untuk deteksi dan segmentasi objek</w:t>
      </w:r>
      <w:bookmarkEnd w:id="81"/>
      <w:r>
        <w:t>.</w:t>
      </w:r>
    </w:p>
    <w:p w14:paraId="4FA038AE" w14:textId="77777777" w:rsidR="00F93A76" w:rsidRDefault="00124769">
      <w:pPr>
        <w:keepNext/>
        <w:jc w:val="center"/>
      </w:pPr>
      <w:r>
        <w:rPr>
          <w:noProof/>
          <w:lang w:eastAsia="en-US"/>
        </w:rPr>
        <w:drawing>
          <wp:inline distT="0" distB="0" distL="0" distR="0" wp14:anchorId="529144EA" wp14:editId="2A0DB3C1">
            <wp:extent cx="2407920" cy="1775460"/>
            <wp:effectExtent l="0" t="0" r="0" b="0"/>
            <wp:docPr id="14013" name="image23.png"/>
            <wp:cNvGraphicFramePr/>
            <a:graphic xmlns:a="http://schemas.openxmlformats.org/drawingml/2006/main">
              <a:graphicData uri="http://schemas.openxmlformats.org/drawingml/2006/picture">
                <pic:pic xmlns:pic="http://schemas.openxmlformats.org/drawingml/2006/picture">
                  <pic:nvPicPr>
                    <pic:cNvPr id="14013" name="image23.png"/>
                    <pic:cNvPicPr preferRelativeResize="0"/>
                  </pic:nvPicPr>
                  <pic:blipFill>
                    <a:blip r:embed="rId34"/>
                    <a:srcRect/>
                    <a:stretch>
                      <a:fillRect/>
                    </a:stretch>
                  </pic:blipFill>
                  <pic:spPr>
                    <a:xfrm>
                      <a:off x="0" y="0"/>
                      <a:ext cx="2408161" cy="1775638"/>
                    </a:xfrm>
                    <a:prstGeom prst="rect">
                      <a:avLst/>
                    </a:prstGeom>
                  </pic:spPr>
                </pic:pic>
              </a:graphicData>
            </a:graphic>
          </wp:inline>
        </w:drawing>
      </w:r>
    </w:p>
    <w:p w14:paraId="50AB5AB4" w14:textId="77777777" w:rsidR="00F93A76" w:rsidRDefault="00124769">
      <w:pPr>
        <w:pStyle w:val="Caption"/>
        <w:jc w:val="center"/>
        <w:rPr>
          <w:b w:val="0"/>
          <w:bCs/>
        </w:rPr>
      </w:pPr>
      <w:bookmarkStart w:id="82" w:name="_Toc136799519"/>
      <w:r>
        <w:t>Gambar 2.</w:t>
      </w:r>
      <w:r>
        <w:fldChar w:fldCharType="begin"/>
      </w:r>
      <w:r>
        <w:instrText xml:space="preserve"> SEQ Gambar \* ARABIC </w:instrText>
      </w:r>
      <w:r>
        <w:fldChar w:fldCharType="separate"/>
      </w:r>
      <w:r w:rsidR="00A8538E">
        <w:rPr>
          <w:noProof/>
        </w:rPr>
        <w:t>15</w:t>
      </w:r>
      <w:r>
        <w:fldChar w:fldCharType="end"/>
      </w:r>
      <w:r>
        <w:t xml:space="preserve"> </w:t>
      </w:r>
      <w:r>
        <w:rPr>
          <w:b w:val="0"/>
          <w:bCs/>
        </w:rPr>
        <w:t>Arsitektur MobileNetV2</w:t>
      </w:r>
      <w:bookmarkEnd w:id="82"/>
    </w:p>
    <w:p w14:paraId="58C39005" w14:textId="77777777" w:rsidR="00F93A76" w:rsidRDefault="00124769">
      <w:pPr>
        <w:jc w:val="center"/>
        <w:rPr>
          <w:b/>
          <w:bCs/>
        </w:rPr>
      </w:pPr>
      <w:r>
        <w:rPr>
          <w:b/>
          <w:bCs/>
        </w:rPr>
        <w:t>Sumber :(Sandler et al., 2018)</w:t>
      </w:r>
    </w:p>
    <w:p w14:paraId="6178E77B" w14:textId="77777777" w:rsidR="00F93A76" w:rsidRDefault="00124769">
      <w:pPr>
        <w:pStyle w:val="Heading4"/>
        <w:numPr>
          <w:ilvl w:val="0"/>
          <w:numId w:val="15"/>
        </w:numPr>
        <w:ind w:left="851" w:hanging="851"/>
      </w:pPr>
      <w:r>
        <w:t>VGG16</w:t>
      </w:r>
    </w:p>
    <w:p w14:paraId="76554773" w14:textId="77777777" w:rsidR="00F93A76" w:rsidRDefault="00124769">
      <w:pPr>
        <w:ind w:firstLine="851"/>
        <w:jc w:val="both"/>
      </w:pPr>
      <w:bookmarkStart w:id="83" w:name="_Hlk142727160"/>
      <w:r>
        <w:t xml:space="preserve">VGG adalah model yang dirilis oleh Karen Simonyan pada tahun 2014. Andrew Zisserman dari Oxford Large Visual Robotics Institute Recognition Challenge 2014 (ILSVRC2014) telah mendapat skor 92.7% Akurasi top-5 di ImageNet, ImageNet sendiri adalah salah satu kumpulan data terbesar Ini dalam lingkup gambar, ada sekitar 14 juta data. VGG adalah Model yang mengalahkan AlexNet saat pertama kali dirilis. VGG sendiri lagi Mengedepankan aspek penting dari CNN, yaitu aspek kedalaman. VGG memiliki 138 juta parameter. VGG16 adalah model CNN yang menggunakan Lapisan konvolusi dengan spesifikasi filter konvolusi kecil (3×3), dengan ukuran tersebut, kedalaman jaringan saraf dapat ditambah dengan lebih banyak lagi lapisan konvolusi. Hasilnya model menjadi lebih akurat daripada model-model yang ada sebelumnya. Model VGG16 memiliki 19 </w:t>
      </w:r>
      <w:r>
        <w:rPr>
          <w:i/>
        </w:rPr>
        <w:t>layer</w:t>
      </w:r>
      <w:r>
        <w:t xml:space="preserve">/lapisan yang terdiri dari 16 lapisan konvolusi dan 3 </w:t>
      </w:r>
      <w:r>
        <w:rPr>
          <w:i/>
        </w:rPr>
        <w:t>fully-connected layer.</w:t>
      </w:r>
      <w:r>
        <w:t xml:space="preserve"> Berikut arsitektur dari model VGG16 bisa dilihat pada Gambar 2.16.</w:t>
      </w:r>
      <w:bookmarkEnd w:id="83"/>
    </w:p>
    <w:p w14:paraId="40A30AF3" w14:textId="77777777" w:rsidR="00F93A76" w:rsidRDefault="00124769">
      <w:pPr>
        <w:keepNext/>
        <w:jc w:val="center"/>
      </w:pPr>
      <w:r>
        <w:rPr>
          <w:noProof/>
          <w:lang w:eastAsia="en-US"/>
        </w:rPr>
        <w:lastRenderedPageBreak/>
        <w:drawing>
          <wp:inline distT="0" distB="0" distL="0" distR="0" wp14:anchorId="6AB5CF6C" wp14:editId="5BE35A0B">
            <wp:extent cx="4460240" cy="1131570"/>
            <wp:effectExtent l="0" t="0" r="0" b="0"/>
            <wp:docPr id="14014" name="image22.png"/>
            <wp:cNvGraphicFramePr/>
            <a:graphic xmlns:a="http://schemas.openxmlformats.org/drawingml/2006/main">
              <a:graphicData uri="http://schemas.openxmlformats.org/drawingml/2006/picture">
                <pic:pic xmlns:pic="http://schemas.openxmlformats.org/drawingml/2006/picture">
                  <pic:nvPicPr>
                    <pic:cNvPr id="14014" name="image22.png"/>
                    <pic:cNvPicPr preferRelativeResize="0"/>
                  </pic:nvPicPr>
                  <pic:blipFill>
                    <a:blip r:embed="rId35"/>
                    <a:srcRect/>
                    <a:stretch>
                      <a:fillRect/>
                    </a:stretch>
                  </pic:blipFill>
                  <pic:spPr>
                    <a:xfrm>
                      <a:off x="0" y="0"/>
                      <a:ext cx="4460661" cy="1132179"/>
                    </a:xfrm>
                    <a:prstGeom prst="rect">
                      <a:avLst/>
                    </a:prstGeom>
                  </pic:spPr>
                </pic:pic>
              </a:graphicData>
            </a:graphic>
          </wp:inline>
        </w:drawing>
      </w:r>
    </w:p>
    <w:p w14:paraId="49E7F600" w14:textId="77777777" w:rsidR="00F93A76" w:rsidRDefault="00124769">
      <w:pPr>
        <w:pStyle w:val="Caption"/>
        <w:jc w:val="center"/>
      </w:pPr>
      <w:bookmarkStart w:id="84" w:name="_Toc136799520"/>
      <w:bookmarkStart w:id="85" w:name="_Hlk142727194"/>
      <w:r>
        <w:t>Gambar 2.</w:t>
      </w:r>
      <w:r>
        <w:fldChar w:fldCharType="begin"/>
      </w:r>
      <w:r>
        <w:instrText xml:space="preserve"> SEQ Gambar \* ARABIC </w:instrText>
      </w:r>
      <w:r>
        <w:fldChar w:fldCharType="separate"/>
      </w:r>
      <w:r w:rsidR="00A8538E">
        <w:rPr>
          <w:noProof/>
        </w:rPr>
        <w:t>16</w:t>
      </w:r>
      <w:r>
        <w:fldChar w:fldCharType="end"/>
      </w:r>
      <w:r>
        <w:t xml:space="preserve"> </w:t>
      </w:r>
      <w:r>
        <w:rPr>
          <w:b w:val="0"/>
          <w:bCs/>
        </w:rPr>
        <w:t>Arsitektur VGG16</w:t>
      </w:r>
      <w:bookmarkEnd w:id="84"/>
    </w:p>
    <w:bookmarkEnd w:id="85"/>
    <w:p w14:paraId="62D54327" w14:textId="77777777" w:rsidR="00F93A76" w:rsidRDefault="00124769">
      <w:pPr>
        <w:pStyle w:val="Heading4"/>
        <w:numPr>
          <w:ilvl w:val="0"/>
          <w:numId w:val="15"/>
        </w:numPr>
        <w:ind w:left="851" w:hanging="851"/>
      </w:pPr>
      <w:r>
        <w:t>ResNet50</w:t>
      </w:r>
    </w:p>
    <w:p w14:paraId="2A7E1140" w14:textId="77777777" w:rsidR="00F93A76" w:rsidRDefault="00124769">
      <w:pPr>
        <w:ind w:firstLine="851"/>
        <w:jc w:val="both"/>
      </w:pPr>
      <w:bookmarkStart w:id="86" w:name="_Hlk142727229"/>
      <w:r>
        <w:t xml:space="preserve">Resnet adalah model CNN yang dirancang untuk memecahkan masalah </w:t>
      </w:r>
      <w:r>
        <w:rPr>
          <w:i/>
        </w:rPr>
        <w:t>vanishing</w:t>
      </w:r>
      <w:r>
        <w:t xml:space="preserve"> </w:t>
      </w:r>
      <w:r>
        <w:rPr>
          <w:i/>
        </w:rPr>
        <w:t>gradient</w:t>
      </w:r>
      <w:r>
        <w:t xml:space="preserve"> ketika terlalu banyak </w:t>
      </w:r>
      <w:r>
        <w:rPr>
          <w:i/>
        </w:rPr>
        <w:t>layer</w:t>
      </w:r>
      <w:r>
        <w:t xml:space="preserve"> yang bertumpuk sehingga mengurangi efektivitas lapisan jaringan yang lebih dalam itu sendiri. Permasalahan ini jika model semakin dalam (lebih banyak </w:t>
      </w:r>
      <w:r>
        <w:rPr>
          <w:i/>
        </w:rPr>
        <w:t>convolutional</w:t>
      </w:r>
      <w:r>
        <w:t xml:space="preserve"> </w:t>
      </w:r>
      <w:r>
        <w:rPr>
          <w:i/>
        </w:rPr>
        <w:t>layer</w:t>
      </w:r>
      <w:r>
        <w:t xml:space="preserve"> dalam model) akan menyebabkan penurunan kinerja karena nilai gradien yang semakin kecil. Resnet dapat memiliki ratusan hingga ribuan </w:t>
      </w:r>
      <w:r>
        <w:rPr>
          <w:i/>
        </w:rPr>
        <w:t>convolutional</w:t>
      </w:r>
      <w:r>
        <w:t xml:space="preserve"> </w:t>
      </w:r>
      <w:r>
        <w:rPr>
          <w:i/>
        </w:rPr>
        <w:t>layer</w:t>
      </w:r>
      <w:r>
        <w:t xml:space="preserve"> tanpa mengurangi efektivitas </w:t>
      </w:r>
      <w:r>
        <w:rPr>
          <w:i/>
        </w:rPr>
        <w:t xml:space="preserve">layer </w:t>
      </w:r>
      <w:r>
        <w:t xml:space="preserve">tersebut. Arsitektur ResNet Ini mirip dengan VGG, bedanya adalah jumlah </w:t>
      </w:r>
      <w:r>
        <w:rPr>
          <w:i/>
        </w:rPr>
        <w:t>convolutional</w:t>
      </w:r>
      <w:r>
        <w:t xml:space="preserve"> </w:t>
      </w:r>
      <w:r>
        <w:rPr>
          <w:i/>
        </w:rPr>
        <w:t>layer</w:t>
      </w:r>
      <w:r>
        <w:t xml:space="preserve"> yang lebih banyak dan residual network yang menerapkan solusi </w:t>
      </w:r>
      <w:r>
        <w:rPr>
          <w:i/>
        </w:rPr>
        <w:t>identity shortcut connection</w:t>
      </w:r>
      <w:r>
        <w:t xml:space="preserve">. ResNet50 memiliki kedalaman 50 </w:t>
      </w:r>
      <w:r>
        <w:rPr>
          <w:i/>
        </w:rPr>
        <w:t>layer</w:t>
      </w:r>
      <w:r>
        <w:t xml:space="preserve">, di bawah ini pada Gambar 2.17 adalah arsitektur ResNet50 dengan residual 34 </w:t>
      </w:r>
      <w:r>
        <w:rPr>
          <w:i/>
        </w:rPr>
        <w:t>layer</w:t>
      </w:r>
      <w:bookmarkEnd w:id="86"/>
      <w:r>
        <w:t xml:space="preserve">. </w:t>
      </w:r>
    </w:p>
    <w:p w14:paraId="4168952C" w14:textId="77777777" w:rsidR="00F93A76" w:rsidRDefault="00124769">
      <w:pPr>
        <w:keepNext/>
        <w:jc w:val="center"/>
      </w:pPr>
      <w:r>
        <w:rPr>
          <w:noProof/>
          <w:lang w:eastAsia="en-US"/>
        </w:rPr>
        <w:lastRenderedPageBreak/>
        <w:drawing>
          <wp:inline distT="0" distB="0" distL="0" distR="0" wp14:anchorId="3C0242D8" wp14:editId="3DCB330F">
            <wp:extent cx="2624455" cy="4943475"/>
            <wp:effectExtent l="0" t="0" r="0" b="0"/>
            <wp:docPr id="14015" name="image29.png"/>
            <wp:cNvGraphicFramePr/>
            <a:graphic xmlns:a="http://schemas.openxmlformats.org/drawingml/2006/main">
              <a:graphicData uri="http://schemas.openxmlformats.org/drawingml/2006/picture">
                <pic:pic xmlns:pic="http://schemas.openxmlformats.org/drawingml/2006/picture">
                  <pic:nvPicPr>
                    <pic:cNvPr id="14015" name="image29.png"/>
                    <pic:cNvPicPr preferRelativeResize="0"/>
                  </pic:nvPicPr>
                  <pic:blipFill>
                    <a:blip r:embed="rId36"/>
                    <a:srcRect/>
                    <a:stretch>
                      <a:fillRect/>
                    </a:stretch>
                  </pic:blipFill>
                  <pic:spPr>
                    <a:xfrm>
                      <a:off x="0" y="0"/>
                      <a:ext cx="2624874" cy="4944009"/>
                    </a:xfrm>
                    <a:prstGeom prst="rect">
                      <a:avLst/>
                    </a:prstGeom>
                  </pic:spPr>
                </pic:pic>
              </a:graphicData>
            </a:graphic>
          </wp:inline>
        </w:drawing>
      </w:r>
    </w:p>
    <w:p w14:paraId="642F996A" w14:textId="77777777" w:rsidR="00F93A76" w:rsidRDefault="00124769">
      <w:pPr>
        <w:pStyle w:val="Caption"/>
        <w:jc w:val="center"/>
      </w:pPr>
      <w:bookmarkStart w:id="87" w:name="_Toc136799521"/>
      <w:bookmarkStart w:id="88" w:name="_Hlk142727393"/>
      <w:r>
        <w:t>Gambar 2.</w:t>
      </w:r>
      <w:r>
        <w:fldChar w:fldCharType="begin"/>
      </w:r>
      <w:r>
        <w:instrText xml:space="preserve"> SEQ Gambar \* ARABIC </w:instrText>
      </w:r>
      <w:r>
        <w:fldChar w:fldCharType="separate"/>
      </w:r>
      <w:r w:rsidR="00A8538E">
        <w:rPr>
          <w:noProof/>
        </w:rPr>
        <w:t>17</w:t>
      </w:r>
      <w:r>
        <w:fldChar w:fldCharType="end"/>
      </w:r>
      <w:r>
        <w:t xml:space="preserve"> </w:t>
      </w:r>
      <w:r>
        <w:rPr>
          <w:b w:val="0"/>
          <w:bCs/>
        </w:rPr>
        <w:t>Arsitektur ResNet50</w:t>
      </w:r>
      <w:bookmarkEnd w:id="87"/>
    </w:p>
    <w:p w14:paraId="111D6EF2" w14:textId="77777777" w:rsidR="00F93A76" w:rsidRDefault="00124769">
      <w:pPr>
        <w:ind w:firstLine="851"/>
        <w:jc w:val="both"/>
      </w:pPr>
      <w:bookmarkStart w:id="89" w:name="_Hlk142727415"/>
      <w:bookmarkEnd w:id="88"/>
      <w:r>
        <w:t xml:space="preserve">Pada model yang menggunakan </w:t>
      </w:r>
      <w:r>
        <w:rPr>
          <w:i/>
        </w:rPr>
        <w:t xml:space="preserve">transfer learning </w:t>
      </w:r>
      <w:r>
        <w:t xml:space="preserve">dilakukan sebuah perubahan pada tahap klasifikasinya namun pada tahap ekstraksi fitur atau proses konvolusi digunakan susunan model aslinya seperti MobileNetV2, VGG dan ResNet. Berikut adalah arsitektur dari model yang menggunakan </w:t>
      </w:r>
      <w:r>
        <w:rPr>
          <w:i/>
        </w:rPr>
        <w:t xml:space="preserve">transfer learning </w:t>
      </w:r>
      <w:r>
        <w:t>dapat dilihat pada Gambar 2.18</w:t>
      </w:r>
      <w:bookmarkEnd w:id="89"/>
      <w:r>
        <w:t>.</w:t>
      </w:r>
    </w:p>
    <w:p w14:paraId="313601EC" w14:textId="77777777" w:rsidR="00F93A76" w:rsidRDefault="00124769">
      <w:pPr>
        <w:keepNext/>
        <w:jc w:val="center"/>
      </w:pPr>
      <w:r>
        <w:rPr>
          <w:noProof/>
          <w:lang w:eastAsia="en-US"/>
        </w:rPr>
        <w:lastRenderedPageBreak/>
        <w:drawing>
          <wp:inline distT="0" distB="0" distL="0" distR="0" wp14:anchorId="37729114" wp14:editId="413482CF">
            <wp:extent cx="3562350" cy="5073650"/>
            <wp:effectExtent l="0" t="0" r="0" b="0"/>
            <wp:docPr id="14016" name="image30.png"/>
            <wp:cNvGraphicFramePr/>
            <a:graphic xmlns:a="http://schemas.openxmlformats.org/drawingml/2006/main">
              <a:graphicData uri="http://schemas.openxmlformats.org/drawingml/2006/picture">
                <pic:pic xmlns:pic="http://schemas.openxmlformats.org/drawingml/2006/picture">
                  <pic:nvPicPr>
                    <pic:cNvPr id="14016" name="image30.png"/>
                    <pic:cNvPicPr preferRelativeResize="0"/>
                  </pic:nvPicPr>
                  <pic:blipFill>
                    <a:blip r:embed="rId37"/>
                    <a:srcRect/>
                    <a:stretch>
                      <a:fillRect/>
                    </a:stretch>
                  </pic:blipFill>
                  <pic:spPr>
                    <a:xfrm>
                      <a:off x="0" y="0"/>
                      <a:ext cx="3562515" cy="5073678"/>
                    </a:xfrm>
                    <a:prstGeom prst="rect">
                      <a:avLst/>
                    </a:prstGeom>
                  </pic:spPr>
                </pic:pic>
              </a:graphicData>
            </a:graphic>
          </wp:inline>
        </w:drawing>
      </w:r>
    </w:p>
    <w:p w14:paraId="7FF48390" w14:textId="77777777" w:rsidR="00F93A76" w:rsidRDefault="00124769">
      <w:pPr>
        <w:pStyle w:val="Caption"/>
        <w:jc w:val="center"/>
      </w:pPr>
      <w:bookmarkStart w:id="90" w:name="_Toc136799522"/>
      <w:r>
        <w:t>Gambar 2.</w:t>
      </w:r>
      <w:r>
        <w:fldChar w:fldCharType="begin"/>
      </w:r>
      <w:r>
        <w:instrText xml:space="preserve"> SEQ Gambar \* ARABIC </w:instrText>
      </w:r>
      <w:r>
        <w:fldChar w:fldCharType="separate"/>
      </w:r>
      <w:r w:rsidR="00A8538E">
        <w:rPr>
          <w:noProof/>
        </w:rPr>
        <w:t>18</w:t>
      </w:r>
      <w:r>
        <w:fldChar w:fldCharType="end"/>
      </w:r>
      <w:r>
        <w:t xml:space="preserve"> </w:t>
      </w:r>
      <w:r>
        <w:rPr>
          <w:b w:val="0"/>
          <w:bCs/>
        </w:rPr>
        <w:t>Arsitektur yang Diusulkan Memanfaatkan Pre-trained Model</w:t>
      </w:r>
      <w:bookmarkEnd w:id="90"/>
    </w:p>
    <w:p w14:paraId="62681A6E" w14:textId="77777777" w:rsidR="00F93A76" w:rsidRDefault="00124769">
      <w:pPr>
        <w:pStyle w:val="Heading3"/>
        <w:numPr>
          <w:ilvl w:val="0"/>
          <w:numId w:val="8"/>
        </w:numPr>
        <w:ind w:left="851" w:hanging="851"/>
      </w:pPr>
      <w:bookmarkStart w:id="91" w:name="_Toc142643256"/>
      <w:r>
        <w:t>Confusion Matrix</w:t>
      </w:r>
      <w:bookmarkEnd w:id="91"/>
    </w:p>
    <w:p w14:paraId="4ECAD630" w14:textId="77777777" w:rsidR="00F93A76" w:rsidRDefault="00124769">
      <w:pPr>
        <w:ind w:firstLine="851"/>
        <w:jc w:val="both"/>
      </w:pPr>
      <w:r>
        <w:rPr>
          <w:i/>
        </w:rPr>
        <w:t>Confusion matrix</w:t>
      </w:r>
      <w:r>
        <w:t xml:space="preserve"> adalah pengukuran kinerja untuk masalah klasifikasi </w:t>
      </w:r>
      <w:r>
        <w:rPr>
          <w:i/>
        </w:rPr>
        <w:t>Machine Learning</w:t>
      </w:r>
      <w:r>
        <w:t xml:space="preserve"> yang </w:t>
      </w:r>
      <w:r>
        <w:rPr>
          <w:i/>
        </w:rPr>
        <w:t>output-</w:t>
      </w:r>
      <w:r>
        <w:t xml:space="preserve">nya bisa dua kelas atau lebih. </w:t>
      </w:r>
      <w:r>
        <w:rPr>
          <w:i/>
        </w:rPr>
        <w:t>Confusion matrix</w:t>
      </w:r>
      <w:r>
        <w:t xml:space="preserve"> adalah tabel dengan 4 kombinasi nilai prediksi dan nilai aktual yang berbeda. Ada empat item dalam </w:t>
      </w:r>
      <w:r>
        <w:rPr>
          <w:i/>
        </w:rPr>
        <w:t>confusion matrix</w:t>
      </w:r>
      <w:r>
        <w:t xml:space="preserve"> yang mewakili hasil proses klasifikasi, yaitu </w:t>
      </w:r>
      <w:r>
        <w:rPr>
          <w:i/>
        </w:rPr>
        <w:t>True Positive, True Negative, False Positive</w:t>
      </w:r>
      <w:r>
        <w:t xml:space="preserve">, dan </w:t>
      </w:r>
      <w:r>
        <w:rPr>
          <w:i/>
        </w:rPr>
        <w:t xml:space="preserve">False Negative. </w:t>
      </w:r>
      <w:r>
        <w:t xml:space="preserve">Berikut adalah tabel </w:t>
      </w:r>
      <w:r>
        <w:rPr>
          <w:i/>
        </w:rPr>
        <w:t xml:space="preserve">confusion matrix </w:t>
      </w:r>
      <w:r>
        <w:t>pada Gambar 2.19.</w:t>
      </w:r>
    </w:p>
    <w:p w14:paraId="5687BC50" w14:textId="77777777" w:rsidR="00F93A76" w:rsidRDefault="00124769">
      <w:pPr>
        <w:keepNext/>
        <w:jc w:val="center"/>
      </w:pPr>
      <w:r>
        <w:rPr>
          <w:i/>
          <w:noProof/>
          <w:lang w:eastAsia="en-US"/>
        </w:rPr>
        <w:lastRenderedPageBreak/>
        <w:drawing>
          <wp:inline distT="0" distB="0" distL="0" distR="0" wp14:anchorId="168B112C" wp14:editId="701E93E2">
            <wp:extent cx="3642360" cy="1531620"/>
            <wp:effectExtent l="0" t="0" r="0" b="0"/>
            <wp:docPr id="14017" name="image32.png"/>
            <wp:cNvGraphicFramePr/>
            <a:graphic xmlns:a="http://schemas.openxmlformats.org/drawingml/2006/main">
              <a:graphicData uri="http://schemas.openxmlformats.org/drawingml/2006/picture">
                <pic:pic xmlns:pic="http://schemas.openxmlformats.org/drawingml/2006/picture">
                  <pic:nvPicPr>
                    <pic:cNvPr id="14017" name="image32.png"/>
                    <pic:cNvPicPr preferRelativeResize="0"/>
                  </pic:nvPicPr>
                  <pic:blipFill>
                    <a:blip r:embed="rId38"/>
                    <a:srcRect/>
                    <a:stretch>
                      <a:fillRect/>
                    </a:stretch>
                  </pic:blipFill>
                  <pic:spPr>
                    <a:xfrm>
                      <a:off x="0" y="0"/>
                      <a:ext cx="3642531" cy="1531692"/>
                    </a:xfrm>
                    <a:prstGeom prst="rect">
                      <a:avLst/>
                    </a:prstGeom>
                  </pic:spPr>
                </pic:pic>
              </a:graphicData>
            </a:graphic>
          </wp:inline>
        </w:drawing>
      </w:r>
    </w:p>
    <w:p w14:paraId="305030D7" w14:textId="77777777" w:rsidR="00F93A76" w:rsidRDefault="00124769">
      <w:pPr>
        <w:pStyle w:val="Caption"/>
        <w:jc w:val="center"/>
      </w:pPr>
      <w:bookmarkStart w:id="92" w:name="_Toc136799523"/>
      <w:r>
        <w:t>Gambar 2.</w:t>
      </w:r>
      <w:r>
        <w:fldChar w:fldCharType="begin"/>
      </w:r>
      <w:r>
        <w:instrText xml:space="preserve"> SEQ Gambar \* ARABIC </w:instrText>
      </w:r>
      <w:r>
        <w:fldChar w:fldCharType="separate"/>
      </w:r>
      <w:r w:rsidR="00A8538E">
        <w:rPr>
          <w:noProof/>
        </w:rPr>
        <w:t>19</w:t>
      </w:r>
      <w:r>
        <w:fldChar w:fldCharType="end"/>
      </w:r>
      <w:r>
        <w:t xml:space="preserve"> </w:t>
      </w:r>
      <w:r>
        <w:rPr>
          <w:b w:val="0"/>
          <w:bCs/>
        </w:rPr>
        <w:t>Confusion Matrix</w:t>
      </w:r>
      <w:bookmarkEnd w:id="92"/>
    </w:p>
    <w:p w14:paraId="0F6E718A" w14:textId="77777777" w:rsidR="00F93A76" w:rsidRDefault="00124769">
      <w:r>
        <w:t>Berikut analogi dan penjelasannya:</w:t>
      </w:r>
    </w:p>
    <w:p w14:paraId="1B066EE9" w14:textId="77777777" w:rsidR="00F93A76" w:rsidRDefault="00124769">
      <w:pPr>
        <w:widowControl w:val="0"/>
        <w:numPr>
          <w:ilvl w:val="0"/>
          <w:numId w:val="11"/>
        </w:numPr>
        <w:spacing w:after="0"/>
        <w:jc w:val="both"/>
      </w:pPr>
      <w:r>
        <w:rPr>
          <w:i/>
          <w:color w:val="000000"/>
        </w:rPr>
        <w:t xml:space="preserve">True Positive </w:t>
      </w:r>
      <w:r>
        <w:rPr>
          <w:color w:val="000000"/>
        </w:rPr>
        <w:t>(TP): Pada prediksi bernilai positif dan nilai sebenarnya juga positif.</w:t>
      </w:r>
    </w:p>
    <w:p w14:paraId="60D9A7D3" w14:textId="77777777" w:rsidR="00F93A76" w:rsidRDefault="00124769">
      <w:pPr>
        <w:spacing w:after="0"/>
        <w:ind w:left="360"/>
        <w:rPr>
          <w:color w:val="000000"/>
        </w:rPr>
      </w:pPr>
      <w:r>
        <w:rPr>
          <w:color w:val="000000"/>
        </w:rPr>
        <w:t>Analogi: Memprediksi tim sepak bola favorit menang, dan memang ternyata menang.</w:t>
      </w:r>
    </w:p>
    <w:p w14:paraId="190838EC" w14:textId="77777777" w:rsidR="00F93A76" w:rsidRDefault="00124769">
      <w:pPr>
        <w:widowControl w:val="0"/>
        <w:numPr>
          <w:ilvl w:val="0"/>
          <w:numId w:val="11"/>
        </w:numPr>
        <w:spacing w:after="0"/>
        <w:jc w:val="both"/>
      </w:pPr>
      <w:r>
        <w:rPr>
          <w:i/>
          <w:color w:val="000000"/>
        </w:rPr>
        <w:t>False Positive</w:t>
      </w:r>
      <w:r>
        <w:rPr>
          <w:color w:val="000000"/>
        </w:rPr>
        <w:t xml:space="preserve"> (FP): Pada prediksi bernilai negatif dan nilai sebenarnya juga negatif.</w:t>
      </w:r>
    </w:p>
    <w:p w14:paraId="6B7C8575" w14:textId="77777777" w:rsidR="00F93A76" w:rsidRDefault="00124769">
      <w:pPr>
        <w:spacing w:after="0"/>
        <w:ind w:left="360"/>
        <w:rPr>
          <w:color w:val="000000"/>
        </w:rPr>
      </w:pPr>
      <w:r>
        <w:rPr>
          <w:color w:val="000000"/>
        </w:rPr>
        <w:t>Analogi: Memprediksi tim sepak bola favorit kalah, namun ternyata menang.</w:t>
      </w:r>
    </w:p>
    <w:p w14:paraId="2318BD89" w14:textId="77777777" w:rsidR="00F93A76" w:rsidRDefault="00124769">
      <w:pPr>
        <w:widowControl w:val="0"/>
        <w:numPr>
          <w:ilvl w:val="0"/>
          <w:numId w:val="11"/>
        </w:numPr>
        <w:spacing w:after="0"/>
        <w:jc w:val="both"/>
      </w:pPr>
      <w:r>
        <w:rPr>
          <w:i/>
          <w:color w:val="000000"/>
        </w:rPr>
        <w:t>False Negative</w:t>
      </w:r>
      <w:r>
        <w:rPr>
          <w:color w:val="000000"/>
        </w:rPr>
        <w:t xml:space="preserve"> (FN): Pada prediksi bernilai negatif tapi nilai sebenarnya adalah positif.</w:t>
      </w:r>
    </w:p>
    <w:p w14:paraId="072BF722" w14:textId="77777777" w:rsidR="00F93A76" w:rsidRDefault="00124769">
      <w:pPr>
        <w:spacing w:after="0"/>
        <w:ind w:left="360"/>
        <w:rPr>
          <w:color w:val="000000"/>
        </w:rPr>
      </w:pPr>
      <w:r>
        <w:rPr>
          <w:color w:val="000000"/>
        </w:rPr>
        <w:t>Analogi: Memprediksi tim sepak bola favorit kalah, namun ternyata menang.</w:t>
      </w:r>
    </w:p>
    <w:p w14:paraId="3CB475F8" w14:textId="77777777" w:rsidR="00F93A76" w:rsidRDefault="00124769">
      <w:pPr>
        <w:widowControl w:val="0"/>
        <w:numPr>
          <w:ilvl w:val="0"/>
          <w:numId w:val="11"/>
        </w:numPr>
        <w:spacing w:after="0"/>
        <w:jc w:val="both"/>
      </w:pPr>
      <w:r>
        <w:rPr>
          <w:i/>
          <w:color w:val="000000"/>
        </w:rPr>
        <w:t>True Negative</w:t>
      </w:r>
      <w:r>
        <w:rPr>
          <w:color w:val="000000"/>
        </w:rPr>
        <w:t xml:space="preserve"> (TN): Pada prediksi bernilai negatif dan nilai sebenarnya juga negatif.</w:t>
      </w:r>
    </w:p>
    <w:p w14:paraId="721E81C8" w14:textId="77777777" w:rsidR="00F93A76" w:rsidRDefault="00124769">
      <w:pPr>
        <w:ind w:left="360"/>
        <w:rPr>
          <w:color w:val="000000"/>
        </w:rPr>
      </w:pPr>
      <w:r>
        <w:rPr>
          <w:color w:val="000000"/>
        </w:rPr>
        <w:t>Analogi: Memprediksi tim sepak bola favorit kalah, dan memang ternyata kalah.</w:t>
      </w:r>
    </w:p>
    <w:p w14:paraId="1765DBEE" w14:textId="77777777" w:rsidR="00F93A76" w:rsidRDefault="00124769">
      <w:pPr>
        <w:ind w:firstLine="851"/>
        <w:jc w:val="both"/>
      </w:pPr>
      <w:r>
        <w:t xml:space="preserve">Evaluasi dengan confusion matrix menghasilkan nilai akurasi, presisi, </w:t>
      </w:r>
      <w:r>
        <w:rPr>
          <w:i/>
        </w:rPr>
        <w:t xml:space="preserve">recal, </w:t>
      </w:r>
      <w:r>
        <w:t xml:space="preserve">dan </w:t>
      </w:r>
      <w:r>
        <w:rPr>
          <w:i/>
        </w:rPr>
        <w:t>f1-score</w:t>
      </w:r>
      <w:r>
        <w:t>. Berikut merupakan penjelasan hal tersebut adalah:</w:t>
      </w:r>
    </w:p>
    <w:p w14:paraId="39B3001E" w14:textId="77777777" w:rsidR="00F93A76" w:rsidRDefault="00124769">
      <w:pPr>
        <w:widowControl w:val="0"/>
        <w:numPr>
          <w:ilvl w:val="0"/>
          <w:numId w:val="11"/>
        </w:numPr>
        <w:spacing w:after="0"/>
        <w:jc w:val="both"/>
      </w:pPr>
      <w:r>
        <w:rPr>
          <w:color w:val="000000"/>
        </w:rPr>
        <w:t>Akurasi</w:t>
      </w:r>
    </w:p>
    <w:tbl>
      <w:tblPr>
        <w:tblStyle w:val="Style53"/>
        <w:tblW w:w="7920" w:type="dxa"/>
        <w:tblLayout w:type="fixed"/>
        <w:tblLook w:val="04A0" w:firstRow="1" w:lastRow="0" w:firstColumn="1" w:lastColumn="0" w:noHBand="0" w:noVBand="1"/>
      </w:tblPr>
      <w:tblGrid>
        <w:gridCol w:w="7082"/>
        <w:gridCol w:w="838"/>
      </w:tblGrid>
      <w:tr w:rsidR="00F93A76" w14:paraId="15E79033" w14:textId="77777777">
        <w:tc>
          <w:tcPr>
            <w:tcW w:w="7083" w:type="dxa"/>
            <w:vAlign w:val="center"/>
          </w:tcPr>
          <w:p w14:paraId="231863C1" w14:textId="77777777" w:rsidR="00F93A76" w:rsidRDefault="00124769">
            <w:pPr>
              <w:spacing w:after="0"/>
              <w:jc w:val="center"/>
              <w:rPr>
                <w:rFonts w:ascii="Cambria Math" w:eastAsia="Cambria Math" w:hAnsi="Cambria Math" w:cs="Cambria Math"/>
                <w:sz w:val="18"/>
                <w:szCs w:val="18"/>
              </w:rPr>
            </w:pPr>
            <m:oMathPara>
              <m:oMath>
                <m:r>
                  <w:rPr>
                    <w:rFonts w:ascii="Cambria Math" w:eastAsia="Cambria Math" w:hAnsi="Cambria Math" w:cs="Cambria Math"/>
                    <w:sz w:val="26"/>
                    <w:szCs w:val="26"/>
                  </w:rPr>
                  <m:t>Accuracy=</m:t>
                </m:r>
                <m:r>
                  <w:rPr>
                    <w:rFonts w:ascii="Cambria Math" w:eastAsia="Cambria Math" w:hAnsi="Cambria Math" w:cs="Cambria Math"/>
                    <w:sz w:val="18"/>
                    <w:szCs w:val="18"/>
                  </w:rPr>
                  <m:t xml:space="preserve"> </m:t>
                </m:r>
                <m:f>
                  <m:fPr>
                    <m:ctrlPr>
                      <w:rPr>
                        <w:rFonts w:ascii="Cambria Math" w:eastAsia="Cambria Math" w:hAnsi="Cambria Math" w:cs="Cambria Math"/>
                        <w:sz w:val="18"/>
                        <w:szCs w:val="18"/>
                      </w:rPr>
                    </m:ctrlPr>
                  </m:fPr>
                  <m:num>
                    <m:r>
                      <w:rPr>
                        <w:rFonts w:ascii="Cambria Math" w:eastAsia="Cambria Math" w:hAnsi="Cambria Math" w:cs="Cambria Math"/>
                        <w:sz w:val="18"/>
                        <w:szCs w:val="18"/>
                      </w:rPr>
                      <m:t>TP+TN</m:t>
                    </m:r>
                  </m:num>
                  <m:den>
                    <m:r>
                      <w:rPr>
                        <w:rFonts w:ascii="Cambria Math" w:eastAsia="Cambria Math" w:hAnsi="Cambria Math" w:cs="Cambria Math"/>
                        <w:sz w:val="18"/>
                        <w:szCs w:val="18"/>
                      </w:rPr>
                      <m:t xml:space="preserve">TP+TN+FP+FN </m:t>
                    </m:r>
                  </m:den>
                </m:f>
              </m:oMath>
            </m:oMathPara>
          </w:p>
        </w:tc>
        <w:tc>
          <w:tcPr>
            <w:tcW w:w="838" w:type="dxa"/>
            <w:vAlign w:val="center"/>
          </w:tcPr>
          <w:p w14:paraId="79B7A951" w14:textId="77777777" w:rsidR="00F93A76" w:rsidRDefault="00124769">
            <w:pPr>
              <w:spacing w:after="0"/>
              <w:jc w:val="center"/>
            </w:pPr>
            <w:r>
              <w:t>(2.11)</w:t>
            </w:r>
          </w:p>
        </w:tc>
      </w:tr>
    </w:tbl>
    <w:p w14:paraId="6F93AD18" w14:textId="77777777" w:rsidR="00F93A76" w:rsidRDefault="00124769">
      <w:pPr>
        <w:ind w:firstLine="851"/>
        <w:jc w:val="both"/>
      </w:pPr>
      <w:r>
        <w:lastRenderedPageBreak/>
        <w:t>Akurasi adalah ukuran keakuratan model saat menggunakan data aktual untuk memprediksi data. Akurasi dapat dihitung dengan rumus di atas. Kelebihan dari metrik ini adalah sering digunakan untuk membuat model klasifikasi, baik itu klasifikasi dua kelas maupun kategori. Kerugian dari indikator ini adalah dapat "menyesatkan" data yang tidak seimbang.</w:t>
      </w:r>
    </w:p>
    <w:p w14:paraId="0F64773F" w14:textId="77777777" w:rsidR="00F93A76" w:rsidRDefault="00124769">
      <w:pPr>
        <w:widowControl w:val="0"/>
        <w:numPr>
          <w:ilvl w:val="0"/>
          <w:numId w:val="11"/>
        </w:numPr>
        <w:spacing w:after="0"/>
        <w:jc w:val="both"/>
      </w:pPr>
      <w:r>
        <w:rPr>
          <w:color w:val="000000"/>
        </w:rPr>
        <w:t>Presisi</w:t>
      </w:r>
    </w:p>
    <w:tbl>
      <w:tblPr>
        <w:tblStyle w:val="Style54"/>
        <w:tblW w:w="7920" w:type="dxa"/>
        <w:tblLayout w:type="fixed"/>
        <w:tblLook w:val="04A0" w:firstRow="1" w:lastRow="0" w:firstColumn="1" w:lastColumn="0" w:noHBand="0" w:noVBand="1"/>
      </w:tblPr>
      <w:tblGrid>
        <w:gridCol w:w="7082"/>
        <w:gridCol w:w="838"/>
      </w:tblGrid>
      <w:tr w:rsidR="00F93A76" w14:paraId="585EE763" w14:textId="77777777">
        <w:tc>
          <w:tcPr>
            <w:tcW w:w="7083" w:type="dxa"/>
            <w:vAlign w:val="center"/>
          </w:tcPr>
          <w:p w14:paraId="1C3F5360" w14:textId="77777777" w:rsidR="00F93A76" w:rsidRDefault="00124769">
            <w:pPr>
              <w:spacing w:after="0"/>
              <w:jc w:val="center"/>
              <w:rPr>
                <w:rFonts w:ascii="Cambria Math" w:eastAsia="Cambria Math" w:hAnsi="Cambria Math" w:cs="Cambria Math"/>
                <w:sz w:val="18"/>
                <w:szCs w:val="18"/>
              </w:rPr>
            </w:pPr>
            <m:oMathPara>
              <m:oMath>
                <m:r>
                  <w:rPr>
                    <w:rFonts w:ascii="Cambria Math" w:eastAsia="Cambria Math" w:hAnsi="Cambria Math" w:cs="Cambria Math"/>
                    <w:sz w:val="26"/>
                    <w:szCs w:val="26"/>
                  </w:rPr>
                  <m:t xml:space="preserve">Presisi= </m:t>
                </m:r>
                <m:f>
                  <m:fPr>
                    <m:ctrlPr>
                      <w:rPr>
                        <w:rFonts w:ascii="Cambria Math" w:eastAsia="Cambria Math" w:hAnsi="Cambria Math" w:cs="Cambria Math"/>
                        <w:sz w:val="18"/>
                        <w:szCs w:val="18"/>
                      </w:rPr>
                    </m:ctrlPr>
                  </m:fPr>
                  <m:num>
                    <m:r>
                      <w:rPr>
                        <w:rFonts w:ascii="Cambria Math" w:eastAsia="Cambria Math" w:hAnsi="Cambria Math" w:cs="Cambria Math"/>
                        <w:sz w:val="18"/>
                        <w:szCs w:val="18"/>
                      </w:rPr>
                      <m:t>TP</m:t>
                    </m:r>
                  </m:num>
                  <m:den>
                    <m:r>
                      <w:rPr>
                        <w:rFonts w:ascii="Cambria Math" w:eastAsia="Cambria Math" w:hAnsi="Cambria Math" w:cs="Cambria Math"/>
                        <w:sz w:val="18"/>
                        <w:szCs w:val="18"/>
                      </w:rPr>
                      <m:t xml:space="preserve">TP+FP </m:t>
                    </m:r>
                  </m:den>
                </m:f>
              </m:oMath>
            </m:oMathPara>
          </w:p>
        </w:tc>
        <w:tc>
          <w:tcPr>
            <w:tcW w:w="838" w:type="dxa"/>
            <w:vAlign w:val="center"/>
          </w:tcPr>
          <w:p w14:paraId="446E5926" w14:textId="77777777" w:rsidR="00F93A76" w:rsidRDefault="00124769">
            <w:pPr>
              <w:spacing w:after="0"/>
              <w:jc w:val="center"/>
            </w:pPr>
            <w:r>
              <w:t>(2.12)</w:t>
            </w:r>
          </w:p>
        </w:tc>
      </w:tr>
    </w:tbl>
    <w:p w14:paraId="4BDF9FF9" w14:textId="77777777" w:rsidR="00F93A76" w:rsidRDefault="00124769">
      <w:pPr>
        <w:ind w:firstLine="851"/>
        <w:jc w:val="both"/>
      </w:pPr>
      <w:r>
        <w:t>Presisi adalah metrik dalam kasus klasifikasi, yang digunakan untuk menghitung efek model dalam memprediksi label positif terhadap semua label positif model. Kelebihan dari metrik ini adalah fokusnya pada performa model (prediksi) untuk label data positif, sedangkan kelemahan metrik ini adalah tidak mempertimbangkan label negatif.</w:t>
      </w:r>
    </w:p>
    <w:p w14:paraId="5D08F995" w14:textId="77777777" w:rsidR="00F93A76" w:rsidRDefault="00124769">
      <w:pPr>
        <w:widowControl w:val="0"/>
        <w:numPr>
          <w:ilvl w:val="0"/>
          <w:numId w:val="11"/>
        </w:numPr>
        <w:spacing w:after="0"/>
        <w:jc w:val="both"/>
        <w:rPr>
          <w:i/>
          <w:color w:val="000000"/>
        </w:rPr>
      </w:pPr>
      <w:r>
        <w:rPr>
          <w:i/>
          <w:color w:val="000000"/>
        </w:rPr>
        <w:t>Recall</w:t>
      </w:r>
    </w:p>
    <w:tbl>
      <w:tblPr>
        <w:tblStyle w:val="Style55"/>
        <w:tblW w:w="7920" w:type="dxa"/>
        <w:tblLayout w:type="fixed"/>
        <w:tblLook w:val="04A0" w:firstRow="1" w:lastRow="0" w:firstColumn="1" w:lastColumn="0" w:noHBand="0" w:noVBand="1"/>
      </w:tblPr>
      <w:tblGrid>
        <w:gridCol w:w="7082"/>
        <w:gridCol w:w="838"/>
      </w:tblGrid>
      <w:tr w:rsidR="00F93A76" w14:paraId="63449F56" w14:textId="77777777">
        <w:tc>
          <w:tcPr>
            <w:tcW w:w="7083" w:type="dxa"/>
            <w:vAlign w:val="center"/>
          </w:tcPr>
          <w:p w14:paraId="3C5BB913" w14:textId="77777777" w:rsidR="00F93A76" w:rsidRDefault="00124769">
            <w:pPr>
              <w:spacing w:after="0"/>
              <w:jc w:val="center"/>
              <w:rPr>
                <w:rFonts w:ascii="Cambria Math" w:eastAsia="Cambria Math" w:hAnsi="Cambria Math" w:cs="Cambria Math"/>
                <w:sz w:val="18"/>
                <w:szCs w:val="18"/>
              </w:rPr>
            </w:pPr>
            <m:oMathPara>
              <m:oMath>
                <m:r>
                  <w:rPr>
                    <w:rFonts w:ascii="Cambria Math" w:eastAsia="Cambria Math" w:hAnsi="Cambria Math" w:cs="Cambria Math"/>
                    <w:sz w:val="26"/>
                    <w:szCs w:val="26"/>
                  </w:rPr>
                  <m:t xml:space="preserve">Recall= </m:t>
                </m:r>
                <m:f>
                  <m:fPr>
                    <m:ctrlPr>
                      <w:rPr>
                        <w:rFonts w:ascii="Cambria Math" w:eastAsia="Cambria Math" w:hAnsi="Cambria Math" w:cs="Cambria Math"/>
                        <w:sz w:val="18"/>
                        <w:szCs w:val="18"/>
                      </w:rPr>
                    </m:ctrlPr>
                  </m:fPr>
                  <m:num>
                    <m:r>
                      <w:rPr>
                        <w:rFonts w:ascii="Cambria Math" w:eastAsia="Cambria Math" w:hAnsi="Cambria Math" w:cs="Cambria Math"/>
                        <w:sz w:val="18"/>
                        <w:szCs w:val="18"/>
                      </w:rPr>
                      <m:t>TP</m:t>
                    </m:r>
                  </m:num>
                  <m:den>
                    <m:r>
                      <w:rPr>
                        <w:rFonts w:ascii="Cambria Math" w:eastAsia="Cambria Math" w:hAnsi="Cambria Math" w:cs="Cambria Math"/>
                        <w:sz w:val="18"/>
                        <w:szCs w:val="18"/>
                      </w:rPr>
                      <m:t xml:space="preserve">TP+FN </m:t>
                    </m:r>
                  </m:den>
                </m:f>
              </m:oMath>
            </m:oMathPara>
          </w:p>
        </w:tc>
        <w:tc>
          <w:tcPr>
            <w:tcW w:w="838" w:type="dxa"/>
            <w:vAlign w:val="center"/>
          </w:tcPr>
          <w:p w14:paraId="25D7CF9E" w14:textId="77777777" w:rsidR="00F93A76" w:rsidRDefault="00124769">
            <w:pPr>
              <w:spacing w:after="0"/>
              <w:jc w:val="center"/>
            </w:pPr>
            <w:r>
              <w:t>(2.13)</w:t>
            </w:r>
          </w:p>
        </w:tc>
      </w:tr>
    </w:tbl>
    <w:p w14:paraId="5AA19642" w14:textId="77777777" w:rsidR="00F93A76" w:rsidRDefault="00124769">
      <w:pPr>
        <w:ind w:firstLine="851"/>
        <w:jc w:val="both"/>
      </w:pPr>
      <w:r>
        <w:rPr>
          <w:i/>
        </w:rPr>
        <w:t>Recall</w:t>
      </w:r>
      <w:r>
        <w:t xml:space="preserve"> adalah metrik dalam kasus klasifikasi, yang digunakan untuk menghitung efek model dalam memprediksi label positif untuk semua label data positif. Keuntungan metrik ini adalah menghitung bagian negatif dari prediksi label positif (tidak sama dengan akurasi). Tetapi kelemahannya adalah ketika semua prediksi = 1, </w:t>
      </w:r>
      <w:r>
        <w:rPr>
          <w:i/>
        </w:rPr>
        <w:t>recall</w:t>
      </w:r>
      <w:r>
        <w:t xml:space="preserve"> akan memiliki nilai 1 (prediksi negatif tidak dipertimbangkan).</w:t>
      </w:r>
    </w:p>
    <w:p w14:paraId="040E5106" w14:textId="77777777" w:rsidR="00F93A76" w:rsidRDefault="00124769">
      <w:pPr>
        <w:widowControl w:val="0"/>
        <w:numPr>
          <w:ilvl w:val="0"/>
          <w:numId w:val="11"/>
        </w:numPr>
        <w:spacing w:after="0"/>
        <w:jc w:val="both"/>
        <w:rPr>
          <w:i/>
          <w:color w:val="000000"/>
        </w:rPr>
      </w:pPr>
      <w:r>
        <w:rPr>
          <w:i/>
          <w:color w:val="000000"/>
        </w:rPr>
        <w:t>F1-Score</w:t>
      </w:r>
    </w:p>
    <w:tbl>
      <w:tblPr>
        <w:tblStyle w:val="Style56"/>
        <w:tblW w:w="7920" w:type="dxa"/>
        <w:tblLayout w:type="fixed"/>
        <w:tblLook w:val="04A0" w:firstRow="1" w:lastRow="0" w:firstColumn="1" w:lastColumn="0" w:noHBand="0" w:noVBand="1"/>
      </w:tblPr>
      <w:tblGrid>
        <w:gridCol w:w="7082"/>
        <w:gridCol w:w="838"/>
      </w:tblGrid>
      <w:tr w:rsidR="00F93A76" w14:paraId="47CF5811" w14:textId="77777777">
        <w:tc>
          <w:tcPr>
            <w:tcW w:w="7083" w:type="dxa"/>
            <w:vAlign w:val="center"/>
          </w:tcPr>
          <w:p w14:paraId="34470E00" w14:textId="77777777" w:rsidR="00F93A76" w:rsidRDefault="00124769">
            <w:pPr>
              <w:spacing w:after="0"/>
              <w:jc w:val="center"/>
              <w:rPr>
                <w:rFonts w:ascii="Cambria Math" w:eastAsia="Cambria Math" w:hAnsi="Cambria Math" w:cs="Cambria Math"/>
              </w:rPr>
            </w:pPr>
            <m:oMathPara>
              <m:oMath>
                <m:r>
                  <w:rPr>
                    <w:rFonts w:ascii="Cambria Math" w:eastAsia="Cambria Math" w:hAnsi="Cambria Math" w:cs="Cambria Math"/>
                  </w:rPr>
                  <m:t>F1 Score = 2 * (Recall*presisi) / (Recall + Presisi)</m:t>
                </m:r>
              </m:oMath>
            </m:oMathPara>
          </w:p>
        </w:tc>
        <w:tc>
          <w:tcPr>
            <w:tcW w:w="838" w:type="dxa"/>
            <w:vAlign w:val="center"/>
          </w:tcPr>
          <w:p w14:paraId="24F0E008" w14:textId="77777777" w:rsidR="00F93A76" w:rsidRDefault="00124769">
            <w:pPr>
              <w:spacing w:after="0"/>
              <w:jc w:val="center"/>
            </w:pPr>
            <w:r>
              <w:t>(2.14)</w:t>
            </w:r>
          </w:p>
        </w:tc>
      </w:tr>
    </w:tbl>
    <w:p w14:paraId="787250C0" w14:textId="77777777" w:rsidR="00F93A76" w:rsidRDefault="00124769">
      <w:pPr>
        <w:ind w:firstLine="851"/>
        <w:jc w:val="both"/>
      </w:pPr>
      <w:r>
        <w:rPr>
          <w:i/>
        </w:rPr>
        <w:t>F1-Score</w:t>
      </w:r>
      <w:r>
        <w:t xml:space="preserve"> merupakan metrik dalam kasus klasifikasi yang digunakan untuk menghitung seberapa baik hasil prediksi model (precision) dan seberapa lengkap hasil prediksinya (recall). Kelebihan dari matriks ini menutup semua kekurangan yang ada pada precision dan recall. Namun kekurangannya adalah f1-score tidak memperhitungkan hasil prediksi benar pada label negatif.</w:t>
      </w:r>
    </w:p>
    <w:p w14:paraId="5490C804" w14:textId="77777777" w:rsidR="00F93A76" w:rsidRDefault="00124769">
      <w:pPr>
        <w:pStyle w:val="Heading3"/>
        <w:numPr>
          <w:ilvl w:val="0"/>
          <w:numId w:val="8"/>
        </w:numPr>
        <w:ind w:left="851" w:hanging="851"/>
      </w:pPr>
      <w:bookmarkStart w:id="93" w:name="_Toc142643257"/>
      <w:r>
        <w:lastRenderedPageBreak/>
        <w:t>Pembobotan Kata</w:t>
      </w:r>
      <w:bookmarkEnd w:id="93"/>
    </w:p>
    <w:p w14:paraId="51561B71" w14:textId="77777777" w:rsidR="00F93A76" w:rsidRDefault="00124769">
      <w:pPr>
        <w:ind w:firstLine="851"/>
        <w:jc w:val="both"/>
      </w:pPr>
      <w:bookmarkStart w:id="94" w:name="_Hlk142727495"/>
      <w:r>
        <w:t>Pembobotan kata atau term weighting merupakan salah satu tahapan yang perlu diperhatikan dalam mencari informasi dari koleksi dokumen yang heterogen.  Dalam dokumen umumnya terdapat kata, frasa, atau unit indeks lainnya yang menunjukan konteks dari dokumen tersebut, hal inilah yang disebut term. Term weighting digunakan untuk memberikan indikator dari setiap kata sesuai dengan tingkat kepentingan masing-masing kata dalam dokumen. Salah satu metode pembobotan kata yang banyak digunakan adalah metode Binary Term-Weighting. Dalam Binary Term-Weighting, perhitungan bobot term dari sebuah dokumen dilakukan dengan pengkodisian antara dokumen satu dengan dokumen dua</w:t>
      </w:r>
      <w:bookmarkEnd w:id="94"/>
      <w:r>
        <w:t>.</w:t>
      </w:r>
    </w:p>
    <w:p w14:paraId="6F679DA8" w14:textId="77777777" w:rsidR="00F93A76" w:rsidRDefault="00124769">
      <w:pPr>
        <w:pStyle w:val="Heading4"/>
        <w:numPr>
          <w:ilvl w:val="0"/>
          <w:numId w:val="16"/>
        </w:numPr>
        <w:ind w:left="851" w:hanging="851"/>
      </w:pPr>
      <w:r>
        <w:t>Binary Term Occurences(BTO)</w:t>
      </w:r>
    </w:p>
    <w:p w14:paraId="75182D8A" w14:textId="77777777" w:rsidR="00F93A76" w:rsidRDefault="00124769">
      <w:pPr>
        <w:widowControl w:val="0"/>
        <w:spacing w:after="0"/>
        <w:ind w:right="158" w:firstLine="851"/>
        <w:jc w:val="both"/>
      </w:pPr>
      <w:bookmarkStart w:id="95" w:name="_Hlk142727656"/>
      <w:r>
        <w:rPr>
          <w:color w:val="000000"/>
        </w:rPr>
        <w:t xml:space="preserve">Binary Term Occurences merupakan pembobotan kata yang menggunakan kemunculan kata sebagai perhitungan pembobotannya. Cara kerja dari Binary Term Occurences adalah dengan melakukan pengkondisian jika sebuah kata muncul, satu atau lebih akan diberi nilai 1 dan jika tidak ada maka akan diberi nilai 0 </w:t>
      </w:r>
      <w:sdt>
        <w:sdtPr>
          <w:rPr>
            <w:color w:val="000000"/>
          </w:rPr>
          <w:tag w:val="MENDELEY_CITATION_v3_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"/>
          <w:id w:val="453365149"/>
          <w:placeholder>
            <w:docPart w:val="DefaultPlaceholder_-1854013440"/>
          </w:placeholder>
        </w:sdtPr>
        <w:sdtEndPr/>
        <w:sdtContent>
          <w:r>
            <w:rPr>
              <w:color w:val="000000"/>
            </w:rPr>
            <w:t>(Siregar et al., 2019)</w:t>
          </w:r>
        </w:sdtContent>
      </w:sdt>
      <w:r>
        <w:rPr>
          <w:color w:val="000000"/>
        </w:rPr>
        <w:t>. Sehingga perhitungan pembobotan kata dengan Binary Term Occurences dapat dinyatakan sebagai persemaan (2.16) berikut:</w:t>
      </w:r>
      <w:bookmarkEnd w:id="95"/>
      <w:r>
        <w:rPr>
          <w:color w:val="000000"/>
        </w:rPr>
        <w:t xml:space="preserve"> </w:t>
      </w:r>
    </w:p>
    <w:p w14:paraId="3B97FC8C" w14:textId="77777777" w:rsidR="00F93A76" w:rsidRDefault="00124769">
      <w:pPr>
        <w:tabs>
          <w:tab w:val="left" w:pos="851"/>
        </w:tabs>
        <w:spacing w:before="1"/>
        <w:ind w:left="720" w:right="159"/>
      </w:pPr>
      <w:r>
        <w:tab/>
      </w:r>
      <w:r>
        <w:tab/>
      </w:r>
      <w:bookmarkStart w:id="96" w:name="_Hlk142727713"/>
      <w:bookmarkStart w:id="97" w:name="_Hlk142727706"/>
      <m:oMath>
        <m:sSub>
          <m:sSubPr>
            <m:ctrlPr>
              <w:rPr>
                <w:rFonts w:ascii="Cambria Math" w:hAnsi="Cambria Math"/>
                <w:i/>
              </w:rPr>
            </m:ctrlPr>
          </m:sSubPr>
          <m:e>
            <m:r>
              <w:rPr>
                <w:rFonts w:ascii="Cambria Math" w:hAnsi="Cambria Math"/>
              </w:rPr>
              <m:t>W</m:t>
            </m:r>
          </m:e>
          <m:sub>
            <m:r>
              <w:rPr>
                <w:rFonts w:ascii="Cambria Math" w:hAnsi="Cambria Math"/>
              </w:rPr>
              <m:t>t,d</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d mengandung t</m:t>
                </m:r>
              </m:e>
              <m:e>
                <m:r>
                  <w:rPr>
                    <w:rFonts w:ascii="Cambria Math" w:hAnsi="Cambria Math"/>
                  </w:rPr>
                  <m:t>0, jika d tidak mengandung t</m:t>
                </m:r>
              </m:e>
            </m:eqArr>
          </m:e>
        </m:d>
      </m:oMath>
      <w:bookmarkEnd w:id="96"/>
      <w:r>
        <w:t xml:space="preserve">  </w:t>
      </w:r>
      <w:r>
        <w:tab/>
      </w:r>
      <w:r>
        <w:tab/>
        <w:t xml:space="preserve">      (2.16)</w:t>
      </w:r>
    </w:p>
    <w:p w14:paraId="50C0529C" w14:textId="77777777" w:rsidR="00F93A76" w:rsidRDefault="00124769">
      <w:pPr>
        <w:tabs>
          <w:tab w:val="left" w:pos="851"/>
        </w:tabs>
        <w:spacing w:after="0"/>
        <w:ind w:right="159"/>
      </w:pPr>
      <w:bookmarkStart w:id="98" w:name="_Hlk142727749"/>
      <w:r>
        <w:t>Di mana</w:t>
      </w:r>
    </w:p>
    <w:p w14:paraId="7D2E1D02" w14:textId="77777777" w:rsidR="00F93A76" w:rsidRDefault="00124769">
      <w:pPr>
        <w:tabs>
          <w:tab w:val="left" w:pos="851"/>
        </w:tabs>
        <w:spacing w:after="0"/>
        <w:ind w:right="159"/>
      </w:pPr>
      <w:r>
        <w:t>W = bobot kata</w:t>
      </w:r>
    </w:p>
    <w:p w14:paraId="6D1BDCF8" w14:textId="77777777" w:rsidR="00F93A76" w:rsidRDefault="00124769">
      <w:pPr>
        <w:tabs>
          <w:tab w:val="left" w:pos="851"/>
        </w:tabs>
        <w:spacing w:after="0"/>
        <w:ind w:right="159"/>
      </w:pPr>
      <w:r>
        <w:t>t   = dokumen satu</w:t>
      </w:r>
    </w:p>
    <w:p w14:paraId="60F9110D" w14:textId="77777777" w:rsidR="00F93A76" w:rsidRDefault="00124769">
      <w:pPr>
        <w:tabs>
          <w:tab w:val="left" w:pos="851"/>
        </w:tabs>
        <w:ind w:right="159"/>
        <w:rPr>
          <w:rFonts w:ascii="Cambria Math" w:eastAsia="Cambria Math" w:hAnsi="Cambria Math" w:cs="Cambria Math"/>
          <w:color w:val="000000"/>
        </w:rPr>
      </w:pPr>
      <w:r>
        <w:t>d  = dokumen dua</w:t>
      </w:r>
    </w:p>
    <w:p w14:paraId="4E0FFC69" w14:textId="77777777" w:rsidR="00F93A76" w:rsidRDefault="00124769">
      <w:pPr>
        <w:pStyle w:val="Heading3"/>
        <w:numPr>
          <w:ilvl w:val="0"/>
          <w:numId w:val="8"/>
        </w:numPr>
        <w:ind w:left="851" w:hanging="851"/>
      </w:pPr>
      <w:bookmarkStart w:id="99" w:name="_Toc142643258"/>
      <w:bookmarkEnd w:id="97"/>
      <w:bookmarkEnd w:id="98"/>
      <w:r>
        <w:t>Cosine Similarity (Kesamaan Kosinus)</w:t>
      </w:r>
      <w:bookmarkEnd w:id="99"/>
    </w:p>
    <w:p w14:paraId="56531612" w14:textId="77777777" w:rsidR="00F93A76" w:rsidRDefault="00124769">
      <w:pPr>
        <w:ind w:firstLine="851"/>
        <w:jc w:val="both"/>
      </w:pPr>
      <w:bookmarkStart w:id="100" w:name="_Hlk142727792"/>
      <w:r>
        <w:t xml:space="preserve">Cosine similarity adalah ukuran kesamaan yang lebih umum digunakan dalam information retrieval dan merupakan ukuran sudut antara vektor dokumen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a</m:t>
            </m:r>
          </m:sub>
        </m:sSub>
      </m:oMath>
      <w:r>
        <w:t xml:space="preserve"> (titik ( </w:t>
      </w:r>
      <m:oMath>
        <m:r>
          <w:rPr>
            <w:rFonts w:ascii="Cambria Math" w:eastAsia="Cambria Math" w:hAnsi="Cambria Math" w:cs="Cambria Math"/>
          </w:rPr>
          <m:t>ax, bx</m:t>
        </m:r>
      </m:oMath>
      <w:r>
        <w:t xml:space="preserve">)) dan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b</m:t>
            </m:r>
          </m:sub>
        </m:sSub>
      </m:oMath>
      <w:r>
        <w:t xml:space="preserve"> (titik ( </w:t>
      </w:r>
      <m:oMath>
        <m:r>
          <w:rPr>
            <w:rFonts w:ascii="Cambria Math" w:eastAsia="Cambria Math" w:hAnsi="Cambria Math" w:cs="Cambria Math"/>
          </w:rPr>
          <m:t>ay, by</m:t>
        </m:r>
      </m:oMath>
      <w:r>
        <w:t xml:space="preserve">)). Tiap vektor tersebut merepresentasikan setiap </w:t>
      </w:r>
      <w:r>
        <w:lastRenderedPageBreak/>
        <w:t>kata dalam setiap dokumen (teks) yang dibandingkan dan membentuk sebuah segitiga, sehingga dapat diterapkan hukum kosinus untuk menyatakan bahwa</w:t>
      </w:r>
      <w:bookmarkEnd w:id="100"/>
    </w:p>
    <w:bookmarkStart w:id="101" w:name="_Hlk142727808"/>
    <w:p w14:paraId="4C8286C8" w14:textId="77777777" w:rsidR="00F93A76" w:rsidRDefault="00A8538E">
      <w:pPr>
        <w:widowControl w:val="0"/>
        <w:spacing w:before="139" w:after="0"/>
        <w:ind w:left="2835"/>
        <w:rPr>
          <w:rFonts w:ascii="Cambria Math" w:eastAsia="Cambria Math" w:hAnsi="Cambria Math" w:cs="Cambria Math"/>
          <w:color w:val="000000"/>
        </w:rPr>
      </w:pPr>
      <m:oMath>
        <m:box>
          <m:boxPr>
            <m:opEmu m:val="1"/>
            <m:ctrlPr>
              <w:rPr>
                <w:rFonts w:ascii="Cambria Math" w:hAnsi="Cambria Math"/>
              </w:rPr>
            </m:ctrlPr>
          </m:boxPr>
          <m:e>
            <m:r>
              <w:rPr>
                <w:rFonts w:ascii="Cambria Math" w:hAnsi="Cambria Math"/>
              </w:rPr>
              <m:t>cos</m:t>
            </m:r>
          </m:e>
        </m:box>
        <m:r>
          <w:rPr>
            <w:rFonts w:ascii="Cambria Math" w:eastAsia="Cambria Math" w:hAnsi="Cambria Math" w:cs="Cambria Math"/>
            <w:color w:val="000000"/>
          </w:rPr>
          <m:t>cos</m:t>
        </m:r>
        <m:r>
          <w:rPr>
            <w:rFonts w:ascii="Cambria Math" w:hAnsi="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C</m:t>
            </m:r>
          </m:e>
        </m:d>
        <m:r>
          <w:rPr>
            <w:rFonts w:ascii="Cambria Math" w:hAnsi="Cambria Math"/>
            <w:color w:val="000000"/>
          </w:rPr>
          <m:t xml:space="preserve"> </m:t>
        </m:r>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a</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b</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c</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 2ab</m:t>
        </m:r>
      </m:oMath>
      <w:bookmarkEnd w:id="101"/>
      <w:r w:rsidR="00124769">
        <w:rPr>
          <w:rFonts w:ascii="Cambria Math" w:eastAsia="Cambria Math" w:hAnsi="Cambria Math" w:cs="Cambria Math"/>
          <w:color w:val="000000"/>
        </w:rPr>
        <w:tab/>
        <w:t xml:space="preserve">              (2.17)</w:t>
      </w:r>
    </w:p>
    <w:p w14:paraId="4679831E" w14:textId="77777777" w:rsidR="00F93A76" w:rsidRDefault="00124769">
      <w:r>
        <w:t>dimana</w:t>
      </w:r>
    </w:p>
    <w:p w14:paraId="3EA7F548" w14:textId="77777777" w:rsidR="00F93A76" w:rsidRDefault="00124769">
      <w:pPr>
        <w:widowControl w:val="0"/>
        <w:spacing w:before="139" w:after="0"/>
        <w:ind w:left="2835"/>
        <w:rPr>
          <w:rFonts w:ascii="Cambria Math" w:eastAsia="Cambria Math" w:hAnsi="Cambria Math" w:cs="Cambria Math"/>
          <w:color w:val="000000"/>
        </w:rPr>
      </w:pPr>
      <w:r>
        <w:rPr>
          <w:color w:val="000000"/>
        </w:rPr>
        <w:t xml:space="preserve"> </w:t>
      </w:r>
      <w:bookmarkStart w:id="102" w:name="_Hlk142727834"/>
      <m:oMath>
        <m:sSup>
          <m:sSupPr>
            <m:ctrlPr>
              <w:rPr>
                <w:rFonts w:ascii="Cambria Math" w:eastAsia="Cambria Math" w:hAnsi="Cambria Math" w:cs="Cambria Math"/>
                <w:color w:val="000000"/>
              </w:rPr>
            </m:ctrlPr>
          </m:sSupPr>
          <m:e>
            <m:r>
              <w:rPr>
                <w:rFonts w:ascii="Cambria Math" w:eastAsia="Cambria Math" w:hAnsi="Cambria Math" w:cs="Cambria Math"/>
                <w:color w:val="000000"/>
              </w:rPr>
              <m:t>a</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x</m:t>
                </m:r>
              </m:sub>
            </m:sSub>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y</m:t>
                </m:r>
              </m:sub>
            </m:sSub>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 xml:space="preserve"> b</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x</m:t>
                </m:r>
              </m:sub>
            </m:sSub>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e>
          <m:sup>
            <m:r>
              <w:rPr>
                <w:rFonts w:ascii="Cambria Math" w:eastAsia="Cambria Math" w:hAnsi="Cambria Math" w:cs="Cambria Math"/>
                <w:color w:val="000000"/>
              </w:rPr>
              <m:t>2</m:t>
            </m:r>
          </m:sup>
        </m:sSup>
      </m:oMath>
      <w:bookmarkEnd w:id="102"/>
      <w:r>
        <w:rPr>
          <w:rFonts w:ascii="Cambria Math" w:eastAsia="Cambria Math" w:hAnsi="Cambria Math" w:cs="Cambria Math"/>
          <w:color w:val="000000"/>
        </w:rPr>
        <w:tab/>
        <w:t xml:space="preserve">              (2.18)</w:t>
      </w:r>
    </w:p>
    <w:p w14:paraId="4C79ADC3" w14:textId="77777777" w:rsidR="00F93A76" w:rsidRDefault="00124769">
      <w:r>
        <w:t>Dan</w:t>
      </w:r>
    </w:p>
    <w:p w14:paraId="730BED2D" w14:textId="77777777" w:rsidR="00F93A76" w:rsidRDefault="00124769">
      <w:pPr>
        <w:widowControl w:val="0"/>
        <w:spacing w:before="139" w:after="0"/>
        <w:ind w:left="2835"/>
        <w:rPr>
          <w:rFonts w:ascii="Cambria Math" w:eastAsia="Cambria Math" w:hAnsi="Cambria Math" w:cs="Cambria Math"/>
          <w:color w:val="000000"/>
        </w:rPr>
      </w:pPr>
      <w:r>
        <w:rPr>
          <w:color w:val="000000"/>
        </w:rPr>
        <w:t xml:space="preserve"> </w:t>
      </w:r>
      <w:bookmarkStart w:id="103" w:name="_Hlk142727847"/>
      <m:oMath>
        <m:sSup>
          <m:sSupPr>
            <m:ctrlPr>
              <w:rPr>
                <w:rFonts w:ascii="Cambria Math" w:eastAsia="Cambria Math" w:hAnsi="Cambria Math" w:cs="Cambria Math"/>
                <w:color w:val="000000"/>
              </w:rPr>
            </m:ctrlPr>
          </m:sSupPr>
          <m:e>
            <m:r>
              <w:rPr>
                <w:rFonts w:ascii="Cambria Math" w:eastAsia="Cambria Math" w:hAnsi="Cambria Math" w:cs="Cambria Math"/>
                <w:color w:val="000000"/>
              </w:rPr>
              <m:t>c</m:t>
            </m:r>
          </m:e>
          <m:sup>
            <m:r>
              <w:rPr>
                <w:rFonts w:ascii="Cambria Math" w:eastAsia="Cambria Math" w:hAnsi="Cambria Math" w:cs="Cambria Math"/>
                <w:color w:val="000000"/>
              </w:rPr>
              <m:t>2</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x</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x</m:t>
                </m:r>
              </m:sub>
            </m:sSub>
            <m:r>
              <w:rPr>
                <w:rFonts w:ascii="Cambria Math" w:eastAsia="Cambria Math" w:hAnsi="Cambria Math" w:cs="Cambria Math"/>
                <w:color w:val="000000"/>
              </w:rPr>
              <m:t>)</m:t>
            </m:r>
          </m:e>
          <m:sup>
            <m:r>
              <w:rPr>
                <w:rFonts w:ascii="Cambria Math" w:eastAsia="Cambria Math" w:hAnsi="Cambria Math" w:cs="Cambria Math"/>
                <w:color w:val="000000"/>
              </w:rPr>
              <m:t>2</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y</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r>
              <w:rPr>
                <w:rFonts w:ascii="Cambria Math" w:eastAsia="Cambria Math" w:hAnsi="Cambria Math" w:cs="Cambria Math"/>
                <w:color w:val="000000"/>
              </w:rPr>
              <m:t>)</m:t>
            </m:r>
          </m:e>
          <m:sup>
            <m:r>
              <w:rPr>
                <w:rFonts w:ascii="Cambria Math" w:eastAsia="Cambria Math" w:hAnsi="Cambria Math" w:cs="Cambria Math"/>
                <w:color w:val="000000"/>
              </w:rPr>
              <m:t>2</m:t>
            </m:r>
          </m:sup>
        </m:sSup>
      </m:oMath>
      <w:bookmarkEnd w:id="103"/>
      <w:r>
        <w:rPr>
          <w:rFonts w:ascii="Cambria Math" w:eastAsia="Cambria Math" w:hAnsi="Cambria Math" w:cs="Cambria Math"/>
          <w:color w:val="000000"/>
        </w:rPr>
        <w:tab/>
        <w:t xml:space="preserve">              (2.19)</w:t>
      </w:r>
    </w:p>
    <w:p w14:paraId="2B96C14C" w14:textId="77777777" w:rsidR="00F93A76" w:rsidRDefault="00124769">
      <w:bookmarkStart w:id="104" w:name="_Hlk142727859"/>
      <w:r>
        <w:t xml:space="preserve">Gantikan nilai-nilai tersebut untuk </w:t>
      </w:r>
      <m:oMath>
        <m:r>
          <w:rPr>
            <w:rFonts w:ascii="Cambria Math" w:eastAsia="Cambria Math" w:hAnsi="Cambria Math" w:cs="Cambria Math"/>
          </w:rPr>
          <m:t>a, b,</m:t>
        </m:r>
      </m:oMath>
      <w:r>
        <w:t xml:space="preserve"> dan </w:t>
      </w:r>
      <m:oMath>
        <m:r>
          <w:rPr>
            <w:rFonts w:ascii="Cambria Math" w:eastAsia="Cambria Math" w:hAnsi="Cambria Math" w:cs="Cambria Math"/>
          </w:rPr>
          <m:t>c</m:t>
        </m:r>
      </m:oMath>
      <w:r>
        <w:t>, sehingga didapatkan:</w:t>
      </w:r>
      <w:bookmarkEnd w:id="104"/>
    </w:p>
    <w:p w14:paraId="51825474" w14:textId="77777777" w:rsidR="00F93A76" w:rsidRDefault="00124769">
      <w:pPr>
        <w:widowControl w:val="0"/>
        <w:spacing w:before="139" w:after="0"/>
        <w:ind w:left="2835"/>
        <w:rPr>
          <w:rFonts w:ascii="Cambria Math" w:eastAsia="Cambria Math" w:hAnsi="Cambria Math" w:cs="Cambria Math"/>
          <w:color w:val="000000"/>
        </w:rPr>
      </w:pPr>
      <w:bookmarkStart w:id="105" w:name="_Hlk142727868"/>
      <m:oMath>
        <m:r>
          <w:rPr>
            <w:rFonts w:ascii="Cambria Math" w:eastAsia="Cambria Math" w:hAnsi="Cambria Math" w:cs="Cambria Math"/>
            <w:color w:val="000000"/>
          </w:rPr>
          <m:t xml:space="preserve">cos C= </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x</m:t>
                </m:r>
              </m:sub>
            </m:sSub>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x</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y</m:t>
                </m:r>
              </m:sub>
            </m:sSub>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num>
          <m:den>
            <m:rad>
              <m:radPr>
                <m:degHide m:val="1"/>
                <m:ctrlPr>
                  <w:rPr>
                    <w:rFonts w:ascii="Cambria Math" w:eastAsia="Cambria Math" w:hAnsi="Cambria Math" w:cs="Cambria Math"/>
                    <w:color w:val="000000"/>
                  </w:rPr>
                </m:ctrlPr>
              </m:radPr>
              <m:deg/>
              <m:e>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x</m:t>
                        </m:r>
                      </m:sub>
                    </m:sSub>
                  </m:e>
                  <m:sup>
                    <m:r>
                      <w:rPr>
                        <w:rFonts w:ascii="Cambria Math" w:eastAsia="Cambria Math" w:hAnsi="Cambria Math" w:cs="Cambria Math"/>
                        <w:color w:val="000000"/>
                      </w:rPr>
                      <m:t>2</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y</m:t>
                        </m:r>
                      </m:sub>
                    </m:sSub>
                  </m:e>
                  <m:sup>
                    <m:r>
                      <w:rPr>
                        <w:rFonts w:ascii="Cambria Math" w:eastAsia="Cambria Math" w:hAnsi="Cambria Math" w:cs="Cambria Math"/>
                        <w:color w:val="000000"/>
                      </w:rPr>
                      <m:t>2</m:t>
                    </m:r>
                  </m:sup>
                </m:sSup>
              </m:e>
            </m:rad>
            <m:r>
              <w:rPr>
                <w:rFonts w:ascii="Cambria Math" w:eastAsia="Cambria Math" w:hAnsi="Cambria Math" w:cs="Cambria Math"/>
                <w:color w:val="000000"/>
              </w:rPr>
              <m:t xml:space="preserve"> x </m:t>
            </m:r>
            <m:rad>
              <m:radPr>
                <m:degHide m:val="1"/>
                <m:ctrlPr>
                  <w:rPr>
                    <w:rFonts w:ascii="Cambria Math" w:eastAsia="Cambria Math" w:hAnsi="Cambria Math" w:cs="Cambria Math"/>
                    <w:color w:val="000000"/>
                  </w:rPr>
                </m:ctrlPr>
              </m:radPr>
              <m:deg/>
              <m:e>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x</m:t>
                        </m:r>
                      </m:sub>
                    </m:sSub>
                  </m:e>
                  <m:sup>
                    <m:r>
                      <w:rPr>
                        <w:rFonts w:ascii="Cambria Math" w:eastAsia="Cambria Math" w:hAnsi="Cambria Math" w:cs="Cambria Math"/>
                        <w:color w:val="000000"/>
                      </w:rPr>
                      <m:t>2</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y</m:t>
                        </m:r>
                      </m:sub>
                    </m:sSub>
                  </m:e>
                  <m:sup>
                    <m:r>
                      <w:rPr>
                        <w:rFonts w:ascii="Cambria Math" w:eastAsia="Cambria Math" w:hAnsi="Cambria Math" w:cs="Cambria Math"/>
                        <w:color w:val="000000"/>
                      </w:rPr>
                      <m:t>2</m:t>
                    </m:r>
                  </m:sup>
                </m:sSup>
              </m:e>
            </m:rad>
          </m:den>
        </m:f>
      </m:oMath>
      <w:bookmarkEnd w:id="105"/>
      <w:r>
        <w:rPr>
          <w:rFonts w:ascii="Cambria Math" w:eastAsia="Cambria Math" w:hAnsi="Cambria Math" w:cs="Cambria Math"/>
          <w:color w:val="000000"/>
        </w:rPr>
        <w:tab/>
        <w:t xml:space="preserve">              </w:t>
      </w:r>
      <w:r>
        <w:rPr>
          <w:rFonts w:ascii="Cambria Math" w:eastAsia="Cambria Math" w:hAnsi="Cambria Math" w:cs="Cambria Math"/>
          <w:color w:val="000000"/>
        </w:rPr>
        <w:tab/>
        <w:t>(2.20)</w:t>
      </w:r>
    </w:p>
    <w:p w14:paraId="0FEEC9CC" w14:textId="77777777" w:rsidR="00F93A76" w:rsidRDefault="00124769">
      <w:pPr>
        <w:ind w:firstLine="851"/>
        <w:jc w:val="both"/>
      </w:pPr>
      <w:bookmarkStart w:id="106" w:name="_Hlk142727950"/>
      <w:r>
        <w:t xml:space="preserve">Ketika dua dokumen identik, sudutnya adalah nol derajat (0°) dan kesamaannya adalah satu (1); dan ketika dua dokumen tidak identik sama sekali, sudutnya adalah 90 derajat (90°) dan kesamaannya adalah nol (0) </w:t>
      </w:r>
      <w:sdt>
        <w:sdtPr>
          <w:rPr>
            <w:color w:val="000000"/>
          </w:rPr>
          <w:tag w:val="MENDELEY_CITATION_v3_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"/>
          <w:id w:val="-983852015"/>
          <w:placeholder>
            <w:docPart w:val="DefaultPlaceholder_-1854013440"/>
          </w:placeholder>
        </w:sdtPr>
        <w:sdtEndPr/>
        <w:sdtContent>
          <w:r>
            <w:rPr>
              <w:color w:val="000000"/>
            </w:rPr>
            <w:t>(Victor Imbar et al., n.d.).</w:t>
          </w:r>
        </w:sdtContent>
      </w:sdt>
    </w:p>
    <w:p w14:paraId="56C060EA" w14:textId="77777777" w:rsidR="00F93A76" w:rsidRDefault="00124769">
      <w:pPr>
        <w:pStyle w:val="Heading3"/>
        <w:numPr>
          <w:ilvl w:val="0"/>
          <w:numId w:val="8"/>
        </w:numPr>
        <w:ind w:left="851" w:hanging="851"/>
      </w:pPr>
      <w:bookmarkStart w:id="107" w:name="_Toc142643259"/>
      <w:bookmarkEnd w:id="106"/>
      <w:r>
        <w:t>ERD (Entity Relationship Diagram)</w:t>
      </w:r>
      <w:bookmarkEnd w:id="107"/>
    </w:p>
    <w:p w14:paraId="2D52C7A0" w14:textId="77777777" w:rsidR="00F93A76" w:rsidRDefault="00124769">
      <w:pPr>
        <w:ind w:firstLine="851"/>
        <w:jc w:val="both"/>
      </w:pPr>
      <w:r>
        <w:t>Entity relationship diagram atau diagram hubungan entitas merupakan data berupa notasi grafis dalam pemodelan data konseptual yang menggambarkan hubungan antara penyimpanan. Model data merupakan sekumpulan cara untuk menggambarkan data-data yang memiliki hubungan satu sama lain, semantiknya, serta batasan konsistensi. Model data terdiri dari model hubungan entitas dan model hubungan. Berikut adalah notasi-notasi dan keterangannya yang terdapat pada ERD dapat dilihat pada Tabel 2.2.</w:t>
      </w:r>
    </w:p>
    <w:p w14:paraId="5BC11E10" w14:textId="77777777" w:rsidR="00F93A76" w:rsidRDefault="00F93A76">
      <w:pPr>
        <w:ind w:firstLine="851"/>
        <w:jc w:val="both"/>
      </w:pPr>
    </w:p>
    <w:p w14:paraId="1AAB3CF5" w14:textId="77777777" w:rsidR="00F93A76" w:rsidRDefault="00124769">
      <w:pPr>
        <w:pStyle w:val="Caption"/>
        <w:keepNext/>
        <w:jc w:val="center"/>
      </w:pPr>
      <w:bookmarkStart w:id="108" w:name="_heading=h.1pxezwc" w:colFirst="0" w:colLast="0"/>
      <w:bookmarkStart w:id="109" w:name="_Toc136781061"/>
      <w:bookmarkEnd w:id="108"/>
      <w:r>
        <w:lastRenderedPageBreak/>
        <w:t>Tabel 2.</w:t>
      </w:r>
      <w:r>
        <w:fldChar w:fldCharType="begin"/>
      </w:r>
      <w:r>
        <w:instrText xml:space="preserve"> SEQ Tabel \* ARABIC </w:instrText>
      </w:r>
      <w:r>
        <w:fldChar w:fldCharType="separate"/>
      </w:r>
      <w:r w:rsidR="00A8538E">
        <w:rPr>
          <w:noProof/>
        </w:rPr>
        <w:t>2</w:t>
      </w:r>
      <w:r>
        <w:fldChar w:fldCharType="end"/>
      </w:r>
      <w:r>
        <w:t xml:space="preserve"> </w:t>
      </w:r>
      <w:r>
        <w:rPr>
          <w:b w:val="0"/>
          <w:bCs/>
        </w:rPr>
        <w:t>Notasi-Notasi ERD</w:t>
      </w:r>
      <w:bookmarkEnd w:id="109"/>
    </w:p>
    <w:tbl>
      <w:tblPr>
        <w:tblStyle w:val="Style57"/>
        <w:tblW w:w="80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36"/>
        <w:gridCol w:w="5941"/>
      </w:tblGrid>
      <w:tr w:rsidR="00F93A76" w14:paraId="6F49DEEB" w14:textId="77777777">
        <w:trPr>
          <w:jc w:val="center"/>
        </w:trPr>
        <w:tc>
          <w:tcPr>
            <w:tcW w:w="2136" w:type="dxa"/>
          </w:tcPr>
          <w:p w14:paraId="364E411F" w14:textId="77777777" w:rsidR="00F93A76" w:rsidRDefault="00124769">
            <w:pPr>
              <w:spacing w:after="0"/>
            </w:pPr>
            <w:r>
              <w:t>Notasi</w:t>
            </w:r>
          </w:p>
        </w:tc>
        <w:tc>
          <w:tcPr>
            <w:tcW w:w="5941" w:type="dxa"/>
          </w:tcPr>
          <w:p w14:paraId="73250BFD" w14:textId="77777777" w:rsidR="00F93A76" w:rsidRDefault="00124769">
            <w:pPr>
              <w:spacing w:after="0"/>
            </w:pPr>
            <w:r>
              <w:t>Keterangan</w:t>
            </w:r>
          </w:p>
        </w:tc>
      </w:tr>
      <w:tr w:rsidR="00F93A76" w14:paraId="0EB97A28" w14:textId="77777777">
        <w:trPr>
          <w:trHeight w:val="1023"/>
          <w:jc w:val="center"/>
        </w:trPr>
        <w:tc>
          <w:tcPr>
            <w:tcW w:w="2136" w:type="dxa"/>
          </w:tcPr>
          <w:p w14:paraId="7FF9E0DE" w14:textId="77777777" w:rsidR="00F93A76" w:rsidRDefault="00124769">
            <w:pPr>
              <w:spacing w:after="0"/>
            </w:pPr>
            <w:r>
              <w:rPr>
                <w:noProof/>
                <w:lang w:eastAsia="en-US"/>
              </w:rPr>
              <mc:AlternateContent>
                <mc:Choice Requires="wps">
                  <w:drawing>
                    <wp:anchor distT="0" distB="0" distL="114300" distR="114300" simplePos="0" relativeHeight="251659264" behindDoc="0" locked="0" layoutInCell="1" allowOverlap="1" wp14:anchorId="601C2934" wp14:editId="3365A382">
                      <wp:simplePos x="0" y="0"/>
                      <wp:positionH relativeFrom="column">
                        <wp:posOffset>165100</wp:posOffset>
                      </wp:positionH>
                      <wp:positionV relativeFrom="paragraph">
                        <wp:posOffset>101600</wp:posOffset>
                      </wp:positionV>
                      <wp:extent cx="908050" cy="412750"/>
                      <wp:effectExtent l="0" t="0" r="0" b="0"/>
                      <wp:wrapNone/>
                      <wp:docPr id="13974" name="Rectangle: Rounded Corners 13974"/>
                      <wp:cNvGraphicFramePr/>
                      <a:graphic xmlns:a="http://schemas.openxmlformats.org/drawingml/2006/main">
                        <a:graphicData uri="http://schemas.microsoft.com/office/word/2010/wordprocessingShape">
                          <wps:wsp>
                            <wps:cNvSpPr/>
                            <wps:spPr>
                              <a:xfrm>
                                <a:off x="4898325" y="3579975"/>
                                <a:ext cx="895350" cy="400050"/>
                              </a:xfrm>
                              <a:prstGeom prst="roundRect">
                                <a:avLst>
                                  <a:gd name="adj" fmla="val 16667"/>
                                </a:avLst>
                              </a:prstGeom>
                              <a:solidFill>
                                <a:schemeClr val="lt1"/>
                              </a:solidFill>
                              <a:ln w="12700" cap="flat" cmpd="sng">
                                <a:solidFill>
                                  <a:schemeClr val="dk1"/>
                                </a:solidFill>
                                <a:prstDash val="solid"/>
                                <a:miter lim="800000"/>
                                <a:headEnd type="none" w="sm" len="sm"/>
                                <a:tailEnd type="none" w="sm" len="sm"/>
                              </a:ln>
                            </wps:spPr>
                            <wps:txbx>
                              <w:txbxContent>
                                <w:p w14:paraId="58B2B942" w14:textId="77777777" w:rsidR="00F93A76" w:rsidRDefault="00124769">
                                  <w:pPr>
                                    <w:spacing w:line="275" w:lineRule="auto"/>
                                    <w:jc w:val="center"/>
                                  </w:pPr>
                                  <w:r>
                                    <w:rPr>
                                      <w:color w:val="000000"/>
                                    </w:rPr>
                                    <w:t>Entitas</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01C2934" id="Rectangle: Rounded Corners 13974" o:spid="_x0000_s1026" style="position:absolute;margin-left:13pt;margin-top:8pt;width:71.5pt;height:32.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" fillcolor="white [3201]" strokecolor="black [3200]" strokeweight="1pt">
                      <v:stroke startarrowwidth="narrow" startarrowlength="short" endarrowwidth="narrow" endarrowlength="short" joinstyle="miter"/>
                      <v:textbox inset="2.53958mm,1.2694mm,2.53958mm,1.2694mm">
                        <w:txbxContent>
                          <w:p w14:paraId="58B2B942" w14:textId="77777777" w:rsidR="00F93A76" w:rsidRDefault="00124769">
                            <w:pPr>
                              <w:spacing w:line="275" w:lineRule="auto"/>
                              <w:jc w:val="center"/>
                            </w:pPr>
                            <w:r>
                              <w:rPr>
                                <w:color w:val="000000"/>
                              </w:rPr>
                              <w:t>Entitas</w:t>
                            </w:r>
                          </w:p>
                        </w:txbxContent>
                      </v:textbox>
                    </v:roundrect>
                  </w:pict>
                </mc:Fallback>
              </mc:AlternateContent>
            </w:r>
          </w:p>
        </w:tc>
        <w:tc>
          <w:tcPr>
            <w:tcW w:w="5941" w:type="dxa"/>
          </w:tcPr>
          <w:p w14:paraId="30349C76" w14:textId="77777777" w:rsidR="00F93A76" w:rsidRDefault="00124769">
            <w:pPr>
              <w:spacing w:after="0"/>
            </w:pPr>
            <w:r>
              <w:t>Entitas merupakan suatu objek yang dapat diidentifikasi</w:t>
            </w:r>
          </w:p>
          <w:p w14:paraId="6D631F6D" w14:textId="77777777" w:rsidR="00F93A76" w:rsidRDefault="00124769">
            <w:pPr>
              <w:spacing w:after="0"/>
            </w:pPr>
            <w:r>
              <w:t>dalam lingkungan pemakai</w:t>
            </w:r>
          </w:p>
        </w:tc>
      </w:tr>
      <w:tr w:rsidR="00F93A76" w14:paraId="43C5109B" w14:textId="77777777">
        <w:trPr>
          <w:trHeight w:val="906"/>
          <w:jc w:val="center"/>
        </w:trPr>
        <w:tc>
          <w:tcPr>
            <w:tcW w:w="2136" w:type="dxa"/>
          </w:tcPr>
          <w:p w14:paraId="7C90172F" w14:textId="77777777" w:rsidR="00F93A76" w:rsidRDefault="00124769">
            <w:pPr>
              <w:spacing w:after="0"/>
            </w:pPr>
            <w:r>
              <w:rPr>
                <w:noProof/>
                <w:lang w:eastAsia="en-US"/>
              </w:rPr>
              <mc:AlternateContent>
                <mc:Choice Requires="wps">
                  <w:drawing>
                    <wp:anchor distT="0" distB="0" distL="114300" distR="114300" simplePos="0" relativeHeight="251660288" behindDoc="0" locked="0" layoutInCell="1" allowOverlap="1" wp14:anchorId="5D3E701E" wp14:editId="3F600A16">
                      <wp:simplePos x="0" y="0"/>
                      <wp:positionH relativeFrom="column">
                        <wp:posOffset>38100</wp:posOffset>
                      </wp:positionH>
                      <wp:positionV relativeFrom="paragraph">
                        <wp:posOffset>114300</wp:posOffset>
                      </wp:positionV>
                      <wp:extent cx="1174750" cy="546100"/>
                      <wp:effectExtent l="0" t="0" r="0" b="0"/>
                      <wp:wrapSquare wrapText="bothSides"/>
                      <wp:docPr id="13981" name="Diamond 13981"/>
                      <wp:cNvGraphicFramePr/>
                      <a:graphic xmlns:a="http://schemas.openxmlformats.org/drawingml/2006/main">
                        <a:graphicData uri="http://schemas.microsoft.com/office/word/2010/wordprocessingShape">
                          <wps:wsp>
                            <wps:cNvSpPr/>
                            <wps:spPr>
                              <a:xfrm>
                                <a:off x="4764975" y="3513300"/>
                                <a:ext cx="1162050" cy="533400"/>
                              </a:xfrm>
                              <a:prstGeom prst="diamond">
                                <a:avLst/>
                              </a:prstGeom>
                              <a:solidFill>
                                <a:schemeClr val="lt1"/>
                              </a:solidFill>
                              <a:ln w="12700" cap="flat" cmpd="sng">
                                <a:solidFill>
                                  <a:schemeClr val="dk1"/>
                                </a:solidFill>
                                <a:prstDash val="solid"/>
                                <a:miter lim="800000"/>
                                <a:headEnd type="none" w="sm" len="sm"/>
                                <a:tailEnd type="none" w="sm" len="sm"/>
                              </a:ln>
                            </wps:spPr>
                            <wps:txbx>
                              <w:txbxContent>
                                <w:p w14:paraId="701A50F5" w14:textId="77777777" w:rsidR="00F93A76" w:rsidRDefault="00124769">
                                  <w:pPr>
                                    <w:spacing w:line="275" w:lineRule="auto"/>
                                  </w:pPr>
                                  <w:r>
                                    <w:rPr>
                                      <w:color w:val="000000"/>
                                    </w:rPr>
                                    <w:t>Relasi</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3E701E" id="_x0000_t4" coordsize="21600,21600" o:spt="4" path="m10800,l,10800,10800,21600,21600,10800xe">
                      <v:stroke joinstyle="miter"/>
                      <v:path gradientshapeok="t" o:connecttype="rect" textboxrect="5400,5400,16200,16200"/>
                    </v:shapetype>
                    <v:shape id="Diamond 13981" o:spid="_x0000_s1027" type="#_x0000_t4" style="position:absolute;margin-left:3pt;margin-top:9pt;width:92.5pt;height:4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" fillcolor="white [3201]" strokecolor="black [3200]" strokeweight="1pt">
                      <v:stroke startarrowwidth="narrow" startarrowlength="short" endarrowwidth="narrow" endarrowlength="short"/>
                      <v:textbox inset="2.53958mm,1.2694mm,2.53958mm,1.2694mm">
                        <w:txbxContent>
                          <w:p w14:paraId="701A50F5" w14:textId="77777777" w:rsidR="00F93A76" w:rsidRDefault="00124769">
                            <w:pPr>
                              <w:spacing w:line="275" w:lineRule="auto"/>
                            </w:pPr>
                            <w:r>
                              <w:rPr>
                                <w:color w:val="000000"/>
                              </w:rPr>
                              <w:t>Relasi</w:t>
                            </w:r>
                          </w:p>
                        </w:txbxContent>
                      </v:textbox>
                      <w10:wrap type="square"/>
                    </v:shape>
                  </w:pict>
                </mc:Fallback>
              </mc:AlternateContent>
            </w:r>
          </w:p>
        </w:tc>
        <w:tc>
          <w:tcPr>
            <w:tcW w:w="5941" w:type="dxa"/>
          </w:tcPr>
          <w:p w14:paraId="3ED6714B" w14:textId="77777777" w:rsidR="00F93A76" w:rsidRDefault="00124769">
            <w:pPr>
              <w:spacing w:after="0"/>
            </w:pPr>
            <w:r>
              <w:t>Relasi yang menghubungkan antar entitas, biasanya diawali dengan kata kerja untuk menjelaskan suatu proses yang terjadi.</w:t>
            </w:r>
          </w:p>
        </w:tc>
      </w:tr>
      <w:tr w:rsidR="00F93A76" w14:paraId="64BFDB75" w14:textId="77777777">
        <w:trPr>
          <w:trHeight w:val="1250"/>
          <w:jc w:val="center"/>
        </w:trPr>
        <w:tc>
          <w:tcPr>
            <w:tcW w:w="2136" w:type="dxa"/>
          </w:tcPr>
          <w:p w14:paraId="7A1AD349" w14:textId="77777777" w:rsidR="00F93A76" w:rsidRDefault="00124769">
            <w:pPr>
              <w:spacing w:after="0"/>
            </w:pPr>
            <w:r>
              <w:rPr>
                <w:noProof/>
                <w:lang w:eastAsia="en-US"/>
              </w:rPr>
              <mc:AlternateContent>
                <mc:Choice Requires="wps">
                  <w:drawing>
                    <wp:anchor distT="0" distB="0" distL="114300" distR="114300" simplePos="0" relativeHeight="251661312" behindDoc="0" locked="0" layoutInCell="1" allowOverlap="1" wp14:anchorId="626FCA01" wp14:editId="75A5644C">
                      <wp:simplePos x="0" y="0"/>
                      <wp:positionH relativeFrom="column">
                        <wp:posOffset>63500</wp:posOffset>
                      </wp:positionH>
                      <wp:positionV relativeFrom="paragraph">
                        <wp:posOffset>38100</wp:posOffset>
                      </wp:positionV>
                      <wp:extent cx="1060450" cy="431800"/>
                      <wp:effectExtent l="0" t="0" r="0" b="0"/>
                      <wp:wrapNone/>
                      <wp:docPr id="13983" name="Oval 13983"/>
                      <wp:cNvGraphicFramePr/>
                      <a:graphic xmlns:a="http://schemas.openxmlformats.org/drawingml/2006/main">
                        <a:graphicData uri="http://schemas.microsoft.com/office/word/2010/wordprocessingShape">
                          <wps:wsp>
                            <wps:cNvSpPr/>
                            <wps:spPr>
                              <a:xfrm>
                                <a:off x="4822125" y="3570450"/>
                                <a:ext cx="1047750" cy="419100"/>
                              </a:xfrm>
                              <a:prstGeom prst="ellipse">
                                <a:avLst/>
                              </a:prstGeom>
                              <a:solidFill>
                                <a:schemeClr val="lt1"/>
                              </a:solidFill>
                              <a:ln w="12700" cap="flat" cmpd="sng">
                                <a:solidFill>
                                  <a:schemeClr val="dk1"/>
                                </a:solidFill>
                                <a:prstDash val="solid"/>
                                <a:miter lim="800000"/>
                                <a:headEnd type="none" w="sm" len="sm"/>
                                <a:tailEnd type="none" w="sm" len="sm"/>
                              </a:ln>
                            </wps:spPr>
                            <wps:txbx>
                              <w:txbxContent>
                                <w:p w14:paraId="7DC51C7B" w14:textId="77777777" w:rsidR="00F93A76" w:rsidRDefault="00124769">
                                  <w:pPr>
                                    <w:spacing w:line="275" w:lineRule="auto"/>
                                  </w:pPr>
                                  <w:r>
                                    <w:rPr>
                                      <w:color w:val="000000"/>
                                    </w:rPr>
                                    <w:t xml:space="preserve">  Atribut</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26FCA01" id="Oval 13983" o:spid="_x0000_s1028" style="position:absolute;margin-left:5pt;margin-top:3pt;width:83.5pt;height:3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" fillcolor="white [3201]" strokecolor="black [3200]" strokeweight="1pt">
                      <v:stroke startarrowwidth="narrow" startarrowlength="short" endarrowwidth="narrow" endarrowlength="short" joinstyle="miter"/>
                      <v:textbox inset="2.53958mm,1.2694mm,2.53958mm,1.2694mm">
                        <w:txbxContent>
                          <w:p w14:paraId="7DC51C7B" w14:textId="77777777" w:rsidR="00F93A76" w:rsidRDefault="00124769">
                            <w:pPr>
                              <w:spacing w:line="275" w:lineRule="auto"/>
                            </w:pPr>
                            <w:r>
                              <w:rPr>
                                <w:color w:val="000000"/>
                              </w:rPr>
                              <w:t xml:space="preserve">  Atribut</w:t>
                            </w:r>
                          </w:p>
                        </w:txbxContent>
                      </v:textbox>
                    </v:oval>
                  </w:pict>
                </mc:Fallback>
              </mc:AlternateContent>
            </w:r>
          </w:p>
        </w:tc>
        <w:tc>
          <w:tcPr>
            <w:tcW w:w="5941" w:type="dxa"/>
          </w:tcPr>
          <w:p w14:paraId="72289492" w14:textId="77777777" w:rsidR="00F93A76" w:rsidRDefault="00124769">
            <w:pPr>
              <w:spacing w:after="0"/>
            </w:pPr>
            <w:r>
              <w:t>Atribut berfungsi mendeskripsikan karakter</w:t>
            </w:r>
          </w:p>
          <w:p w14:paraId="19D8AB63" w14:textId="77777777" w:rsidR="00F93A76" w:rsidRDefault="00124769">
            <w:pPr>
              <w:spacing w:after="0"/>
            </w:pPr>
            <w:r>
              <w:t>entitas(atribut yang berfungsi sebagai key diberi garis</w:t>
            </w:r>
          </w:p>
          <w:p w14:paraId="2833C2AB" w14:textId="77777777" w:rsidR="00F93A76" w:rsidRDefault="00124769">
            <w:pPr>
              <w:spacing w:after="0"/>
            </w:pPr>
            <w:r>
              <w:t>bawah)</w:t>
            </w:r>
          </w:p>
        </w:tc>
      </w:tr>
      <w:tr w:rsidR="00F93A76" w14:paraId="29CCBD1A" w14:textId="77777777">
        <w:trPr>
          <w:jc w:val="center"/>
        </w:trPr>
        <w:tc>
          <w:tcPr>
            <w:tcW w:w="2136" w:type="dxa"/>
          </w:tcPr>
          <w:p w14:paraId="2F530054" w14:textId="77777777" w:rsidR="00F93A76" w:rsidRDefault="00124769">
            <w:pPr>
              <w:spacing w:after="0"/>
            </w:pPr>
            <w:r>
              <w:rPr>
                <w:noProof/>
                <w:lang w:eastAsia="en-US"/>
              </w:rPr>
              <mc:AlternateContent>
                <mc:Choice Requires="wps">
                  <w:drawing>
                    <wp:anchor distT="0" distB="0" distL="114300" distR="114300" simplePos="0" relativeHeight="251663360" behindDoc="0" locked="0" layoutInCell="1" allowOverlap="1" wp14:anchorId="6505B2F0" wp14:editId="26AEA0CB">
                      <wp:simplePos x="0" y="0"/>
                      <wp:positionH relativeFrom="column">
                        <wp:posOffset>167005</wp:posOffset>
                      </wp:positionH>
                      <wp:positionV relativeFrom="paragraph">
                        <wp:posOffset>180975</wp:posOffset>
                      </wp:positionV>
                      <wp:extent cx="80772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8077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o:spid="_x0000_s1026" o:spt="20" style="position:absolute;left:0pt;margin-left:13.15pt;margin-top:14.25pt;height:0pt;width:63.6pt;z-index:251663360;mso-width-relative:page;mso-height-relative:page;" filled="f" stroked="t" coordsize="21600,21600" o:gfxdata="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LJADmXXAAAACAEAAA8AAAAAAAAAAQAgAAAAIgAA&#10;AGRycy9kb3ducmV2LnhtbFBLAQIUABQAAAAIAIdO4kAVFkF00AEAALQDAAAOAAAAAAAAAAEAIAAA&#10;ACYBAABkcnMvZTJvRG9jLnhtbFBLBQYAAAAABgAGAFkBAABoBQAAAAA=&#10;">
                      <v:fill on="f" focussize="0,0"/>
                      <v:stroke weight="1pt" color="#000000 [3200]" miterlimit="8" joinstyle="miter"/>
                      <v:imagedata o:title=""/>
                      <o:lock v:ext="edit" aspectratio="f"/>
                    </v:line>
                  </w:pict>
                </mc:Fallback>
              </mc:AlternateContent>
            </w:r>
            <w:r>
              <w:rPr>
                <w:noProof/>
                <w:lang w:eastAsia="en-US"/>
              </w:rPr>
              <mc:AlternateContent>
                <mc:Choice Requires="wps">
                  <w:drawing>
                    <wp:anchor distT="0" distB="0" distL="114300" distR="114300" simplePos="0" relativeHeight="251662336" behindDoc="0" locked="0" layoutInCell="1" allowOverlap="1" wp14:anchorId="145B4C0A" wp14:editId="0D80C944">
                      <wp:simplePos x="0" y="0"/>
                      <wp:positionH relativeFrom="column">
                        <wp:posOffset>88900</wp:posOffset>
                      </wp:positionH>
                      <wp:positionV relativeFrom="paragraph">
                        <wp:posOffset>177800</wp:posOffset>
                      </wp:positionV>
                      <wp:extent cx="0" cy="12700"/>
                      <wp:effectExtent l="0" t="0" r="0" b="0"/>
                      <wp:wrapNone/>
                      <wp:docPr id="13982" name="Straight Arrow Connector 13982"/>
                      <wp:cNvGraphicFramePr/>
                      <a:graphic xmlns:a="http://schemas.openxmlformats.org/drawingml/2006/main">
                        <a:graphicData uri="http://schemas.microsoft.com/office/word/2010/wordprocessingShape">
                          <wps:wsp>
                            <wps:cNvCnPr/>
                            <wps:spPr>
                              <a:xfrm>
                                <a:off x="4841175" y="3780000"/>
                                <a:ext cx="10096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7pt;margin-top:14pt;height:1pt;width:0pt;z-index:251662336;mso-width-relative:page;mso-height-relative:page;" filled="f" stroked="t" coordsize="21600,21600" o:gfxdata="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B6d8xo1QAAAAcBAAAPAAAAAAAAAAEAIAAAACIAAABkcnMv&#10;ZG93bnJldi54bWxQSwECFAAUAAAACACHTuJAqImEzQYCAAAhBAAADgAAAAAAAAABACAAAAAkAQAA&#10;ZHJzL2Uyb0RvYy54bWxQSwUGAAAAAAYABgBZAQAAnAUAAAAA&#10;">
                      <v:fill on="f" focussize="0,0"/>
                      <v:stroke color="#000000 [3200]" miterlimit="8" joinstyle="miter" startarrowwidth="narrow" startarrowlength="short" endarrowwidth="narrow" endarrowlength="short"/>
                      <v:imagedata o:title=""/>
                      <o:lock v:ext="edit" aspectratio="f"/>
                    </v:shape>
                  </w:pict>
                </mc:Fallback>
              </mc:AlternateContent>
            </w:r>
          </w:p>
        </w:tc>
        <w:tc>
          <w:tcPr>
            <w:tcW w:w="5941" w:type="dxa"/>
          </w:tcPr>
          <w:p w14:paraId="1E4074C7" w14:textId="77777777" w:rsidR="00F93A76" w:rsidRDefault="00124769">
            <w:pPr>
              <w:spacing w:after="0"/>
            </w:pPr>
            <w:r>
              <w:t>Garis sebagai penghubung antara relasi dengan entitas, relasi dan entitas dengan atribut.</w:t>
            </w:r>
          </w:p>
        </w:tc>
      </w:tr>
    </w:tbl>
    <w:p w14:paraId="2E7F5AE0" w14:textId="77777777" w:rsidR="00F93A76" w:rsidRDefault="00F93A76"/>
    <w:p w14:paraId="66CE0157" w14:textId="77777777" w:rsidR="00F93A76" w:rsidRDefault="00124769">
      <w:pPr>
        <w:pStyle w:val="Heading3"/>
        <w:numPr>
          <w:ilvl w:val="0"/>
          <w:numId w:val="8"/>
        </w:numPr>
        <w:ind w:left="851" w:hanging="851"/>
      </w:pPr>
      <w:bookmarkStart w:id="110" w:name="_Toc142643260"/>
      <w:r>
        <w:t>UML (Unified Modeling Language)</w:t>
      </w:r>
      <w:bookmarkEnd w:id="110"/>
    </w:p>
    <w:p w14:paraId="081648C4" w14:textId="77777777" w:rsidR="00F93A76" w:rsidRDefault="00124769">
      <w:pPr>
        <w:spacing w:after="0"/>
        <w:ind w:firstLine="851"/>
        <w:jc w:val="both"/>
      </w:pPr>
      <w:r>
        <w:t>Dalam pengembangan suatu sistem, diperlukan visualisasi dari rancangan agar dapat atau mudah dipahami oleh orang/team yang mengembangkan sistem tersebut. Pemvisualisasian rancangan/pengembangan sistem ini menggunakan Unified Modeling Language (UML). UML digunakan untuk menggambarkan perancangan awal dari sistem yang akan dibangun.</w:t>
      </w:r>
    </w:p>
    <w:p w14:paraId="59F238BB" w14:textId="77777777" w:rsidR="00F93A76" w:rsidRDefault="00124769">
      <w:pPr>
        <w:spacing w:after="0"/>
        <w:ind w:firstLine="851"/>
        <w:jc w:val="both"/>
      </w:pPr>
      <w:r>
        <w:t xml:space="preserve">Menurut Menurut (Rosa A.S M. Shalahudin, 2019) UML Dadalah setandar bahasa yang banyak digunakan didunia industri untuk mendefinisikan requerement, membuat analisis, &amp; desain, serta menggambarkan arsitektur dalam pemograman berorientasi objek. UML hanya berfungsi untuk melakukan pemodelan, jadi penggunaan UML tidak terbatas pada metodologi tertentu, meskipun pada kenyataannya UML paling banyak digunakan pada metodologi berorientasi objek. Perkembangan penggunaan UML bergantung pada level abstraksi penggunaannya, dalam penggunaan UML adalah suatu yang salah, tapi perlu ditelaah dimanakah </w:t>
      </w:r>
      <w:r>
        <w:lastRenderedPageBreak/>
        <w:t>UML digunakan dan hal apa yang ingin divisualkan. Pada UML terdiri dari 13 macam diagram yang dikelompokkan dalam 2 kategori.</w:t>
      </w:r>
    </w:p>
    <w:p w14:paraId="3C773A3F" w14:textId="77777777" w:rsidR="00F93A76" w:rsidRDefault="00124769">
      <w:pPr>
        <w:pStyle w:val="Heading4"/>
        <w:numPr>
          <w:ilvl w:val="0"/>
          <w:numId w:val="17"/>
        </w:numPr>
        <w:ind w:left="851" w:hanging="851"/>
      </w:pPr>
      <w:r>
        <w:t xml:space="preserve">Use Case Diagram </w:t>
      </w:r>
    </w:p>
    <w:p w14:paraId="45025455" w14:textId="77777777" w:rsidR="00F93A76" w:rsidRDefault="00124769">
      <w:pPr>
        <w:spacing w:after="0"/>
        <w:ind w:firstLine="851"/>
        <w:jc w:val="both"/>
      </w:pPr>
      <w:r>
        <w:t xml:space="preserve">Merupakan pemodelan untuk melakukan (behavior) sistem informasi yang akan dibuat. </w:t>
      </w:r>
      <w:r>
        <w:rPr>
          <w:i/>
          <w:iCs/>
        </w:rPr>
        <w:t>Usecase</w:t>
      </w:r>
      <w:r>
        <w:t xml:space="preserve"> mendeskripsikan sebuah interaksi antara satu atau lebih aktor dengan sistem informasi yang akan dibuat.secara kasar usecase digunakan untuk mengetahui fungsi apa saja yang ada di dalam sebuah sistem informasi dan siapa saja yang berhak menggunakan fungsi-fungsi itu. Simbol dan keterangan use case diagram seperti pada tabel 2.3</w:t>
      </w:r>
    </w:p>
    <w:p w14:paraId="056A2BBB" w14:textId="77777777" w:rsidR="00F93A76" w:rsidRDefault="00124769">
      <w:pPr>
        <w:pStyle w:val="Caption"/>
        <w:keepNext/>
        <w:jc w:val="center"/>
      </w:pPr>
      <w:bookmarkStart w:id="111" w:name="_Toc136781062"/>
      <w:r>
        <w:t>Tabel 2.</w:t>
      </w:r>
      <w:r>
        <w:fldChar w:fldCharType="begin"/>
      </w:r>
      <w:r>
        <w:instrText xml:space="preserve"> SEQ Tabel \* ARABIC </w:instrText>
      </w:r>
      <w:r>
        <w:fldChar w:fldCharType="separate"/>
      </w:r>
      <w:r w:rsidR="00A8538E">
        <w:rPr>
          <w:noProof/>
        </w:rPr>
        <w:t>3</w:t>
      </w:r>
      <w:r>
        <w:fldChar w:fldCharType="end"/>
      </w:r>
      <w:r>
        <w:t xml:space="preserve"> </w:t>
      </w:r>
      <w:r>
        <w:rPr>
          <w:b w:val="0"/>
          <w:bCs/>
        </w:rPr>
        <w:t>Simbol-simbol Use Case Diagram</w:t>
      </w:r>
      <w:bookmarkEnd w:id="111"/>
    </w:p>
    <w:tbl>
      <w:tblPr>
        <w:tblStyle w:val="TableGrid"/>
        <w:tblW w:w="0" w:type="auto"/>
        <w:tblLook w:val="04A0" w:firstRow="1" w:lastRow="0" w:firstColumn="1" w:lastColumn="0" w:noHBand="0" w:noVBand="1"/>
      </w:tblPr>
      <w:tblGrid>
        <w:gridCol w:w="796"/>
        <w:gridCol w:w="2909"/>
        <w:gridCol w:w="4556"/>
      </w:tblGrid>
      <w:tr w:rsidR="00F93A76" w14:paraId="10531FAF" w14:textId="77777777">
        <w:tc>
          <w:tcPr>
            <w:tcW w:w="796" w:type="dxa"/>
            <w:shd w:val="clear" w:color="auto" w:fill="B4C6E7" w:themeFill="accent1" w:themeFillTint="66"/>
          </w:tcPr>
          <w:p w14:paraId="551C5928" w14:textId="77777777" w:rsidR="00F93A76" w:rsidRDefault="00124769">
            <w:pPr>
              <w:spacing w:after="0"/>
              <w:jc w:val="both"/>
            </w:pPr>
            <w:r>
              <w:t>No</w:t>
            </w:r>
          </w:p>
        </w:tc>
        <w:tc>
          <w:tcPr>
            <w:tcW w:w="2909" w:type="dxa"/>
            <w:shd w:val="clear" w:color="auto" w:fill="B4C6E7" w:themeFill="accent1" w:themeFillTint="66"/>
          </w:tcPr>
          <w:p w14:paraId="3B954486" w14:textId="77777777" w:rsidR="00F93A76" w:rsidRDefault="00124769">
            <w:pPr>
              <w:spacing w:after="0"/>
              <w:jc w:val="both"/>
            </w:pPr>
            <w:r>
              <w:t>Simbol</w:t>
            </w:r>
          </w:p>
        </w:tc>
        <w:tc>
          <w:tcPr>
            <w:tcW w:w="4556" w:type="dxa"/>
            <w:shd w:val="clear" w:color="auto" w:fill="B4C6E7" w:themeFill="accent1" w:themeFillTint="66"/>
          </w:tcPr>
          <w:p w14:paraId="68729F38" w14:textId="77777777" w:rsidR="00F93A76" w:rsidRDefault="00124769">
            <w:pPr>
              <w:spacing w:after="0"/>
              <w:jc w:val="both"/>
            </w:pPr>
            <w:r>
              <w:t>Deskripsi</w:t>
            </w:r>
          </w:p>
        </w:tc>
      </w:tr>
      <w:tr w:rsidR="00F93A76" w14:paraId="4698F096" w14:textId="77777777">
        <w:tc>
          <w:tcPr>
            <w:tcW w:w="796" w:type="dxa"/>
          </w:tcPr>
          <w:p w14:paraId="5FF3251C" w14:textId="77777777" w:rsidR="00F93A76" w:rsidRDefault="00124769">
            <w:pPr>
              <w:spacing w:after="0"/>
              <w:jc w:val="both"/>
            </w:pPr>
            <w:r>
              <w:t>1.</w:t>
            </w:r>
          </w:p>
        </w:tc>
        <w:tc>
          <w:tcPr>
            <w:tcW w:w="2909" w:type="dxa"/>
          </w:tcPr>
          <w:p w14:paraId="0DE38748" w14:textId="77777777" w:rsidR="00F93A76" w:rsidRDefault="00124769">
            <w:pPr>
              <w:spacing w:after="0"/>
              <w:jc w:val="both"/>
            </w:pPr>
            <w:r>
              <w:t>Use Case</w:t>
            </w:r>
          </w:p>
          <w:p w14:paraId="6CC97C0B" w14:textId="77777777" w:rsidR="00F93A76" w:rsidRDefault="00124769">
            <w:pPr>
              <w:spacing w:after="0"/>
              <w:jc w:val="both"/>
            </w:pPr>
            <w:r>
              <w:rPr>
                <w:noProof/>
                <w:lang w:eastAsia="en-US"/>
              </w:rPr>
              <mc:AlternateContent>
                <mc:Choice Requires="wps">
                  <w:drawing>
                    <wp:anchor distT="0" distB="0" distL="114300" distR="114300" simplePos="0" relativeHeight="251664384" behindDoc="0" locked="0" layoutInCell="1" allowOverlap="1" wp14:anchorId="20B600EF" wp14:editId="014E9264">
                      <wp:simplePos x="0" y="0"/>
                      <wp:positionH relativeFrom="column">
                        <wp:posOffset>114935</wp:posOffset>
                      </wp:positionH>
                      <wp:positionV relativeFrom="paragraph">
                        <wp:posOffset>102870</wp:posOffset>
                      </wp:positionV>
                      <wp:extent cx="1341120" cy="457200"/>
                      <wp:effectExtent l="0" t="0" r="11430" b="19050"/>
                      <wp:wrapNone/>
                      <wp:docPr id="1251109539" name="Oval 1"/>
                      <wp:cNvGraphicFramePr/>
                      <a:graphic xmlns:a="http://schemas.openxmlformats.org/drawingml/2006/main">
                        <a:graphicData uri="http://schemas.microsoft.com/office/word/2010/wordprocessingShape">
                          <wps:wsp>
                            <wps:cNvSpPr/>
                            <wps:spPr>
                              <a:xfrm>
                                <a:off x="0" y="0"/>
                                <a:ext cx="1341120" cy="457200"/>
                              </a:xfrm>
                              <a:prstGeom prst="ellipse">
                                <a:avLst/>
                              </a:prstGeom>
                            </wps:spPr>
                            <wps:style>
                              <a:lnRef idx="2">
                                <a:schemeClr val="dk1"/>
                              </a:lnRef>
                              <a:fillRef idx="1">
                                <a:schemeClr val="lt1"/>
                              </a:fillRef>
                              <a:effectRef idx="0">
                                <a:schemeClr val="dk1"/>
                              </a:effectRef>
                              <a:fontRef idx="minor">
                                <a:schemeClr val="dk1"/>
                              </a:fontRef>
                            </wps:style>
                            <wps:txbx>
                              <w:txbxContent>
                                <w:p w14:paraId="4A84DAF7" w14:textId="77777777" w:rsidR="00F93A76" w:rsidRDefault="00124769">
                                  <w:pPr>
                                    <w:jc w:val="center"/>
                                    <w:rPr>
                                      <w:i/>
                                      <w:iCs/>
                                      <w:sz w:val="20"/>
                                      <w:szCs w:val="20"/>
                                    </w:rPr>
                                  </w:pPr>
                                  <w:r>
                                    <w:rPr>
                                      <w:sz w:val="20"/>
                                      <w:szCs w:val="20"/>
                                    </w:rPr>
                                    <w:t xml:space="preserve">Nama </w:t>
                                  </w:r>
                                  <w:r>
                                    <w:rPr>
                                      <w:i/>
                                      <w:iCs/>
                                      <w:sz w:val="20"/>
                                      <w:szCs w:val="20"/>
                                    </w:rPr>
                                    <w:t>usec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0B600EF" id="Oval 1" o:spid="_x0000_s1029" style="position:absolute;left:0;text-align:left;margin-left:9.05pt;margin-top:8.1pt;width:105.6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" fillcolor="white [3201]" strokecolor="black [3200]" strokeweight="1pt">
                      <v:stroke joinstyle="miter"/>
                      <v:textbox>
                        <w:txbxContent>
                          <w:p w14:paraId="4A84DAF7" w14:textId="77777777" w:rsidR="00F93A76" w:rsidRDefault="00124769">
                            <w:pPr>
                              <w:jc w:val="center"/>
                              <w:rPr>
                                <w:i/>
                                <w:iCs/>
                                <w:sz w:val="20"/>
                                <w:szCs w:val="20"/>
                              </w:rPr>
                            </w:pPr>
                            <w:r>
                              <w:rPr>
                                <w:sz w:val="20"/>
                                <w:szCs w:val="20"/>
                              </w:rPr>
                              <w:t xml:space="preserve">Nama </w:t>
                            </w:r>
                            <w:r>
                              <w:rPr>
                                <w:i/>
                                <w:iCs/>
                                <w:sz w:val="20"/>
                                <w:szCs w:val="20"/>
                              </w:rPr>
                              <w:t>usecase</w:t>
                            </w:r>
                          </w:p>
                        </w:txbxContent>
                      </v:textbox>
                    </v:oval>
                  </w:pict>
                </mc:Fallback>
              </mc:AlternateContent>
            </w:r>
          </w:p>
        </w:tc>
        <w:tc>
          <w:tcPr>
            <w:tcW w:w="4556" w:type="dxa"/>
          </w:tcPr>
          <w:p w14:paraId="08A89641" w14:textId="77777777" w:rsidR="00F93A76" w:rsidRDefault="00124769">
            <w:pPr>
              <w:spacing w:after="0"/>
              <w:jc w:val="both"/>
            </w:pPr>
            <w:r>
              <w:t>Fungsionalitas yang disediakan sistem sebagai unit-unit yang saling bertukar pesan antar unit atau aktor, biasanya dinyatakan dengan menggunakan kata kerja diawal frase nama use case.</w:t>
            </w:r>
          </w:p>
        </w:tc>
      </w:tr>
      <w:tr w:rsidR="00F93A76" w14:paraId="776BD550" w14:textId="77777777">
        <w:tc>
          <w:tcPr>
            <w:tcW w:w="796" w:type="dxa"/>
          </w:tcPr>
          <w:p w14:paraId="74529470" w14:textId="77777777" w:rsidR="00F93A76" w:rsidRDefault="00124769">
            <w:pPr>
              <w:spacing w:after="0"/>
              <w:jc w:val="both"/>
            </w:pPr>
            <w:r>
              <w:t>2.</w:t>
            </w:r>
          </w:p>
        </w:tc>
        <w:tc>
          <w:tcPr>
            <w:tcW w:w="2909" w:type="dxa"/>
          </w:tcPr>
          <w:p w14:paraId="1F1586BF" w14:textId="77777777" w:rsidR="00F93A76" w:rsidRDefault="00124769">
            <w:pPr>
              <w:spacing w:after="0"/>
              <w:jc w:val="both"/>
              <w:rPr>
                <w:i/>
                <w:iCs/>
              </w:rPr>
            </w:pPr>
            <w:r>
              <w:t>Aktor/</w:t>
            </w:r>
            <w:r>
              <w:rPr>
                <w:i/>
                <w:iCs/>
              </w:rPr>
              <w:t>actor</w:t>
            </w:r>
          </w:p>
          <w:p w14:paraId="17DF232F" w14:textId="77777777" w:rsidR="00F93A76" w:rsidRDefault="00124769">
            <w:pPr>
              <w:spacing w:after="0"/>
              <w:ind w:left="458"/>
              <w:jc w:val="both"/>
            </w:pPr>
            <w:r>
              <w:rPr>
                <w:noProof/>
                <w:lang w:eastAsia="en-US"/>
              </w:rPr>
              <w:drawing>
                <wp:inline distT="0" distB="0" distL="0" distR="0" wp14:anchorId="3E52B755" wp14:editId="065009C8">
                  <wp:extent cx="704850" cy="1219200"/>
                  <wp:effectExtent l="0" t="0" r="0" b="0"/>
                  <wp:docPr id="555600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00819" name="Picture 1"/>
                          <pic:cNvPicPr>
                            <a:picLocks noChangeAspect="1"/>
                          </pic:cNvPicPr>
                        </pic:nvPicPr>
                        <pic:blipFill>
                          <a:blip r:embed="rId39"/>
                          <a:stretch>
                            <a:fillRect/>
                          </a:stretch>
                        </pic:blipFill>
                        <pic:spPr>
                          <a:xfrm>
                            <a:off x="0" y="0"/>
                            <a:ext cx="704948" cy="1219370"/>
                          </a:xfrm>
                          <a:prstGeom prst="rect">
                            <a:avLst/>
                          </a:prstGeom>
                        </pic:spPr>
                      </pic:pic>
                    </a:graphicData>
                  </a:graphic>
                </wp:inline>
              </w:drawing>
            </w:r>
          </w:p>
        </w:tc>
        <w:tc>
          <w:tcPr>
            <w:tcW w:w="4556" w:type="dxa"/>
          </w:tcPr>
          <w:p w14:paraId="665574B9" w14:textId="77777777" w:rsidR="00F93A76" w:rsidRDefault="00124769">
            <w:pPr>
              <w:spacing w:after="0"/>
              <w:jc w:val="both"/>
            </w:pPr>
            <w: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 frase nama aktor.</w:t>
            </w:r>
          </w:p>
        </w:tc>
      </w:tr>
    </w:tbl>
    <w:p w14:paraId="7EE364C8" w14:textId="77777777" w:rsidR="00F93A76" w:rsidRDefault="00F93A76"/>
    <w:p w14:paraId="749E3D45" w14:textId="77777777" w:rsidR="00F93A76" w:rsidRDefault="00F93A76"/>
    <w:p w14:paraId="75A18091" w14:textId="77777777" w:rsidR="00F93A76" w:rsidRDefault="00124769">
      <w:pPr>
        <w:pStyle w:val="Caption"/>
        <w:keepNext/>
        <w:jc w:val="center"/>
      </w:pPr>
      <w:r>
        <w:lastRenderedPageBreak/>
        <w:t xml:space="preserve">Tabel 2.3 </w:t>
      </w:r>
      <w:r>
        <w:rPr>
          <w:b w:val="0"/>
          <w:bCs/>
        </w:rPr>
        <w:t>Lanjuta Simbol-simbol Use Case Diagram</w:t>
      </w:r>
    </w:p>
    <w:tbl>
      <w:tblPr>
        <w:tblStyle w:val="TableGrid"/>
        <w:tblW w:w="0" w:type="auto"/>
        <w:tblLook w:val="04A0" w:firstRow="1" w:lastRow="0" w:firstColumn="1" w:lastColumn="0" w:noHBand="0" w:noVBand="1"/>
      </w:tblPr>
      <w:tblGrid>
        <w:gridCol w:w="796"/>
        <w:gridCol w:w="2909"/>
        <w:gridCol w:w="4556"/>
      </w:tblGrid>
      <w:tr w:rsidR="00F93A76" w14:paraId="52FFE199" w14:textId="77777777">
        <w:tc>
          <w:tcPr>
            <w:tcW w:w="796" w:type="dxa"/>
            <w:shd w:val="clear" w:color="auto" w:fill="B4C6E7" w:themeFill="accent1" w:themeFillTint="66"/>
          </w:tcPr>
          <w:p w14:paraId="4FCE284C" w14:textId="77777777" w:rsidR="00F93A76" w:rsidRDefault="00124769">
            <w:pPr>
              <w:spacing w:after="0"/>
              <w:jc w:val="both"/>
            </w:pPr>
            <w:r>
              <w:t>No</w:t>
            </w:r>
          </w:p>
        </w:tc>
        <w:tc>
          <w:tcPr>
            <w:tcW w:w="2909" w:type="dxa"/>
            <w:shd w:val="clear" w:color="auto" w:fill="B4C6E7" w:themeFill="accent1" w:themeFillTint="66"/>
          </w:tcPr>
          <w:p w14:paraId="32ECBB8F" w14:textId="77777777" w:rsidR="00F93A76" w:rsidRDefault="00124769">
            <w:pPr>
              <w:spacing w:after="0"/>
              <w:jc w:val="both"/>
            </w:pPr>
            <w:r>
              <w:t>Simbol</w:t>
            </w:r>
          </w:p>
        </w:tc>
        <w:tc>
          <w:tcPr>
            <w:tcW w:w="4556" w:type="dxa"/>
            <w:shd w:val="clear" w:color="auto" w:fill="B4C6E7" w:themeFill="accent1" w:themeFillTint="66"/>
          </w:tcPr>
          <w:p w14:paraId="3EE42F85" w14:textId="77777777" w:rsidR="00F93A76" w:rsidRDefault="00124769">
            <w:pPr>
              <w:spacing w:after="0"/>
              <w:jc w:val="both"/>
            </w:pPr>
            <w:r>
              <w:t>Deskripsi</w:t>
            </w:r>
          </w:p>
        </w:tc>
      </w:tr>
      <w:tr w:rsidR="00F93A76" w14:paraId="476BAC16" w14:textId="77777777">
        <w:tc>
          <w:tcPr>
            <w:tcW w:w="796" w:type="dxa"/>
          </w:tcPr>
          <w:p w14:paraId="3D7E9415" w14:textId="77777777" w:rsidR="00F93A76" w:rsidRDefault="00124769">
            <w:pPr>
              <w:spacing w:after="0"/>
              <w:jc w:val="both"/>
            </w:pPr>
            <w:r>
              <w:t>3.</w:t>
            </w:r>
          </w:p>
        </w:tc>
        <w:tc>
          <w:tcPr>
            <w:tcW w:w="2909" w:type="dxa"/>
          </w:tcPr>
          <w:p w14:paraId="3C03B9E1" w14:textId="77777777" w:rsidR="00F93A76" w:rsidRDefault="00124769">
            <w:pPr>
              <w:spacing w:after="0"/>
              <w:jc w:val="both"/>
              <w:rPr>
                <w:i/>
                <w:iCs/>
              </w:rPr>
            </w:pPr>
            <w:r>
              <w:rPr>
                <w:noProof/>
                <w:lang w:eastAsia="en-US"/>
              </w:rPr>
              <mc:AlternateContent>
                <mc:Choice Requires="wps">
                  <w:drawing>
                    <wp:anchor distT="0" distB="0" distL="114300" distR="114300" simplePos="0" relativeHeight="251665408" behindDoc="0" locked="0" layoutInCell="1" allowOverlap="1" wp14:anchorId="4793EAB0" wp14:editId="109F4226">
                      <wp:simplePos x="0" y="0"/>
                      <wp:positionH relativeFrom="column">
                        <wp:posOffset>245745</wp:posOffset>
                      </wp:positionH>
                      <wp:positionV relativeFrom="paragraph">
                        <wp:posOffset>314325</wp:posOffset>
                      </wp:positionV>
                      <wp:extent cx="944880" cy="0"/>
                      <wp:effectExtent l="0" t="0" r="0" b="0"/>
                      <wp:wrapNone/>
                      <wp:docPr id="959359753" name="Straight Connector 4"/>
                      <wp:cNvGraphicFramePr/>
                      <a:graphic xmlns:a="http://schemas.openxmlformats.org/drawingml/2006/main">
                        <a:graphicData uri="http://schemas.microsoft.com/office/word/2010/wordprocessingShape">
                          <wps:wsp>
                            <wps:cNvCnPr/>
                            <wps:spPr>
                              <a:xfrm>
                                <a:off x="0" y="0"/>
                                <a:ext cx="9448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4" o:spid="_x0000_s1026" o:spt="20" style="position:absolute;left:0pt;margin-left:19.35pt;margin-top:24.75pt;height:0pt;width:74.4pt;z-index:251665408;mso-width-relative:page;mso-height-relative:page;" filled="f" stroked="t" coordsize="21600,21600" o:gfxdata="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FY1D8XXAAAACAEAAA8AAAAAAAAA&#10;AQAgAAAAIgAAAGRycy9kb3ducmV2LnhtbFBLAQIUABQAAAAIAIdO4kDD/JME2QEAALwDAAAOAAAA&#10;AAAAAAEAIAAAACYBAABkcnMvZTJvRG9jLnhtbFBLBQYAAAAABgAGAFkBAABxBQAAAAA=&#10;">
                      <v:fill on="f" focussize="0,0"/>
                      <v:stroke weight="1pt" color="#000000 [3200]" miterlimit="8" joinstyle="miter"/>
                      <v:imagedata o:title=""/>
                      <o:lock v:ext="edit" aspectratio="f"/>
                    </v:line>
                  </w:pict>
                </mc:Fallback>
              </mc:AlternateContent>
            </w:r>
            <w:r>
              <w:t>Assosiasi/</w:t>
            </w:r>
            <w:r>
              <w:rPr>
                <w:i/>
                <w:iCs/>
              </w:rPr>
              <w:t>Association</w:t>
            </w:r>
          </w:p>
        </w:tc>
        <w:tc>
          <w:tcPr>
            <w:tcW w:w="4556" w:type="dxa"/>
          </w:tcPr>
          <w:p w14:paraId="75FEB4D1" w14:textId="77777777" w:rsidR="00F93A76" w:rsidRDefault="00124769">
            <w:pPr>
              <w:spacing w:after="0"/>
              <w:jc w:val="both"/>
            </w:pPr>
            <w:r>
              <w:t>Komunikasi antara aktor dan use case yang berpartisilpasi pada use case atau use case memiliki interaksi dengan aktor.</w:t>
            </w:r>
          </w:p>
        </w:tc>
      </w:tr>
      <w:tr w:rsidR="00F93A76" w14:paraId="155C8B45" w14:textId="77777777">
        <w:tc>
          <w:tcPr>
            <w:tcW w:w="796" w:type="dxa"/>
          </w:tcPr>
          <w:p w14:paraId="08B5B312" w14:textId="77777777" w:rsidR="00F93A76" w:rsidRDefault="00124769">
            <w:pPr>
              <w:spacing w:after="0"/>
              <w:jc w:val="both"/>
            </w:pPr>
            <w:r>
              <w:t>4.</w:t>
            </w:r>
          </w:p>
        </w:tc>
        <w:tc>
          <w:tcPr>
            <w:tcW w:w="2909" w:type="dxa"/>
          </w:tcPr>
          <w:p w14:paraId="3DA35C4E" w14:textId="77777777" w:rsidR="00F93A76" w:rsidRDefault="00124769">
            <w:pPr>
              <w:spacing w:after="0"/>
              <w:jc w:val="both"/>
              <w:rPr>
                <w:i/>
                <w:iCs/>
              </w:rPr>
            </w:pPr>
            <w:r>
              <w:t>Extensi/</w:t>
            </w:r>
            <w:r>
              <w:rPr>
                <w:i/>
                <w:iCs/>
              </w:rPr>
              <w:t>extend</w:t>
            </w:r>
          </w:p>
          <w:p w14:paraId="3F1900F7" w14:textId="77777777" w:rsidR="00F93A76" w:rsidRDefault="00F93A76">
            <w:pPr>
              <w:spacing w:after="0"/>
              <w:jc w:val="both"/>
              <w:rPr>
                <w:i/>
                <w:iCs/>
              </w:rPr>
            </w:pPr>
          </w:p>
          <w:p w14:paraId="3D46DB66" w14:textId="77777777" w:rsidR="00F93A76" w:rsidRDefault="00124769">
            <w:pPr>
              <w:spacing w:after="0"/>
              <w:jc w:val="both"/>
              <w:rPr>
                <w:i/>
                <w:iCs/>
              </w:rPr>
            </w:pPr>
            <w:r>
              <w:rPr>
                <w:i/>
                <w:iCs/>
                <w:noProof/>
                <w:lang w:eastAsia="en-US"/>
              </w:rPr>
              <mc:AlternateContent>
                <mc:Choice Requires="wps">
                  <w:drawing>
                    <wp:anchor distT="45720" distB="45720" distL="114300" distR="114300" simplePos="0" relativeHeight="251667456" behindDoc="0" locked="0" layoutInCell="1" allowOverlap="1" wp14:anchorId="48B967F9" wp14:editId="0BD68FD4">
                      <wp:simplePos x="0" y="0"/>
                      <wp:positionH relativeFrom="column">
                        <wp:posOffset>245745</wp:posOffset>
                      </wp:positionH>
                      <wp:positionV relativeFrom="paragraph">
                        <wp:posOffset>170815</wp:posOffset>
                      </wp:positionV>
                      <wp:extent cx="750570" cy="304800"/>
                      <wp:effectExtent l="0" t="0" r="0" b="0"/>
                      <wp:wrapNone/>
                      <wp:docPr id="129464933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F5B2B4" w14:textId="77777777" w:rsidR="00F93A76" w:rsidRDefault="00124769">
                                  <w:pPr>
                                    <w:rPr>
                                      <w:sz w:val="20"/>
                                      <w:szCs w:val="20"/>
                                    </w:rPr>
                                  </w:pPr>
                                  <w:r>
                                    <w:rPr>
                                      <w:sz w:val="20"/>
                                      <w:szCs w:val="20"/>
                                    </w:rPr>
                                    <w:t>&lt;&lt;extend&gt;&gt;</w:t>
                                  </w:r>
                                </w:p>
                              </w:txbxContent>
                            </wps:txbx>
                            <wps:bodyPr rot="0" vert="horz" wrap="square" lIns="91440" tIns="45720" rIns="91440" bIns="4572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B967F9" id="_x0000_t202" coordsize="21600,21600" o:spt="202" path="m,l,21600r21600,l21600,xe">
                      <v:stroke joinstyle="miter"/>
                      <v:path gradientshapeok="t" o:connecttype="rect"/>
                    </v:shapetype>
                    <v:shape id="Kotak Teks 2" o:spid="_x0000_s1030" type="#_x0000_t202" style="position:absolute;left:0;text-align:left;margin-left:19.35pt;margin-top:13.45pt;width:59.1pt;height:24pt;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" filled="f" stroked="f">
                      <v:textbox>
                        <w:txbxContent>
                          <w:p w14:paraId="21F5B2B4" w14:textId="77777777" w:rsidR="00F93A76" w:rsidRDefault="00124769">
                            <w:pPr>
                              <w:rPr>
                                <w:sz w:val="20"/>
                                <w:szCs w:val="20"/>
                              </w:rPr>
                            </w:pPr>
                            <w:r>
                              <w:rPr>
                                <w:sz w:val="20"/>
                                <w:szCs w:val="20"/>
                              </w:rPr>
                              <w:t>&lt;&lt;extend&gt;&gt;</w:t>
                            </w:r>
                          </w:p>
                        </w:txbxContent>
                      </v:textbox>
                    </v:shape>
                  </w:pict>
                </mc:Fallback>
              </mc:AlternateContent>
            </w:r>
            <w:r>
              <w:rPr>
                <w:i/>
                <w:iCs/>
                <w:noProof/>
                <w:lang w:eastAsia="en-US"/>
              </w:rPr>
              <mc:AlternateContent>
                <mc:Choice Requires="wps">
                  <w:drawing>
                    <wp:anchor distT="0" distB="0" distL="114300" distR="114300" simplePos="0" relativeHeight="251666432" behindDoc="0" locked="0" layoutInCell="1" allowOverlap="1" wp14:anchorId="41587FB9" wp14:editId="7B28AF86">
                      <wp:simplePos x="0" y="0"/>
                      <wp:positionH relativeFrom="column">
                        <wp:posOffset>245745</wp:posOffset>
                      </wp:positionH>
                      <wp:positionV relativeFrom="paragraph">
                        <wp:posOffset>384175</wp:posOffset>
                      </wp:positionV>
                      <wp:extent cx="880110" cy="0"/>
                      <wp:effectExtent l="0" t="76200" r="15240" b="95250"/>
                      <wp:wrapNone/>
                      <wp:docPr id="37817005" name="Straight Arrow Connector 5"/>
                      <wp:cNvGraphicFramePr/>
                      <a:graphic xmlns:a="http://schemas.openxmlformats.org/drawingml/2006/main">
                        <a:graphicData uri="http://schemas.microsoft.com/office/word/2010/wordprocessingShape">
                          <wps:wsp>
                            <wps:cNvCnPr/>
                            <wps:spPr>
                              <a:xfrm>
                                <a:off x="0" y="0"/>
                                <a:ext cx="880110" cy="0"/>
                              </a:xfrm>
                              <a:prstGeom prst="straightConnector1">
                                <a:avLst/>
                              </a:prstGeom>
                              <a:ln w="12700">
                                <a:solidFill>
                                  <a:schemeClr val="tx1"/>
                                </a:solidFill>
                                <a:prstDash val="lgDashDotDot"/>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 o:spid="_x0000_s1026" o:spt="32" type="#_x0000_t32" style="position:absolute;left:0pt;margin-left:19.35pt;margin-top:30.25pt;height:0pt;width:69.3pt;z-index:251666432;mso-width-relative:page;mso-height-relative:page;" filled="f" stroked="t" coordsize="21600,21600" o:gfxdata="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CTFsfx1QAAAAgBAAAPAAAAAAAAAAEAIAAAACIAAABkcnMvZG93bnJldi54bWxQSwECFAAU&#10;AAAACACHTuJA6zb5WPQBAADyAwAADgAAAAAAAAABACAAAAAkAQAAZHJzL2Uyb0RvYy54bWxQSwUG&#10;AAAAAAYABgBZAQAAigUAAAAA&#10;">
                      <v:fill on="f" focussize="0,0"/>
                      <v:stroke weight="1pt" color="#000000 [3213]" miterlimit="8" joinstyle="miter" dashstyle="longDashDotDot" endarrow="block"/>
                      <v:imagedata o:title=""/>
                      <o:lock v:ext="edit" aspectratio="f"/>
                    </v:shape>
                  </w:pict>
                </mc:Fallback>
              </mc:AlternateContent>
            </w:r>
          </w:p>
        </w:tc>
        <w:tc>
          <w:tcPr>
            <w:tcW w:w="4556" w:type="dxa"/>
          </w:tcPr>
          <w:p w14:paraId="625B9F76" w14:textId="77777777" w:rsidR="00F93A76" w:rsidRDefault="00124769">
            <w:pPr>
              <w:spacing w:after="0"/>
              <w:jc w:val="both"/>
            </w:pPr>
            <w:r>
              <w:t>Relasi use case tambahan kesebuah use case dimana use case yang ditambahkan dapat berdiri sendiri walau tanpa use case tambahan itu, mirip dengan prinsip inheritance pada pemrograman berorientasi objek, biasanya use case tambahan memiliki nama depan yang sama dengan use case yang ditambahkan, misal yang ditambahkan, biasanya use case yang menjadi extend-nya merupakan jenis yang sama dengan use case yang menjadi induknya.</w:t>
            </w:r>
          </w:p>
          <w:p w14:paraId="70014FAD" w14:textId="77777777" w:rsidR="00F93A76" w:rsidRDefault="00124769">
            <w:pPr>
              <w:spacing w:after="0"/>
              <w:jc w:val="both"/>
            </w:pPr>
            <w:r>
              <w:rPr>
                <w:noProof/>
                <w:lang w:eastAsia="en-US"/>
              </w:rPr>
              <w:drawing>
                <wp:inline distT="0" distB="0" distL="0" distR="0" wp14:anchorId="62E2A748" wp14:editId="2C385BE2">
                  <wp:extent cx="1287780" cy="1411605"/>
                  <wp:effectExtent l="0" t="0" r="7620" b="0"/>
                  <wp:docPr id="1655720298" name="Picture 2" descr="A diagram of a logi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720298" name="Picture 2" descr="A diagram of a login&#10;&#10;Description automatically generated with low confidence"/>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290159" cy="1414213"/>
                          </a:xfrm>
                          <a:prstGeom prst="rect">
                            <a:avLst/>
                          </a:prstGeom>
                        </pic:spPr>
                      </pic:pic>
                    </a:graphicData>
                  </a:graphic>
                </wp:inline>
              </w:drawing>
            </w:r>
          </w:p>
          <w:p w14:paraId="7D5A8991" w14:textId="77777777" w:rsidR="00F93A76" w:rsidRDefault="00124769">
            <w:pPr>
              <w:spacing w:after="0"/>
              <w:jc w:val="both"/>
            </w:pPr>
            <w:r>
              <w:t>Arah panah mengarah pada use case yang ditambahkan, biasanya use case yang menjadi extend-nya merupakan jenis yang sama dengan use case yang menjadi induknya</w:t>
            </w:r>
          </w:p>
        </w:tc>
      </w:tr>
    </w:tbl>
    <w:p w14:paraId="1A5798D5" w14:textId="77777777" w:rsidR="00F93A76" w:rsidRDefault="00F93A76"/>
    <w:p w14:paraId="2D8ED0C9" w14:textId="77777777" w:rsidR="00F93A76" w:rsidRDefault="00124769">
      <w:pPr>
        <w:pStyle w:val="Caption"/>
        <w:keepNext/>
        <w:jc w:val="center"/>
      </w:pPr>
      <w:r>
        <w:lastRenderedPageBreak/>
        <w:t xml:space="preserve">Tabel 2.3 </w:t>
      </w:r>
      <w:r>
        <w:rPr>
          <w:b w:val="0"/>
          <w:bCs/>
        </w:rPr>
        <w:t>Lanjuta Simbol-simbol Use Case Diagram</w:t>
      </w:r>
    </w:p>
    <w:tbl>
      <w:tblPr>
        <w:tblStyle w:val="TableGrid"/>
        <w:tblW w:w="0" w:type="auto"/>
        <w:tblLook w:val="04A0" w:firstRow="1" w:lastRow="0" w:firstColumn="1" w:lastColumn="0" w:noHBand="0" w:noVBand="1"/>
      </w:tblPr>
      <w:tblGrid>
        <w:gridCol w:w="796"/>
        <w:gridCol w:w="2909"/>
        <w:gridCol w:w="4556"/>
      </w:tblGrid>
      <w:tr w:rsidR="00F93A76" w14:paraId="025FAF9B" w14:textId="77777777">
        <w:tc>
          <w:tcPr>
            <w:tcW w:w="796" w:type="dxa"/>
            <w:shd w:val="clear" w:color="auto" w:fill="B4C6E7" w:themeFill="accent1" w:themeFillTint="66"/>
          </w:tcPr>
          <w:p w14:paraId="5AEC8BB4" w14:textId="77777777" w:rsidR="00F93A76" w:rsidRDefault="00124769">
            <w:pPr>
              <w:spacing w:after="0"/>
              <w:jc w:val="both"/>
            </w:pPr>
            <w:r>
              <w:t>No</w:t>
            </w:r>
          </w:p>
        </w:tc>
        <w:tc>
          <w:tcPr>
            <w:tcW w:w="2909" w:type="dxa"/>
            <w:shd w:val="clear" w:color="auto" w:fill="B4C6E7" w:themeFill="accent1" w:themeFillTint="66"/>
          </w:tcPr>
          <w:p w14:paraId="3FB86CAE" w14:textId="77777777" w:rsidR="00F93A76" w:rsidRDefault="00124769">
            <w:pPr>
              <w:spacing w:after="0"/>
              <w:jc w:val="both"/>
            </w:pPr>
            <w:r>
              <w:t>Simbol</w:t>
            </w:r>
          </w:p>
        </w:tc>
        <w:tc>
          <w:tcPr>
            <w:tcW w:w="4556" w:type="dxa"/>
            <w:shd w:val="clear" w:color="auto" w:fill="B4C6E7" w:themeFill="accent1" w:themeFillTint="66"/>
          </w:tcPr>
          <w:p w14:paraId="212E2575" w14:textId="77777777" w:rsidR="00F93A76" w:rsidRDefault="00124769">
            <w:pPr>
              <w:spacing w:after="0"/>
              <w:jc w:val="both"/>
            </w:pPr>
            <w:r>
              <w:t>Deskripsi</w:t>
            </w:r>
          </w:p>
        </w:tc>
      </w:tr>
      <w:tr w:rsidR="00F93A76" w14:paraId="3B240EA9" w14:textId="77777777">
        <w:tc>
          <w:tcPr>
            <w:tcW w:w="796" w:type="dxa"/>
          </w:tcPr>
          <w:p w14:paraId="2BE08655" w14:textId="77777777" w:rsidR="00F93A76" w:rsidRDefault="00124769">
            <w:pPr>
              <w:spacing w:after="0"/>
              <w:jc w:val="both"/>
            </w:pPr>
            <w:r>
              <w:t xml:space="preserve">5. </w:t>
            </w:r>
          </w:p>
        </w:tc>
        <w:tc>
          <w:tcPr>
            <w:tcW w:w="2909" w:type="dxa"/>
          </w:tcPr>
          <w:p w14:paraId="5F8E271F" w14:textId="77777777" w:rsidR="00F93A76" w:rsidRDefault="00124769">
            <w:pPr>
              <w:spacing w:after="0"/>
              <w:jc w:val="both"/>
              <w:rPr>
                <w:i/>
                <w:iCs/>
              </w:rPr>
            </w:pPr>
            <w:r>
              <w:t>Generalisasi/</w:t>
            </w:r>
            <w:r>
              <w:rPr>
                <w:i/>
                <w:iCs/>
              </w:rPr>
              <w:t>Generalization</w:t>
            </w:r>
          </w:p>
          <w:p w14:paraId="6B7FC29A" w14:textId="77777777" w:rsidR="00F93A76" w:rsidRDefault="00F93A76">
            <w:pPr>
              <w:spacing w:after="0"/>
              <w:jc w:val="both"/>
              <w:rPr>
                <w:i/>
                <w:iCs/>
              </w:rPr>
            </w:pPr>
          </w:p>
          <w:p w14:paraId="1F596ED4" w14:textId="77777777" w:rsidR="00F93A76" w:rsidRDefault="00124769">
            <w:pPr>
              <w:spacing w:after="0"/>
              <w:jc w:val="both"/>
              <w:rPr>
                <w:i/>
                <w:iCs/>
              </w:rPr>
            </w:pPr>
            <w:r>
              <w:rPr>
                <w:i/>
                <w:iCs/>
                <w:noProof/>
                <w:lang w:eastAsia="en-US"/>
              </w:rPr>
              <w:drawing>
                <wp:inline distT="0" distB="0" distL="0" distR="0" wp14:anchorId="0929C811" wp14:editId="22ECFB49">
                  <wp:extent cx="754380" cy="1037590"/>
                  <wp:effectExtent l="0" t="8255" r="0" b="0"/>
                  <wp:docPr id="1240384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84150" name="Picture 1"/>
                          <pic:cNvPicPr>
                            <a:picLocks noChangeAspect="1"/>
                          </pic:cNvPicPr>
                        </pic:nvPicPr>
                        <pic:blipFill>
                          <a:blip r:embed="rId41"/>
                          <a:srcRect t="6897" b="7179"/>
                          <a:stretch>
                            <a:fillRect/>
                          </a:stretch>
                        </pic:blipFill>
                        <pic:spPr>
                          <a:xfrm rot="5400000">
                            <a:off x="0" y="0"/>
                            <a:ext cx="763567" cy="1049740"/>
                          </a:xfrm>
                          <a:prstGeom prst="rect">
                            <a:avLst/>
                          </a:prstGeom>
                          <a:ln>
                            <a:noFill/>
                          </a:ln>
                        </pic:spPr>
                      </pic:pic>
                    </a:graphicData>
                  </a:graphic>
                </wp:inline>
              </w:drawing>
            </w:r>
          </w:p>
        </w:tc>
        <w:tc>
          <w:tcPr>
            <w:tcW w:w="4556" w:type="dxa"/>
          </w:tcPr>
          <w:p w14:paraId="44FD8F9C" w14:textId="77777777" w:rsidR="00F93A76" w:rsidRDefault="00124769">
            <w:pPr>
              <w:spacing w:after="0"/>
              <w:jc w:val="both"/>
            </w:pPr>
            <w:r>
              <w:t>Hubungan generalisasi dan spesialisasi (umum-khusus) antara dua buah use case dimana fungsi yang satu adalah fungsi yang lebih umum dari lainnya, misalnya :</w:t>
            </w:r>
          </w:p>
          <w:p w14:paraId="4E7B3048" w14:textId="77777777" w:rsidR="00F93A76" w:rsidRDefault="00124769">
            <w:pPr>
              <w:spacing w:after="0"/>
              <w:jc w:val="both"/>
            </w:pPr>
            <w:r>
              <w:rPr>
                <w:noProof/>
                <w:lang w:eastAsia="en-US"/>
              </w:rPr>
              <w:drawing>
                <wp:inline distT="0" distB="0" distL="0" distR="0" wp14:anchorId="7870E174" wp14:editId="1D86195A">
                  <wp:extent cx="2666365" cy="2080260"/>
                  <wp:effectExtent l="0" t="0" r="635" b="0"/>
                  <wp:docPr id="1498983427" name="Picture 3" descr="A picture containing circle,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983427" name="Picture 3" descr="A picture containing circle, text, diagram, screenshot&#10;&#10;Description automatically generated"/>
                          <pic:cNvPicPr>
                            <a:picLocks noChangeAspect="1"/>
                          </pic:cNvPicPr>
                        </pic:nvPicPr>
                        <pic:blipFill>
                          <a:blip r:embed="rId42">
                            <a:extLst>
                              <a:ext uri="{28A0092B-C50C-407E-A947-70E740481C1C}">
                                <a14:useLocalDpi xmlns:a14="http://schemas.microsoft.com/office/drawing/2010/main" val="0"/>
                              </a:ext>
                            </a:extLst>
                          </a:blip>
                          <a:srcRect l="34549"/>
                          <a:stretch>
                            <a:fillRect/>
                          </a:stretch>
                        </pic:blipFill>
                        <pic:spPr>
                          <a:xfrm>
                            <a:off x="0" y="0"/>
                            <a:ext cx="2687971" cy="2096775"/>
                          </a:xfrm>
                          <a:prstGeom prst="rect">
                            <a:avLst/>
                          </a:prstGeom>
                          <a:ln>
                            <a:noFill/>
                          </a:ln>
                        </pic:spPr>
                      </pic:pic>
                    </a:graphicData>
                  </a:graphic>
                </wp:inline>
              </w:drawing>
            </w:r>
          </w:p>
          <w:p w14:paraId="66F82779" w14:textId="77777777" w:rsidR="00F93A76" w:rsidRDefault="00F93A76">
            <w:pPr>
              <w:spacing w:after="0"/>
              <w:jc w:val="both"/>
            </w:pPr>
          </w:p>
          <w:p w14:paraId="590F4DAF" w14:textId="77777777" w:rsidR="00F93A76" w:rsidRDefault="00F93A76">
            <w:pPr>
              <w:spacing w:after="0"/>
              <w:jc w:val="both"/>
            </w:pPr>
          </w:p>
        </w:tc>
      </w:tr>
      <w:tr w:rsidR="00F93A76" w14:paraId="173B3370" w14:textId="77777777">
        <w:tc>
          <w:tcPr>
            <w:tcW w:w="796" w:type="dxa"/>
          </w:tcPr>
          <w:p w14:paraId="71534C4C" w14:textId="77777777" w:rsidR="00F93A76" w:rsidRDefault="00124769">
            <w:pPr>
              <w:spacing w:after="0"/>
              <w:jc w:val="both"/>
            </w:pPr>
            <w:r>
              <w:t>6.</w:t>
            </w:r>
          </w:p>
        </w:tc>
        <w:tc>
          <w:tcPr>
            <w:tcW w:w="2909" w:type="dxa"/>
          </w:tcPr>
          <w:p w14:paraId="23A2F6D3" w14:textId="77777777" w:rsidR="00F93A76" w:rsidRDefault="00124769">
            <w:pPr>
              <w:spacing w:after="0"/>
              <w:jc w:val="both"/>
            </w:pPr>
            <w:r>
              <w:t>Menggunakan/include</w:t>
            </w:r>
          </w:p>
          <w:p w14:paraId="3DE3AFD4" w14:textId="77777777" w:rsidR="00F93A76" w:rsidRDefault="00124769">
            <w:pPr>
              <w:spacing w:after="0"/>
              <w:jc w:val="both"/>
            </w:pPr>
            <w:r>
              <w:rPr>
                <w:i/>
                <w:iCs/>
                <w:noProof/>
                <w:lang w:eastAsia="en-US"/>
              </w:rPr>
              <mc:AlternateContent>
                <mc:Choice Requires="wps">
                  <w:drawing>
                    <wp:anchor distT="45720" distB="45720" distL="114300" distR="114300" simplePos="0" relativeHeight="251670528" behindDoc="0" locked="0" layoutInCell="1" allowOverlap="1" wp14:anchorId="3C874F10" wp14:editId="2DF0E996">
                      <wp:simplePos x="0" y="0"/>
                      <wp:positionH relativeFrom="column">
                        <wp:posOffset>138430</wp:posOffset>
                      </wp:positionH>
                      <wp:positionV relativeFrom="paragraph">
                        <wp:posOffset>161925</wp:posOffset>
                      </wp:positionV>
                      <wp:extent cx="879475" cy="304800"/>
                      <wp:effectExtent l="0" t="0" r="0" b="0"/>
                      <wp:wrapNone/>
                      <wp:docPr id="101142676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9475"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94A742" w14:textId="77777777" w:rsidR="00F93A76" w:rsidRDefault="00124769">
                                  <w:pPr>
                                    <w:rPr>
                                      <w:sz w:val="20"/>
                                      <w:szCs w:val="20"/>
                                    </w:rPr>
                                  </w:pPr>
                                  <w:r>
                                    <w:rPr>
                                      <w:sz w:val="20"/>
                                      <w:szCs w:val="20"/>
                                    </w:rPr>
                                    <w:t>&lt;&lt;include&gt;&gt;</w:t>
                                  </w:r>
                                </w:p>
                              </w:txbxContent>
                            </wps:txbx>
                            <wps:bodyPr rot="0" vert="horz" wrap="square" lIns="91440" tIns="45720" rIns="91440" bIns="4572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874F10" id="_x0000_s1031" type="#_x0000_t202" style="position:absolute;left:0;text-align:left;margin-left:10.9pt;margin-top:12.75pt;width:69.25pt;height:24pt;z-index:2516705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" filled="f" stroked="f">
                      <v:textbox>
                        <w:txbxContent>
                          <w:p w14:paraId="3994A742" w14:textId="77777777" w:rsidR="00F93A76" w:rsidRDefault="00124769">
                            <w:pPr>
                              <w:rPr>
                                <w:sz w:val="20"/>
                                <w:szCs w:val="20"/>
                              </w:rPr>
                            </w:pPr>
                            <w:r>
                              <w:rPr>
                                <w:sz w:val="20"/>
                                <w:szCs w:val="20"/>
                              </w:rPr>
                              <w:t>&lt;&lt;include&gt;&gt;</w:t>
                            </w:r>
                          </w:p>
                        </w:txbxContent>
                      </v:textbox>
                    </v:shape>
                  </w:pict>
                </mc:Fallback>
              </mc:AlternateContent>
            </w:r>
          </w:p>
          <w:p w14:paraId="62DD342D" w14:textId="77777777" w:rsidR="00F93A76" w:rsidRDefault="00124769">
            <w:pPr>
              <w:spacing w:after="0"/>
              <w:jc w:val="both"/>
            </w:pPr>
            <w:r>
              <w:rPr>
                <w:noProof/>
                <w:lang w:eastAsia="en-US"/>
              </w:rPr>
              <mc:AlternateContent>
                <mc:Choice Requires="wps">
                  <w:drawing>
                    <wp:anchor distT="0" distB="0" distL="114300" distR="114300" simplePos="0" relativeHeight="251669504" behindDoc="0" locked="0" layoutInCell="1" allowOverlap="1" wp14:anchorId="0E3DF1FE" wp14:editId="79795039">
                      <wp:simplePos x="0" y="0"/>
                      <wp:positionH relativeFrom="column">
                        <wp:posOffset>142875</wp:posOffset>
                      </wp:positionH>
                      <wp:positionV relativeFrom="paragraph">
                        <wp:posOffset>230505</wp:posOffset>
                      </wp:positionV>
                      <wp:extent cx="880110" cy="0"/>
                      <wp:effectExtent l="0" t="76200" r="15875" b="95250"/>
                      <wp:wrapNone/>
                      <wp:docPr id="129627411" name="Straight Arrow Connector 7"/>
                      <wp:cNvGraphicFramePr/>
                      <a:graphic xmlns:a="http://schemas.openxmlformats.org/drawingml/2006/main">
                        <a:graphicData uri="http://schemas.microsoft.com/office/word/2010/wordprocessingShape">
                          <wps:wsp>
                            <wps:cNvCnPr/>
                            <wps:spPr>
                              <a:xfrm>
                                <a:off x="0" y="0"/>
                                <a:ext cx="879793" cy="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 o:spid="_x0000_s1026" o:spt="32" type="#_x0000_t32" style="position:absolute;left:0pt;margin-left:11.25pt;margin-top:18.15pt;height:0pt;width:69.3pt;z-index:251669504;mso-width-relative:page;mso-height-relative:page;" filled="f" stroked="t" coordsize="21600,21600" o:gfxdata="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NPBWD1QAAAAgBAAAPAAAAAAAAAAEAIAAAACIAAABkcnMvZG93bnJldi54bWxQSwECFAAUAAAA&#10;CACHTuJADJ/EHfEBAADsAwAADgAAAAAAAAABACAAAAAkAQAAZHJzL2Uyb0RvYy54bWxQSwUGAAAA&#10;AAYABgBZAQAAhwUAAAAA&#10;">
                      <v:fill on="f" focussize="0,0"/>
                      <v:stroke weight="1pt" color="#000000 [3213]" miterlimit="8" joinstyle="miter" endarrow="block"/>
                      <v:imagedata o:title=""/>
                      <o:lock v:ext="edit" aspectratio="f"/>
                    </v:shape>
                  </w:pict>
                </mc:Fallback>
              </mc:AlternateContent>
            </w:r>
          </w:p>
        </w:tc>
        <w:tc>
          <w:tcPr>
            <w:tcW w:w="4556" w:type="dxa"/>
          </w:tcPr>
          <w:p w14:paraId="5B278C38" w14:textId="77777777" w:rsidR="00F93A76" w:rsidRDefault="00124769">
            <w:pPr>
              <w:spacing w:after="0"/>
              <w:jc w:val="both"/>
            </w:pPr>
            <w:r>
              <w:t>Relasi use case tambahan ke sebuah use case dimana use case yang ditambahkan memerlukan use case ini untuk menjalankan fungsinya atau sebagai syarat dijalankan use case ini.</w:t>
            </w:r>
          </w:p>
        </w:tc>
      </w:tr>
    </w:tbl>
    <w:p w14:paraId="5531032A" w14:textId="77777777" w:rsidR="00F93A76" w:rsidRDefault="00F93A76">
      <w:pPr>
        <w:spacing w:after="0"/>
        <w:jc w:val="both"/>
      </w:pPr>
    </w:p>
    <w:p w14:paraId="545333EE" w14:textId="77777777" w:rsidR="00F93A76" w:rsidRDefault="00124769">
      <w:pPr>
        <w:pStyle w:val="Heading4"/>
        <w:numPr>
          <w:ilvl w:val="0"/>
          <w:numId w:val="17"/>
        </w:numPr>
        <w:ind w:left="851" w:hanging="851"/>
      </w:pPr>
      <w:r>
        <w:t xml:space="preserve">Activity Diagram </w:t>
      </w:r>
    </w:p>
    <w:p w14:paraId="16FC0ADA" w14:textId="77777777" w:rsidR="00F93A76" w:rsidRDefault="00124769">
      <w:pPr>
        <w:spacing w:after="0"/>
        <w:ind w:firstLine="851"/>
        <w:jc w:val="both"/>
      </w:pPr>
      <w:r>
        <w:t>Aktivity Diagram menggambarkan workflow (aliran kerja) atau aktivitas dari sebuah sistem atau proses bisnis atau menu yang ada pada perangkat lunak. Diagram aktivitas menggambarkan aktivitas sistem bukan apa yang dilakukan aktor, jadi aktivitas yang dapat dilakukan oleh sistem. Simbol dan keterangan use case diagram seperti pada tabel 2.4</w:t>
      </w:r>
    </w:p>
    <w:p w14:paraId="5E391B6B" w14:textId="77777777" w:rsidR="00F93A76" w:rsidRDefault="00124769">
      <w:pPr>
        <w:pStyle w:val="Caption"/>
        <w:keepNext/>
        <w:jc w:val="center"/>
      </w:pPr>
      <w:bookmarkStart w:id="112" w:name="_Toc136781063"/>
      <w:r>
        <w:lastRenderedPageBreak/>
        <w:t>Tabel 2.</w:t>
      </w:r>
      <w:r>
        <w:fldChar w:fldCharType="begin"/>
      </w:r>
      <w:r>
        <w:instrText xml:space="preserve"> SEQ Tabel \* ARABIC </w:instrText>
      </w:r>
      <w:r>
        <w:fldChar w:fldCharType="separate"/>
      </w:r>
      <w:r w:rsidR="00A8538E">
        <w:rPr>
          <w:noProof/>
        </w:rPr>
        <w:t>4</w:t>
      </w:r>
      <w:r>
        <w:fldChar w:fldCharType="end"/>
      </w:r>
      <w:r>
        <w:t xml:space="preserve"> </w:t>
      </w:r>
      <w:r>
        <w:rPr>
          <w:b w:val="0"/>
          <w:bCs/>
        </w:rPr>
        <w:t>Simbol-simbol Activity Diagram</w:t>
      </w:r>
      <w:bookmarkEnd w:id="112"/>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09"/>
        <w:gridCol w:w="3097"/>
        <w:gridCol w:w="4616"/>
      </w:tblGrid>
      <w:tr w:rsidR="00F93A76" w14:paraId="45EF65DA" w14:textId="77777777">
        <w:trPr>
          <w:trHeight w:val="575"/>
        </w:trPr>
        <w:tc>
          <w:tcPr>
            <w:tcW w:w="509" w:type="dxa"/>
            <w:shd w:val="clear" w:color="auto" w:fill="B4C6E7" w:themeFill="accent1" w:themeFillTint="66"/>
          </w:tcPr>
          <w:p w14:paraId="4FDDC9FC" w14:textId="77777777" w:rsidR="00F93A76" w:rsidRDefault="00124769">
            <w:pPr>
              <w:pStyle w:val="TableParagraph"/>
              <w:spacing w:before="59"/>
              <w:ind w:left="107"/>
              <w:rPr>
                <w:b/>
                <w:sz w:val="24"/>
              </w:rPr>
            </w:pPr>
            <w:r>
              <w:rPr>
                <w:b/>
                <w:sz w:val="24"/>
              </w:rPr>
              <w:t>No.</w:t>
            </w:r>
          </w:p>
        </w:tc>
        <w:tc>
          <w:tcPr>
            <w:tcW w:w="3097" w:type="dxa"/>
            <w:shd w:val="clear" w:color="auto" w:fill="B4C6E7" w:themeFill="accent1" w:themeFillTint="66"/>
          </w:tcPr>
          <w:p w14:paraId="0A9ABAE4" w14:textId="77777777" w:rsidR="00F93A76" w:rsidRDefault="00124769">
            <w:pPr>
              <w:pStyle w:val="TableParagraph"/>
              <w:spacing w:before="59"/>
              <w:ind w:left="1120" w:right="1050"/>
              <w:jc w:val="center"/>
              <w:rPr>
                <w:b/>
                <w:sz w:val="24"/>
              </w:rPr>
            </w:pPr>
            <w:r>
              <w:rPr>
                <w:b/>
                <w:sz w:val="24"/>
              </w:rPr>
              <w:t>Simbol</w:t>
            </w:r>
          </w:p>
        </w:tc>
        <w:tc>
          <w:tcPr>
            <w:tcW w:w="4616" w:type="dxa"/>
            <w:shd w:val="clear" w:color="auto" w:fill="B4C6E7" w:themeFill="accent1" w:themeFillTint="66"/>
          </w:tcPr>
          <w:p w14:paraId="6D007758" w14:textId="77777777" w:rsidR="00F93A76" w:rsidRDefault="00124769">
            <w:pPr>
              <w:pStyle w:val="TableParagraph"/>
              <w:spacing w:before="59"/>
              <w:ind w:left="1690" w:right="1622"/>
              <w:jc w:val="center"/>
              <w:rPr>
                <w:b/>
                <w:sz w:val="24"/>
              </w:rPr>
            </w:pPr>
            <w:r>
              <w:rPr>
                <w:b/>
                <w:sz w:val="24"/>
              </w:rPr>
              <w:t>Deskripsi</w:t>
            </w:r>
          </w:p>
        </w:tc>
      </w:tr>
      <w:tr w:rsidR="00F93A76" w14:paraId="494D967A" w14:textId="77777777">
        <w:trPr>
          <w:trHeight w:val="1283"/>
        </w:trPr>
        <w:tc>
          <w:tcPr>
            <w:tcW w:w="509" w:type="dxa"/>
          </w:tcPr>
          <w:p w14:paraId="0C2331D8" w14:textId="77777777" w:rsidR="00F93A76" w:rsidRDefault="00124769">
            <w:pPr>
              <w:pStyle w:val="TableParagraph"/>
              <w:spacing w:before="54"/>
              <w:ind w:left="107"/>
              <w:rPr>
                <w:sz w:val="24"/>
              </w:rPr>
            </w:pPr>
            <w:r>
              <w:rPr>
                <w:sz w:val="24"/>
              </w:rPr>
              <w:t>1.</w:t>
            </w:r>
          </w:p>
        </w:tc>
        <w:tc>
          <w:tcPr>
            <w:tcW w:w="3097" w:type="dxa"/>
          </w:tcPr>
          <w:p w14:paraId="3D3BD02F" w14:textId="77777777" w:rsidR="00F93A76" w:rsidRDefault="00124769">
            <w:pPr>
              <w:pStyle w:val="TableParagraph"/>
              <w:spacing w:before="51"/>
              <w:ind w:left="107"/>
              <w:rPr>
                <w:sz w:val="24"/>
              </w:rPr>
            </w:pPr>
            <w:r>
              <w:rPr>
                <w:sz w:val="24"/>
              </w:rPr>
              <w:t>Status</w:t>
            </w:r>
            <w:r>
              <w:rPr>
                <w:spacing w:val="-2"/>
                <w:sz w:val="24"/>
              </w:rPr>
              <w:t xml:space="preserve"> </w:t>
            </w:r>
            <w:r>
              <w:rPr>
                <w:sz w:val="24"/>
              </w:rPr>
              <w:t>awal</w:t>
            </w:r>
          </w:p>
          <w:p w14:paraId="3AAE7510" w14:textId="77777777" w:rsidR="00F93A76" w:rsidRDefault="00F93A76">
            <w:pPr>
              <w:pStyle w:val="TableParagraph"/>
              <w:spacing w:before="7" w:after="1"/>
              <w:rPr>
                <w:sz w:val="19"/>
              </w:rPr>
            </w:pPr>
          </w:p>
          <w:p w14:paraId="51CDC66C" w14:textId="77777777" w:rsidR="00F93A76" w:rsidRDefault="00124769">
            <w:pPr>
              <w:pStyle w:val="TableParagraph"/>
              <w:ind w:left="1325"/>
              <w:rPr>
                <w:sz w:val="20"/>
              </w:rPr>
            </w:pPr>
            <w:r>
              <w:rPr>
                <w:noProof/>
                <w:sz w:val="20"/>
                <w:lang w:val="en-US" w:eastAsia="en-US"/>
              </w:rPr>
              <mc:AlternateContent>
                <mc:Choice Requires="wpg">
                  <w:drawing>
                    <wp:inline distT="0" distB="0" distL="0" distR="0" wp14:anchorId="3E078854" wp14:editId="4205CE77">
                      <wp:extent cx="260350" cy="221615"/>
                      <wp:effectExtent l="7620" t="8255" r="8255" b="8255"/>
                      <wp:docPr id="1566703579" name="Group 8"/>
                      <wp:cNvGraphicFramePr/>
                      <a:graphic xmlns:a="http://schemas.openxmlformats.org/drawingml/2006/main">
                        <a:graphicData uri="http://schemas.microsoft.com/office/word/2010/wordprocessingGroup">
                          <wpg:wgp>
                            <wpg:cNvGrpSpPr/>
                            <wpg:grpSpPr>
                              <a:xfrm>
                                <a:off x="0" y="0"/>
                                <a:ext cx="260350" cy="221615"/>
                                <a:chOff x="0" y="0"/>
                                <a:chExt cx="410" cy="349"/>
                              </a:xfrm>
                            </wpg:grpSpPr>
                            <wps:wsp>
                              <wps:cNvPr id="775480254" name="Freeform 3"/>
                              <wps:cNvSpPr/>
                              <wps:spPr bwMode="auto">
                                <a:xfrm>
                                  <a:off x="7" y="7"/>
                                  <a:ext cx="395" cy="334"/>
                                </a:xfrm>
                                <a:custGeom>
                                  <a:avLst/>
                                  <a:gdLst>
                                    <a:gd name="T0" fmla="+- 0 205 8"/>
                                    <a:gd name="T1" fmla="*/ T0 w 395"/>
                                    <a:gd name="T2" fmla="+- 0 8 8"/>
                                    <a:gd name="T3" fmla="*/ 8 h 334"/>
                                    <a:gd name="T4" fmla="+- 0 128 8"/>
                                    <a:gd name="T5" fmla="*/ T4 w 395"/>
                                    <a:gd name="T6" fmla="+- 0 21 8"/>
                                    <a:gd name="T7" fmla="*/ 21 h 334"/>
                                    <a:gd name="T8" fmla="+- 0 65 8"/>
                                    <a:gd name="T9" fmla="*/ T8 w 395"/>
                                    <a:gd name="T10" fmla="+- 0 56 8"/>
                                    <a:gd name="T11" fmla="*/ 56 h 334"/>
                                    <a:gd name="T12" fmla="+- 0 23 8"/>
                                    <a:gd name="T13" fmla="*/ T12 w 395"/>
                                    <a:gd name="T14" fmla="+- 0 109 8"/>
                                    <a:gd name="T15" fmla="*/ 109 h 334"/>
                                    <a:gd name="T16" fmla="+- 0 8 8"/>
                                    <a:gd name="T17" fmla="*/ T16 w 395"/>
                                    <a:gd name="T18" fmla="+- 0 174 8"/>
                                    <a:gd name="T19" fmla="*/ 174 h 334"/>
                                    <a:gd name="T20" fmla="+- 0 23 8"/>
                                    <a:gd name="T21" fmla="*/ T20 w 395"/>
                                    <a:gd name="T22" fmla="+- 0 239 8"/>
                                    <a:gd name="T23" fmla="*/ 239 h 334"/>
                                    <a:gd name="T24" fmla="+- 0 65 8"/>
                                    <a:gd name="T25" fmla="*/ T24 w 395"/>
                                    <a:gd name="T26" fmla="+- 0 292 8"/>
                                    <a:gd name="T27" fmla="*/ 292 h 334"/>
                                    <a:gd name="T28" fmla="+- 0 128 8"/>
                                    <a:gd name="T29" fmla="*/ T28 w 395"/>
                                    <a:gd name="T30" fmla="+- 0 328 8"/>
                                    <a:gd name="T31" fmla="*/ 328 h 334"/>
                                    <a:gd name="T32" fmla="+- 0 205 8"/>
                                    <a:gd name="T33" fmla="*/ T32 w 395"/>
                                    <a:gd name="T34" fmla="+- 0 341 8"/>
                                    <a:gd name="T35" fmla="*/ 341 h 334"/>
                                    <a:gd name="T36" fmla="+- 0 282 8"/>
                                    <a:gd name="T37" fmla="*/ T36 w 395"/>
                                    <a:gd name="T38" fmla="+- 0 328 8"/>
                                    <a:gd name="T39" fmla="*/ 328 h 334"/>
                                    <a:gd name="T40" fmla="+- 0 345 8"/>
                                    <a:gd name="T41" fmla="*/ T40 w 395"/>
                                    <a:gd name="T42" fmla="+- 0 292 8"/>
                                    <a:gd name="T43" fmla="*/ 292 h 334"/>
                                    <a:gd name="T44" fmla="+- 0 387 8"/>
                                    <a:gd name="T45" fmla="*/ T44 w 395"/>
                                    <a:gd name="T46" fmla="+- 0 239 8"/>
                                    <a:gd name="T47" fmla="*/ 239 h 334"/>
                                    <a:gd name="T48" fmla="+- 0 403 8"/>
                                    <a:gd name="T49" fmla="*/ T48 w 395"/>
                                    <a:gd name="T50" fmla="+- 0 174 8"/>
                                    <a:gd name="T51" fmla="*/ 174 h 334"/>
                                    <a:gd name="T52" fmla="+- 0 387 8"/>
                                    <a:gd name="T53" fmla="*/ T52 w 395"/>
                                    <a:gd name="T54" fmla="+- 0 109 8"/>
                                    <a:gd name="T55" fmla="*/ 109 h 334"/>
                                    <a:gd name="T56" fmla="+- 0 345 8"/>
                                    <a:gd name="T57" fmla="*/ T56 w 395"/>
                                    <a:gd name="T58" fmla="+- 0 56 8"/>
                                    <a:gd name="T59" fmla="*/ 56 h 334"/>
                                    <a:gd name="T60" fmla="+- 0 282 8"/>
                                    <a:gd name="T61" fmla="*/ T60 w 395"/>
                                    <a:gd name="T62" fmla="+- 0 21 8"/>
                                    <a:gd name="T63" fmla="*/ 21 h 334"/>
                                    <a:gd name="T64" fmla="+- 0 205 8"/>
                                    <a:gd name="T65" fmla="*/ T64 w 395"/>
                                    <a:gd name="T66" fmla="+- 0 8 8"/>
                                    <a:gd name="T67" fmla="*/ 8 h 3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95" h="334">
                                      <a:moveTo>
                                        <a:pt x="197" y="0"/>
                                      </a:moveTo>
                                      <a:lnTo>
                                        <a:pt x="120" y="13"/>
                                      </a:lnTo>
                                      <a:lnTo>
                                        <a:pt x="57" y="48"/>
                                      </a:lnTo>
                                      <a:lnTo>
                                        <a:pt x="15" y="101"/>
                                      </a:lnTo>
                                      <a:lnTo>
                                        <a:pt x="0" y="166"/>
                                      </a:lnTo>
                                      <a:lnTo>
                                        <a:pt x="15" y="231"/>
                                      </a:lnTo>
                                      <a:lnTo>
                                        <a:pt x="57" y="284"/>
                                      </a:lnTo>
                                      <a:lnTo>
                                        <a:pt x="120" y="320"/>
                                      </a:lnTo>
                                      <a:lnTo>
                                        <a:pt x="197" y="333"/>
                                      </a:lnTo>
                                      <a:lnTo>
                                        <a:pt x="274" y="320"/>
                                      </a:lnTo>
                                      <a:lnTo>
                                        <a:pt x="337" y="284"/>
                                      </a:lnTo>
                                      <a:lnTo>
                                        <a:pt x="379" y="231"/>
                                      </a:lnTo>
                                      <a:lnTo>
                                        <a:pt x="395" y="166"/>
                                      </a:lnTo>
                                      <a:lnTo>
                                        <a:pt x="379" y="101"/>
                                      </a:lnTo>
                                      <a:lnTo>
                                        <a:pt x="337" y="48"/>
                                      </a:lnTo>
                                      <a:lnTo>
                                        <a:pt x="274" y="13"/>
                                      </a:lnTo>
                                      <a:lnTo>
                                        <a:pt x="197" y="0"/>
                                      </a:lnTo>
                                      <a:close/>
                                    </a:path>
                                  </a:pathLst>
                                </a:custGeom>
                                <a:noFill/>
                                <a:ln w="9525">
                                  <a:solidFill>
                                    <a:srgbClr val="000000"/>
                                  </a:solidFill>
                                  <a:prstDash val="solid"/>
                                  <a:round/>
                                </a:ln>
                              </wps:spPr>
                              <wps:bodyPr rot="0" vert="horz" wrap="square" lIns="91440" tIns="45720" rIns="91440" bIns="45720" anchor="t" anchorCtr="0" upright="1">
                                <a:noAutofit/>
                              </wps:bodyPr>
                            </wps:wsp>
                          </wpg:wgp>
                        </a:graphicData>
                      </a:graphic>
                    </wp:inline>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8" o:spid="_x0000_s1026" o:spt="203" style="height:17.45pt;width:20.5pt;" coordsize="410,349" o:gfxdata="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">
                      <o:lock v:ext="edit" aspectratio="f"/>
                      <v:shape id="Freeform 3" o:spid="_x0000_s1026" o:spt="100" style="position:absolute;left:7;top:7;height:334;width:395;" filled="f" stroked="t" coordsize="395,334" o:gfxdata="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ATv04sQAAADiAAAADwAAAAAAAAABACAAAAAiAAAAZHJzL2Rvd25yZXYueG1sUEsBAhQAFAAAAAgA&#10;h07iQDMvBZ47AAAAOQAAABAAAAAAAAAAAQAgAAAAEwEAAGRycy9zaGFwZXhtbC54bWxQSwUGAAAA&#10;AAYABgBbAQAAvQMAAAAA&#10;" path="m197,0l120,13,57,48,15,101,0,166,15,231,57,284,120,320,197,333,274,320,337,284,379,231,395,166,379,101,337,48,274,13,197,0xe">
                        <v:path o:connectlocs="197,8;120,21;57,56;15,109;0,174;15,239;57,292;120,328;197,341;274,328;337,292;379,239;395,174;379,109;337,56;274,21;197,8" o:connectangles="0,0,0,0,0,0,0,0,0,0,0,0,0,0,0,0,0"/>
                        <v:fill on="f" focussize="0,0"/>
                        <v:stroke color="#000000" joinstyle="round"/>
                        <v:imagedata o:title=""/>
                        <o:lock v:ext="edit" aspectratio="f"/>
                      </v:shape>
                      <w10:wrap type="none"/>
                      <w10:anchorlock/>
                    </v:group>
                  </w:pict>
                </mc:Fallback>
              </mc:AlternateContent>
            </w:r>
          </w:p>
          <w:p w14:paraId="5E41EE61" w14:textId="77777777" w:rsidR="00F93A76" w:rsidRDefault="00F93A76">
            <w:pPr>
              <w:pStyle w:val="TableParagraph"/>
              <w:rPr>
                <w:sz w:val="20"/>
              </w:rPr>
            </w:pPr>
          </w:p>
        </w:tc>
        <w:tc>
          <w:tcPr>
            <w:tcW w:w="4616" w:type="dxa"/>
          </w:tcPr>
          <w:p w14:paraId="2262F494" w14:textId="77777777" w:rsidR="00F93A76" w:rsidRDefault="00124769">
            <w:pPr>
              <w:pStyle w:val="TableParagraph"/>
              <w:spacing w:before="54" w:line="276" w:lineRule="auto"/>
              <w:ind w:left="107" w:right="40"/>
              <w:jc w:val="both"/>
              <w:rPr>
                <w:sz w:val="24"/>
              </w:rPr>
            </w:pPr>
            <w:r>
              <w:rPr>
                <w:sz w:val="24"/>
              </w:rPr>
              <w:t>Status</w:t>
            </w:r>
            <w:r>
              <w:rPr>
                <w:spacing w:val="1"/>
                <w:sz w:val="24"/>
              </w:rPr>
              <w:t xml:space="preserve"> </w:t>
            </w:r>
            <w:r>
              <w:rPr>
                <w:sz w:val="24"/>
              </w:rPr>
              <w:t>awal</w:t>
            </w:r>
            <w:r>
              <w:rPr>
                <w:spacing w:val="1"/>
                <w:sz w:val="24"/>
              </w:rPr>
              <w:t xml:space="preserve"> </w:t>
            </w:r>
            <w:r>
              <w:rPr>
                <w:sz w:val="24"/>
              </w:rPr>
              <w:t>aktivitas</w:t>
            </w:r>
            <w:r>
              <w:rPr>
                <w:spacing w:val="1"/>
                <w:sz w:val="24"/>
              </w:rPr>
              <w:t xml:space="preserve"> </w:t>
            </w:r>
            <w:r>
              <w:rPr>
                <w:sz w:val="24"/>
              </w:rPr>
              <w:t>sistem,</w:t>
            </w:r>
            <w:r>
              <w:rPr>
                <w:spacing w:val="1"/>
                <w:sz w:val="24"/>
              </w:rPr>
              <w:t xml:space="preserve"> </w:t>
            </w:r>
            <w:r>
              <w:rPr>
                <w:sz w:val="24"/>
              </w:rPr>
              <w:t>sebuah</w:t>
            </w:r>
            <w:r>
              <w:rPr>
                <w:spacing w:val="-57"/>
                <w:sz w:val="24"/>
              </w:rPr>
              <w:t xml:space="preserve"> </w:t>
            </w:r>
            <w:r>
              <w:rPr>
                <w:sz w:val="24"/>
              </w:rPr>
              <w:t>diagram</w:t>
            </w:r>
            <w:r>
              <w:rPr>
                <w:spacing w:val="1"/>
                <w:sz w:val="24"/>
              </w:rPr>
              <w:t xml:space="preserve"> </w:t>
            </w:r>
            <w:r>
              <w:rPr>
                <w:sz w:val="24"/>
              </w:rPr>
              <w:t>aktivitas</w:t>
            </w:r>
            <w:r>
              <w:rPr>
                <w:spacing w:val="1"/>
                <w:sz w:val="24"/>
              </w:rPr>
              <w:t xml:space="preserve"> </w:t>
            </w:r>
            <w:r>
              <w:rPr>
                <w:sz w:val="24"/>
              </w:rPr>
              <w:t>memiliki</w:t>
            </w:r>
            <w:r>
              <w:rPr>
                <w:spacing w:val="1"/>
                <w:sz w:val="24"/>
              </w:rPr>
              <w:t xml:space="preserve"> </w:t>
            </w:r>
            <w:r>
              <w:rPr>
                <w:sz w:val="24"/>
              </w:rPr>
              <w:t>sebuah</w:t>
            </w:r>
            <w:r>
              <w:rPr>
                <w:spacing w:val="1"/>
                <w:sz w:val="24"/>
              </w:rPr>
              <w:t xml:space="preserve"> </w:t>
            </w:r>
            <w:r>
              <w:rPr>
                <w:sz w:val="24"/>
              </w:rPr>
              <w:t>status</w:t>
            </w:r>
            <w:r>
              <w:rPr>
                <w:spacing w:val="-57"/>
                <w:sz w:val="24"/>
              </w:rPr>
              <w:t xml:space="preserve"> </w:t>
            </w:r>
            <w:r>
              <w:rPr>
                <w:sz w:val="24"/>
              </w:rPr>
              <w:t>awal.</w:t>
            </w:r>
          </w:p>
        </w:tc>
      </w:tr>
      <w:tr w:rsidR="00F93A76" w14:paraId="06820ED4" w14:textId="77777777">
        <w:trPr>
          <w:trHeight w:val="1442"/>
        </w:trPr>
        <w:tc>
          <w:tcPr>
            <w:tcW w:w="509" w:type="dxa"/>
          </w:tcPr>
          <w:p w14:paraId="40928F73" w14:textId="77777777" w:rsidR="00F93A76" w:rsidRDefault="00124769">
            <w:pPr>
              <w:pStyle w:val="TableParagraph"/>
              <w:spacing w:before="52"/>
              <w:ind w:left="107"/>
              <w:rPr>
                <w:sz w:val="24"/>
              </w:rPr>
            </w:pPr>
            <w:r>
              <w:rPr>
                <w:sz w:val="24"/>
              </w:rPr>
              <w:t>2.</w:t>
            </w:r>
          </w:p>
        </w:tc>
        <w:tc>
          <w:tcPr>
            <w:tcW w:w="3097" w:type="dxa"/>
          </w:tcPr>
          <w:p w14:paraId="51961368" w14:textId="77777777" w:rsidR="00F93A76" w:rsidRDefault="00124769">
            <w:pPr>
              <w:pStyle w:val="TableParagraph"/>
              <w:spacing w:before="52"/>
              <w:ind w:left="107"/>
              <w:rPr>
                <w:sz w:val="24"/>
              </w:rPr>
            </w:pPr>
            <w:r>
              <w:rPr>
                <w:sz w:val="24"/>
              </w:rPr>
              <w:t>Aktivitas</w:t>
            </w:r>
          </w:p>
          <w:p w14:paraId="05735474" w14:textId="77777777" w:rsidR="00F93A76" w:rsidRDefault="00124769">
            <w:pPr>
              <w:pStyle w:val="TableParagraph"/>
              <w:spacing w:before="9"/>
              <w:rPr>
                <w:sz w:val="33"/>
              </w:rPr>
            </w:pPr>
            <w:r>
              <w:rPr>
                <w:rFonts w:ascii="Calibri"/>
                <w:noProof/>
                <w:sz w:val="24"/>
                <w:lang w:val="en-US" w:eastAsia="en-US"/>
              </w:rPr>
              <w:drawing>
                <wp:anchor distT="0" distB="0" distL="114300" distR="114300" simplePos="0" relativeHeight="251668480" behindDoc="0" locked="0" layoutInCell="1" allowOverlap="1" wp14:anchorId="73CE7DCC" wp14:editId="53BD01C1">
                  <wp:simplePos x="0" y="0"/>
                  <wp:positionH relativeFrom="column">
                    <wp:posOffset>1270</wp:posOffset>
                  </wp:positionH>
                  <wp:positionV relativeFrom="paragraph">
                    <wp:posOffset>2540</wp:posOffset>
                  </wp:positionV>
                  <wp:extent cx="1752600" cy="685800"/>
                  <wp:effectExtent l="0" t="0" r="0" b="0"/>
                  <wp:wrapNone/>
                  <wp:docPr id="2031096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96824" name="Picture 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752845" cy="685896"/>
                          </a:xfrm>
                          <a:prstGeom prst="rect">
                            <a:avLst/>
                          </a:prstGeom>
                        </pic:spPr>
                      </pic:pic>
                    </a:graphicData>
                  </a:graphic>
                </wp:anchor>
              </w:drawing>
            </w:r>
          </w:p>
          <w:p w14:paraId="347B872F" w14:textId="77777777" w:rsidR="00F93A76" w:rsidRDefault="00F93A76">
            <w:pPr>
              <w:pStyle w:val="TableParagraph"/>
              <w:spacing w:before="1"/>
              <w:ind w:right="1090"/>
              <w:rPr>
                <w:rFonts w:ascii="Calibri"/>
                <w:sz w:val="24"/>
              </w:rPr>
            </w:pPr>
          </w:p>
        </w:tc>
        <w:tc>
          <w:tcPr>
            <w:tcW w:w="4616" w:type="dxa"/>
          </w:tcPr>
          <w:p w14:paraId="01FDF3E3" w14:textId="77777777" w:rsidR="00F93A76" w:rsidRDefault="00124769">
            <w:pPr>
              <w:pStyle w:val="TableParagraph"/>
              <w:spacing w:before="52" w:line="276" w:lineRule="auto"/>
              <w:ind w:left="107" w:right="35"/>
              <w:rPr>
                <w:sz w:val="24"/>
              </w:rPr>
            </w:pPr>
            <w:r>
              <w:rPr>
                <w:sz w:val="24"/>
              </w:rPr>
              <w:t>Aktivitas</w:t>
            </w:r>
            <w:r>
              <w:rPr>
                <w:spacing w:val="38"/>
                <w:sz w:val="24"/>
              </w:rPr>
              <w:t xml:space="preserve"> </w:t>
            </w:r>
            <w:r>
              <w:rPr>
                <w:sz w:val="24"/>
              </w:rPr>
              <w:t>yang</w:t>
            </w:r>
            <w:r>
              <w:rPr>
                <w:spacing w:val="34"/>
                <w:sz w:val="24"/>
              </w:rPr>
              <w:t xml:space="preserve"> </w:t>
            </w:r>
            <w:r>
              <w:rPr>
                <w:sz w:val="24"/>
              </w:rPr>
              <w:t>dilakukan</w:t>
            </w:r>
            <w:r>
              <w:rPr>
                <w:spacing w:val="36"/>
                <w:sz w:val="24"/>
              </w:rPr>
              <w:t xml:space="preserve"> </w:t>
            </w:r>
            <w:r>
              <w:rPr>
                <w:sz w:val="24"/>
              </w:rPr>
              <w:t>sistem,</w:t>
            </w:r>
            <w:r>
              <w:rPr>
                <w:spacing w:val="36"/>
                <w:sz w:val="24"/>
              </w:rPr>
              <w:t xml:space="preserve"> </w:t>
            </w:r>
            <w:r>
              <w:rPr>
                <w:sz w:val="24"/>
              </w:rPr>
              <w:t>aktivitas</w:t>
            </w:r>
            <w:r>
              <w:rPr>
                <w:spacing w:val="-57"/>
                <w:sz w:val="24"/>
              </w:rPr>
              <w:t xml:space="preserve"> </w:t>
            </w:r>
            <w:r>
              <w:rPr>
                <w:sz w:val="24"/>
              </w:rPr>
              <w:t>biasanya diawali</w:t>
            </w:r>
            <w:r>
              <w:rPr>
                <w:spacing w:val="-1"/>
                <w:sz w:val="24"/>
              </w:rPr>
              <w:t xml:space="preserve"> </w:t>
            </w:r>
            <w:r>
              <w:rPr>
                <w:sz w:val="24"/>
              </w:rPr>
              <w:t>dengan</w:t>
            </w:r>
            <w:r>
              <w:rPr>
                <w:spacing w:val="1"/>
                <w:sz w:val="24"/>
              </w:rPr>
              <w:t xml:space="preserve"> </w:t>
            </w:r>
            <w:r>
              <w:rPr>
                <w:sz w:val="24"/>
              </w:rPr>
              <w:t>kata</w:t>
            </w:r>
            <w:r>
              <w:rPr>
                <w:spacing w:val="-1"/>
                <w:sz w:val="24"/>
              </w:rPr>
              <w:t xml:space="preserve"> </w:t>
            </w:r>
            <w:r>
              <w:rPr>
                <w:sz w:val="24"/>
              </w:rPr>
              <w:t>kerja.</w:t>
            </w:r>
          </w:p>
        </w:tc>
      </w:tr>
      <w:tr w:rsidR="00F93A76" w14:paraId="432B9ACC" w14:textId="77777777">
        <w:trPr>
          <w:trHeight w:val="1362"/>
        </w:trPr>
        <w:tc>
          <w:tcPr>
            <w:tcW w:w="509" w:type="dxa"/>
          </w:tcPr>
          <w:p w14:paraId="467F99CF" w14:textId="77777777" w:rsidR="00F93A76" w:rsidRDefault="00124769">
            <w:pPr>
              <w:pStyle w:val="TableParagraph"/>
              <w:spacing w:before="51"/>
              <w:ind w:left="107"/>
              <w:rPr>
                <w:sz w:val="24"/>
              </w:rPr>
            </w:pPr>
            <w:r>
              <w:rPr>
                <w:sz w:val="24"/>
              </w:rPr>
              <w:t>3.</w:t>
            </w:r>
          </w:p>
        </w:tc>
        <w:tc>
          <w:tcPr>
            <w:tcW w:w="3097" w:type="dxa"/>
          </w:tcPr>
          <w:p w14:paraId="283C6CEA" w14:textId="77777777" w:rsidR="00F93A76" w:rsidRDefault="00124769">
            <w:pPr>
              <w:pStyle w:val="TableParagraph"/>
              <w:spacing w:before="51"/>
              <w:ind w:left="107"/>
              <w:rPr>
                <w:i/>
                <w:sz w:val="24"/>
              </w:rPr>
            </w:pPr>
            <w:r>
              <w:rPr>
                <w:sz w:val="24"/>
              </w:rPr>
              <w:t>Percabangan/</w:t>
            </w:r>
            <w:r>
              <w:rPr>
                <w:i/>
                <w:sz w:val="24"/>
              </w:rPr>
              <w:t>decision</w:t>
            </w:r>
          </w:p>
          <w:p w14:paraId="312B0594" w14:textId="77777777" w:rsidR="00F93A76" w:rsidRDefault="00124769">
            <w:pPr>
              <w:pStyle w:val="TableParagraph"/>
              <w:spacing w:before="51"/>
              <w:ind w:left="107"/>
              <w:jc w:val="center"/>
              <w:rPr>
                <w:i/>
                <w:sz w:val="24"/>
              </w:rPr>
            </w:pPr>
            <w:r>
              <w:rPr>
                <w:i/>
                <w:noProof/>
                <w:sz w:val="24"/>
                <w:lang w:val="en-US" w:eastAsia="en-US"/>
              </w:rPr>
              <w:drawing>
                <wp:inline distT="0" distB="0" distL="0" distR="0" wp14:anchorId="14F932B1" wp14:editId="371A6128">
                  <wp:extent cx="676275" cy="523875"/>
                  <wp:effectExtent l="0" t="0" r="9525" b="9525"/>
                  <wp:docPr id="1317626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626761" name="Picture 1"/>
                          <pic:cNvPicPr>
                            <a:picLocks noChangeAspect="1"/>
                          </pic:cNvPicPr>
                        </pic:nvPicPr>
                        <pic:blipFill>
                          <a:blip r:embed="rId44"/>
                          <a:stretch>
                            <a:fillRect/>
                          </a:stretch>
                        </pic:blipFill>
                        <pic:spPr>
                          <a:xfrm>
                            <a:off x="0" y="0"/>
                            <a:ext cx="676369" cy="523948"/>
                          </a:xfrm>
                          <a:prstGeom prst="rect">
                            <a:avLst/>
                          </a:prstGeom>
                        </pic:spPr>
                      </pic:pic>
                    </a:graphicData>
                  </a:graphic>
                </wp:inline>
              </w:drawing>
            </w:r>
          </w:p>
        </w:tc>
        <w:tc>
          <w:tcPr>
            <w:tcW w:w="4616" w:type="dxa"/>
          </w:tcPr>
          <w:p w14:paraId="5A81DDEC" w14:textId="77777777" w:rsidR="00F93A76" w:rsidRDefault="00124769">
            <w:pPr>
              <w:pStyle w:val="TableParagraph"/>
              <w:spacing w:before="51" w:line="273" w:lineRule="auto"/>
              <w:ind w:left="107" w:right="35"/>
              <w:rPr>
                <w:sz w:val="24"/>
              </w:rPr>
            </w:pPr>
            <w:r>
              <w:rPr>
                <w:sz w:val="24"/>
              </w:rPr>
              <w:t>Asosiasi</w:t>
            </w:r>
            <w:r>
              <w:rPr>
                <w:spacing w:val="5"/>
                <w:sz w:val="24"/>
              </w:rPr>
              <w:t xml:space="preserve"> </w:t>
            </w:r>
            <w:r>
              <w:rPr>
                <w:sz w:val="24"/>
              </w:rPr>
              <w:t>percabangan</w:t>
            </w:r>
            <w:r>
              <w:rPr>
                <w:spacing w:val="5"/>
                <w:sz w:val="24"/>
              </w:rPr>
              <w:t xml:space="preserve"> </w:t>
            </w:r>
            <w:r>
              <w:rPr>
                <w:sz w:val="24"/>
              </w:rPr>
              <w:t>dimana</w:t>
            </w:r>
            <w:r>
              <w:rPr>
                <w:spacing w:val="4"/>
                <w:sz w:val="24"/>
              </w:rPr>
              <w:t xml:space="preserve"> </w:t>
            </w:r>
            <w:r>
              <w:rPr>
                <w:sz w:val="24"/>
              </w:rPr>
              <w:t>jika</w:t>
            </w:r>
            <w:r>
              <w:rPr>
                <w:spacing w:val="4"/>
                <w:sz w:val="24"/>
              </w:rPr>
              <w:t xml:space="preserve"> </w:t>
            </w:r>
            <w:r>
              <w:rPr>
                <w:sz w:val="24"/>
              </w:rPr>
              <w:t>ada</w:t>
            </w:r>
            <w:r>
              <w:rPr>
                <w:spacing w:val="-57"/>
                <w:sz w:val="24"/>
              </w:rPr>
              <w:t xml:space="preserve"> </w:t>
            </w:r>
            <w:r>
              <w:rPr>
                <w:sz w:val="24"/>
              </w:rPr>
              <w:t>pilihan</w:t>
            </w:r>
            <w:r>
              <w:rPr>
                <w:spacing w:val="-1"/>
                <w:sz w:val="24"/>
              </w:rPr>
              <w:t xml:space="preserve"> </w:t>
            </w:r>
            <w:r>
              <w:rPr>
                <w:sz w:val="24"/>
              </w:rPr>
              <w:t>aktivitas lebih dari satu.</w:t>
            </w:r>
          </w:p>
        </w:tc>
      </w:tr>
      <w:tr w:rsidR="00F93A76" w14:paraId="200DD43E" w14:textId="77777777">
        <w:trPr>
          <w:trHeight w:val="1077"/>
        </w:trPr>
        <w:tc>
          <w:tcPr>
            <w:tcW w:w="509" w:type="dxa"/>
          </w:tcPr>
          <w:p w14:paraId="7ADE6BCF" w14:textId="77777777" w:rsidR="00F93A76" w:rsidRDefault="00124769">
            <w:pPr>
              <w:pStyle w:val="TableParagraph"/>
              <w:spacing w:before="51"/>
              <w:ind w:left="107"/>
              <w:rPr>
                <w:sz w:val="24"/>
              </w:rPr>
            </w:pPr>
            <w:r>
              <w:rPr>
                <w:sz w:val="24"/>
              </w:rPr>
              <w:t>4.</w:t>
            </w:r>
          </w:p>
        </w:tc>
        <w:tc>
          <w:tcPr>
            <w:tcW w:w="3097" w:type="dxa"/>
          </w:tcPr>
          <w:p w14:paraId="41DACD06" w14:textId="77777777" w:rsidR="00F93A76" w:rsidRDefault="00124769">
            <w:pPr>
              <w:pStyle w:val="TableParagraph"/>
              <w:spacing w:before="51"/>
              <w:ind w:left="107"/>
              <w:rPr>
                <w:sz w:val="24"/>
              </w:rPr>
            </w:pPr>
            <w:r>
              <w:rPr>
                <w:sz w:val="24"/>
              </w:rPr>
              <w:t>Penggabungan/join</w:t>
            </w:r>
          </w:p>
          <w:p w14:paraId="01F83D85" w14:textId="77777777" w:rsidR="00F93A76" w:rsidRDefault="00124769">
            <w:pPr>
              <w:pStyle w:val="TableParagraph"/>
              <w:spacing w:before="51"/>
              <w:ind w:left="107"/>
              <w:rPr>
                <w:sz w:val="24"/>
              </w:rPr>
            </w:pPr>
            <w:r>
              <w:rPr>
                <w:noProof/>
                <w:sz w:val="24"/>
                <w:lang w:val="en-US" w:eastAsia="en-US"/>
              </w:rPr>
              <w:drawing>
                <wp:inline distT="0" distB="0" distL="0" distR="0" wp14:anchorId="0A0DFF7F" wp14:editId="560F54F2">
                  <wp:extent cx="1304925" cy="381000"/>
                  <wp:effectExtent l="0" t="0" r="9525" b="0"/>
                  <wp:docPr id="143387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78404" name="Picture 1"/>
                          <pic:cNvPicPr>
                            <a:picLocks noChangeAspect="1"/>
                          </pic:cNvPicPr>
                        </pic:nvPicPr>
                        <pic:blipFill>
                          <a:blip r:embed="rId45"/>
                          <a:stretch>
                            <a:fillRect/>
                          </a:stretch>
                        </pic:blipFill>
                        <pic:spPr>
                          <a:xfrm>
                            <a:off x="0" y="0"/>
                            <a:ext cx="1305107" cy="381053"/>
                          </a:xfrm>
                          <a:prstGeom prst="rect">
                            <a:avLst/>
                          </a:prstGeom>
                        </pic:spPr>
                      </pic:pic>
                    </a:graphicData>
                  </a:graphic>
                </wp:inline>
              </w:drawing>
            </w:r>
          </w:p>
        </w:tc>
        <w:tc>
          <w:tcPr>
            <w:tcW w:w="4616" w:type="dxa"/>
          </w:tcPr>
          <w:p w14:paraId="2B5CBEBB" w14:textId="77777777" w:rsidR="00F93A76" w:rsidRDefault="00124769">
            <w:pPr>
              <w:pStyle w:val="TableParagraph"/>
              <w:spacing w:before="51" w:line="276" w:lineRule="auto"/>
              <w:ind w:left="107" w:right="38"/>
              <w:rPr>
                <w:sz w:val="24"/>
              </w:rPr>
            </w:pPr>
            <w:r>
              <w:rPr>
                <w:sz w:val="24"/>
              </w:rPr>
              <w:t>Asosiasi</w:t>
            </w:r>
            <w:r>
              <w:rPr>
                <w:spacing w:val="36"/>
                <w:sz w:val="24"/>
              </w:rPr>
              <w:t xml:space="preserve"> </w:t>
            </w:r>
            <w:r>
              <w:rPr>
                <w:sz w:val="24"/>
              </w:rPr>
              <w:t>penggabungan</w:t>
            </w:r>
            <w:r>
              <w:rPr>
                <w:spacing w:val="39"/>
                <w:sz w:val="24"/>
              </w:rPr>
              <w:t xml:space="preserve"> </w:t>
            </w:r>
            <w:r>
              <w:rPr>
                <w:sz w:val="24"/>
              </w:rPr>
              <w:t>dimana</w:t>
            </w:r>
            <w:r>
              <w:rPr>
                <w:spacing w:val="36"/>
                <w:sz w:val="24"/>
              </w:rPr>
              <w:t xml:space="preserve"> </w:t>
            </w:r>
            <w:r>
              <w:rPr>
                <w:sz w:val="24"/>
              </w:rPr>
              <w:t>lebih</w:t>
            </w:r>
            <w:r>
              <w:rPr>
                <w:spacing w:val="37"/>
                <w:sz w:val="24"/>
              </w:rPr>
              <w:t xml:space="preserve"> </w:t>
            </w:r>
            <w:r>
              <w:rPr>
                <w:sz w:val="24"/>
              </w:rPr>
              <w:t>dari</w:t>
            </w:r>
            <w:r>
              <w:rPr>
                <w:spacing w:val="-57"/>
                <w:sz w:val="24"/>
              </w:rPr>
              <w:t xml:space="preserve"> </w:t>
            </w:r>
            <w:r>
              <w:rPr>
                <w:sz w:val="24"/>
              </w:rPr>
              <w:t>satu</w:t>
            </w:r>
            <w:r>
              <w:rPr>
                <w:spacing w:val="-1"/>
                <w:sz w:val="24"/>
              </w:rPr>
              <w:t xml:space="preserve"> </w:t>
            </w:r>
            <w:r>
              <w:rPr>
                <w:sz w:val="24"/>
              </w:rPr>
              <w:t>aktivitas digabungkan</w:t>
            </w:r>
            <w:r>
              <w:rPr>
                <w:spacing w:val="-1"/>
                <w:sz w:val="24"/>
              </w:rPr>
              <w:t xml:space="preserve"> </w:t>
            </w:r>
            <w:r>
              <w:rPr>
                <w:sz w:val="24"/>
              </w:rPr>
              <w:t>menjadi satu.</w:t>
            </w:r>
          </w:p>
        </w:tc>
      </w:tr>
      <w:tr w:rsidR="00F93A76" w14:paraId="76F4337B" w14:textId="77777777">
        <w:trPr>
          <w:trHeight w:val="1453"/>
        </w:trPr>
        <w:tc>
          <w:tcPr>
            <w:tcW w:w="509" w:type="dxa"/>
          </w:tcPr>
          <w:p w14:paraId="4D9423DE" w14:textId="77777777" w:rsidR="00F93A76" w:rsidRDefault="00124769">
            <w:pPr>
              <w:pStyle w:val="TableParagraph"/>
              <w:spacing w:before="51"/>
              <w:ind w:left="107"/>
              <w:rPr>
                <w:sz w:val="24"/>
              </w:rPr>
            </w:pPr>
            <w:r>
              <w:rPr>
                <w:sz w:val="24"/>
              </w:rPr>
              <w:t>5.</w:t>
            </w:r>
          </w:p>
        </w:tc>
        <w:tc>
          <w:tcPr>
            <w:tcW w:w="3097" w:type="dxa"/>
          </w:tcPr>
          <w:p w14:paraId="4730D137" w14:textId="77777777" w:rsidR="00F93A76" w:rsidRDefault="00124769">
            <w:pPr>
              <w:pStyle w:val="TableParagraph"/>
              <w:spacing w:before="49"/>
              <w:ind w:left="107"/>
              <w:rPr>
                <w:sz w:val="24"/>
              </w:rPr>
            </w:pPr>
            <w:r>
              <w:rPr>
                <w:sz w:val="24"/>
              </w:rPr>
              <w:t>Status</w:t>
            </w:r>
            <w:r>
              <w:rPr>
                <w:spacing w:val="-1"/>
                <w:sz w:val="24"/>
              </w:rPr>
              <w:t xml:space="preserve"> </w:t>
            </w:r>
            <w:r>
              <w:rPr>
                <w:sz w:val="24"/>
              </w:rPr>
              <w:t>akhir</w:t>
            </w:r>
          </w:p>
          <w:p w14:paraId="36D71574" w14:textId="77777777" w:rsidR="00F93A76" w:rsidRDefault="00124769">
            <w:pPr>
              <w:pStyle w:val="TableParagraph"/>
              <w:spacing w:before="49"/>
              <w:ind w:left="107"/>
              <w:jc w:val="center"/>
              <w:rPr>
                <w:sz w:val="24"/>
              </w:rPr>
            </w:pPr>
            <w:r>
              <w:rPr>
                <w:noProof/>
                <w:sz w:val="24"/>
                <w:lang w:val="en-US" w:eastAsia="en-US"/>
              </w:rPr>
              <w:drawing>
                <wp:inline distT="0" distB="0" distL="0" distR="0" wp14:anchorId="253AAF64" wp14:editId="5767633F">
                  <wp:extent cx="533400" cy="523875"/>
                  <wp:effectExtent l="0" t="0" r="0" b="9525"/>
                  <wp:docPr id="1884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159" name="Picture 1"/>
                          <pic:cNvPicPr>
                            <a:picLocks noChangeAspect="1"/>
                          </pic:cNvPicPr>
                        </pic:nvPicPr>
                        <pic:blipFill>
                          <a:blip r:embed="rId46"/>
                          <a:stretch>
                            <a:fillRect/>
                          </a:stretch>
                        </pic:blipFill>
                        <pic:spPr>
                          <a:xfrm>
                            <a:off x="0" y="0"/>
                            <a:ext cx="533474" cy="523948"/>
                          </a:xfrm>
                          <a:prstGeom prst="rect">
                            <a:avLst/>
                          </a:prstGeom>
                        </pic:spPr>
                      </pic:pic>
                    </a:graphicData>
                  </a:graphic>
                </wp:inline>
              </w:drawing>
            </w:r>
          </w:p>
        </w:tc>
        <w:tc>
          <w:tcPr>
            <w:tcW w:w="4616" w:type="dxa"/>
          </w:tcPr>
          <w:p w14:paraId="745EE13F" w14:textId="77777777" w:rsidR="00F93A76" w:rsidRDefault="00124769">
            <w:pPr>
              <w:pStyle w:val="TableParagraph"/>
              <w:spacing w:before="51" w:line="276" w:lineRule="auto"/>
              <w:ind w:left="107" w:right="38"/>
              <w:jc w:val="both"/>
              <w:rPr>
                <w:sz w:val="24"/>
              </w:rPr>
            </w:pPr>
            <w:r>
              <w:rPr>
                <w:sz w:val="24"/>
              </w:rPr>
              <w:t>Status</w:t>
            </w:r>
            <w:r>
              <w:rPr>
                <w:spacing w:val="1"/>
                <w:sz w:val="24"/>
              </w:rPr>
              <w:t xml:space="preserve"> </w:t>
            </w:r>
            <w:r>
              <w:rPr>
                <w:sz w:val="24"/>
              </w:rPr>
              <w:t>akhir</w:t>
            </w:r>
            <w:r>
              <w:rPr>
                <w:spacing w:val="1"/>
                <w:sz w:val="24"/>
              </w:rPr>
              <w:t xml:space="preserve"> </w:t>
            </w:r>
            <w:r>
              <w:rPr>
                <w:sz w:val="24"/>
              </w:rPr>
              <w:t>yang</w:t>
            </w:r>
            <w:r>
              <w:rPr>
                <w:spacing w:val="1"/>
                <w:sz w:val="24"/>
              </w:rPr>
              <w:t xml:space="preserve"> </w:t>
            </w:r>
            <w:r>
              <w:rPr>
                <w:sz w:val="24"/>
              </w:rPr>
              <w:t>dilakukan</w:t>
            </w:r>
            <w:r>
              <w:rPr>
                <w:spacing w:val="1"/>
                <w:sz w:val="24"/>
              </w:rPr>
              <w:t xml:space="preserve"> </w:t>
            </w:r>
            <w:r>
              <w:rPr>
                <w:sz w:val="24"/>
              </w:rPr>
              <w:t>oleh</w:t>
            </w:r>
            <w:r>
              <w:rPr>
                <w:spacing w:val="1"/>
                <w:sz w:val="24"/>
              </w:rPr>
              <w:t xml:space="preserve"> </w:t>
            </w:r>
            <w:r>
              <w:rPr>
                <w:sz w:val="24"/>
              </w:rPr>
              <w:t>sistem,</w:t>
            </w:r>
            <w:r>
              <w:rPr>
                <w:spacing w:val="-58"/>
                <w:sz w:val="24"/>
              </w:rPr>
              <w:t xml:space="preserve"> </w:t>
            </w:r>
            <w:r>
              <w:rPr>
                <w:sz w:val="24"/>
              </w:rPr>
              <w:t>sebuah diagram aktivitas memiliki sebuah</w:t>
            </w:r>
            <w:r>
              <w:rPr>
                <w:spacing w:val="1"/>
                <w:sz w:val="24"/>
              </w:rPr>
              <w:t xml:space="preserve"> </w:t>
            </w:r>
            <w:r>
              <w:rPr>
                <w:sz w:val="24"/>
              </w:rPr>
              <w:t>status</w:t>
            </w:r>
            <w:r>
              <w:rPr>
                <w:spacing w:val="-1"/>
                <w:sz w:val="24"/>
              </w:rPr>
              <w:t xml:space="preserve"> </w:t>
            </w:r>
            <w:r>
              <w:rPr>
                <w:sz w:val="24"/>
              </w:rPr>
              <w:t>akhir.</w:t>
            </w:r>
          </w:p>
        </w:tc>
      </w:tr>
    </w:tbl>
    <w:p w14:paraId="1167F0CB" w14:textId="77777777" w:rsidR="00F93A76" w:rsidRDefault="00F93A76">
      <w:pPr>
        <w:spacing w:after="0"/>
        <w:jc w:val="both"/>
      </w:pPr>
    </w:p>
    <w:p w14:paraId="5B8D6001" w14:textId="77777777" w:rsidR="00F93A76" w:rsidRDefault="00124769">
      <w:pPr>
        <w:pStyle w:val="Heading3"/>
        <w:numPr>
          <w:ilvl w:val="0"/>
          <w:numId w:val="8"/>
        </w:numPr>
        <w:ind w:left="851" w:hanging="851"/>
      </w:pPr>
      <w:bookmarkStart w:id="113" w:name="_Toc142643261"/>
      <w:r>
        <w:t>Tensorflow</w:t>
      </w:r>
      <w:bookmarkEnd w:id="113"/>
    </w:p>
    <w:p w14:paraId="59A8F269" w14:textId="77777777" w:rsidR="00F93A76" w:rsidRDefault="00124769">
      <w:pPr>
        <w:spacing w:after="0"/>
        <w:ind w:firstLine="851"/>
        <w:jc w:val="both"/>
      </w:pPr>
      <w:r>
        <w:t>TensorFlow adalah pustaka perangkat lunak open source dan gratis untuk pembelajaran mesin. TensorFlow dapat digunakan dalam berbagai tugas tetapi memiliki fokus khusus pada pelatihan dan inferensi jaringan deep neural. Tensorflow adalah pustaka matematika simbolis berdasarkan dataflow dan pemrograman. Saat ini, TensorFlow merupakan pustaka pembelajaran mesin paling terkenal di dunia.</w:t>
      </w:r>
    </w:p>
    <w:p w14:paraId="41687D23" w14:textId="77777777" w:rsidR="00F93A76" w:rsidRDefault="00124769">
      <w:pPr>
        <w:ind w:firstLine="851"/>
        <w:jc w:val="both"/>
      </w:pPr>
      <w:r>
        <w:t xml:space="preserve">Dicipatakan oleh tim Google Brain, produk Google satu ini, menggunakan pembelajaran mesin di semua produknya untuk meningkatkan mesin telusur, terjemahan, pemberian keterangan gambar, atau rekomendasi. Ia menggabungkan </w:t>
      </w:r>
      <w:r>
        <w:lastRenderedPageBreak/>
        <w:t xml:space="preserve">banyak model dan algoritma Machine Learning termasuk Deep Learning (neural network). Framework disusun menggunakan Python front-end API untuk membuat suatu aplikasi penggunaannya, dan menggunakan C++ yang memiliki kinerja terbaik dalam hal eksekusi. Tensorflow dapat melatih dan menjalankan </w:t>
      </w:r>
      <w:r>
        <w:rPr>
          <w:i/>
        </w:rPr>
        <w:t>neural networ</w:t>
      </w:r>
      <w:r>
        <w:t xml:space="preserve">k untuk keperluan mengklasifikasikan tulisan tangan, pengenalan gambar/object, serta menggabungkan suatu kata. Selanjutnya adalah </w:t>
      </w:r>
      <w:r>
        <w:rPr>
          <w:i/>
        </w:rPr>
        <w:t>recurrent neural network</w:t>
      </w:r>
      <w:r>
        <w:t>, yang merupakan model sequential, dapat digunakan untuk Natural Language Processing (NLP), PDE (</w:t>
      </w:r>
      <w:r>
        <w:rPr>
          <w:i/>
        </w:rPr>
        <w:t>Partial Differential Equation</w:t>
      </w:r>
      <w:r>
        <w:t xml:space="preserve">) berdasarkan simulasi. </w:t>
      </w:r>
    </w:p>
    <w:p w14:paraId="60957D22" w14:textId="77777777" w:rsidR="00F93A76" w:rsidRDefault="00124769">
      <w:pPr>
        <w:pStyle w:val="Heading3"/>
        <w:numPr>
          <w:ilvl w:val="0"/>
          <w:numId w:val="8"/>
        </w:numPr>
        <w:ind w:left="851" w:hanging="851"/>
      </w:pPr>
      <w:bookmarkStart w:id="114" w:name="_Toc142643262"/>
      <w:r>
        <w:t>Android Studio</w:t>
      </w:r>
      <w:bookmarkEnd w:id="114"/>
    </w:p>
    <w:p w14:paraId="61EE5DE3" w14:textId="77777777" w:rsidR="00F93A76" w:rsidRDefault="00124769">
      <w:pPr>
        <w:spacing w:after="0"/>
        <w:ind w:firstLine="851"/>
        <w:jc w:val="both"/>
      </w:pPr>
      <w:r>
        <w:t>Android Studio merupakan perangkat lunak IDE (</w:t>
      </w:r>
      <w:r>
        <w:rPr>
          <w:i/>
        </w:rPr>
        <w:t>Integrated Development Environment</w:t>
      </w:r>
      <w:r>
        <w:t xml:space="preserve">) atau sebuah Lingkungan Pengembangan Terpadu yang digunakan untuk mengembangkan aplikasi Android. Android Studio menggunakan bahasa pemrograman Java dan Kotlin sebagaimana yang digunakan pada sistem operasi Android. Sebagai editor kode IntelliJ dan alat pengembang yang serba guna, Android Studio menggantikan IDE pendahulunya yaitu Eclipse ADT (Android Development Tools). Android Studio memiliki banyak fitur yang dapat digunakan untuk mengembangkan aplikasi berbasis Android. Beberapa fitur yang dapat digunakan adalah: </w:t>
      </w:r>
    </w:p>
    <w:p w14:paraId="1094B3D2" w14:textId="77777777" w:rsidR="00F93A76" w:rsidRDefault="00124769">
      <w:pPr>
        <w:pStyle w:val="ListParagraph"/>
        <w:numPr>
          <w:ilvl w:val="1"/>
          <w:numId w:val="18"/>
        </w:numPr>
        <w:spacing w:after="0"/>
        <w:ind w:left="1276" w:hanging="425"/>
        <w:jc w:val="both"/>
      </w:pPr>
      <w:r>
        <w:t xml:space="preserve">Memiliki open source build system yang fleksibel. </w:t>
      </w:r>
    </w:p>
    <w:p w14:paraId="33C33769" w14:textId="77777777" w:rsidR="00F93A76" w:rsidRDefault="00124769">
      <w:pPr>
        <w:pStyle w:val="ListParagraph"/>
        <w:numPr>
          <w:ilvl w:val="1"/>
          <w:numId w:val="18"/>
        </w:numPr>
        <w:spacing w:after="0"/>
        <w:ind w:left="1276" w:hanging="425"/>
        <w:jc w:val="both"/>
      </w:pPr>
      <w:r>
        <w:t xml:space="preserve">Emulator yang mudah, cepat, dan kaya akan fitur. </w:t>
      </w:r>
    </w:p>
    <w:p w14:paraId="633192DB" w14:textId="77777777" w:rsidR="00F93A76" w:rsidRDefault="00124769">
      <w:pPr>
        <w:pStyle w:val="ListParagraph"/>
        <w:numPr>
          <w:ilvl w:val="1"/>
          <w:numId w:val="18"/>
        </w:numPr>
        <w:spacing w:after="0"/>
        <w:ind w:left="1276" w:hanging="425"/>
        <w:jc w:val="both"/>
      </w:pPr>
      <w:r>
        <w:t xml:space="preserve">Dapat digunakan untuk mengembangkan semua jenis perangkat Android. </w:t>
      </w:r>
    </w:p>
    <w:p w14:paraId="7FDBC1FB" w14:textId="77777777" w:rsidR="00F93A76" w:rsidRDefault="00124769">
      <w:pPr>
        <w:pStyle w:val="ListParagraph"/>
        <w:numPr>
          <w:ilvl w:val="1"/>
          <w:numId w:val="18"/>
        </w:numPr>
        <w:spacing w:after="0"/>
        <w:ind w:left="1276" w:hanging="425"/>
        <w:jc w:val="both"/>
      </w:pPr>
      <w:r>
        <w:t xml:space="preserve">Memiliki fitur Instan Run yaitu adalah fitur menjalankan aplikasi tanpa membuat APK baru. </w:t>
      </w:r>
    </w:p>
    <w:p w14:paraId="2CADC600" w14:textId="77777777" w:rsidR="00F93A76" w:rsidRDefault="00124769">
      <w:pPr>
        <w:pStyle w:val="ListParagraph"/>
        <w:numPr>
          <w:ilvl w:val="1"/>
          <w:numId w:val="18"/>
        </w:numPr>
        <w:spacing w:after="0"/>
        <w:ind w:left="1276" w:hanging="425"/>
        <w:jc w:val="both"/>
      </w:pPr>
      <w:r>
        <w:t xml:space="preserve">Mengimpor kode dengan mudah karena memiliki template kode dan terintegrasi dengan GitHub. 9 </w:t>
      </w:r>
    </w:p>
    <w:p w14:paraId="2191C5BE" w14:textId="77777777" w:rsidR="00F93A76" w:rsidRDefault="00124769">
      <w:pPr>
        <w:pStyle w:val="ListParagraph"/>
        <w:numPr>
          <w:ilvl w:val="1"/>
          <w:numId w:val="18"/>
        </w:numPr>
        <w:ind w:left="1276" w:hanging="425"/>
        <w:jc w:val="both"/>
      </w:pPr>
      <w:r>
        <w:t xml:space="preserve">Alat pengujian dan frameworks yang ekstensif. </w:t>
      </w:r>
    </w:p>
    <w:p w14:paraId="705BD865" w14:textId="77777777" w:rsidR="00F93A76" w:rsidRDefault="00124769">
      <w:pPr>
        <w:pStyle w:val="Heading3"/>
        <w:numPr>
          <w:ilvl w:val="0"/>
          <w:numId w:val="8"/>
        </w:numPr>
        <w:ind w:left="851" w:hanging="851"/>
      </w:pPr>
      <w:bookmarkStart w:id="115" w:name="_Toc142643263"/>
      <w:r>
        <w:lastRenderedPageBreak/>
        <w:t>REST API</w:t>
      </w:r>
      <w:bookmarkEnd w:id="115"/>
    </w:p>
    <w:p w14:paraId="0E899ABF" w14:textId="77777777" w:rsidR="00F93A76" w:rsidRDefault="00124769">
      <w:pPr>
        <w:spacing w:after="0"/>
        <w:ind w:firstLine="851"/>
        <w:jc w:val="both"/>
      </w:pPr>
      <w:r>
        <w:t xml:space="preserve">Representational State Transfer (REST) adalah arsitektur perangkat lunak yang digunakan untuk pendistribusian sistem layanan web, sedangkan REST API adalah aplikasi yang berfungsi untuk melakukan komunikasi dengan layanan web menggunakan HTTP untuk melakukan perintah GET, PUT, POST, dan DELETE data. Layanan web (web services) sendiri adalah server web yang dibuat khusus untuk mendukung kebutuhan situs atau aplikasi lainnya sehingga bisa secara langsung menerima dan menanggapi permintaan klien menggunakan API yang bisa mengekspos satu set data dan memfasilitasi antar program komputer yang memungkinkan untuk bertukar informasi (Masse, 2011). Teknologi REST lebih banyak dipakai orang karena menggunakan lebih sedikit bandwidth, sehingga lebih cocok untuk digunakan di internet. Application Program Interface (API) adalah kode yang bisa menghubungkan 2 perangkat lunak untuk bisa saling berkomunikasi dan mengekspose layanan web. REST sangat cocok dengan API untuk berkomunikasi dengan layanan cloud, API RESTful sudah digunakan oleh beberapa situs besar seperti Amazon, Google, LinkedIn, dan Twitter. </w:t>
      </w:r>
    </w:p>
    <w:p w14:paraId="50025532" w14:textId="77777777" w:rsidR="00F93A76" w:rsidRDefault="00124769">
      <w:pPr>
        <w:pStyle w:val="Heading3"/>
        <w:numPr>
          <w:ilvl w:val="0"/>
          <w:numId w:val="8"/>
        </w:numPr>
        <w:ind w:left="851" w:hanging="851"/>
      </w:pPr>
      <w:bookmarkStart w:id="116" w:name="_Toc142643264"/>
      <w:r>
        <w:t>Flask</w:t>
      </w:r>
      <w:bookmarkEnd w:id="116"/>
    </w:p>
    <w:p w14:paraId="048B47C5" w14:textId="77777777" w:rsidR="00F93A76" w:rsidRDefault="00124769">
      <w:pPr>
        <w:spacing w:after="0"/>
        <w:ind w:firstLine="851"/>
        <w:jc w:val="both"/>
      </w:pPr>
      <w:r>
        <w:t xml:space="preserve">Flask adalah kerangka kerja web atau framework yang ditulis dengan Python dan diklasifikasikan sebagai microframework. Flask bertindak sebagai kerangka aplikasi dan tampilan dari suatu web. Dengan menggunakan Flask dan Python, pengembang dapat membuat jaringan terstruktur dan mengelola behaviour jaringan dengan lebih mudah. Flask termasuk dalam jenis microframework karena tidak memerlukan tools atau library tertentu dalam penggunaannya. Fungsi dan komponen yang paling umum seperti validasi formulir dan database tidak diinstal secara default di Flask. Hal ini karena fungsi dan komponen tersebut telah disediakan oleh pihak ketiga, dan Flask dapat menggunakan ekstensi untuk membuat fungsi dan komponen tersebut terlihat seperti diimplementasikan oleh Flask itu sendiri. </w:t>
      </w:r>
      <w:r>
        <w:rPr>
          <w:color w:val="000000"/>
        </w:rPr>
        <w:br w:type="page"/>
      </w:r>
    </w:p>
    <w:p w14:paraId="6E4CF38E" w14:textId="77777777" w:rsidR="00F93A76" w:rsidRDefault="00F93A76">
      <w:pPr>
        <w:pStyle w:val="Heading1"/>
        <w:spacing w:before="0" w:line="240" w:lineRule="auto"/>
        <w:sectPr w:rsidR="00F93A76">
          <w:footerReference w:type="first" r:id="rId47"/>
          <w:pgSz w:w="12240" w:h="15840"/>
          <w:pgMar w:top="2268" w:right="1701" w:bottom="1701" w:left="2268" w:header="709" w:footer="709" w:gutter="0"/>
          <w:cols w:space="720"/>
          <w:titlePg/>
        </w:sectPr>
      </w:pPr>
    </w:p>
    <w:p w14:paraId="1928881F" w14:textId="77777777" w:rsidR="00F93A76" w:rsidRDefault="00124769">
      <w:pPr>
        <w:pStyle w:val="Heading1"/>
        <w:rPr>
          <w:spacing w:val="-1"/>
          <w:lang w:val="id-ID"/>
        </w:rPr>
      </w:pPr>
      <w:bookmarkStart w:id="117" w:name="_Toc142643265"/>
      <w:r>
        <w:rPr>
          <w:spacing w:val="-1"/>
        </w:rPr>
        <w:lastRenderedPageBreak/>
        <w:t>BAB III</w:t>
      </w:r>
      <w:r>
        <w:rPr>
          <w:spacing w:val="-1"/>
          <w:lang w:val="id-ID"/>
        </w:rPr>
        <w:br/>
      </w:r>
      <w:bookmarkStart w:id="118" w:name="_Toc98026032"/>
      <w:r>
        <w:rPr>
          <w:spacing w:val="-1"/>
          <w:lang w:val="id-ID"/>
        </w:rPr>
        <w:t>METOD</w:t>
      </w:r>
      <w:r>
        <w:rPr>
          <w:spacing w:val="-1"/>
          <w:lang w:val="zh-CN"/>
        </w:rPr>
        <w:t xml:space="preserve">E </w:t>
      </w:r>
      <w:r>
        <w:rPr>
          <w:spacing w:val="-1"/>
          <w:lang w:val="id-ID"/>
        </w:rPr>
        <w:t>PENELITIAN</w:t>
      </w:r>
      <w:bookmarkEnd w:id="117"/>
      <w:bookmarkEnd w:id="118"/>
    </w:p>
    <w:p w14:paraId="42FAD8B7" w14:textId="77777777" w:rsidR="00F93A76" w:rsidRDefault="00F93A76"/>
    <w:p w14:paraId="2C58BAF3" w14:textId="77777777" w:rsidR="00F93A76" w:rsidRDefault="00124769">
      <w:pPr>
        <w:pStyle w:val="Heading2"/>
        <w:numPr>
          <w:ilvl w:val="0"/>
          <w:numId w:val="19"/>
        </w:numPr>
        <w:ind w:left="851" w:hanging="851"/>
      </w:pPr>
      <w:bookmarkStart w:id="119" w:name="_Toc142643266"/>
      <w:r>
        <w:t>Data Penelitian</w:t>
      </w:r>
      <w:bookmarkEnd w:id="119"/>
    </w:p>
    <w:p w14:paraId="6308C747" w14:textId="77777777" w:rsidR="00F93A76" w:rsidRDefault="00124769">
      <w:pPr>
        <w:pStyle w:val="Heading3"/>
        <w:numPr>
          <w:ilvl w:val="0"/>
          <w:numId w:val="20"/>
        </w:numPr>
        <w:ind w:left="851" w:hanging="851"/>
      </w:pPr>
      <w:bookmarkStart w:id="120" w:name="_Toc142643267"/>
      <w:r>
        <w:t>Sumber Data</w:t>
      </w:r>
      <w:bookmarkEnd w:id="120"/>
    </w:p>
    <w:p w14:paraId="62D1E82D" w14:textId="77777777" w:rsidR="00F93A76" w:rsidRDefault="00124769">
      <w:pPr>
        <w:ind w:firstLine="851"/>
        <w:jc w:val="both"/>
      </w:pPr>
      <w:r>
        <w:t xml:space="preserve">Pada pembangunan sistem rekomendasi resep ini, dataset yang digunakan adalah dataset dari peneliti sendiri dan digabungkan dengan dataset </w:t>
      </w:r>
      <w:r>
        <w:rPr>
          <w:i/>
        </w:rPr>
        <w:t xml:space="preserve">Fruits and Vegetables Image Recognition Dataset </w:t>
      </w:r>
      <w:r>
        <w:t>yang berasal dari website kaggle (</w:t>
      </w:r>
      <w:hyperlink r:id="rId48">
        <w:r>
          <w:rPr>
            <w:color w:val="0563C1"/>
            <w:u w:val="single"/>
          </w:rPr>
          <w:t>https://www.kaggle.com/datasets/kritikseth/fruit-and-vegetable-image-recognition</w:t>
        </w:r>
      </w:hyperlink>
      <w:r>
        <w:t xml:space="preserve">). Dataset </w:t>
      </w:r>
      <w:r>
        <w:rPr>
          <w:i/>
        </w:rPr>
        <w:t>Fruits and Vegetables Image Recognition Dataset</w:t>
      </w:r>
      <w:r>
        <w:t xml:space="preserve"> berisi 3.448 data gambar dan terdiri dari 36 kategori. Karena resep makanan menggunakan sayuran sebagai bahan baku pembuatannya, maka peneliti hanya mengambil 14 kategori sayuran dari datagambar diperoleh dari dataset </w:t>
      </w:r>
      <w:r>
        <w:rPr>
          <w:i/>
        </w:rPr>
        <w:t>Fruits and Vegetables Image Recognition Dataset</w:t>
      </w:r>
      <w:r>
        <w:t>. Berikut sampel data dari semua kategori berisikan nama kategori dan empat sampel gambar dapat dilihat pada Gambar 3.1.</w:t>
      </w:r>
    </w:p>
    <w:p w14:paraId="29C4EA14" w14:textId="77777777" w:rsidR="00F93A76" w:rsidRDefault="00F93A76"/>
    <w:p w14:paraId="0254D20B" w14:textId="77777777" w:rsidR="00F93A76" w:rsidRDefault="00F93A76"/>
    <w:p w14:paraId="0B0A9C22" w14:textId="77777777" w:rsidR="00F93A76" w:rsidRDefault="00F93A76"/>
    <w:p w14:paraId="3114774E" w14:textId="77777777" w:rsidR="00F93A76" w:rsidRDefault="00F93A76"/>
    <w:p w14:paraId="7931C995" w14:textId="77777777" w:rsidR="00F93A76" w:rsidRDefault="00F93A76"/>
    <w:p w14:paraId="060F5D6B" w14:textId="77777777" w:rsidR="00F93A76" w:rsidRDefault="00124769">
      <w:pPr>
        <w:tabs>
          <w:tab w:val="left" w:pos="4695"/>
        </w:tabs>
      </w:pPr>
      <w:r>
        <w:tab/>
      </w:r>
    </w:p>
    <w:p w14:paraId="167F8C8B" w14:textId="77777777" w:rsidR="00F93A76" w:rsidRDefault="00124769">
      <w:pPr>
        <w:jc w:val="center"/>
      </w:pPr>
      <w:r>
        <w:rPr>
          <w:noProof/>
          <w:lang w:eastAsia="en-US"/>
        </w:rPr>
        <w:lastRenderedPageBreak/>
        <w:drawing>
          <wp:inline distT="0" distB="0" distL="0" distR="0" wp14:anchorId="34575283" wp14:editId="15053147">
            <wp:extent cx="2522220" cy="3206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9">
                      <a:extLst>
                        <a:ext uri="{28A0092B-C50C-407E-A947-70E740481C1C}">
                          <a14:useLocalDpi xmlns:a14="http://schemas.microsoft.com/office/drawing/2010/main" val="0"/>
                        </a:ext>
                      </a:extLst>
                    </a:blip>
                    <a:srcRect t="2" b="48292"/>
                    <a:stretch>
                      <a:fillRect/>
                    </a:stretch>
                  </pic:blipFill>
                  <pic:spPr>
                    <a:xfrm>
                      <a:off x="0" y="0"/>
                      <a:ext cx="2560988" cy="3255811"/>
                    </a:xfrm>
                    <a:prstGeom prst="rect">
                      <a:avLst/>
                    </a:prstGeom>
                    <a:ln>
                      <a:noFill/>
                    </a:ln>
                  </pic:spPr>
                </pic:pic>
              </a:graphicData>
            </a:graphic>
          </wp:inline>
        </w:drawing>
      </w:r>
    </w:p>
    <w:p w14:paraId="363F6C97" w14:textId="77777777" w:rsidR="00F93A76" w:rsidRDefault="00124769">
      <w:pPr>
        <w:keepNext/>
        <w:jc w:val="center"/>
      </w:pPr>
      <w:r>
        <w:rPr>
          <w:noProof/>
          <w:lang w:eastAsia="en-US"/>
        </w:rPr>
        <w:drawing>
          <wp:inline distT="0" distB="0" distL="0" distR="0" wp14:anchorId="0340216D" wp14:editId="4E4F01A7">
            <wp:extent cx="2430780" cy="2583815"/>
            <wp:effectExtent l="0" t="0" r="762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49">
                      <a:extLst>
                        <a:ext uri="{28A0092B-C50C-407E-A947-70E740481C1C}">
                          <a14:useLocalDpi xmlns:a14="http://schemas.microsoft.com/office/drawing/2010/main" val="0"/>
                        </a:ext>
                      </a:extLst>
                    </a:blip>
                    <a:srcRect t="56765" b="1"/>
                    <a:stretch>
                      <a:fillRect/>
                    </a:stretch>
                  </pic:blipFill>
                  <pic:spPr>
                    <a:xfrm>
                      <a:off x="0" y="0"/>
                      <a:ext cx="2446016" cy="2600184"/>
                    </a:xfrm>
                    <a:prstGeom prst="rect">
                      <a:avLst/>
                    </a:prstGeom>
                    <a:ln>
                      <a:noFill/>
                    </a:ln>
                  </pic:spPr>
                </pic:pic>
              </a:graphicData>
            </a:graphic>
          </wp:inline>
        </w:drawing>
      </w:r>
    </w:p>
    <w:p w14:paraId="3A35AA42" w14:textId="77777777" w:rsidR="00F93A76" w:rsidRDefault="00124769">
      <w:pPr>
        <w:pStyle w:val="Caption"/>
        <w:jc w:val="center"/>
        <w:rPr>
          <w:b w:val="0"/>
          <w:bCs/>
        </w:rPr>
      </w:pPr>
      <w:bookmarkStart w:id="121" w:name="_Toc136799524"/>
      <w:r>
        <w:t>Gambar 3.</w:t>
      </w:r>
      <w:r>
        <w:fldChar w:fldCharType="begin"/>
      </w:r>
      <w:r>
        <w:instrText xml:space="preserve"> SEQ Gambar \* ARABIC \r 1 </w:instrText>
      </w:r>
      <w:r>
        <w:fldChar w:fldCharType="separate"/>
      </w:r>
      <w:r w:rsidR="00A8538E">
        <w:rPr>
          <w:noProof/>
        </w:rPr>
        <w:t>1</w:t>
      </w:r>
      <w:r>
        <w:fldChar w:fldCharType="end"/>
      </w:r>
      <w:r>
        <w:t xml:space="preserve"> </w:t>
      </w:r>
      <w:r>
        <w:rPr>
          <w:b w:val="0"/>
          <w:bCs/>
        </w:rPr>
        <w:t>Dataset Sistem Rekomendasi Resep</w:t>
      </w:r>
      <w:bookmarkEnd w:id="121"/>
    </w:p>
    <w:p w14:paraId="37D171CE" w14:textId="77777777" w:rsidR="00F93A76" w:rsidRDefault="00124769">
      <w:pPr>
        <w:ind w:firstLine="720"/>
        <w:jc w:val="both"/>
      </w:pPr>
      <w:r>
        <w:t>Berikut adalah daftar label pada kategori dataset beserta jumlah gambar pada setiap label tersebut dapat dilihat pada tabel 3.1.</w:t>
      </w:r>
    </w:p>
    <w:p w14:paraId="7907BEC7" w14:textId="77777777" w:rsidR="00F93A76" w:rsidRDefault="00124769">
      <w:pPr>
        <w:pStyle w:val="Caption"/>
        <w:keepNext/>
        <w:jc w:val="center"/>
      </w:pPr>
      <w:bookmarkStart w:id="122" w:name="_Toc136781064"/>
      <w:r>
        <w:lastRenderedPageBreak/>
        <w:t>Tabel 3.</w:t>
      </w:r>
      <w:r>
        <w:fldChar w:fldCharType="begin"/>
      </w:r>
      <w:r>
        <w:instrText xml:space="preserve"> SEQ Tabel \* ARABIC \r 1</w:instrText>
      </w:r>
      <w:r>
        <w:fldChar w:fldCharType="separate"/>
      </w:r>
      <w:r w:rsidR="00A8538E">
        <w:rPr>
          <w:noProof/>
        </w:rPr>
        <w:t>1</w:t>
      </w:r>
      <w:r>
        <w:fldChar w:fldCharType="end"/>
      </w:r>
      <w:r>
        <w:t xml:space="preserve"> </w:t>
      </w:r>
      <w:r>
        <w:rPr>
          <w:b w:val="0"/>
          <w:bCs/>
        </w:rPr>
        <w:t>Daftar Label pada kategori dataset</w:t>
      </w:r>
      <w:bookmarkEnd w:id="122"/>
    </w:p>
    <w:tbl>
      <w:tblPr>
        <w:tblStyle w:val="Style58"/>
        <w:tblW w:w="76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3833"/>
        <w:gridCol w:w="3255"/>
      </w:tblGrid>
      <w:tr w:rsidR="00F93A76" w14:paraId="4F14B9C5" w14:textId="77777777">
        <w:trPr>
          <w:trHeight w:val="300"/>
          <w:tblHeader/>
          <w:jc w:val="center"/>
        </w:trPr>
        <w:tc>
          <w:tcPr>
            <w:tcW w:w="567" w:type="dxa"/>
          </w:tcPr>
          <w:p w14:paraId="392EDB6B" w14:textId="77777777" w:rsidR="00F93A76" w:rsidRDefault="00124769">
            <w:pPr>
              <w:spacing w:after="0"/>
              <w:rPr>
                <w:color w:val="000000"/>
              </w:rPr>
            </w:pPr>
            <w:r>
              <w:rPr>
                <w:color w:val="000000"/>
              </w:rPr>
              <w:t>No</w:t>
            </w:r>
          </w:p>
        </w:tc>
        <w:tc>
          <w:tcPr>
            <w:tcW w:w="3833" w:type="dxa"/>
          </w:tcPr>
          <w:p w14:paraId="55A46CEA" w14:textId="77777777" w:rsidR="00F93A76" w:rsidRDefault="00124769">
            <w:pPr>
              <w:spacing w:after="0"/>
              <w:rPr>
                <w:color w:val="000000"/>
              </w:rPr>
            </w:pPr>
            <w:r>
              <w:rPr>
                <w:color w:val="000000"/>
              </w:rPr>
              <w:t>Label</w:t>
            </w:r>
          </w:p>
        </w:tc>
        <w:tc>
          <w:tcPr>
            <w:tcW w:w="3255" w:type="dxa"/>
          </w:tcPr>
          <w:p w14:paraId="1FF32D11" w14:textId="77777777" w:rsidR="00F93A76" w:rsidRDefault="00124769">
            <w:pPr>
              <w:spacing w:after="0"/>
              <w:rPr>
                <w:color w:val="000000"/>
              </w:rPr>
            </w:pPr>
            <w:r>
              <w:rPr>
                <w:color w:val="000000"/>
              </w:rPr>
              <w:t>Jumlah Gambar</w:t>
            </w:r>
          </w:p>
        </w:tc>
      </w:tr>
      <w:tr w:rsidR="00F93A76" w14:paraId="7BA3F921" w14:textId="77777777">
        <w:trPr>
          <w:trHeight w:val="320"/>
          <w:jc w:val="center"/>
        </w:trPr>
        <w:tc>
          <w:tcPr>
            <w:tcW w:w="567" w:type="dxa"/>
          </w:tcPr>
          <w:p w14:paraId="6927972D" w14:textId="77777777" w:rsidR="00F93A76" w:rsidRDefault="00124769">
            <w:pPr>
              <w:spacing w:after="0"/>
              <w:jc w:val="center"/>
              <w:rPr>
                <w:color w:val="000000"/>
              </w:rPr>
            </w:pPr>
            <w:r>
              <w:rPr>
                <w:color w:val="000000"/>
              </w:rPr>
              <w:t>1</w:t>
            </w:r>
          </w:p>
        </w:tc>
        <w:tc>
          <w:tcPr>
            <w:tcW w:w="3833" w:type="dxa"/>
          </w:tcPr>
          <w:p w14:paraId="2EDF86AB" w14:textId="77777777" w:rsidR="00F93A76" w:rsidRDefault="00124769">
            <w:pPr>
              <w:spacing w:after="0"/>
              <w:rPr>
                <w:color w:val="000000"/>
              </w:rPr>
            </w:pPr>
            <w:r>
              <w:rPr>
                <w:color w:val="000000"/>
              </w:rPr>
              <w:t>Bawang Merah</w:t>
            </w:r>
          </w:p>
        </w:tc>
        <w:tc>
          <w:tcPr>
            <w:tcW w:w="3255" w:type="dxa"/>
          </w:tcPr>
          <w:p w14:paraId="503E287C" w14:textId="77777777" w:rsidR="00F93A76" w:rsidRDefault="00124769">
            <w:pPr>
              <w:spacing w:after="0"/>
              <w:rPr>
                <w:color w:val="000000"/>
              </w:rPr>
            </w:pPr>
            <w:r>
              <w:rPr>
                <w:color w:val="000000"/>
              </w:rPr>
              <w:t>159</w:t>
            </w:r>
          </w:p>
        </w:tc>
      </w:tr>
      <w:tr w:rsidR="00F93A76" w14:paraId="663F7017" w14:textId="77777777">
        <w:trPr>
          <w:trHeight w:val="155"/>
          <w:jc w:val="center"/>
        </w:trPr>
        <w:tc>
          <w:tcPr>
            <w:tcW w:w="567" w:type="dxa"/>
          </w:tcPr>
          <w:p w14:paraId="5C997041" w14:textId="77777777" w:rsidR="00F93A76" w:rsidRDefault="00124769">
            <w:pPr>
              <w:spacing w:after="0"/>
              <w:jc w:val="center"/>
              <w:rPr>
                <w:color w:val="000000"/>
              </w:rPr>
            </w:pPr>
            <w:r>
              <w:rPr>
                <w:color w:val="000000"/>
              </w:rPr>
              <w:t>2</w:t>
            </w:r>
          </w:p>
        </w:tc>
        <w:tc>
          <w:tcPr>
            <w:tcW w:w="3833" w:type="dxa"/>
          </w:tcPr>
          <w:p w14:paraId="057464D4" w14:textId="77777777" w:rsidR="00F93A76" w:rsidRDefault="00124769">
            <w:pPr>
              <w:spacing w:after="0"/>
              <w:rPr>
                <w:color w:val="000000"/>
              </w:rPr>
            </w:pPr>
            <w:r>
              <w:rPr>
                <w:color w:val="000000"/>
              </w:rPr>
              <w:t>Bawang Putih</w:t>
            </w:r>
          </w:p>
        </w:tc>
        <w:tc>
          <w:tcPr>
            <w:tcW w:w="3255" w:type="dxa"/>
          </w:tcPr>
          <w:p w14:paraId="5D4CCC1E" w14:textId="77777777" w:rsidR="00F93A76" w:rsidRDefault="00124769">
            <w:pPr>
              <w:spacing w:after="0"/>
              <w:rPr>
                <w:color w:val="000000"/>
              </w:rPr>
            </w:pPr>
            <w:r>
              <w:rPr>
                <w:color w:val="000000"/>
              </w:rPr>
              <w:t>155</w:t>
            </w:r>
          </w:p>
        </w:tc>
      </w:tr>
      <w:tr w:rsidR="00F93A76" w14:paraId="35467F1F" w14:textId="77777777">
        <w:trPr>
          <w:trHeight w:val="155"/>
          <w:jc w:val="center"/>
        </w:trPr>
        <w:tc>
          <w:tcPr>
            <w:tcW w:w="567" w:type="dxa"/>
            <w:vAlign w:val="center"/>
          </w:tcPr>
          <w:p w14:paraId="2ABC105A" w14:textId="77777777" w:rsidR="00F93A76" w:rsidRDefault="00124769">
            <w:pPr>
              <w:spacing w:after="0"/>
              <w:jc w:val="center"/>
              <w:rPr>
                <w:color w:val="000000"/>
              </w:rPr>
            </w:pPr>
            <w:r>
              <w:rPr>
                <w:color w:val="000000"/>
              </w:rPr>
              <w:t>3</w:t>
            </w:r>
          </w:p>
        </w:tc>
        <w:tc>
          <w:tcPr>
            <w:tcW w:w="3833" w:type="dxa"/>
            <w:vAlign w:val="bottom"/>
          </w:tcPr>
          <w:p w14:paraId="0BCC190D" w14:textId="77777777" w:rsidR="00F93A76" w:rsidRDefault="00124769">
            <w:pPr>
              <w:spacing w:after="0"/>
              <w:rPr>
                <w:color w:val="000000"/>
              </w:rPr>
            </w:pPr>
            <w:r>
              <w:rPr>
                <w:color w:val="000000"/>
              </w:rPr>
              <w:t>Bayam</w:t>
            </w:r>
          </w:p>
        </w:tc>
        <w:tc>
          <w:tcPr>
            <w:tcW w:w="3255" w:type="dxa"/>
            <w:vAlign w:val="center"/>
          </w:tcPr>
          <w:p w14:paraId="2FE9BEB9" w14:textId="77777777" w:rsidR="00F93A76" w:rsidRDefault="00124769">
            <w:pPr>
              <w:spacing w:after="0"/>
              <w:rPr>
                <w:color w:val="000000"/>
              </w:rPr>
            </w:pPr>
            <w:r>
              <w:rPr>
                <w:color w:val="000000"/>
              </w:rPr>
              <w:t>153</w:t>
            </w:r>
          </w:p>
        </w:tc>
      </w:tr>
      <w:tr w:rsidR="00F93A76" w14:paraId="58AADFB1" w14:textId="77777777">
        <w:trPr>
          <w:trHeight w:val="155"/>
          <w:jc w:val="center"/>
        </w:trPr>
        <w:tc>
          <w:tcPr>
            <w:tcW w:w="567" w:type="dxa"/>
            <w:vAlign w:val="center"/>
          </w:tcPr>
          <w:p w14:paraId="6C879FC7" w14:textId="77777777" w:rsidR="00F93A76" w:rsidRDefault="00124769">
            <w:pPr>
              <w:spacing w:after="0"/>
              <w:jc w:val="center"/>
              <w:rPr>
                <w:color w:val="000000"/>
              </w:rPr>
            </w:pPr>
            <w:r>
              <w:rPr>
                <w:color w:val="000000"/>
              </w:rPr>
              <w:t>4</w:t>
            </w:r>
          </w:p>
        </w:tc>
        <w:tc>
          <w:tcPr>
            <w:tcW w:w="3833" w:type="dxa"/>
            <w:vAlign w:val="bottom"/>
          </w:tcPr>
          <w:p w14:paraId="2A097521" w14:textId="77777777" w:rsidR="00F93A76" w:rsidRDefault="00124769">
            <w:pPr>
              <w:spacing w:after="0"/>
              <w:rPr>
                <w:color w:val="000000"/>
              </w:rPr>
            </w:pPr>
            <w:r>
              <w:rPr>
                <w:color w:val="000000"/>
              </w:rPr>
              <w:t>Cabe</w:t>
            </w:r>
          </w:p>
        </w:tc>
        <w:tc>
          <w:tcPr>
            <w:tcW w:w="3255" w:type="dxa"/>
            <w:vAlign w:val="center"/>
          </w:tcPr>
          <w:p w14:paraId="47DF32C1" w14:textId="77777777" w:rsidR="00F93A76" w:rsidRDefault="00124769">
            <w:pPr>
              <w:spacing w:after="0"/>
              <w:rPr>
                <w:color w:val="000000"/>
              </w:rPr>
            </w:pPr>
            <w:r>
              <w:rPr>
                <w:color w:val="000000"/>
              </w:rPr>
              <w:t>133</w:t>
            </w:r>
          </w:p>
        </w:tc>
      </w:tr>
      <w:tr w:rsidR="00F93A76" w14:paraId="0496D1E8" w14:textId="77777777">
        <w:trPr>
          <w:trHeight w:val="155"/>
          <w:jc w:val="center"/>
        </w:trPr>
        <w:tc>
          <w:tcPr>
            <w:tcW w:w="567" w:type="dxa"/>
            <w:vAlign w:val="center"/>
          </w:tcPr>
          <w:p w14:paraId="2E547161" w14:textId="77777777" w:rsidR="00F93A76" w:rsidRDefault="00124769">
            <w:pPr>
              <w:spacing w:after="0"/>
              <w:jc w:val="center"/>
              <w:rPr>
                <w:color w:val="000000"/>
              </w:rPr>
            </w:pPr>
            <w:r>
              <w:rPr>
                <w:color w:val="000000"/>
              </w:rPr>
              <w:t>5</w:t>
            </w:r>
          </w:p>
        </w:tc>
        <w:tc>
          <w:tcPr>
            <w:tcW w:w="3833" w:type="dxa"/>
            <w:vAlign w:val="bottom"/>
          </w:tcPr>
          <w:p w14:paraId="788E552D" w14:textId="77777777" w:rsidR="00F93A76" w:rsidRDefault="00124769">
            <w:pPr>
              <w:spacing w:after="0"/>
              <w:rPr>
                <w:color w:val="000000"/>
              </w:rPr>
            </w:pPr>
            <w:r>
              <w:rPr>
                <w:color w:val="000000"/>
              </w:rPr>
              <w:t>Cabe Hijau</w:t>
            </w:r>
          </w:p>
        </w:tc>
        <w:tc>
          <w:tcPr>
            <w:tcW w:w="3255" w:type="dxa"/>
            <w:vAlign w:val="center"/>
          </w:tcPr>
          <w:p w14:paraId="07668F5F" w14:textId="77777777" w:rsidR="00F93A76" w:rsidRDefault="00124769">
            <w:pPr>
              <w:spacing w:after="0"/>
              <w:rPr>
                <w:color w:val="000000"/>
              </w:rPr>
            </w:pPr>
            <w:r>
              <w:rPr>
                <w:color w:val="000000"/>
              </w:rPr>
              <w:t>161</w:t>
            </w:r>
          </w:p>
        </w:tc>
      </w:tr>
      <w:tr w:rsidR="00F93A76" w14:paraId="43B79A1E" w14:textId="77777777">
        <w:trPr>
          <w:trHeight w:val="155"/>
          <w:jc w:val="center"/>
        </w:trPr>
        <w:tc>
          <w:tcPr>
            <w:tcW w:w="567" w:type="dxa"/>
            <w:vAlign w:val="center"/>
          </w:tcPr>
          <w:p w14:paraId="28FF7312" w14:textId="77777777" w:rsidR="00F93A76" w:rsidRDefault="00124769">
            <w:pPr>
              <w:spacing w:after="0"/>
              <w:jc w:val="center"/>
              <w:rPr>
                <w:color w:val="000000"/>
              </w:rPr>
            </w:pPr>
            <w:r>
              <w:rPr>
                <w:color w:val="000000"/>
              </w:rPr>
              <w:t>6</w:t>
            </w:r>
          </w:p>
        </w:tc>
        <w:tc>
          <w:tcPr>
            <w:tcW w:w="3833" w:type="dxa"/>
            <w:vAlign w:val="bottom"/>
          </w:tcPr>
          <w:p w14:paraId="6AEE3F72" w14:textId="77777777" w:rsidR="00F93A76" w:rsidRDefault="00124769">
            <w:pPr>
              <w:spacing w:after="0"/>
              <w:rPr>
                <w:color w:val="000000"/>
              </w:rPr>
            </w:pPr>
            <w:r>
              <w:rPr>
                <w:color w:val="000000"/>
              </w:rPr>
              <w:t xml:space="preserve">Jagung </w:t>
            </w:r>
          </w:p>
        </w:tc>
        <w:tc>
          <w:tcPr>
            <w:tcW w:w="3255" w:type="dxa"/>
            <w:vAlign w:val="center"/>
          </w:tcPr>
          <w:p w14:paraId="5104E44F" w14:textId="77777777" w:rsidR="00F93A76" w:rsidRDefault="00124769">
            <w:pPr>
              <w:spacing w:after="0"/>
              <w:rPr>
                <w:color w:val="000000"/>
              </w:rPr>
            </w:pPr>
            <w:r>
              <w:rPr>
                <w:color w:val="000000"/>
              </w:rPr>
              <w:t>150</w:t>
            </w:r>
          </w:p>
        </w:tc>
      </w:tr>
      <w:tr w:rsidR="00F93A76" w14:paraId="7AB03380" w14:textId="77777777">
        <w:trPr>
          <w:trHeight w:val="155"/>
          <w:jc w:val="center"/>
        </w:trPr>
        <w:tc>
          <w:tcPr>
            <w:tcW w:w="567" w:type="dxa"/>
            <w:vAlign w:val="center"/>
          </w:tcPr>
          <w:p w14:paraId="75A04E8E" w14:textId="77777777" w:rsidR="00F93A76" w:rsidRDefault="00124769">
            <w:pPr>
              <w:spacing w:after="0"/>
              <w:jc w:val="center"/>
              <w:rPr>
                <w:color w:val="000000"/>
              </w:rPr>
            </w:pPr>
            <w:r>
              <w:rPr>
                <w:color w:val="000000"/>
              </w:rPr>
              <w:t>7</w:t>
            </w:r>
          </w:p>
        </w:tc>
        <w:tc>
          <w:tcPr>
            <w:tcW w:w="3833" w:type="dxa"/>
            <w:vAlign w:val="bottom"/>
          </w:tcPr>
          <w:p w14:paraId="21F29FBD" w14:textId="77777777" w:rsidR="00F93A76" w:rsidRDefault="00124769">
            <w:pPr>
              <w:spacing w:after="0"/>
              <w:rPr>
                <w:color w:val="000000"/>
              </w:rPr>
            </w:pPr>
            <w:r>
              <w:rPr>
                <w:color w:val="000000"/>
              </w:rPr>
              <w:t>Jahe</w:t>
            </w:r>
          </w:p>
        </w:tc>
        <w:tc>
          <w:tcPr>
            <w:tcW w:w="3255" w:type="dxa"/>
            <w:vAlign w:val="center"/>
          </w:tcPr>
          <w:p w14:paraId="73E6DCC4" w14:textId="77777777" w:rsidR="00F93A76" w:rsidRDefault="00124769">
            <w:pPr>
              <w:spacing w:after="0"/>
              <w:rPr>
                <w:color w:val="000000"/>
              </w:rPr>
            </w:pPr>
            <w:r>
              <w:rPr>
                <w:color w:val="000000"/>
              </w:rPr>
              <w:t>141</w:t>
            </w:r>
          </w:p>
        </w:tc>
      </w:tr>
      <w:tr w:rsidR="00F93A76" w14:paraId="4572C1C9" w14:textId="77777777">
        <w:trPr>
          <w:trHeight w:val="155"/>
          <w:jc w:val="center"/>
        </w:trPr>
        <w:tc>
          <w:tcPr>
            <w:tcW w:w="567" w:type="dxa"/>
            <w:vAlign w:val="center"/>
          </w:tcPr>
          <w:p w14:paraId="54B4AFB5" w14:textId="77777777" w:rsidR="00F93A76" w:rsidRDefault="00124769">
            <w:pPr>
              <w:spacing w:after="0"/>
              <w:jc w:val="center"/>
              <w:rPr>
                <w:color w:val="000000"/>
              </w:rPr>
            </w:pPr>
            <w:r>
              <w:rPr>
                <w:color w:val="000000"/>
              </w:rPr>
              <w:t>8</w:t>
            </w:r>
          </w:p>
        </w:tc>
        <w:tc>
          <w:tcPr>
            <w:tcW w:w="3833" w:type="dxa"/>
            <w:vAlign w:val="bottom"/>
          </w:tcPr>
          <w:p w14:paraId="32C5967C" w14:textId="77777777" w:rsidR="00F93A76" w:rsidRDefault="00124769">
            <w:pPr>
              <w:spacing w:after="0"/>
              <w:rPr>
                <w:color w:val="000000"/>
              </w:rPr>
            </w:pPr>
            <w:r>
              <w:rPr>
                <w:color w:val="000000"/>
              </w:rPr>
              <w:t>Kembang Kol</w:t>
            </w:r>
          </w:p>
        </w:tc>
        <w:tc>
          <w:tcPr>
            <w:tcW w:w="3255" w:type="dxa"/>
            <w:vAlign w:val="center"/>
          </w:tcPr>
          <w:p w14:paraId="612AE3D1" w14:textId="77777777" w:rsidR="00F93A76" w:rsidRDefault="00124769">
            <w:pPr>
              <w:spacing w:after="0"/>
              <w:rPr>
                <w:color w:val="000000"/>
              </w:rPr>
            </w:pPr>
            <w:r>
              <w:rPr>
                <w:color w:val="000000"/>
              </w:rPr>
              <w:t>156</w:t>
            </w:r>
          </w:p>
        </w:tc>
      </w:tr>
      <w:tr w:rsidR="00F93A76" w14:paraId="4504577A" w14:textId="77777777">
        <w:trPr>
          <w:trHeight w:val="155"/>
          <w:jc w:val="center"/>
        </w:trPr>
        <w:tc>
          <w:tcPr>
            <w:tcW w:w="567" w:type="dxa"/>
            <w:vAlign w:val="center"/>
          </w:tcPr>
          <w:p w14:paraId="5E811555" w14:textId="77777777" w:rsidR="00F93A76" w:rsidRDefault="00124769">
            <w:pPr>
              <w:spacing w:after="0"/>
              <w:jc w:val="center"/>
              <w:rPr>
                <w:color w:val="000000"/>
              </w:rPr>
            </w:pPr>
            <w:r>
              <w:rPr>
                <w:color w:val="000000"/>
              </w:rPr>
              <w:t>9</w:t>
            </w:r>
          </w:p>
        </w:tc>
        <w:tc>
          <w:tcPr>
            <w:tcW w:w="3833" w:type="dxa"/>
            <w:vAlign w:val="bottom"/>
          </w:tcPr>
          <w:p w14:paraId="191C4B80" w14:textId="77777777" w:rsidR="00F93A76" w:rsidRDefault="00124769">
            <w:pPr>
              <w:spacing w:after="0"/>
              <w:rPr>
                <w:color w:val="000000"/>
              </w:rPr>
            </w:pPr>
            <w:r>
              <w:rPr>
                <w:color w:val="000000"/>
              </w:rPr>
              <w:t>Kentang</w:t>
            </w:r>
          </w:p>
        </w:tc>
        <w:tc>
          <w:tcPr>
            <w:tcW w:w="3255" w:type="dxa"/>
            <w:vAlign w:val="center"/>
          </w:tcPr>
          <w:p w14:paraId="6D893D5F" w14:textId="77777777" w:rsidR="00F93A76" w:rsidRDefault="00124769">
            <w:pPr>
              <w:spacing w:after="0"/>
              <w:rPr>
                <w:color w:val="000000"/>
              </w:rPr>
            </w:pPr>
            <w:r>
              <w:rPr>
                <w:color w:val="000000"/>
              </w:rPr>
              <w:t>129</w:t>
            </w:r>
          </w:p>
        </w:tc>
      </w:tr>
      <w:tr w:rsidR="00F93A76" w14:paraId="10247232" w14:textId="77777777">
        <w:trPr>
          <w:trHeight w:val="155"/>
          <w:jc w:val="center"/>
        </w:trPr>
        <w:tc>
          <w:tcPr>
            <w:tcW w:w="567" w:type="dxa"/>
            <w:vAlign w:val="center"/>
          </w:tcPr>
          <w:p w14:paraId="529CC7CC" w14:textId="77777777" w:rsidR="00F93A76" w:rsidRDefault="00124769">
            <w:pPr>
              <w:spacing w:after="0"/>
              <w:jc w:val="center"/>
              <w:rPr>
                <w:color w:val="000000"/>
              </w:rPr>
            </w:pPr>
            <w:r>
              <w:rPr>
                <w:color w:val="000000"/>
              </w:rPr>
              <w:t>10</w:t>
            </w:r>
          </w:p>
        </w:tc>
        <w:tc>
          <w:tcPr>
            <w:tcW w:w="3833" w:type="dxa"/>
            <w:vAlign w:val="bottom"/>
          </w:tcPr>
          <w:p w14:paraId="63A9CD33" w14:textId="77777777" w:rsidR="00F93A76" w:rsidRDefault="00124769">
            <w:pPr>
              <w:spacing w:after="0"/>
              <w:rPr>
                <w:color w:val="000000"/>
              </w:rPr>
            </w:pPr>
            <w:r>
              <w:rPr>
                <w:color w:val="000000"/>
              </w:rPr>
              <w:t>Paprika</w:t>
            </w:r>
          </w:p>
        </w:tc>
        <w:tc>
          <w:tcPr>
            <w:tcW w:w="3255" w:type="dxa"/>
            <w:vAlign w:val="center"/>
          </w:tcPr>
          <w:p w14:paraId="0432138B" w14:textId="77777777" w:rsidR="00F93A76" w:rsidRDefault="00124769">
            <w:pPr>
              <w:spacing w:after="0"/>
              <w:rPr>
                <w:color w:val="000000"/>
              </w:rPr>
            </w:pPr>
            <w:r>
              <w:rPr>
                <w:color w:val="000000"/>
              </w:rPr>
              <w:t>153</w:t>
            </w:r>
          </w:p>
        </w:tc>
      </w:tr>
      <w:tr w:rsidR="00F93A76" w14:paraId="475D43DA" w14:textId="77777777">
        <w:trPr>
          <w:trHeight w:val="155"/>
          <w:jc w:val="center"/>
        </w:trPr>
        <w:tc>
          <w:tcPr>
            <w:tcW w:w="567" w:type="dxa"/>
            <w:vAlign w:val="center"/>
          </w:tcPr>
          <w:p w14:paraId="613DB291" w14:textId="77777777" w:rsidR="00F93A76" w:rsidRDefault="00124769">
            <w:pPr>
              <w:spacing w:after="0"/>
              <w:jc w:val="center"/>
              <w:rPr>
                <w:color w:val="000000"/>
              </w:rPr>
            </w:pPr>
            <w:r>
              <w:rPr>
                <w:color w:val="000000"/>
              </w:rPr>
              <w:t>11</w:t>
            </w:r>
          </w:p>
        </w:tc>
        <w:tc>
          <w:tcPr>
            <w:tcW w:w="3833" w:type="dxa"/>
            <w:vAlign w:val="bottom"/>
          </w:tcPr>
          <w:p w14:paraId="16F84CAE" w14:textId="77777777" w:rsidR="00F93A76" w:rsidRDefault="00124769">
            <w:pPr>
              <w:spacing w:after="0"/>
              <w:rPr>
                <w:color w:val="000000"/>
              </w:rPr>
            </w:pPr>
            <w:r>
              <w:rPr>
                <w:color w:val="000000"/>
              </w:rPr>
              <w:t>Terong</w:t>
            </w:r>
          </w:p>
        </w:tc>
        <w:tc>
          <w:tcPr>
            <w:tcW w:w="3255" w:type="dxa"/>
            <w:vAlign w:val="center"/>
          </w:tcPr>
          <w:p w14:paraId="4EA2672F" w14:textId="77777777" w:rsidR="00F93A76" w:rsidRDefault="00124769">
            <w:pPr>
              <w:spacing w:after="0"/>
              <w:rPr>
                <w:color w:val="000000"/>
              </w:rPr>
            </w:pPr>
            <w:r>
              <w:rPr>
                <w:color w:val="000000"/>
              </w:rPr>
              <w:t>160</w:t>
            </w:r>
          </w:p>
        </w:tc>
      </w:tr>
      <w:tr w:rsidR="00F93A76" w14:paraId="25C24055" w14:textId="77777777">
        <w:trPr>
          <w:trHeight w:val="155"/>
          <w:jc w:val="center"/>
        </w:trPr>
        <w:tc>
          <w:tcPr>
            <w:tcW w:w="567" w:type="dxa"/>
            <w:vAlign w:val="center"/>
          </w:tcPr>
          <w:p w14:paraId="6000CA80" w14:textId="77777777" w:rsidR="00F93A76" w:rsidRDefault="00124769">
            <w:pPr>
              <w:spacing w:after="0"/>
              <w:jc w:val="center"/>
              <w:rPr>
                <w:color w:val="000000"/>
              </w:rPr>
            </w:pPr>
            <w:r>
              <w:rPr>
                <w:color w:val="000000"/>
              </w:rPr>
              <w:t>12</w:t>
            </w:r>
          </w:p>
        </w:tc>
        <w:tc>
          <w:tcPr>
            <w:tcW w:w="3833" w:type="dxa"/>
            <w:vAlign w:val="bottom"/>
          </w:tcPr>
          <w:p w14:paraId="19657535" w14:textId="77777777" w:rsidR="00F93A76" w:rsidRDefault="00124769">
            <w:pPr>
              <w:spacing w:after="0"/>
              <w:rPr>
                <w:color w:val="000000"/>
              </w:rPr>
            </w:pPr>
            <w:r>
              <w:rPr>
                <w:color w:val="000000"/>
              </w:rPr>
              <w:t>Timun</w:t>
            </w:r>
          </w:p>
        </w:tc>
        <w:tc>
          <w:tcPr>
            <w:tcW w:w="3255" w:type="dxa"/>
            <w:vAlign w:val="center"/>
          </w:tcPr>
          <w:p w14:paraId="644E2A86" w14:textId="77777777" w:rsidR="00F93A76" w:rsidRDefault="00124769">
            <w:pPr>
              <w:spacing w:after="0"/>
              <w:rPr>
                <w:color w:val="000000"/>
              </w:rPr>
            </w:pPr>
            <w:r>
              <w:rPr>
                <w:color w:val="000000"/>
              </w:rPr>
              <w:t>157</w:t>
            </w:r>
          </w:p>
        </w:tc>
      </w:tr>
      <w:tr w:rsidR="00F93A76" w14:paraId="5714F123" w14:textId="77777777">
        <w:trPr>
          <w:trHeight w:val="155"/>
          <w:jc w:val="center"/>
        </w:trPr>
        <w:tc>
          <w:tcPr>
            <w:tcW w:w="567" w:type="dxa"/>
            <w:vAlign w:val="center"/>
          </w:tcPr>
          <w:p w14:paraId="282AB4B4" w14:textId="77777777" w:rsidR="00F93A76" w:rsidRDefault="00124769">
            <w:pPr>
              <w:spacing w:after="0"/>
              <w:jc w:val="center"/>
              <w:rPr>
                <w:color w:val="000000"/>
              </w:rPr>
            </w:pPr>
            <w:r>
              <w:rPr>
                <w:color w:val="000000"/>
              </w:rPr>
              <w:t>13</w:t>
            </w:r>
          </w:p>
        </w:tc>
        <w:tc>
          <w:tcPr>
            <w:tcW w:w="3833" w:type="dxa"/>
            <w:vAlign w:val="bottom"/>
          </w:tcPr>
          <w:p w14:paraId="09631D3C" w14:textId="77777777" w:rsidR="00F93A76" w:rsidRDefault="00124769">
            <w:pPr>
              <w:spacing w:after="0"/>
              <w:rPr>
                <w:color w:val="000000"/>
              </w:rPr>
            </w:pPr>
            <w:r>
              <w:rPr>
                <w:color w:val="000000"/>
              </w:rPr>
              <w:t xml:space="preserve">Tomat </w:t>
            </w:r>
          </w:p>
        </w:tc>
        <w:tc>
          <w:tcPr>
            <w:tcW w:w="3255" w:type="dxa"/>
            <w:vAlign w:val="center"/>
          </w:tcPr>
          <w:p w14:paraId="3A6530FB" w14:textId="77777777" w:rsidR="00F93A76" w:rsidRDefault="00124769">
            <w:pPr>
              <w:spacing w:after="0"/>
              <w:rPr>
                <w:color w:val="000000"/>
              </w:rPr>
            </w:pPr>
            <w:r>
              <w:rPr>
                <w:color w:val="000000"/>
              </w:rPr>
              <w:t>153</w:t>
            </w:r>
          </w:p>
        </w:tc>
      </w:tr>
      <w:tr w:rsidR="00F93A76" w14:paraId="13E9E76A" w14:textId="77777777">
        <w:trPr>
          <w:trHeight w:val="155"/>
          <w:jc w:val="center"/>
        </w:trPr>
        <w:tc>
          <w:tcPr>
            <w:tcW w:w="567" w:type="dxa"/>
            <w:vAlign w:val="center"/>
          </w:tcPr>
          <w:p w14:paraId="5973B164" w14:textId="77777777" w:rsidR="00F93A76" w:rsidRDefault="00124769">
            <w:pPr>
              <w:spacing w:after="0"/>
              <w:jc w:val="center"/>
              <w:rPr>
                <w:color w:val="000000"/>
              </w:rPr>
            </w:pPr>
            <w:r>
              <w:rPr>
                <w:color w:val="000000"/>
              </w:rPr>
              <w:t>14</w:t>
            </w:r>
          </w:p>
        </w:tc>
        <w:tc>
          <w:tcPr>
            <w:tcW w:w="3833" w:type="dxa"/>
            <w:vAlign w:val="bottom"/>
          </w:tcPr>
          <w:p w14:paraId="466935D3" w14:textId="77777777" w:rsidR="00F93A76" w:rsidRDefault="00124769">
            <w:pPr>
              <w:spacing w:after="0"/>
              <w:rPr>
                <w:color w:val="000000"/>
              </w:rPr>
            </w:pPr>
            <w:r>
              <w:rPr>
                <w:color w:val="000000"/>
              </w:rPr>
              <w:t>Wortel</w:t>
            </w:r>
          </w:p>
        </w:tc>
        <w:tc>
          <w:tcPr>
            <w:tcW w:w="3255" w:type="dxa"/>
            <w:vAlign w:val="center"/>
          </w:tcPr>
          <w:p w14:paraId="4D42BA17" w14:textId="77777777" w:rsidR="00F93A76" w:rsidRDefault="00124769">
            <w:pPr>
              <w:spacing w:after="0"/>
              <w:rPr>
                <w:color w:val="000000"/>
              </w:rPr>
            </w:pPr>
            <w:r>
              <w:rPr>
                <w:color w:val="000000"/>
              </w:rPr>
              <w:t>151</w:t>
            </w:r>
          </w:p>
        </w:tc>
      </w:tr>
    </w:tbl>
    <w:p w14:paraId="0F5F85EF" w14:textId="77777777" w:rsidR="00F93A76" w:rsidRDefault="00F93A76">
      <w:pPr>
        <w:jc w:val="both"/>
      </w:pPr>
    </w:p>
    <w:p w14:paraId="5EA1CCAF" w14:textId="77777777" w:rsidR="00F93A76" w:rsidRDefault="00124769">
      <w:pPr>
        <w:pStyle w:val="Heading3"/>
        <w:numPr>
          <w:ilvl w:val="0"/>
          <w:numId w:val="20"/>
        </w:numPr>
        <w:ind w:left="851" w:hanging="851"/>
      </w:pPr>
      <w:bookmarkStart w:id="123" w:name="_Toc142643268"/>
      <w:r>
        <w:t>Prosedur Pengumpulan Data</w:t>
      </w:r>
      <w:bookmarkEnd w:id="123"/>
    </w:p>
    <w:p w14:paraId="00362B85" w14:textId="77777777" w:rsidR="00F93A76" w:rsidRDefault="00124769">
      <w:pPr>
        <w:ind w:firstLine="851"/>
        <w:jc w:val="both"/>
        <w:rPr>
          <w:i/>
          <w:iCs/>
        </w:rPr>
      </w:pPr>
      <w:r>
        <w:t>Prosedur pengumpulan data adalah proses yang dilakukan untuk mengumpulkan data yang akan digunakan dalam penelitian. Disini data diperoleh dengan cara dengan pengambilan gambar sayuran secara langsung oleh peneliti. Data yang diperoleh akan dipilih yang terbaik untuk dijadikan data penelitian.</w:t>
      </w:r>
    </w:p>
    <w:p w14:paraId="39304DE8" w14:textId="77777777" w:rsidR="00F93A76" w:rsidRDefault="00124769">
      <w:pPr>
        <w:pStyle w:val="Heading4"/>
        <w:numPr>
          <w:ilvl w:val="0"/>
          <w:numId w:val="21"/>
        </w:numPr>
        <w:ind w:left="851" w:hanging="851"/>
      </w:pPr>
      <w:r>
        <w:rPr>
          <w:rFonts w:eastAsia="Times New Roman"/>
        </w:rPr>
        <w:t>Data Peneliti Sendiri</w:t>
      </w:r>
    </w:p>
    <w:p w14:paraId="0D2986CA" w14:textId="77777777" w:rsidR="00F93A76" w:rsidRDefault="00124769">
      <w:pPr>
        <w:spacing w:after="0"/>
        <w:ind w:firstLine="851"/>
        <w:jc w:val="both"/>
        <w:rPr>
          <w:color w:val="000000"/>
        </w:rPr>
      </w:pPr>
      <w:r>
        <w:rPr>
          <w:color w:val="000000"/>
        </w:rPr>
        <w:t xml:space="preserve">Data citra sayuran didapatkan dengan cara peneliti membeli bahan sayuran dari Toko Sayuran Mak Kuncung (Ngawen, Jl. Kabupaten, Ngawean, Trihanggo, Kec. Gamping, Kabupaten Sleman, Daerah Istimewa Yogyakarta 55291). Periode pengambilan data citra sayuran dengan data peneliti sendiri memakan waktu 4 hari. </w:t>
      </w:r>
      <w:r>
        <w:rPr>
          <w:color w:val="000000"/>
        </w:rPr>
        <w:lastRenderedPageBreak/>
        <w:t xml:space="preserve">Data citra sayuran diambil menggunakan kamera utama </w:t>
      </w:r>
      <w:r>
        <w:rPr>
          <w:i/>
          <w:iCs/>
          <w:color w:val="000000"/>
        </w:rPr>
        <w:t>smartphone</w:t>
      </w:r>
      <w:r>
        <w:rPr>
          <w:color w:val="000000"/>
        </w:rPr>
        <w:t xml:space="preserve"> VIVO Y19 dengan resolusi 8 Megapixel. Penggunaan kamera dengan resolusi tersebut cukup baik untuk mengambil data citra. Penelitian lain juga menggunakan resolusi yang sama yaitu dilakukan oleh (Rismiyati, 2017) saat melakukan pengambilan data citra tomat menggunakan kamera Canon Ixus 860 IS dengan resolusi 8 Megapixel.</w:t>
      </w:r>
    </w:p>
    <w:p w14:paraId="0D24BC84" w14:textId="77777777" w:rsidR="00F93A76" w:rsidRDefault="00124769">
      <w:pPr>
        <w:keepNext/>
        <w:ind w:firstLine="720"/>
        <w:jc w:val="center"/>
      </w:pPr>
      <w:r>
        <w:rPr>
          <w:noProof/>
          <w:color w:val="000000"/>
          <w:lang w:eastAsia="en-US"/>
        </w:rPr>
        <w:drawing>
          <wp:inline distT="0" distB="0" distL="0" distR="0" wp14:anchorId="47FF4035" wp14:editId="264F083F">
            <wp:extent cx="2263140" cy="2263140"/>
            <wp:effectExtent l="0" t="0" r="0" b="3810"/>
            <wp:docPr id="13991" name="image6.png" descr="vivo Y19 | vivo Indonesia"/>
            <wp:cNvGraphicFramePr/>
            <a:graphic xmlns:a="http://schemas.openxmlformats.org/drawingml/2006/main">
              <a:graphicData uri="http://schemas.openxmlformats.org/drawingml/2006/picture">
                <pic:pic xmlns:pic="http://schemas.openxmlformats.org/drawingml/2006/picture">
                  <pic:nvPicPr>
                    <pic:cNvPr id="13991" name="image6.png" descr="vivo Y19 | vivo Indonesia"/>
                    <pic:cNvPicPr preferRelativeResize="0"/>
                  </pic:nvPicPr>
                  <pic:blipFill>
                    <a:blip r:embed="rId50"/>
                    <a:srcRect/>
                    <a:stretch>
                      <a:fillRect/>
                    </a:stretch>
                  </pic:blipFill>
                  <pic:spPr>
                    <a:xfrm>
                      <a:off x="0" y="0"/>
                      <a:ext cx="2263140" cy="2263140"/>
                    </a:xfrm>
                    <a:prstGeom prst="rect">
                      <a:avLst/>
                    </a:prstGeom>
                  </pic:spPr>
                </pic:pic>
              </a:graphicData>
            </a:graphic>
          </wp:inline>
        </w:drawing>
      </w:r>
    </w:p>
    <w:p w14:paraId="5560D238" w14:textId="77777777" w:rsidR="00F93A76" w:rsidRDefault="00124769">
      <w:pPr>
        <w:pStyle w:val="Caption"/>
        <w:jc w:val="center"/>
        <w:rPr>
          <w:b w:val="0"/>
          <w:bCs/>
          <w:color w:val="000000"/>
        </w:rPr>
      </w:pPr>
      <w:bookmarkStart w:id="124" w:name="_Toc136799525"/>
      <w:r>
        <w:t>Gambar 3.</w:t>
      </w:r>
      <w:r>
        <w:fldChar w:fldCharType="begin"/>
      </w:r>
      <w:r>
        <w:instrText xml:space="preserve"> SEQ Gambar \* ARABIC \r 2 </w:instrText>
      </w:r>
      <w:r>
        <w:fldChar w:fldCharType="separate"/>
      </w:r>
      <w:r w:rsidR="00A8538E">
        <w:rPr>
          <w:noProof/>
        </w:rPr>
        <w:t>2</w:t>
      </w:r>
      <w:r>
        <w:fldChar w:fldCharType="end"/>
      </w:r>
      <w:r>
        <w:t xml:space="preserve"> </w:t>
      </w:r>
      <w:r>
        <w:rPr>
          <w:b w:val="0"/>
          <w:bCs/>
        </w:rPr>
        <w:t>Perangkat yang digunakan untuk pengambilan data citra</w:t>
      </w:r>
      <w:bookmarkEnd w:id="124"/>
    </w:p>
    <w:p w14:paraId="7E6D8602" w14:textId="77777777" w:rsidR="00F93A76" w:rsidRDefault="00124769">
      <w:pPr>
        <w:ind w:firstLine="851"/>
        <w:jc w:val="both"/>
      </w:pPr>
      <w:r>
        <w:t xml:space="preserve">Sebelum dilakukan pengambilan citra, bahan sayuran diletakkan di atas kertas berwarna putih untuk mendapatkan citra dengan background putih. Hal ini dilakukan untuk menyamakan keadaan pada setiap tomat, fokus untuk mendapatkan objek tomat saja pada citra yang akan diambil, serta untuk mendapatkan citra dengan kualitas yang bagus. Pencahayaan juga diperhatikan saat pengambilan citra tomat. Hasil penelitian yang dilakukan oleh </w:t>
      </w:r>
      <w:sdt>
        <w:sdtPr>
          <w:rPr>
            <w:color w:val="000000"/>
          </w:rPr>
          <w:tag w:val="MENDELEY_CITATION_v3_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"/>
          <w:id w:val="-1947304962"/>
          <w:placeholder>
            <w:docPart w:val="DefaultPlaceholder_-1854013440"/>
          </w:placeholder>
        </w:sdtPr>
        <w:sdtEndPr/>
        <w:sdtContent>
          <w:r>
            <w:rPr>
              <w:color w:val="000000"/>
            </w:rPr>
            <w:t>(Zufar et al., 2016)</w:t>
          </w:r>
        </w:sdtContent>
      </w:sdt>
      <w:r>
        <w:t xml:space="preserve"> menunjukkan bahwa pencahayaan pada citra mempengaruhi hasil akurasi saat melakukan deteksi citra. Sehingga pengambilan 14 citra pada penelitian ini dilakukan di ruangan terbuka dengan pencahayaan yang cukup, sehingga citra yang dihasilkan terlihat jelas.</w:t>
      </w:r>
    </w:p>
    <w:p w14:paraId="4ABAE87F" w14:textId="77777777" w:rsidR="00F93A76" w:rsidRDefault="00124769">
      <w:pPr>
        <w:pStyle w:val="Heading2"/>
        <w:numPr>
          <w:ilvl w:val="0"/>
          <w:numId w:val="19"/>
        </w:numPr>
        <w:ind w:left="851" w:hanging="851"/>
      </w:pPr>
      <w:bookmarkStart w:id="125" w:name="_Toc142643269"/>
      <w:r>
        <w:lastRenderedPageBreak/>
        <w:t>Aturan Bisnis (</w:t>
      </w:r>
      <w:r>
        <w:rPr>
          <w:i/>
          <w:iCs/>
        </w:rPr>
        <w:t>business rule</w:t>
      </w:r>
      <w:r>
        <w:t>)</w:t>
      </w:r>
      <w:bookmarkEnd w:id="125"/>
    </w:p>
    <w:p w14:paraId="7F762E05" w14:textId="77777777" w:rsidR="00F93A76" w:rsidRDefault="00124769">
      <w:pPr>
        <w:pStyle w:val="Heading3"/>
        <w:numPr>
          <w:ilvl w:val="0"/>
          <w:numId w:val="22"/>
        </w:numPr>
        <w:ind w:left="851" w:hanging="851"/>
      </w:pPr>
      <w:bookmarkStart w:id="126" w:name="_Toc142643270"/>
      <w:r>
        <w:t>Analisis Sistem Saat ini</w:t>
      </w:r>
      <w:bookmarkEnd w:id="126"/>
    </w:p>
    <w:p w14:paraId="73D06681" w14:textId="77777777" w:rsidR="00F93A76" w:rsidRDefault="00124769">
      <w:pPr>
        <w:ind w:firstLine="851"/>
        <w:jc w:val="both"/>
      </w:pPr>
      <w:bookmarkStart w:id="127" w:name="_Hlk142728330"/>
      <w:r>
        <w:t xml:space="preserve">Sistem yang berjalan saat ini umumnya adalah pengguna jika ingin membuat suatu makanan harus mengetahui nama bahan sayuran dan mengetikkan nama bahan sayuran yang dimiliki di fitur pencarian yang ingin dicari. Cara ini memiliki kekurangan apabila pengguna menginginkan suatu resep makanan tetapi tidak tahu nama bahan sayuran yang dimiliki. Semisal pengguna menginginkan sebuah resep makanan yang bisa dimasak dengan bahan sayuran yang dimiliki oleh pengguna tetapi pengguna tidak mengetahui nama sayurannya, maka pengguna akan kesulitan mencari resep makanan yang bisa dibuat dengan bahan sayuran yang dimilikinya. Berikut gambar diagram sistem rekomendasi resep makanan menggunakan </w:t>
      </w:r>
      <w:r>
        <w:rPr>
          <w:i/>
        </w:rPr>
        <w:t>keyword</w:t>
      </w:r>
      <w:r>
        <w:t xml:space="preserve"> dapat dilihat pada Gambar 3.3</w:t>
      </w:r>
      <w:bookmarkEnd w:id="127"/>
    </w:p>
    <w:p w14:paraId="1CF96A43" w14:textId="77777777" w:rsidR="00F93A76" w:rsidRDefault="00124769">
      <w:pPr>
        <w:keepNext/>
        <w:jc w:val="both"/>
      </w:pPr>
      <w:r>
        <w:rPr>
          <w:noProof/>
          <w:lang w:eastAsia="en-US"/>
        </w:rPr>
        <w:drawing>
          <wp:inline distT="0" distB="0" distL="0" distR="0" wp14:anchorId="40FC2E4E" wp14:editId="258942E0">
            <wp:extent cx="5252085" cy="1812925"/>
            <wp:effectExtent l="0" t="0" r="5715" b="0"/>
            <wp:docPr id="3" name="Picture 3"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ata flow&#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252085" cy="1812925"/>
                    </a:xfrm>
                    <a:prstGeom prst="rect">
                      <a:avLst/>
                    </a:prstGeom>
                  </pic:spPr>
                </pic:pic>
              </a:graphicData>
            </a:graphic>
          </wp:inline>
        </w:drawing>
      </w:r>
    </w:p>
    <w:p w14:paraId="276E4882" w14:textId="77777777" w:rsidR="00F93A76" w:rsidRDefault="00124769">
      <w:pPr>
        <w:pStyle w:val="Caption"/>
        <w:jc w:val="center"/>
        <w:rPr>
          <w:b w:val="0"/>
          <w:bCs/>
        </w:rPr>
      </w:pPr>
      <w:bookmarkStart w:id="128" w:name="_Toc136799526"/>
      <w:bookmarkStart w:id="129" w:name="_Hlk142728367"/>
      <w:r>
        <w:t>Gambar 3.</w:t>
      </w:r>
      <w:r>
        <w:fldChar w:fldCharType="begin"/>
      </w:r>
      <w:r>
        <w:instrText xml:space="preserve"> SEQ Gambar \* ARABIC \r 3</w:instrText>
      </w:r>
      <w:r>
        <w:fldChar w:fldCharType="separate"/>
      </w:r>
      <w:r w:rsidR="00A8538E">
        <w:rPr>
          <w:noProof/>
        </w:rPr>
        <w:t>3</w:t>
      </w:r>
      <w:r>
        <w:fldChar w:fldCharType="end"/>
      </w:r>
      <w:r>
        <w:t xml:space="preserve"> </w:t>
      </w:r>
      <w:r>
        <w:rPr>
          <w:b w:val="0"/>
          <w:bCs/>
        </w:rPr>
        <w:t>Diagram Sistem Pencarian</w:t>
      </w:r>
      <w:bookmarkEnd w:id="128"/>
    </w:p>
    <w:p w14:paraId="4CE07798" w14:textId="77777777" w:rsidR="00F93A76" w:rsidRDefault="00124769">
      <w:pPr>
        <w:pStyle w:val="Heading2"/>
        <w:numPr>
          <w:ilvl w:val="0"/>
          <w:numId w:val="19"/>
        </w:numPr>
        <w:ind w:left="851" w:hanging="851"/>
      </w:pPr>
      <w:bookmarkStart w:id="130" w:name="_Toc142643271"/>
      <w:bookmarkEnd w:id="129"/>
      <w:r>
        <w:t>Tahapan Penelitian</w:t>
      </w:r>
      <w:bookmarkEnd w:id="130"/>
    </w:p>
    <w:p w14:paraId="5A58F04A" w14:textId="77777777" w:rsidR="00F93A76" w:rsidRDefault="00124769">
      <w:pPr>
        <w:ind w:firstLine="851"/>
        <w:jc w:val="both"/>
      </w:pPr>
      <w:bookmarkStart w:id="131" w:name="_Hlk142728513"/>
      <w:r>
        <w:rPr>
          <w:lang w:val="id-ID"/>
        </w:rPr>
        <w:t>Pada penelitian ini terdapat alur atau tahap-tahap yang dilakukan selama pelaksanaan penelitian</w:t>
      </w:r>
      <w:r>
        <w:t>. Adapun alur atau tahap – tahapan penyelesaian masalah pada penelitian ini dapat dilihat pada gambar 3.4</w:t>
      </w:r>
      <w:bookmarkEnd w:id="131"/>
      <w:r>
        <w:t>.</w:t>
      </w:r>
    </w:p>
    <w:p w14:paraId="21071A35" w14:textId="77777777" w:rsidR="00F93A76" w:rsidRDefault="00124769">
      <w:pPr>
        <w:jc w:val="center"/>
      </w:pPr>
      <w:r>
        <w:rPr>
          <w:noProof/>
          <w:lang w:eastAsia="en-US"/>
        </w:rPr>
        <w:lastRenderedPageBreak/>
        <w:drawing>
          <wp:inline distT="0" distB="0" distL="0" distR="0" wp14:anchorId="1DD74B5E" wp14:editId="67730D45">
            <wp:extent cx="4945380" cy="5976620"/>
            <wp:effectExtent l="0" t="0" r="762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953402" cy="5986486"/>
                    </a:xfrm>
                    <a:prstGeom prst="rect">
                      <a:avLst/>
                    </a:prstGeom>
                  </pic:spPr>
                </pic:pic>
              </a:graphicData>
            </a:graphic>
          </wp:inline>
        </w:drawing>
      </w:r>
    </w:p>
    <w:p w14:paraId="28851622" w14:textId="77777777" w:rsidR="00F93A76" w:rsidRDefault="00124769">
      <w:pPr>
        <w:pStyle w:val="Caption"/>
        <w:jc w:val="center"/>
        <w:rPr>
          <w:b w:val="0"/>
          <w:bCs/>
        </w:rPr>
      </w:pPr>
      <w:bookmarkStart w:id="132" w:name="_Toc136799527"/>
      <w:bookmarkStart w:id="133" w:name="_Hlk142728547"/>
      <w:r>
        <w:t>Gambar 3.</w:t>
      </w:r>
      <w:r>
        <w:fldChar w:fldCharType="begin"/>
      </w:r>
      <w:r>
        <w:instrText xml:space="preserve"> SEQ Gambar \* ARABIC \r 4</w:instrText>
      </w:r>
      <w:r>
        <w:fldChar w:fldCharType="separate"/>
      </w:r>
      <w:r w:rsidR="00A8538E">
        <w:rPr>
          <w:noProof/>
        </w:rPr>
        <w:t>4</w:t>
      </w:r>
      <w:r>
        <w:fldChar w:fldCharType="end"/>
      </w:r>
      <w:r>
        <w:t xml:space="preserve"> </w:t>
      </w:r>
      <w:r>
        <w:rPr>
          <w:b w:val="0"/>
          <w:bCs/>
        </w:rPr>
        <w:t>Tahapan Penelitian Tugas Akhir</w:t>
      </w:r>
      <w:bookmarkEnd w:id="132"/>
    </w:p>
    <w:p w14:paraId="14AED6A5" w14:textId="77777777" w:rsidR="00F93A76" w:rsidRDefault="00124769">
      <w:pPr>
        <w:spacing w:after="0"/>
        <w:ind w:firstLine="851"/>
        <w:jc w:val="both"/>
        <w:rPr>
          <w:lang w:val="zh-CN"/>
        </w:rPr>
      </w:pPr>
      <w:bookmarkStart w:id="134" w:name="_Hlk142728572"/>
      <w:bookmarkEnd w:id="133"/>
      <w:r>
        <w:t xml:space="preserve">Pada gambar 3.2 merupakan gambaran kasar dari kerangka pada penelitian ini. </w:t>
      </w:r>
      <w:r>
        <w:rPr>
          <w:lang w:val="zh-CN"/>
        </w:rPr>
        <w:t xml:space="preserve">Kerangka penelitian ini terdapat alur Kondisi awal, Usulan Model, dan Kondisi Akhir. Kondisi awal dari penilitian ini adalah user atau pengguna mencari resep makanan berdasarkan resep makanan yang pengguna ketahui, hal tersebut </w:t>
      </w:r>
      <w:r>
        <w:rPr>
          <w:lang w:val="zh-CN"/>
        </w:rPr>
        <w:lastRenderedPageBreak/>
        <w:t xml:space="preserve">memerlukan pengetahuan luas dari pengguna dalam pengetahuan resep makanan. Jika seperti ini, pengguna yang ingin belajar memasak akan kesulitan mencari resep makan yang sesuai dengan  bahan yang pengguna miliki. </w:t>
      </w:r>
    </w:p>
    <w:p w14:paraId="126D2593" w14:textId="77777777" w:rsidR="00F93A76" w:rsidRDefault="00124769">
      <w:pPr>
        <w:spacing w:after="0"/>
        <w:ind w:firstLine="851"/>
        <w:jc w:val="both"/>
      </w:pPr>
      <w:r>
        <w:t>Untuk menghadapi masalah yang telah dijelaskan pada kondisi awal, peneliti mengusulkan untuk penelitian dengan judul Implementasi Deep Learning Untuk Pengenalan Citra Sayuran Untuk Rekomendasi Resep Makanan Menggunakan Algoritma Convolutional Neural Network (CNN). Implementasi dilakukan dengan 9 tahap penyelesaian studi kasus yang diangkat diantaranya</w:t>
      </w:r>
      <w:bookmarkEnd w:id="134"/>
      <w:r>
        <w:t>:</w:t>
      </w:r>
    </w:p>
    <w:p w14:paraId="004743A2" w14:textId="77777777" w:rsidR="00F93A76" w:rsidRDefault="00124769">
      <w:pPr>
        <w:pStyle w:val="ListParagraph"/>
        <w:numPr>
          <w:ilvl w:val="3"/>
          <w:numId w:val="19"/>
        </w:numPr>
        <w:spacing w:after="0"/>
        <w:ind w:left="851" w:hanging="851"/>
      </w:pPr>
      <w:r>
        <w:t>Menyiapkan Dataset</w:t>
      </w:r>
    </w:p>
    <w:p w14:paraId="48FA5F6A" w14:textId="77777777" w:rsidR="00F93A76" w:rsidRDefault="00124769">
      <w:pPr>
        <w:spacing w:after="0"/>
        <w:ind w:firstLine="851"/>
        <w:jc w:val="both"/>
      </w:pPr>
      <w:bookmarkStart w:id="135" w:name="_Hlk142728625"/>
      <w:r>
        <w:t>Dalam proses penyiapan dataset, ada 3 hal yang dilakukan. Pertama, mengambil gambar bahan sayuran dengan menggunakan smartphone peneliti. Setelah gambar sudah dikumpulkan, lalu menyimpan data gambar pada folder dataset pada penyimpanan lokal komputer. Kedua, mengunduh dataset dari situs kaggle ke penyimpanan lokal komputer. Mengunduh dataset dari kaggle dapat dilakukan dengan menekan tombol unduh yang telah disediakan oleh kaggle, setelah terunduh maka dataset akan berupa file zip dan selanjutnya adalah melakukan ekstraksi dataset agar dataset bisa diolah. Ketiga, melakukan seleksi dataset pada folder dataset gambar sayuran yang diambil oleh peneliti sendiri dan dataset pada folder dataset gambar sayuran dari kaggle. Setelah diseleksi, maka dikumpulkan dalam satu folder dataset final agar menjadi dataset untuk membangun model machine learning. Terakhir, dataset final di upload ke Google Drive</w:t>
      </w:r>
      <w:bookmarkEnd w:id="135"/>
      <w:r>
        <w:t>.</w:t>
      </w:r>
    </w:p>
    <w:p w14:paraId="482B3CE0" w14:textId="77777777" w:rsidR="00F93A76" w:rsidRDefault="00124769">
      <w:pPr>
        <w:pStyle w:val="ListParagraph"/>
        <w:numPr>
          <w:ilvl w:val="3"/>
          <w:numId w:val="19"/>
        </w:numPr>
        <w:spacing w:after="0"/>
        <w:ind w:left="851" w:hanging="851"/>
      </w:pPr>
      <w:bookmarkStart w:id="136" w:name="_Hlk142728640"/>
      <w:r>
        <w:t>Pemahaman Data</w:t>
      </w:r>
    </w:p>
    <w:p w14:paraId="3DCB3DA9" w14:textId="77777777" w:rsidR="00F93A76" w:rsidRDefault="00124769">
      <w:pPr>
        <w:ind w:firstLine="851"/>
        <w:jc w:val="both"/>
      </w:pPr>
      <w:bookmarkStart w:id="137" w:name="_Hlk142728693"/>
      <w:r>
        <w:t>Setelah dataset dilakukan proses menyiapkan dataset lalu dilakukan sebuah proses pemahaman data (data understanding) untuk mengetahui struktur dari dataset tersebut. Dari dataset yang sudah diupload pada Google Drive didapatkan sebuah struktur yaitu terdapat 14 kategori bahan sayuran yang memiliki jumlah yang bervariasi. Pemahaman data juga dilakukan visualisasi jumlah data, agar dapat melihat perbedaan jumlah dari setiap kategori</w:t>
      </w:r>
      <w:bookmarkEnd w:id="136"/>
      <w:bookmarkEnd w:id="137"/>
      <w:r>
        <w:t>.</w:t>
      </w:r>
    </w:p>
    <w:p w14:paraId="39093F88" w14:textId="77777777" w:rsidR="00F93A76" w:rsidRDefault="00124769">
      <w:pPr>
        <w:pStyle w:val="ListParagraph"/>
        <w:numPr>
          <w:ilvl w:val="3"/>
          <w:numId w:val="19"/>
        </w:numPr>
        <w:spacing w:after="0"/>
        <w:ind w:left="851" w:hanging="851"/>
      </w:pPr>
      <w:r>
        <w:lastRenderedPageBreak/>
        <w:t>Persiapan Data</w:t>
      </w:r>
    </w:p>
    <w:p w14:paraId="32D714A8" w14:textId="77777777" w:rsidR="00F93A76" w:rsidRDefault="00124769">
      <w:pPr>
        <w:ind w:firstLine="851"/>
        <w:jc w:val="both"/>
      </w:pPr>
      <w:bookmarkStart w:id="138" w:name="_Hlk142728713"/>
      <w:r>
        <w:t xml:space="preserve">Dataset yang sudah disiapkan akan dilakukan proses </w:t>
      </w:r>
      <w:r>
        <w:rPr>
          <w:i/>
        </w:rPr>
        <w:t>preprocessing</w:t>
      </w:r>
      <w:r>
        <w:t xml:space="preserve"> data terlebih dahulu agar meningkatkan performa dari proses pembelajaran model. Pertama data gambar di ubah resolusinya menjadi 224x224 lalu data di dibagi menjadi data </w:t>
      </w:r>
      <w:r>
        <w:rPr>
          <w:i/>
        </w:rPr>
        <w:t>train</w:t>
      </w:r>
      <w:r>
        <w:t xml:space="preserve"> dan data </w:t>
      </w:r>
      <w:r>
        <w:rPr>
          <w:i/>
        </w:rPr>
        <w:t xml:space="preserve">validation </w:t>
      </w:r>
      <w:r>
        <w:t>dengan rasio sebesar 7:3 (70% data</w:t>
      </w:r>
      <w:r>
        <w:rPr>
          <w:i/>
        </w:rPr>
        <w:t xml:space="preserve"> train </w:t>
      </w:r>
      <w:r>
        <w:t xml:space="preserve">dan 30% data </w:t>
      </w:r>
      <w:r>
        <w:rPr>
          <w:i/>
        </w:rPr>
        <w:t>validation</w:t>
      </w:r>
      <w:r>
        <w:t>). Data akan dilakukan standarisasi dimensi dan dilakukan augmentasi data agar mendapatkan banyak sampel data dengan bentuk yang berbeda-beda, data akan menjadi 3-4 kali lipat dari data sebelumnya</w:t>
      </w:r>
      <w:bookmarkEnd w:id="138"/>
      <w:r>
        <w:t>.</w:t>
      </w:r>
    </w:p>
    <w:p w14:paraId="0040391E" w14:textId="77777777" w:rsidR="00F93A76" w:rsidRDefault="00124769">
      <w:pPr>
        <w:pStyle w:val="ListParagraph"/>
        <w:numPr>
          <w:ilvl w:val="3"/>
          <w:numId w:val="19"/>
        </w:numPr>
        <w:spacing w:after="0"/>
        <w:ind w:left="851" w:hanging="851"/>
      </w:pPr>
      <w:r>
        <w:t>Pembuatan Model</w:t>
      </w:r>
    </w:p>
    <w:p w14:paraId="3ADBDD56" w14:textId="77777777" w:rsidR="00F93A76" w:rsidRDefault="00124769">
      <w:pPr>
        <w:ind w:firstLine="851"/>
        <w:jc w:val="both"/>
      </w:pPr>
      <w:bookmarkStart w:id="139" w:name="_Hlk142728733"/>
      <w:bookmarkStart w:id="140" w:name="_Hlk135732009"/>
      <w:r>
        <w:t>Dalam pembuatan model akan dilakukan dengan dua cara yaitu, cara pertama merancang arsitektur model yang diusulkan tidak menggunakan pre-</w:t>
      </w:r>
      <w:r>
        <w:rPr>
          <w:i/>
        </w:rPr>
        <w:t xml:space="preserve">trained </w:t>
      </w:r>
      <w:r>
        <w:t>model dan cara kedua yaitu memanfaatkan beberapa model pre-</w:t>
      </w:r>
      <w:r>
        <w:rPr>
          <w:i/>
        </w:rPr>
        <w:t>trained</w:t>
      </w:r>
      <w:r>
        <w:t xml:space="preserve"> untuk melakukan </w:t>
      </w:r>
      <w:r>
        <w:rPr>
          <w:i/>
        </w:rPr>
        <w:t>transfer learning</w:t>
      </w:r>
      <w:r>
        <w:t xml:space="preserve"> dalam perancangan arsitektur model diantara lain model arsitektur yang digunakan adalah MobileNetV2, VGG16 dan ResNet50. Berikut arsitektur model yang diusulkan tidak menggunakan pre-</w:t>
      </w:r>
      <w:r>
        <w:rPr>
          <w:i/>
        </w:rPr>
        <w:t xml:space="preserve">trained </w:t>
      </w:r>
      <w:r>
        <w:t>model dapat dilihat pada Gambar 3.5</w:t>
      </w:r>
      <w:bookmarkEnd w:id="139"/>
      <w:r>
        <w:t>.</w:t>
      </w:r>
    </w:p>
    <w:bookmarkEnd w:id="140"/>
    <w:p w14:paraId="1FC6F0E1" w14:textId="77777777" w:rsidR="00F93A76" w:rsidRDefault="00124769">
      <w:pPr>
        <w:keepNext/>
        <w:jc w:val="center"/>
      </w:pPr>
      <w:r>
        <w:rPr>
          <w:noProof/>
          <w:lang w:eastAsia="en-US"/>
        </w:rPr>
        <w:lastRenderedPageBreak/>
        <w:drawing>
          <wp:inline distT="0" distB="0" distL="0" distR="0" wp14:anchorId="43D0EBC7" wp14:editId="40F217B8">
            <wp:extent cx="1650365" cy="629475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50591" cy="6295112"/>
                    </a:xfrm>
                    <a:prstGeom prst="rect">
                      <a:avLst/>
                    </a:prstGeom>
                  </pic:spPr>
                </pic:pic>
              </a:graphicData>
            </a:graphic>
          </wp:inline>
        </w:drawing>
      </w:r>
    </w:p>
    <w:p w14:paraId="2E13B84A" w14:textId="77777777" w:rsidR="00F93A76" w:rsidRDefault="00124769">
      <w:pPr>
        <w:pStyle w:val="Caption"/>
        <w:jc w:val="center"/>
        <w:rPr>
          <w:b w:val="0"/>
          <w:bCs/>
        </w:rPr>
      </w:pPr>
      <w:bookmarkStart w:id="141" w:name="_Toc136799528"/>
      <w:r>
        <w:t>Gambar 3.</w:t>
      </w:r>
      <w:r>
        <w:fldChar w:fldCharType="begin"/>
      </w:r>
      <w:r>
        <w:instrText xml:space="preserve"> SEQ Gambar \* ARABIC \r 5</w:instrText>
      </w:r>
      <w:r>
        <w:fldChar w:fldCharType="separate"/>
      </w:r>
      <w:r w:rsidR="00A8538E">
        <w:rPr>
          <w:noProof/>
        </w:rPr>
        <w:t>5</w:t>
      </w:r>
      <w:r>
        <w:fldChar w:fldCharType="end"/>
      </w:r>
      <w:r>
        <w:t xml:space="preserve"> </w:t>
      </w:r>
      <w:r>
        <w:rPr>
          <w:b w:val="0"/>
          <w:bCs/>
        </w:rPr>
        <w:t>Arsitektur Model yang diusulkan</w:t>
      </w:r>
      <w:bookmarkEnd w:id="141"/>
    </w:p>
    <w:p w14:paraId="4591AC79" w14:textId="77777777" w:rsidR="00F93A76" w:rsidRDefault="00124769">
      <w:pPr>
        <w:ind w:firstLine="851"/>
        <w:jc w:val="both"/>
      </w:pPr>
      <w:r>
        <w:t>Berikut merupakan penjelasan mengenai arsitektur yang diusulkan atau tidak memanfaatkan pre-</w:t>
      </w:r>
      <w:r>
        <w:rPr>
          <w:i/>
        </w:rPr>
        <w:t>trained</w:t>
      </w:r>
      <w:r>
        <w:t xml:space="preserve"> model atau </w:t>
      </w:r>
      <w:r>
        <w:rPr>
          <w:i/>
        </w:rPr>
        <w:t>transfer</w:t>
      </w:r>
      <w:r>
        <w:t xml:space="preserve"> </w:t>
      </w:r>
      <w:r>
        <w:rPr>
          <w:i/>
        </w:rPr>
        <w:t>learning</w:t>
      </w:r>
      <w:r>
        <w:t xml:space="preserve"> yang terdapat pada Gambar 3.5:</w:t>
      </w:r>
    </w:p>
    <w:p w14:paraId="009283A4" w14:textId="77777777" w:rsidR="00F93A76" w:rsidRDefault="00124769">
      <w:pPr>
        <w:pStyle w:val="ListParagraph"/>
        <w:numPr>
          <w:ilvl w:val="1"/>
          <w:numId w:val="23"/>
        </w:numPr>
        <w:ind w:left="851" w:hanging="851"/>
        <w:jc w:val="both"/>
      </w:pPr>
      <w:r>
        <w:lastRenderedPageBreak/>
        <w:t xml:space="preserve">Gambar input yang digunakan yaitu 224x224 piksel dengan jenis gambar RGB atau dengan 3 </w:t>
      </w:r>
      <w:r>
        <w:rPr>
          <w:i/>
          <w:iCs/>
        </w:rPr>
        <w:t>channel</w:t>
      </w:r>
      <w:r>
        <w:t xml:space="preserve"> warna. Data gambar akan dikonversi untuk  mendapatkan nilai </w:t>
      </w:r>
      <w:r>
        <w:rPr>
          <w:i/>
          <w:iCs/>
        </w:rPr>
        <w:t xml:space="preserve">feature </w:t>
      </w:r>
      <w:r>
        <w:t xml:space="preserve"> sebagai </w:t>
      </w:r>
      <w:r>
        <w:rPr>
          <w:i/>
          <w:iCs/>
        </w:rPr>
        <w:t>inputan</w:t>
      </w:r>
      <w:r>
        <w:t xml:space="preserve"> untuk </w:t>
      </w:r>
      <w:r>
        <w:rPr>
          <w:i/>
          <w:iCs/>
        </w:rPr>
        <w:t>neural network</w:t>
      </w:r>
      <w:r>
        <w:t>.</w:t>
      </w:r>
    </w:p>
    <w:p w14:paraId="0FD0CA5A" w14:textId="77777777" w:rsidR="00F93A76" w:rsidRDefault="00124769">
      <w:pPr>
        <w:pStyle w:val="ListParagraph"/>
        <w:numPr>
          <w:ilvl w:val="1"/>
          <w:numId w:val="23"/>
        </w:numPr>
        <w:ind w:left="851" w:hanging="851"/>
        <w:jc w:val="both"/>
      </w:pPr>
      <w:r>
        <w:t xml:space="preserve">Terdapat 3 </w:t>
      </w:r>
      <w:r>
        <w:rPr>
          <w:i/>
          <w:iCs/>
        </w:rPr>
        <w:t xml:space="preserve">layer </w:t>
      </w:r>
      <w:r>
        <w:t xml:space="preserve">konvolusi dengan diantaranya memiliki ukuran kernel sama dan banyak </w:t>
      </w:r>
      <w:r>
        <w:rPr>
          <w:i/>
          <w:iCs/>
        </w:rPr>
        <w:t xml:space="preserve">filter </w:t>
      </w:r>
      <w:r>
        <w:t xml:space="preserve">yang digunakan untuk konvolusi pertama sebanyak 128 </w:t>
      </w:r>
      <w:r>
        <w:rPr>
          <w:i/>
          <w:iCs/>
        </w:rPr>
        <w:t>filter</w:t>
      </w:r>
      <w:r>
        <w:t xml:space="preserve">, konvolusi kedua sebanyak 64 </w:t>
      </w:r>
      <w:r>
        <w:rPr>
          <w:i/>
          <w:iCs/>
        </w:rPr>
        <w:t>filter</w:t>
      </w:r>
      <w:r>
        <w:t xml:space="preserve">, konvolusi ketiga sebanyak 32 </w:t>
      </w:r>
      <w:r>
        <w:rPr>
          <w:i/>
          <w:iCs/>
        </w:rPr>
        <w:t>filter</w:t>
      </w:r>
      <w:r>
        <w:t>.</w:t>
      </w:r>
    </w:p>
    <w:p w14:paraId="57EF92C5" w14:textId="77777777" w:rsidR="00F93A76" w:rsidRDefault="00124769">
      <w:pPr>
        <w:pStyle w:val="ListParagraph"/>
        <w:numPr>
          <w:ilvl w:val="1"/>
          <w:numId w:val="23"/>
        </w:numPr>
        <w:ind w:left="851" w:hanging="851"/>
        <w:jc w:val="both"/>
      </w:pPr>
      <w:r>
        <w:t>Convolution pada layer pertama memiliki ukuran kernel 3x3 dengan filter sebanyak 128 dengan aktifasi fungsi relu.</w:t>
      </w:r>
    </w:p>
    <w:p w14:paraId="1CDE7E20" w14:textId="77777777" w:rsidR="00F93A76" w:rsidRDefault="00124769">
      <w:pPr>
        <w:pStyle w:val="ListParagraph"/>
        <w:numPr>
          <w:ilvl w:val="1"/>
          <w:numId w:val="23"/>
        </w:numPr>
        <w:ind w:left="851" w:hanging="851"/>
        <w:jc w:val="both"/>
      </w:pPr>
      <w:r>
        <w:t xml:space="preserve">Gambar akan di cari nilai maksimal pada setiap pixel yang dilalui oleh kernel pooling layer dengan ukuran 2 x 2. </w:t>
      </w:r>
    </w:p>
    <w:p w14:paraId="1E9958A9" w14:textId="77777777" w:rsidR="00F93A76" w:rsidRDefault="00124769">
      <w:pPr>
        <w:pStyle w:val="ListParagraph"/>
        <w:numPr>
          <w:ilvl w:val="1"/>
          <w:numId w:val="23"/>
        </w:numPr>
        <w:ind w:left="851" w:hanging="851"/>
        <w:jc w:val="both"/>
      </w:pPr>
      <w:r>
        <w:t xml:space="preserve">Pada layer kedua gambar akan di konvolusi dengan ukuran kernel 3 x 3 dan filter sebanyak 64 dengan aktifasi fungsi relu. </w:t>
      </w:r>
    </w:p>
    <w:p w14:paraId="7BEB065C" w14:textId="77777777" w:rsidR="00F93A76" w:rsidRDefault="00124769">
      <w:pPr>
        <w:pStyle w:val="ListParagraph"/>
        <w:numPr>
          <w:ilvl w:val="1"/>
          <w:numId w:val="23"/>
        </w:numPr>
        <w:ind w:left="851" w:hanging="851"/>
        <w:jc w:val="both"/>
      </w:pPr>
      <w:r>
        <w:t xml:space="preserve">Citra pada tahap ini akan diambil nilai maksimalnya menggunakan layer pooling dengan ukuran 2 x 2. </w:t>
      </w:r>
    </w:p>
    <w:p w14:paraId="025FF5C1" w14:textId="77777777" w:rsidR="00F93A76" w:rsidRDefault="00124769">
      <w:pPr>
        <w:pStyle w:val="ListParagraph"/>
        <w:numPr>
          <w:ilvl w:val="1"/>
          <w:numId w:val="23"/>
        </w:numPr>
        <w:ind w:left="851" w:hanging="851"/>
        <w:jc w:val="both"/>
      </w:pPr>
      <w:r>
        <w:t xml:space="preserve">Pada layer ketiga gambar akan di konvolusi dengan ukuran kernel 3 x 3 dan filter sebanyak 32 dengan aktifasi fungsi relu. </w:t>
      </w:r>
    </w:p>
    <w:p w14:paraId="3663AA2E" w14:textId="77777777" w:rsidR="00F93A76" w:rsidRDefault="00124769">
      <w:pPr>
        <w:pStyle w:val="ListParagraph"/>
        <w:numPr>
          <w:ilvl w:val="1"/>
          <w:numId w:val="23"/>
        </w:numPr>
        <w:ind w:left="851" w:hanging="851"/>
        <w:jc w:val="both"/>
      </w:pPr>
      <w:r>
        <w:t>Citra pada tahap ini akan diambil nilai maksimalnya menggunakan layer pooling dengan ukuran 2 x 2.</w:t>
      </w:r>
    </w:p>
    <w:p w14:paraId="288481FA" w14:textId="77777777" w:rsidR="00F93A76" w:rsidRDefault="00124769">
      <w:pPr>
        <w:pStyle w:val="ListParagraph"/>
        <w:numPr>
          <w:ilvl w:val="1"/>
          <w:numId w:val="23"/>
        </w:numPr>
        <w:ind w:left="851" w:hanging="851"/>
        <w:jc w:val="both"/>
      </w:pPr>
      <w:r>
        <w:t>Sebelum diubah menjadi vector, citra akan diolah dengan layer batch normalization dan menggunakan layer sebesar 0.2 atau 20%.</w:t>
      </w:r>
    </w:p>
    <w:p w14:paraId="7E7B2770" w14:textId="77777777" w:rsidR="00F93A76" w:rsidRDefault="00124769">
      <w:pPr>
        <w:pStyle w:val="ListParagraph"/>
        <w:numPr>
          <w:ilvl w:val="1"/>
          <w:numId w:val="23"/>
        </w:numPr>
        <w:ind w:left="851" w:hanging="851"/>
        <w:jc w:val="both"/>
      </w:pPr>
      <w:r>
        <w:t>Nilai feature seluruh gambar yang sudah di konvolusi akan dijadikan sebuah vektor untuk inputan pada neural network menggunakan flatten.</w:t>
      </w:r>
    </w:p>
    <w:p w14:paraId="55A4E8CD" w14:textId="77777777" w:rsidR="00F93A76" w:rsidRDefault="00124769">
      <w:pPr>
        <w:pStyle w:val="ListParagraph"/>
        <w:numPr>
          <w:ilvl w:val="1"/>
          <w:numId w:val="23"/>
        </w:numPr>
        <w:ind w:left="851" w:hanging="851"/>
        <w:jc w:val="both"/>
      </w:pPr>
      <w:r>
        <w:t>Pada neural network terdapat 2 fully connected layer yang memiliki 512 jumlah neuron dan pada setiap fully connected layer terdapat layer batch normalization dan menggunakan dropout layer sebesar 0.3 atau 30%.</w:t>
      </w:r>
    </w:p>
    <w:p w14:paraId="3283D6B7" w14:textId="77777777" w:rsidR="00F93A76" w:rsidRDefault="00124769">
      <w:pPr>
        <w:pStyle w:val="ListParagraph"/>
        <w:numPr>
          <w:ilvl w:val="1"/>
          <w:numId w:val="23"/>
        </w:numPr>
        <w:ind w:left="851" w:hanging="851"/>
        <w:jc w:val="both"/>
      </w:pPr>
      <w:r>
        <w:t>Lalu yang terakhir ada fungsi aktivasi softmax untuk mendapatkan hasil klasifikasi dari setiap kelas yang ada.</w:t>
      </w:r>
    </w:p>
    <w:p w14:paraId="06D106F2" w14:textId="77777777" w:rsidR="00F93A76" w:rsidRDefault="00124769">
      <w:pPr>
        <w:ind w:firstLine="851"/>
        <w:jc w:val="both"/>
      </w:pPr>
      <w:bookmarkStart w:id="142" w:name="_Hlk142729028"/>
      <w:r>
        <w:lastRenderedPageBreak/>
        <w:t xml:space="preserve">Cara kedua yang digunakan dalam pembuatan model yang diusulkan yaitu memanfaatkan beberapa model </w:t>
      </w:r>
      <w:r>
        <w:rPr>
          <w:i/>
          <w:iCs/>
        </w:rPr>
        <w:t>pre-trained</w:t>
      </w:r>
      <w:r>
        <w:t xml:space="preserve"> untuk melakukan transfer learning. Karena banyak model </w:t>
      </w:r>
      <w:r>
        <w:rPr>
          <w:i/>
          <w:iCs/>
        </w:rPr>
        <w:t>pre-trained</w:t>
      </w:r>
      <w:r>
        <w:t xml:space="preserve"> yang sudah teruji akan performa model yang baik. Beberapa tahap klasifikasi yang di ubah dan disesuaikan dengan output data yang digunakan</w:t>
      </w:r>
      <w:bookmarkEnd w:id="142"/>
      <w:r>
        <w:t>:</w:t>
      </w:r>
    </w:p>
    <w:p w14:paraId="1C042AF0" w14:textId="77777777" w:rsidR="00F93A76" w:rsidRDefault="00124769">
      <w:pPr>
        <w:pStyle w:val="ListParagraph"/>
        <w:widowControl w:val="0"/>
        <w:numPr>
          <w:ilvl w:val="0"/>
          <w:numId w:val="24"/>
        </w:numPr>
        <w:spacing w:after="0"/>
        <w:ind w:left="851" w:hanging="851"/>
        <w:jc w:val="both"/>
      </w:pPr>
      <w:bookmarkStart w:id="143" w:name="_Hlk142729104"/>
      <w:r>
        <w:t xml:space="preserve">Pada proses </w:t>
      </w:r>
      <w:r>
        <w:rPr>
          <w:i/>
        </w:rPr>
        <w:t>transfer</w:t>
      </w:r>
      <w:r>
        <w:t xml:space="preserve"> </w:t>
      </w:r>
      <w:r>
        <w:rPr>
          <w:i/>
        </w:rPr>
        <w:t>learning</w:t>
      </w:r>
      <w:r>
        <w:t xml:space="preserve"> citra akan dilakukan serangkaian proses konvolusi dan </w:t>
      </w:r>
      <w:r>
        <w:rPr>
          <w:i/>
        </w:rPr>
        <w:t>pooling</w:t>
      </w:r>
      <w:r>
        <w:t xml:space="preserve"> sesuai arsitektur </w:t>
      </w:r>
      <w:r>
        <w:rPr>
          <w:i/>
        </w:rPr>
        <w:t>transfer</w:t>
      </w:r>
      <w:r>
        <w:t xml:space="preserve"> </w:t>
      </w:r>
      <w:r>
        <w:rPr>
          <w:i/>
        </w:rPr>
        <w:t>learning</w:t>
      </w:r>
      <w:r>
        <w:t xml:space="preserve"> yang digunakan.</w:t>
      </w:r>
    </w:p>
    <w:p w14:paraId="66EFF56E" w14:textId="77777777" w:rsidR="00F93A76" w:rsidRDefault="00124769">
      <w:pPr>
        <w:pStyle w:val="ListParagraph"/>
        <w:widowControl w:val="0"/>
        <w:numPr>
          <w:ilvl w:val="0"/>
          <w:numId w:val="24"/>
        </w:numPr>
        <w:spacing w:after="0"/>
        <w:ind w:left="851" w:hanging="851"/>
        <w:contextualSpacing w:val="0"/>
        <w:jc w:val="both"/>
      </w:pPr>
      <w:r>
        <w:t xml:space="preserve">Setelah didapatkan </w:t>
      </w:r>
      <w:r>
        <w:rPr>
          <w:i/>
        </w:rPr>
        <w:t>feature</w:t>
      </w:r>
      <w:r>
        <w:t xml:space="preserve"> </w:t>
      </w:r>
      <w:r>
        <w:rPr>
          <w:i/>
        </w:rPr>
        <w:t>map</w:t>
      </w:r>
      <w:r>
        <w:t xml:space="preserve"> dari proses konvolusi yang terdapat pada </w:t>
      </w:r>
      <w:r>
        <w:rPr>
          <w:i/>
        </w:rPr>
        <w:t>base</w:t>
      </w:r>
      <w:r>
        <w:t xml:space="preserve"> arsitektur model </w:t>
      </w:r>
      <w:r>
        <w:rPr>
          <w:i/>
        </w:rPr>
        <w:t>transfer</w:t>
      </w:r>
      <w:r>
        <w:t xml:space="preserve"> </w:t>
      </w:r>
      <w:r>
        <w:rPr>
          <w:i/>
        </w:rPr>
        <w:t>learning</w:t>
      </w:r>
      <w:r>
        <w:t xml:space="preserve"> selanjutnya nilai </w:t>
      </w:r>
      <w:r>
        <w:rPr>
          <w:i/>
        </w:rPr>
        <w:t>feature</w:t>
      </w:r>
      <w:r>
        <w:t xml:space="preserve"> seluruh gambar yang sudah di konvolusi akan dijadikan sebuah </w:t>
      </w:r>
      <w:r>
        <w:rPr>
          <w:i/>
        </w:rPr>
        <w:t>vector</w:t>
      </w:r>
      <w:r>
        <w:t xml:space="preserve"> untuk inputan pada </w:t>
      </w:r>
      <w:r>
        <w:rPr>
          <w:i/>
        </w:rPr>
        <w:t xml:space="preserve">neural network </w:t>
      </w:r>
      <w:r>
        <w:t xml:space="preserve">menggunakan </w:t>
      </w:r>
      <w:r>
        <w:rPr>
          <w:i/>
        </w:rPr>
        <w:t>flatten.</w:t>
      </w:r>
    </w:p>
    <w:p w14:paraId="1EA7584D" w14:textId="77777777" w:rsidR="00F93A76" w:rsidRDefault="00124769">
      <w:pPr>
        <w:pStyle w:val="ListParagraph"/>
        <w:widowControl w:val="0"/>
        <w:numPr>
          <w:ilvl w:val="0"/>
          <w:numId w:val="24"/>
        </w:numPr>
        <w:spacing w:after="0"/>
        <w:ind w:left="851" w:hanging="851"/>
        <w:contextualSpacing w:val="0"/>
        <w:jc w:val="both"/>
      </w:pPr>
      <w:r>
        <w:t xml:space="preserve">Pada </w:t>
      </w:r>
      <w:r>
        <w:rPr>
          <w:i/>
        </w:rPr>
        <w:t>neural</w:t>
      </w:r>
      <w:r>
        <w:t xml:space="preserve"> </w:t>
      </w:r>
      <w:r>
        <w:rPr>
          <w:i/>
        </w:rPr>
        <w:t>network</w:t>
      </w:r>
      <w:r>
        <w:t xml:space="preserve"> terdapat 2 </w:t>
      </w:r>
      <w:r>
        <w:rPr>
          <w:i/>
        </w:rPr>
        <w:t>fully connected layer</w:t>
      </w:r>
      <w:r>
        <w:t xml:space="preserve"> yang memiliki 512 jumlah neuron dan pada setiap </w:t>
      </w:r>
      <w:r>
        <w:rPr>
          <w:i/>
        </w:rPr>
        <w:t xml:space="preserve">fully connected layer </w:t>
      </w:r>
      <w:r>
        <w:t xml:space="preserve">terdapat </w:t>
      </w:r>
      <w:r>
        <w:rPr>
          <w:i/>
        </w:rPr>
        <w:t>layer</w:t>
      </w:r>
      <w:r>
        <w:t xml:space="preserve"> </w:t>
      </w:r>
      <w:r>
        <w:rPr>
          <w:i/>
        </w:rPr>
        <w:t>batch normalization</w:t>
      </w:r>
      <w:r>
        <w:t xml:space="preserve"> dan menggunakan </w:t>
      </w:r>
      <w:r>
        <w:rPr>
          <w:i/>
        </w:rPr>
        <w:t>dropout</w:t>
      </w:r>
      <w:r>
        <w:t xml:space="preserve"> </w:t>
      </w:r>
      <w:r>
        <w:rPr>
          <w:i/>
        </w:rPr>
        <w:t>layer</w:t>
      </w:r>
      <w:r>
        <w:t xml:space="preserve"> sebesar 0.1 atau 10%.</w:t>
      </w:r>
    </w:p>
    <w:p w14:paraId="14F34590" w14:textId="77777777" w:rsidR="00F93A76" w:rsidRDefault="00124769">
      <w:pPr>
        <w:pStyle w:val="ListParagraph"/>
        <w:widowControl w:val="0"/>
        <w:numPr>
          <w:ilvl w:val="0"/>
          <w:numId w:val="24"/>
        </w:numPr>
        <w:ind w:left="851" w:hanging="851"/>
        <w:contextualSpacing w:val="0"/>
        <w:jc w:val="both"/>
      </w:pPr>
      <w:r>
        <w:t>Lalu yang terakhir ada fungsi aktivasi softmax untuk mendapatkan hasil klasifikasi dari setiap kelas yang ada sesuai data yang dilatih nantinya.</w:t>
      </w:r>
      <w:bookmarkEnd w:id="143"/>
    </w:p>
    <w:p w14:paraId="53C052A5" w14:textId="77777777" w:rsidR="00F93A76" w:rsidRDefault="00124769">
      <w:pPr>
        <w:pStyle w:val="ListParagraph"/>
        <w:numPr>
          <w:ilvl w:val="3"/>
          <w:numId w:val="19"/>
        </w:numPr>
        <w:spacing w:after="0"/>
        <w:ind w:left="851" w:hanging="851"/>
      </w:pPr>
      <w:r>
        <w:t>Pelatihan Model</w:t>
      </w:r>
    </w:p>
    <w:p w14:paraId="142F59AA" w14:textId="77777777" w:rsidR="00F93A76" w:rsidRDefault="00124769">
      <w:pPr>
        <w:pStyle w:val="ListParagraph"/>
        <w:ind w:left="0" w:firstLine="851"/>
        <w:jc w:val="both"/>
      </w:pPr>
      <w:bookmarkStart w:id="144" w:name="_Hlk142729168"/>
      <w:r>
        <w:t xml:space="preserve">Pada pelatihan model yang diusulkan, dilakukan pelatihan di </w:t>
      </w:r>
      <w:r>
        <w:rPr>
          <w:i/>
          <w:iCs/>
        </w:rPr>
        <w:t>server</w:t>
      </w:r>
      <w:r>
        <w:t xml:space="preserve"> atau pada website. Pelatihan model bisa dimodifikasi dengan mengubah parameter pelatihan yang tersedia pada halaman website. Di Antara lain parameter yang bisa di modikasi adalah </w:t>
      </w:r>
      <w:r>
        <w:rPr>
          <w:i/>
          <w:iCs/>
        </w:rPr>
        <w:t xml:space="preserve">epoch, </w:t>
      </w:r>
      <w:r>
        <w:t xml:space="preserve">ukuran konvolusi </w:t>
      </w:r>
      <w:r>
        <w:rPr>
          <w:i/>
          <w:iCs/>
        </w:rPr>
        <w:t>layer</w:t>
      </w:r>
      <w:r>
        <w:t xml:space="preserve"> 1, ukuran konvolusi </w:t>
      </w:r>
      <w:r>
        <w:rPr>
          <w:i/>
          <w:iCs/>
        </w:rPr>
        <w:t>layer</w:t>
      </w:r>
      <w:r>
        <w:t xml:space="preserve"> 2, ukuran konvolusi </w:t>
      </w:r>
      <w:r>
        <w:rPr>
          <w:i/>
          <w:iCs/>
        </w:rPr>
        <w:t>layer</w:t>
      </w:r>
      <w:r>
        <w:t xml:space="preserve"> 3, </w:t>
      </w:r>
      <w:r>
        <w:rPr>
          <w:i/>
          <w:iCs/>
        </w:rPr>
        <w:t xml:space="preserve">learning rate </w:t>
      </w:r>
      <w:r>
        <w:t xml:space="preserve">dan </w:t>
      </w:r>
      <w:r>
        <w:rPr>
          <w:i/>
          <w:iCs/>
        </w:rPr>
        <w:t>optimizer.</w:t>
      </w:r>
      <w:r>
        <w:t xml:space="preserve"> Model yang telah dilatih akan disimpan dalam bentuk TFlite</w:t>
      </w:r>
      <w:bookmarkEnd w:id="144"/>
      <w:r>
        <w:t>.</w:t>
      </w:r>
    </w:p>
    <w:p w14:paraId="778F7A70" w14:textId="77777777" w:rsidR="00F93A76" w:rsidRDefault="00124769">
      <w:pPr>
        <w:pStyle w:val="ListParagraph"/>
        <w:numPr>
          <w:ilvl w:val="3"/>
          <w:numId w:val="19"/>
        </w:numPr>
        <w:spacing w:before="240" w:after="0"/>
        <w:ind w:left="851" w:hanging="851"/>
      </w:pPr>
      <w:r>
        <w:t>Evaluasi dan Analisis Model</w:t>
      </w:r>
    </w:p>
    <w:p w14:paraId="565916EB" w14:textId="77777777" w:rsidR="00F93A76" w:rsidRDefault="00124769">
      <w:pPr>
        <w:pStyle w:val="ListParagraph"/>
        <w:ind w:left="0" w:firstLine="851"/>
        <w:jc w:val="both"/>
      </w:pPr>
      <w:bookmarkStart w:id="145" w:name="_Hlk142729191"/>
      <w:r>
        <w:t xml:space="preserve">Setelah model akhir didapatkan akan dilakukan evaluasi dengan data uji untuk mengetahui nilai akurasi, presisi, recall, dan f1-score setiap model. Evaluasi yang dilakukan dengan menggunakan confusion matrix. Setelah dilakukan evaluasi selanjutnya dilakukan analisis dimana dari setiap arsitektur memiliki enam model dan </w:t>
      </w:r>
      <w:r>
        <w:lastRenderedPageBreak/>
        <w:t>dipilih yang memiliki performa terbaik dari nilai akurasi, presisi, recall, dan f1-score untuk dibandingkan nantinya terhadap arsitektur yang ada</w:t>
      </w:r>
      <w:bookmarkEnd w:id="145"/>
      <w:r>
        <w:t>.</w:t>
      </w:r>
    </w:p>
    <w:p w14:paraId="32D11581" w14:textId="77777777" w:rsidR="00F93A76" w:rsidRDefault="00124769">
      <w:pPr>
        <w:pStyle w:val="ListParagraph"/>
        <w:numPr>
          <w:ilvl w:val="3"/>
          <w:numId w:val="19"/>
        </w:numPr>
        <w:spacing w:before="240" w:after="0"/>
        <w:ind w:left="851" w:hanging="851"/>
      </w:pPr>
      <w:r>
        <w:t>Perbandingan Model</w:t>
      </w:r>
    </w:p>
    <w:p w14:paraId="1A32D16E" w14:textId="77777777" w:rsidR="00F93A76" w:rsidRDefault="00124769">
      <w:pPr>
        <w:pStyle w:val="ListParagraph"/>
        <w:ind w:left="0" w:firstLine="851"/>
        <w:jc w:val="both"/>
      </w:pPr>
      <w:bookmarkStart w:id="146" w:name="_Hlk142729213"/>
      <w:r>
        <w:t>Setelah masing-masing arsitektur memiliki model yang terbaik dari hasil evaluasi dan analisis. Kemudian dibandingkan masing-masing model arsitektur diantaranya yaitu model arsitektur yang diusulkan, model arsitektur dengan transfer learning VGG16, dan model arsitektur dengan transfer learning ResNet50. Perbandingan model arsitektur berdasarkan performa nilai akurasi, presisi, recal dan f1-score</w:t>
      </w:r>
      <w:bookmarkEnd w:id="146"/>
      <w:r>
        <w:t>.</w:t>
      </w:r>
    </w:p>
    <w:p w14:paraId="2A991B17" w14:textId="77777777" w:rsidR="00F93A76" w:rsidRDefault="00124769">
      <w:pPr>
        <w:pStyle w:val="ListParagraph"/>
        <w:numPr>
          <w:ilvl w:val="3"/>
          <w:numId w:val="19"/>
        </w:numPr>
        <w:spacing w:before="240"/>
        <w:ind w:left="851" w:hanging="851"/>
      </w:pPr>
      <w:r>
        <w:t>Pembangunan Sistem Rekomendasi Resep Makanan</w:t>
      </w:r>
    </w:p>
    <w:p w14:paraId="4EB108B0" w14:textId="77777777" w:rsidR="00F93A76" w:rsidRDefault="00124769">
      <w:pPr>
        <w:pStyle w:val="ListParagraph"/>
        <w:ind w:left="0" w:firstLine="851"/>
        <w:jc w:val="both"/>
      </w:pPr>
      <w:bookmarkStart w:id="147" w:name="_Hlk142729241"/>
      <w:r>
        <w:t xml:space="preserve">Setelah model yang memiliki performa terbaik didapatkan maka selanjutnya adalah membuat sebuah sistem rekomendasi resep makanan dengan menggunakan Aplikasi FLASK untuk sisi </w:t>
      </w:r>
      <w:r>
        <w:rPr>
          <w:i/>
          <w:iCs/>
        </w:rPr>
        <w:t>admin</w:t>
      </w:r>
      <w:r>
        <w:t xml:space="preserve"> dan Android studio sebagai IDE dalam pembangunan aplikasi untuk sisi pengguna. Flask dan Android studio memiliki banyak sumber daya yang mendukung untuk </w:t>
      </w:r>
      <w:r>
        <w:rPr>
          <w:i/>
          <w:iCs/>
        </w:rPr>
        <w:t>platform</w:t>
      </w:r>
      <w:r>
        <w:t xml:space="preserve"> </w:t>
      </w:r>
      <w:r>
        <w:rPr>
          <w:i/>
          <w:iCs/>
        </w:rPr>
        <w:t>deployment</w:t>
      </w:r>
      <w:r>
        <w:t xml:space="preserve"> model machine learning. Berikut proses pembangunan sistem rekomendasi resep makanan dengan menggunakan citra sayuran</w:t>
      </w:r>
      <w:bookmarkEnd w:id="147"/>
      <w:r>
        <w:t>:</w:t>
      </w:r>
    </w:p>
    <w:p w14:paraId="78A71EC7" w14:textId="77777777" w:rsidR="00F93A76" w:rsidRDefault="00124769">
      <w:pPr>
        <w:pStyle w:val="ListParagraph"/>
        <w:ind w:left="0"/>
        <w:jc w:val="both"/>
      </w:pPr>
      <w:bookmarkStart w:id="148" w:name="_Hlk142729250"/>
      <w:r>
        <w:t>Untuk Admin :</w:t>
      </w:r>
      <w:bookmarkEnd w:id="148"/>
    </w:p>
    <w:p w14:paraId="3E54A623" w14:textId="77777777" w:rsidR="00F93A76" w:rsidRDefault="00124769">
      <w:pPr>
        <w:pStyle w:val="ListParagraph"/>
        <w:widowControl w:val="0"/>
        <w:numPr>
          <w:ilvl w:val="0"/>
          <w:numId w:val="25"/>
        </w:numPr>
        <w:spacing w:after="0"/>
        <w:ind w:left="851" w:hanging="851"/>
        <w:contextualSpacing w:val="0"/>
        <w:jc w:val="both"/>
      </w:pPr>
      <w:bookmarkStart w:id="149" w:name="_Hlk142729257"/>
      <w:r>
        <w:t>Membuat perancangan database untuk sistem rekomendasi resep makanan.</w:t>
      </w:r>
    </w:p>
    <w:p w14:paraId="507671A4" w14:textId="77777777" w:rsidR="00F93A76" w:rsidRDefault="00124769">
      <w:pPr>
        <w:pStyle w:val="ListParagraph"/>
        <w:widowControl w:val="0"/>
        <w:numPr>
          <w:ilvl w:val="0"/>
          <w:numId w:val="25"/>
        </w:numPr>
        <w:spacing w:after="0"/>
        <w:ind w:left="851" w:hanging="851"/>
        <w:contextualSpacing w:val="0"/>
        <w:jc w:val="both"/>
      </w:pPr>
      <w:r>
        <w:t xml:space="preserve">Membuat halaman </w:t>
      </w:r>
      <w:r>
        <w:rPr>
          <w:i/>
          <w:iCs/>
        </w:rPr>
        <w:t>preprocessing</w:t>
      </w:r>
      <w:r>
        <w:t xml:space="preserve"> dan menambahkan data hasil </w:t>
      </w:r>
      <w:r>
        <w:rPr>
          <w:i/>
          <w:iCs/>
        </w:rPr>
        <w:t>preprocessing</w:t>
      </w:r>
      <w:r>
        <w:t xml:space="preserve"> ke basis data.</w:t>
      </w:r>
    </w:p>
    <w:p w14:paraId="6AF2941E" w14:textId="77777777" w:rsidR="00F93A76" w:rsidRDefault="00124769">
      <w:pPr>
        <w:pStyle w:val="ListParagraph"/>
        <w:widowControl w:val="0"/>
        <w:numPr>
          <w:ilvl w:val="0"/>
          <w:numId w:val="25"/>
        </w:numPr>
        <w:spacing w:after="0"/>
        <w:ind w:left="851" w:hanging="851"/>
        <w:contextualSpacing w:val="0"/>
        <w:jc w:val="both"/>
      </w:pPr>
      <w:r>
        <w:t>Membuat halaman data user untuk mengelola data setiap pengguna.</w:t>
      </w:r>
    </w:p>
    <w:p w14:paraId="7729202E" w14:textId="77777777" w:rsidR="00F93A76" w:rsidRDefault="00124769">
      <w:pPr>
        <w:pStyle w:val="ListParagraph"/>
        <w:widowControl w:val="0"/>
        <w:numPr>
          <w:ilvl w:val="0"/>
          <w:numId w:val="25"/>
        </w:numPr>
        <w:spacing w:after="0"/>
        <w:ind w:left="851" w:hanging="851"/>
        <w:contextualSpacing w:val="0"/>
        <w:jc w:val="both"/>
      </w:pPr>
      <w:r>
        <w:t>Membuat halaman data resep untuk mengelola data setiap resep.</w:t>
      </w:r>
    </w:p>
    <w:p w14:paraId="7FC48A74" w14:textId="77777777" w:rsidR="00F93A76" w:rsidRDefault="00124769">
      <w:pPr>
        <w:pStyle w:val="ListParagraph"/>
        <w:widowControl w:val="0"/>
        <w:numPr>
          <w:ilvl w:val="0"/>
          <w:numId w:val="25"/>
        </w:numPr>
        <w:spacing w:after="0"/>
        <w:ind w:left="851" w:hanging="851"/>
        <w:contextualSpacing w:val="0"/>
        <w:jc w:val="both"/>
      </w:pPr>
      <w:r>
        <w:t>Membuat halaman proses klasifikasi dan mengukur kesamaan antara data.</w:t>
      </w:r>
      <w:bookmarkEnd w:id="149"/>
    </w:p>
    <w:p w14:paraId="32008D30" w14:textId="77777777" w:rsidR="00F93A76" w:rsidRDefault="00124769">
      <w:pPr>
        <w:widowControl w:val="0"/>
        <w:spacing w:after="0"/>
        <w:jc w:val="both"/>
      </w:pPr>
      <w:bookmarkStart w:id="150" w:name="_Hlk142729280"/>
      <w:r>
        <w:t>Untuk Pengguna:</w:t>
      </w:r>
      <w:bookmarkEnd w:id="150"/>
    </w:p>
    <w:p w14:paraId="5A352674" w14:textId="77777777" w:rsidR="00F93A76" w:rsidRDefault="00124769">
      <w:pPr>
        <w:pStyle w:val="ListParagraph"/>
        <w:widowControl w:val="0"/>
        <w:numPr>
          <w:ilvl w:val="0"/>
          <w:numId w:val="26"/>
        </w:numPr>
        <w:spacing w:after="0"/>
        <w:ind w:left="851" w:hanging="851"/>
        <w:contextualSpacing w:val="0"/>
        <w:jc w:val="both"/>
      </w:pPr>
      <w:bookmarkStart w:id="151" w:name="_Hlk142729291"/>
      <w:r>
        <w:t xml:space="preserve">Model yang telah dilatih di </w:t>
      </w:r>
      <w:r>
        <w:rPr>
          <w:i/>
          <w:iCs/>
        </w:rPr>
        <w:t>server</w:t>
      </w:r>
      <w:r>
        <w:t xml:space="preserve"> akan digunakan ke aplikasi android untuk di </w:t>
      </w:r>
      <w:r>
        <w:rPr>
          <w:i/>
        </w:rPr>
        <w:t xml:space="preserve">deploy </w:t>
      </w:r>
      <w:r>
        <w:t xml:space="preserve">pada Android Studio dengan tujuan agar aplikasi menggunakan model untuk melakukan ekstraksi fitur. </w:t>
      </w:r>
    </w:p>
    <w:p w14:paraId="44111CF0" w14:textId="77777777" w:rsidR="00F93A76" w:rsidRDefault="00124769">
      <w:pPr>
        <w:pStyle w:val="ListParagraph"/>
        <w:widowControl w:val="0"/>
        <w:numPr>
          <w:ilvl w:val="0"/>
          <w:numId w:val="26"/>
        </w:numPr>
        <w:spacing w:after="0"/>
        <w:ind w:left="851" w:hanging="851"/>
        <w:contextualSpacing w:val="0"/>
        <w:jc w:val="both"/>
      </w:pPr>
      <w:r>
        <w:t>Membuat halaman login untuk pengguna bisa masuk ke dalam aplikasi</w:t>
      </w:r>
    </w:p>
    <w:p w14:paraId="5F8FF322" w14:textId="77777777" w:rsidR="00F93A76" w:rsidRDefault="00124769">
      <w:pPr>
        <w:pStyle w:val="ListParagraph"/>
        <w:widowControl w:val="0"/>
        <w:numPr>
          <w:ilvl w:val="0"/>
          <w:numId w:val="26"/>
        </w:numPr>
        <w:spacing w:after="0"/>
        <w:ind w:left="851" w:hanging="851"/>
        <w:contextualSpacing w:val="0"/>
        <w:jc w:val="both"/>
      </w:pPr>
      <w:r>
        <w:lastRenderedPageBreak/>
        <w:t>Membuat halaman untuk memindai gambar sayuran. Ada 2 cara dalam pemindaian ini, pertama menggunakan kamera smartphone dan kedua menggunakan gambar sayuran yang sudah ada di ambil pada penyimpanan smartphone.</w:t>
      </w:r>
    </w:p>
    <w:p w14:paraId="306F5849" w14:textId="77777777" w:rsidR="00F93A76" w:rsidRDefault="00124769">
      <w:pPr>
        <w:pStyle w:val="ListParagraph"/>
        <w:widowControl w:val="0"/>
        <w:numPr>
          <w:ilvl w:val="0"/>
          <w:numId w:val="26"/>
        </w:numPr>
        <w:spacing w:after="0"/>
        <w:ind w:left="851" w:hanging="851"/>
        <w:contextualSpacing w:val="0"/>
        <w:jc w:val="both"/>
      </w:pPr>
      <w:r>
        <w:t xml:space="preserve">Membuat proses ekstraksi fitur dan klasifikasi dari input dari model yang sudah di </w:t>
      </w:r>
      <w:r>
        <w:rPr>
          <w:i/>
        </w:rPr>
        <w:t>load</w:t>
      </w:r>
      <w:r>
        <w:t xml:space="preserve"> untuk mendapatkan kategori atau kelas dari citra yang di inputkan. Proses klasifikasi dalam pencarian gambar berguna untuk mempersempit lingkup perhitungan dari vektor citra </w:t>
      </w:r>
      <w:r>
        <w:rPr>
          <w:i/>
        </w:rPr>
        <w:t>input</w:t>
      </w:r>
      <w:r>
        <w:t xml:space="preserve"> masukan dengan vektor citra dari model yang telah dilatih.</w:t>
      </w:r>
    </w:p>
    <w:p w14:paraId="3A9AC8CE" w14:textId="77777777" w:rsidR="00F93A76" w:rsidRDefault="00124769">
      <w:pPr>
        <w:pStyle w:val="ListParagraph"/>
        <w:widowControl w:val="0"/>
        <w:numPr>
          <w:ilvl w:val="0"/>
          <w:numId w:val="26"/>
        </w:numPr>
        <w:spacing w:after="0"/>
        <w:ind w:left="851" w:hanging="851"/>
        <w:contextualSpacing w:val="0"/>
        <w:jc w:val="both"/>
      </w:pPr>
      <w:r>
        <w:t>Membuat halaman untuk menampung semua hasil pemindaian yang dilakukan oleh pengguna.</w:t>
      </w:r>
    </w:p>
    <w:p w14:paraId="5F1649F8" w14:textId="77777777" w:rsidR="00F93A76" w:rsidRDefault="00124769">
      <w:pPr>
        <w:pStyle w:val="ListParagraph"/>
        <w:widowControl w:val="0"/>
        <w:numPr>
          <w:ilvl w:val="0"/>
          <w:numId w:val="26"/>
        </w:numPr>
        <w:spacing w:after="0"/>
        <w:ind w:left="851" w:hanging="851"/>
        <w:contextualSpacing w:val="0"/>
        <w:jc w:val="both"/>
      </w:pPr>
      <w:r>
        <w:t xml:space="preserve">Setelah mendapatkan nama kategori atau kelas dari semua citra </w:t>
      </w:r>
      <w:r>
        <w:rPr>
          <w:i/>
          <w:iCs/>
        </w:rPr>
        <w:t>input</w:t>
      </w:r>
      <w:r>
        <w:t xml:space="preserve"> pengguna selanjutnya dilakukan pengiriman nama kategori atau kelas hasil klasifikasi ke server.</w:t>
      </w:r>
    </w:p>
    <w:p w14:paraId="7520A5B4" w14:textId="77777777" w:rsidR="00F93A76" w:rsidRDefault="00124769">
      <w:pPr>
        <w:pStyle w:val="ListParagraph"/>
        <w:widowControl w:val="0"/>
        <w:numPr>
          <w:ilvl w:val="0"/>
          <w:numId w:val="26"/>
        </w:numPr>
        <w:spacing w:after="0"/>
        <w:ind w:left="851" w:hanging="851"/>
        <w:contextualSpacing w:val="0"/>
        <w:jc w:val="both"/>
      </w:pPr>
      <w:r>
        <w:t xml:space="preserve">Selanjutnya di server akan melakukan proses perhitungan kemiripan dengan </w:t>
      </w:r>
      <w:r>
        <w:rPr>
          <w:i/>
        </w:rPr>
        <w:t xml:space="preserve">cosine similarity </w:t>
      </w:r>
      <w:r>
        <w:t xml:space="preserve">antara vektor nama kategori hasil klasifikasi dan vektor bahan sayuran resep makanan yang terdapat dalam </w:t>
      </w:r>
      <w:r>
        <w:rPr>
          <w:i/>
        </w:rPr>
        <w:t>database</w:t>
      </w:r>
      <w:r>
        <w:t>.</w:t>
      </w:r>
    </w:p>
    <w:p w14:paraId="0081D8D7" w14:textId="77777777" w:rsidR="00F93A76" w:rsidRDefault="00124769">
      <w:pPr>
        <w:pStyle w:val="ListParagraph"/>
        <w:widowControl w:val="0"/>
        <w:numPr>
          <w:ilvl w:val="0"/>
          <w:numId w:val="26"/>
        </w:numPr>
        <w:spacing w:after="0"/>
        <w:ind w:left="851" w:hanging="851"/>
        <w:contextualSpacing w:val="0"/>
        <w:jc w:val="both"/>
      </w:pPr>
      <w:r>
        <w:t xml:space="preserve">Setelah dilakukan perhitungan </w:t>
      </w:r>
      <w:r>
        <w:rPr>
          <w:i/>
          <w:iCs/>
        </w:rPr>
        <w:t xml:space="preserve">cosine similarity </w:t>
      </w:r>
      <w:r>
        <w:t xml:space="preserve">dari setiap vektor bahan sayuran resep makanan yang terdapat dalam </w:t>
      </w:r>
      <w:r>
        <w:rPr>
          <w:i/>
          <w:iCs/>
        </w:rPr>
        <w:t>database</w:t>
      </w:r>
      <w:r>
        <w:t xml:space="preserve"> yang ada lalu dilakukan pengambilan 5 resep makanan yang memiliki nilai </w:t>
      </w:r>
      <w:r>
        <w:rPr>
          <w:i/>
          <w:iCs/>
        </w:rPr>
        <w:t>cosine similarity</w:t>
      </w:r>
      <w:r>
        <w:t xml:space="preserve"> yang tertinggi.</w:t>
      </w:r>
    </w:p>
    <w:p w14:paraId="106859B2" w14:textId="77777777" w:rsidR="00F93A76" w:rsidRDefault="00124769">
      <w:pPr>
        <w:pStyle w:val="ListParagraph"/>
        <w:widowControl w:val="0"/>
        <w:numPr>
          <w:ilvl w:val="0"/>
          <w:numId w:val="26"/>
        </w:numPr>
        <w:ind w:left="851" w:hanging="851"/>
        <w:contextualSpacing w:val="0"/>
        <w:jc w:val="both"/>
      </w:pPr>
      <w:r>
        <w:t xml:space="preserve">5 resep makanan yang memiliki nilai </w:t>
      </w:r>
      <w:r>
        <w:rPr>
          <w:i/>
          <w:iCs/>
        </w:rPr>
        <w:t>cosine similarity</w:t>
      </w:r>
      <w:r>
        <w:t xml:space="preserve"> akan diberikan kembali ke aplikasi oleh server agar mendapatkan hasil rekomendasi resep makanan.</w:t>
      </w:r>
      <w:bookmarkEnd w:id="151"/>
    </w:p>
    <w:p w14:paraId="0E45ADE0" w14:textId="77777777" w:rsidR="00F93A76" w:rsidRDefault="00124769">
      <w:pPr>
        <w:pStyle w:val="ListParagraph"/>
        <w:numPr>
          <w:ilvl w:val="3"/>
          <w:numId w:val="19"/>
        </w:numPr>
        <w:spacing w:before="240" w:after="0"/>
        <w:ind w:left="851" w:hanging="851"/>
      </w:pPr>
      <w:r>
        <w:t>Pengujian Sistem Rekomendasi Resep Makanan</w:t>
      </w:r>
    </w:p>
    <w:p w14:paraId="222C2FCC" w14:textId="77777777" w:rsidR="00F93A76" w:rsidRDefault="00124769">
      <w:pPr>
        <w:spacing w:after="0"/>
        <w:ind w:firstLine="851"/>
        <w:jc w:val="both"/>
      </w:pPr>
      <w:bookmarkStart w:id="152" w:name="_Hlk142729345"/>
      <w:r>
        <w:t xml:space="preserve">Setelah sistem Rekomendasi Resep Makanan sudah selesai maka dilakukan uji coba dengan memasukkan gambar ke dalam sistem untuk mendapatkan hasil rekomendasi resep makanan berdasarkan gambar sayuran yang dimiliki. Peneliti </w:t>
      </w:r>
      <w:r>
        <w:lastRenderedPageBreak/>
        <w:t>melakukan 10 kali percobaan untuk melihat tingkat akurasi dari sistem rekomendasi resep makanan. Tingkat akurasi ini dijadikan dasaran dalam menentukan apakah sistem rekomendasi resep makanan bisa dikatakan baik atau tidak.</w:t>
      </w:r>
      <w:bookmarkEnd w:id="152"/>
    </w:p>
    <w:p w14:paraId="143276E6" w14:textId="77777777" w:rsidR="00F93A76" w:rsidRDefault="00124769">
      <w:pPr>
        <w:spacing w:after="0"/>
        <w:ind w:firstLine="851"/>
        <w:jc w:val="both"/>
      </w:pPr>
      <w:bookmarkStart w:id="153" w:name="_Hlk142729356"/>
      <w:r>
        <w:rPr>
          <w:lang w:val="zh-CN"/>
        </w:rPr>
        <w:t xml:space="preserve">Hasil atau kondisi akhir dari penelitian ini adalah aplikasi akan merekomendasikan 5 resep makanan. Hasil 5 rekomendasi tersebut didapatkan dari hasil  perhitungan kemiripan dengan </w:t>
      </w:r>
      <w:r>
        <w:rPr>
          <w:i/>
          <w:iCs/>
          <w:lang w:val="zh-CN"/>
        </w:rPr>
        <w:t xml:space="preserve">cosine </w:t>
      </w:r>
      <w:r>
        <w:rPr>
          <w:lang w:val="zh-CN"/>
        </w:rPr>
        <w:t xml:space="preserve">similarity antara vektor nama kategori data gambar </w:t>
      </w:r>
      <w:r>
        <w:rPr>
          <w:i/>
          <w:iCs/>
          <w:lang w:val="zh-CN"/>
        </w:rPr>
        <w:t>input</w:t>
      </w:r>
      <w:r>
        <w:rPr>
          <w:lang w:val="zh-CN"/>
        </w:rPr>
        <w:t xml:space="preserve"> pengguna dengan vektor data bahan dalam sistem rekomendasi resep makanan. Dengan hasil rekomendasi resep makanan dengan menggunakan tingkat kemiripan antara data </w:t>
      </w:r>
      <w:r>
        <w:rPr>
          <w:i/>
          <w:iCs/>
          <w:lang w:val="zh-CN"/>
        </w:rPr>
        <w:t>input</w:t>
      </w:r>
      <w:r>
        <w:rPr>
          <w:lang w:val="zh-CN"/>
        </w:rPr>
        <w:t xml:space="preserve"> dengan data pada database diharapkan dapat mempermudah pengguna dalam menentukan resep makanan yang diinginkan.</w:t>
      </w:r>
      <w:bookmarkEnd w:id="153"/>
      <w:r>
        <w:rPr>
          <w:lang w:val="zh-CN"/>
        </w:rPr>
        <w:t xml:space="preserve"> </w:t>
      </w:r>
    </w:p>
    <w:p w14:paraId="6F07FFD9" w14:textId="77777777" w:rsidR="00F93A76" w:rsidRDefault="00F93A76">
      <w:pPr>
        <w:spacing w:before="240"/>
        <w:jc w:val="both"/>
        <w:sectPr w:rsidR="00F93A76">
          <w:footerReference w:type="first" r:id="rId54"/>
          <w:pgSz w:w="12240" w:h="15840"/>
          <w:pgMar w:top="2268" w:right="1701" w:bottom="1701" w:left="2268" w:header="709" w:footer="709" w:gutter="0"/>
          <w:cols w:space="720"/>
          <w:titlePg/>
        </w:sectPr>
      </w:pPr>
    </w:p>
    <w:p w14:paraId="20EF296C" w14:textId="77777777" w:rsidR="00F93A76" w:rsidRDefault="00124769">
      <w:pPr>
        <w:pStyle w:val="Heading1"/>
        <w:rPr>
          <w:lang w:val="zh-CN"/>
        </w:rPr>
      </w:pPr>
      <w:bookmarkStart w:id="154" w:name="_Toc142643272"/>
      <w:r>
        <w:rPr>
          <w:lang w:val="zh-CN"/>
        </w:rPr>
        <w:lastRenderedPageBreak/>
        <w:t>BAB IV</w:t>
      </w:r>
      <w:r>
        <w:rPr>
          <w:lang w:val="zh-CN"/>
        </w:rPr>
        <w:br/>
      </w:r>
      <w:bookmarkStart w:id="155" w:name="_Toc98026040"/>
      <w:r>
        <w:rPr>
          <w:lang w:val="zh-CN"/>
        </w:rPr>
        <w:t>ANALISIS DAN PERANCANGAN SISTEM</w:t>
      </w:r>
      <w:bookmarkEnd w:id="154"/>
      <w:bookmarkEnd w:id="155"/>
    </w:p>
    <w:p w14:paraId="1214E097" w14:textId="77777777" w:rsidR="00F93A76" w:rsidRDefault="00F93A76">
      <w:pPr>
        <w:rPr>
          <w:lang w:val="zh-CN"/>
        </w:rPr>
      </w:pPr>
    </w:p>
    <w:p w14:paraId="45F8B7DA" w14:textId="77777777" w:rsidR="00F93A76" w:rsidRDefault="00124769">
      <w:pPr>
        <w:pStyle w:val="Heading2"/>
        <w:numPr>
          <w:ilvl w:val="0"/>
          <w:numId w:val="27"/>
        </w:numPr>
        <w:ind w:left="851" w:hanging="851"/>
      </w:pPr>
      <w:bookmarkStart w:id="156" w:name="_Toc142643273"/>
      <w:r>
        <w:t>Analisis sistem yang diusulkan</w:t>
      </w:r>
      <w:bookmarkEnd w:id="156"/>
    </w:p>
    <w:p w14:paraId="71B20C78" w14:textId="77777777" w:rsidR="00F93A76" w:rsidRDefault="00124769">
      <w:pPr>
        <w:spacing w:after="0"/>
        <w:ind w:firstLine="851"/>
        <w:jc w:val="both"/>
      </w:pPr>
      <w:r>
        <w:t xml:space="preserve">Sistem rekomendasi resep makanan menggunakan teks di website resep makanan saat ini memiliki banyak keterbatasan atau kelemahan seperti pengguna harus mencari sebuah resep makanan dengan nama resep makanan dan bahan sayuran yang sama persis dengan yang digunakan situs atau aplikasi. Situs atau aplikasi tidak mendukung kueri penelusuran untuk variasi pencarian menggunakan gambar sayuran serta hasil rekomendasi hanya mencakup satu </w:t>
      </w:r>
      <w:r>
        <w:rPr>
          <w:i/>
          <w:iCs/>
        </w:rPr>
        <w:t>keyword</w:t>
      </w:r>
      <w:r>
        <w:t xml:space="preserve"> bahan sayuran saja. Sistem yang diusulkan berupa rekomendasi resep makanan menggunakan gambar dimana pengguna dapat menangkap gambar atau memilih gambar yang dipunyai ke sistem rekomendasi makanan, maka sistem akan mengolah gambar tersebut dan merekomendasikan resep makanan yang terbuat dari sayuran yang dimiliki oleh pengguna.</w:t>
      </w:r>
    </w:p>
    <w:p w14:paraId="56955579" w14:textId="77777777" w:rsidR="00F93A76" w:rsidRDefault="00124769">
      <w:pPr>
        <w:pStyle w:val="Heading3"/>
        <w:numPr>
          <w:ilvl w:val="0"/>
          <w:numId w:val="28"/>
        </w:numPr>
        <w:ind w:left="851" w:hanging="851"/>
      </w:pPr>
      <w:bookmarkStart w:id="157" w:name="_Toc142643274"/>
      <w:r>
        <w:t>Analisis Fungsional</w:t>
      </w:r>
      <w:bookmarkEnd w:id="157"/>
    </w:p>
    <w:p w14:paraId="39FCE2CA" w14:textId="77777777" w:rsidR="00F93A76" w:rsidRDefault="00124769">
      <w:pPr>
        <w:ind w:firstLine="851"/>
        <w:jc w:val="both"/>
      </w:pPr>
      <w:r>
        <w:t xml:space="preserve">Analisis Fungsional merupakan analisis fungsional yang terkait dengan fasilitas yang dibutuhkan oleh sistem secara umum. Fungsional terdiri dari </w:t>
      </w:r>
      <w:r>
        <w:rPr>
          <w:i/>
          <w:iCs/>
        </w:rPr>
        <w:t xml:space="preserve">input, proses, </w:t>
      </w:r>
      <w:r>
        <w:t xml:space="preserve">dan </w:t>
      </w:r>
      <w:r>
        <w:rPr>
          <w:i/>
          <w:iCs/>
        </w:rPr>
        <w:t>output</w:t>
      </w:r>
      <w:r>
        <w:t>. Kebutuhan fungsional dari sistem yang akan dibangun meliputi:</w:t>
      </w:r>
    </w:p>
    <w:p w14:paraId="35954570" w14:textId="77777777" w:rsidR="00F93A76" w:rsidRDefault="00124769">
      <w:pPr>
        <w:pStyle w:val="Heading4"/>
        <w:numPr>
          <w:ilvl w:val="0"/>
          <w:numId w:val="29"/>
        </w:numPr>
        <w:ind w:left="851" w:hanging="851"/>
        <w:rPr>
          <w:i/>
          <w:iCs w:val="0"/>
        </w:rPr>
      </w:pPr>
      <w:r>
        <w:t xml:space="preserve">Analisis Kebutuhan </w:t>
      </w:r>
      <w:r>
        <w:rPr>
          <w:i/>
          <w:iCs w:val="0"/>
        </w:rPr>
        <w:t>Input</w:t>
      </w:r>
    </w:p>
    <w:p w14:paraId="3A959C4D" w14:textId="77777777" w:rsidR="00F93A76" w:rsidRDefault="00124769">
      <w:pPr>
        <w:pStyle w:val="ListParagraph"/>
        <w:numPr>
          <w:ilvl w:val="6"/>
          <w:numId w:val="23"/>
        </w:numPr>
        <w:ind w:left="851" w:hanging="851"/>
        <w:jc w:val="both"/>
      </w:pPr>
      <w:r>
        <w:rPr>
          <w:i/>
          <w:iCs/>
        </w:rPr>
        <w:t>Input</w:t>
      </w:r>
      <w:r>
        <w:t xml:space="preserve"> Data Latih / Dataset: </w:t>
      </w:r>
      <w:r>
        <w:rPr>
          <w:i/>
          <w:iCs/>
        </w:rPr>
        <w:t>input</w:t>
      </w:r>
      <w:r>
        <w:t xml:space="preserve"> berupa data gambar yang akan digunakan untuk melatih model.</w:t>
      </w:r>
    </w:p>
    <w:p w14:paraId="1899FBCF" w14:textId="77777777" w:rsidR="00F93A76" w:rsidRDefault="00124769">
      <w:pPr>
        <w:pStyle w:val="ListParagraph"/>
        <w:numPr>
          <w:ilvl w:val="6"/>
          <w:numId w:val="23"/>
        </w:numPr>
        <w:ind w:left="851" w:hanging="851"/>
        <w:jc w:val="both"/>
      </w:pPr>
      <w:r>
        <w:rPr>
          <w:i/>
          <w:iCs/>
        </w:rPr>
        <w:t>Input</w:t>
      </w:r>
      <w:r>
        <w:t xml:space="preserve"> Data </w:t>
      </w:r>
      <w:r>
        <w:rPr>
          <w:i/>
          <w:iCs/>
        </w:rPr>
        <w:t>Database</w:t>
      </w:r>
      <w:r>
        <w:t xml:space="preserve">: </w:t>
      </w:r>
      <w:r>
        <w:rPr>
          <w:i/>
          <w:iCs/>
        </w:rPr>
        <w:t>input</w:t>
      </w:r>
      <w:r>
        <w:t xml:space="preserve"> berupa data resep makanan yang sudah diproses dan disimpan dalam database.</w:t>
      </w:r>
    </w:p>
    <w:p w14:paraId="665DF2C3" w14:textId="77777777" w:rsidR="00F93A76" w:rsidRDefault="00124769">
      <w:pPr>
        <w:pStyle w:val="ListParagraph"/>
        <w:numPr>
          <w:ilvl w:val="6"/>
          <w:numId w:val="23"/>
        </w:numPr>
        <w:ind w:left="851" w:hanging="851"/>
      </w:pPr>
      <w:r>
        <w:t xml:space="preserve">Input Data Rekomendasi: </w:t>
      </w:r>
      <w:r>
        <w:rPr>
          <w:i/>
          <w:iCs/>
        </w:rPr>
        <w:t>input</w:t>
      </w:r>
      <w:r>
        <w:t xml:space="preserve"> berupa data gambar sayuran ke aplikasi yang nanti akan diberikan 5 rekomendasi resep makanan yang terbuat dari gambar sayuran.</w:t>
      </w:r>
    </w:p>
    <w:p w14:paraId="3D371661" w14:textId="77777777" w:rsidR="00F93A76" w:rsidRDefault="00124769">
      <w:pPr>
        <w:pStyle w:val="Heading4"/>
        <w:numPr>
          <w:ilvl w:val="0"/>
          <w:numId w:val="29"/>
        </w:numPr>
        <w:ind w:left="851" w:hanging="851"/>
        <w:rPr>
          <w:i/>
          <w:iCs w:val="0"/>
        </w:rPr>
      </w:pPr>
      <w:r>
        <w:lastRenderedPageBreak/>
        <w:t xml:space="preserve">Analisis Kebutuhan </w:t>
      </w:r>
      <w:r>
        <w:rPr>
          <w:i/>
          <w:iCs w:val="0"/>
        </w:rPr>
        <w:t>Proses</w:t>
      </w:r>
    </w:p>
    <w:p w14:paraId="05626487" w14:textId="77777777" w:rsidR="00F93A76" w:rsidRDefault="00124769">
      <w:pPr>
        <w:pStyle w:val="ListParagraph"/>
        <w:numPr>
          <w:ilvl w:val="0"/>
          <w:numId w:val="30"/>
        </w:numPr>
        <w:spacing w:after="120"/>
        <w:ind w:left="851" w:hanging="851"/>
        <w:jc w:val="both"/>
      </w:pPr>
      <w:r>
        <w:t xml:space="preserve">Proses </w:t>
      </w:r>
      <w:r>
        <w:rPr>
          <w:i/>
        </w:rPr>
        <w:t>preprocessing</w:t>
      </w:r>
      <w:r>
        <w:t>, yaitu proses untuk mengolah data gambar.</w:t>
      </w:r>
    </w:p>
    <w:p w14:paraId="2AB747FD" w14:textId="77777777" w:rsidR="00F93A76" w:rsidRDefault="00124769">
      <w:pPr>
        <w:pStyle w:val="ListParagraph"/>
        <w:numPr>
          <w:ilvl w:val="0"/>
          <w:numId w:val="30"/>
        </w:numPr>
        <w:spacing w:after="120"/>
        <w:ind w:left="851" w:hanging="851"/>
        <w:jc w:val="both"/>
      </w:pPr>
      <w:r>
        <w:t xml:space="preserve">Proses augmentasi, yaitu proses memperbanyak jumlah sampel data untuk menghindari </w:t>
      </w:r>
      <w:r>
        <w:rPr>
          <w:i/>
        </w:rPr>
        <w:t>under-sampling.</w:t>
      </w:r>
    </w:p>
    <w:p w14:paraId="5451908C" w14:textId="77777777" w:rsidR="00F93A76" w:rsidRDefault="00124769">
      <w:pPr>
        <w:pStyle w:val="ListParagraph"/>
        <w:numPr>
          <w:ilvl w:val="0"/>
          <w:numId w:val="30"/>
        </w:numPr>
        <w:spacing w:after="120"/>
        <w:ind w:left="851" w:hanging="851"/>
        <w:jc w:val="both"/>
      </w:pPr>
      <w:r>
        <w:t xml:space="preserve">Proses pembuatan model, yaitu proses melatih model dengan </w:t>
      </w:r>
      <w:r>
        <w:rPr>
          <w:i/>
        </w:rPr>
        <w:t>dataset</w:t>
      </w:r>
      <w:r>
        <w:t xml:space="preserve"> yang sudah disiapkan dan melakukan evaluasi terhadap hasil pelatihan model.</w:t>
      </w:r>
    </w:p>
    <w:p w14:paraId="58232A51" w14:textId="77777777" w:rsidR="00F93A76" w:rsidRDefault="00124769">
      <w:pPr>
        <w:pStyle w:val="ListParagraph"/>
        <w:numPr>
          <w:ilvl w:val="0"/>
          <w:numId w:val="30"/>
        </w:numPr>
        <w:spacing w:after="120"/>
        <w:ind w:left="851" w:hanging="851"/>
        <w:jc w:val="both"/>
      </w:pPr>
      <w:r>
        <w:t>Proses ekstraksi fitur, yaitu proses mengekstraksi setiap fitur yang ada pada gambar. Hasil proses ekstraksi fitur biasanya akan disimpan dalam bentuk vektor.</w:t>
      </w:r>
    </w:p>
    <w:p w14:paraId="581B4F00" w14:textId="77777777" w:rsidR="00F93A76" w:rsidRDefault="00124769">
      <w:pPr>
        <w:pStyle w:val="ListParagraph"/>
        <w:numPr>
          <w:ilvl w:val="0"/>
          <w:numId w:val="30"/>
        </w:numPr>
        <w:spacing w:after="120"/>
        <w:ind w:left="851" w:hanging="851"/>
        <w:jc w:val="both"/>
      </w:pPr>
      <w:r>
        <w:t>Proses tes klasifikasi kategori, yaitu proses mengklasifikasikan kelas atau kategori dari masukkan data gambar untuk menguji keakuratan dari model yang sudah dibuat.</w:t>
      </w:r>
    </w:p>
    <w:p w14:paraId="2AB28A38" w14:textId="77777777" w:rsidR="00F93A76" w:rsidRDefault="00124769">
      <w:pPr>
        <w:pStyle w:val="ListParagraph"/>
        <w:numPr>
          <w:ilvl w:val="0"/>
          <w:numId w:val="30"/>
        </w:numPr>
        <w:spacing w:after="120"/>
        <w:ind w:left="851" w:hanging="851"/>
        <w:jc w:val="both"/>
      </w:pPr>
      <w:r>
        <w:t xml:space="preserve">Proses penambahan model ke </w:t>
      </w:r>
      <w:r>
        <w:rPr>
          <w:iCs/>
        </w:rPr>
        <w:t>aplikasi</w:t>
      </w:r>
      <w:r>
        <w:rPr>
          <w:i/>
        </w:rPr>
        <w:t xml:space="preserve">, </w:t>
      </w:r>
      <w:r>
        <w:t>yaitu proses menambahkan model terbaik yang sudah dilatih ke dalam aplikasi rekomendasi resep makanan dengan menyesuaikan model menggunakan kotlin agar bisa dibaca oleh aplikasi.</w:t>
      </w:r>
    </w:p>
    <w:p w14:paraId="1E6D4A4E" w14:textId="77777777" w:rsidR="00F93A76" w:rsidRDefault="00124769">
      <w:pPr>
        <w:pStyle w:val="ListParagraph"/>
        <w:numPr>
          <w:ilvl w:val="0"/>
          <w:numId w:val="30"/>
        </w:numPr>
        <w:spacing w:after="120"/>
        <w:ind w:left="851" w:hanging="851"/>
        <w:jc w:val="both"/>
      </w:pPr>
      <w:r>
        <w:t>Proses klasifikasi gambar sayuran, yaitu proses mengklasifikasikan masukkan data gambar sayuran untuk mendapatkan kategori atau kelas untuk mempersempit proses rekomendasi resep makanan.</w:t>
      </w:r>
    </w:p>
    <w:p w14:paraId="61C86282" w14:textId="77777777" w:rsidR="00F93A76" w:rsidRDefault="00124769">
      <w:pPr>
        <w:pStyle w:val="ListParagraph"/>
        <w:numPr>
          <w:ilvl w:val="0"/>
          <w:numId w:val="30"/>
        </w:numPr>
        <w:spacing w:after="120"/>
        <w:ind w:left="851" w:hanging="851"/>
        <w:jc w:val="both"/>
      </w:pPr>
      <w:r>
        <w:t xml:space="preserve">Proses perbandingan kesamaan, yaitu proses menghitung kemiripan sebuah vektor kategori hasil klasifikasi gambar sayuran dari </w:t>
      </w:r>
      <w:r>
        <w:rPr>
          <w:i/>
        </w:rPr>
        <w:t>input</w:t>
      </w:r>
      <w:r>
        <w:t xml:space="preserve"> aplikasi dengan vektor bahan sayuran dari resep yang ada dalam </w:t>
      </w:r>
      <w:r>
        <w:rPr>
          <w:i/>
        </w:rPr>
        <w:t xml:space="preserve">database </w:t>
      </w:r>
      <w:r>
        <w:t xml:space="preserve">dengan menggunakan rumus </w:t>
      </w:r>
      <w:r>
        <w:rPr>
          <w:i/>
          <w:iCs/>
        </w:rPr>
        <w:t>cosine similarity</w:t>
      </w:r>
      <w:r>
        <w:t>.</w:t>
      </w:r>
    </w:p>
    <w:p w14:paraId="5F77FCB3" w14:textId="77777777" w:rsidR="00F93A76" w:rsidRDefault="00124769">
      <w:pPr>
        <w:pStyle w:val="ListParagraph"/>
        <w:numPr>
          <w:ilvl w:val="0"/>
          <w:numId w:val="30"/>
        </w:numPr>
        <w:spacing w:after="120"/>
        <w:ind w:left="851" w:hanging="851"/>
        <w:jc w:val="both"/>
      </w:pPr>
      <w:r>
        <w:t xml:space="preserve">Proses rekomendasi resep makanan besaran nilai </w:t>
      </w:r>
      <w:r>
        <w:rPr>
          <w:i/>
          <w:iCs/>
        </w:rPr>
        <w:t>cosine similarity</w:t>
      </w:r>
      <w:r>
        <w:t xml:space="preserve">, yaitu proses pengurutan resep makanan berdasarkan nilai </w:t>
      </w:r>
      <w:r>
        <w:rPr>
          <w:i/>
          <w:iCs/>
        </w:rPr>
        <w:t>cosine similarity</w:t>
      </w:r>
      <w:r>
        <w:t xml:space="preserve"> terbesar. 5 hasil data resep yang sudah diurutkan</w:t>
      </w:r>
      <w:r>
        <w:rPr>
          <w:i/>
        </w:rPr>
        <w:t xml:space="preserve"> </w:t>
      </w:r>
      <w:r>
        <w:t xml:space="preserve">akan dikembalikan ke aplikasi sebagai bentuk </w:t>
      </w:r>
      <w:r>
        <w:rPr>
          <w:i/>
        </w:rPr>
        <w:t>output</w:t>
      </w:r>
      <w:r>
        <w:t xml:space="preserve"> sistem.</w:t>
      </w:r>
    </w:p>
    <w:p w14:paraId="19265950" w14:textId="77777777" w:rsidR="00F93A76" w:rsidRDefault="00124769">
      <w:pPr>
        <w:pStyle w:val="Heading4"/>
        <w:numPr>
          <w:ilvl w:val="0"/>
          <w:numId w:val="29"/>
        </w:numPr>
        <w:ind w:left="851" w:hanging="851"/>
        <w:rPr>
          <w:i/>
          <w:iCs w:val="0"/>
        </w:rPr>
      </w:pPr>
      <w:r>
        <w:lastRenderedPageBreak/>
        <w:t xml:space="preserve">Analisis Kebutuhan </w:t>
      </w:r>
      <w:r>
        <w:rPr>
          <w:i/>
          <w:iCs w:val="0"/>
        </w:rPr>
        <w:t>Output</w:t>
      </w:r>
    </w:p>
    <w:p w14:paraId="6F3D1652" w14:textId="77777777" w:rsidR="00F93A76" w:rsidRDefault="00124769">
      <w:pPr>
        <w:pStyle w:val="ListParagraph"/>
        <w:ind w:left="851"/>
      </w:pPr>
      <w:r>
        <w:t xml:space="preserve">5 data resep makanan hasil perhitungan </w:t>
      </w:r>
      <w:r>
        <w:rPr>
          <w:i/>
          <w:iCs/>
        </w:rPr>
        <w:t>cosine similarity</w:t>
      </w:r>
      <w:r>
        <w:t>.</w:t>
      </w:r>
    </w:p>
    <w:p w14:paraId="158E33D7" w14:textId="77777777" w:rsidR="00F93A76" w:rsidRDefault="00124769">
      <w:pPr>
        <w:pStyle w:val="Heading3"/>
        <w:numPr>
          <w:ilvl w:val="0"/>
          <w:numId w:val="28"/>
        </w:numPr>
        <w:ind w:left="851" w:hanging="851"/>
      </w:pPr>
      <w:bookmarkStart w:id="158" w:name="_Toc142643275"/>
      <w:r>
        <w:t>Analisis Fungsional Non Fungsional</w:t>
      </w:r>
      <w:bookmarkEnd w:id="158"/>
    </w:p>
    <w:p w14:paraId="0B676FE3" w14:textId="77777777" w:rsidR="00F93A76" w:rsidRDefault="00124769">
      <w:pPr>
        <w:pStyle w:val="ListParagraph"/>
        <w:widowControl w:val="0"/>
        <w:numPr>
          <w:ilvl w:val="0"/>
          <w:numId w:val="31"/>
        </w:numPr>
        <w:spacing w:after="0"/>
        <w:ind w:left="851" w:hanging="851"/>
        <w:contextualSpacing w:val="0"/>
        <w:jc w:val="both"/>
      </w:pPr>
      <w:bookmarkStart w:id="159" w:name="_Toc78490716"/>
      <w:r>
        <w:t>Perangkat Keras (Hardware) yang Digunakan</w:t>
      </w:r>
      <w:bookmarkEnd w:id="159"/>
    </w:p>
    <w:p w14:paraId="1A3C1476" w14:textId="77777777" w:rsidR="00F93A76" w:rsidRDefault="00124769">
      <w:pPr>
        <w:pStyle w:val="ListParagraph"/>
        <w:ind w:left="0" w:firstLine="851"/>
        <w:jc w:val="both"/>
      </w:pPr>
      <w:r>
        <w:t xml:space="preserve">Perangkat keras yang digunakan untuk mengoperasikan sistem yang akan dibuat dapat adalah: </w:t>
      </w:r>
    </w:p>
    <w:p w14:paraId="0DE9A0CD" w14:textId="77777777" w:rsidR="00F93A76" w:rsidRDefault="00124769">
      <w:pPr>
        <w:pStyle w:val="ListParagraph"/>
        <w:numPr>
          <w:ilvl w:val="7"/>
          <w:numId w:val="32"/>
        </w:numPr>
        <w:spacing w:after="120"/>
        <w:ind w:left="1134" w:hanging="284"/>
        <w:jc w:val="both"/>
      </w:pPr>
      <w:r>
        <w:t xml:space="preserve">Laptop Lenovo slim 3i. </w:t>
      </w:r>
    </w:p>
    <w:p w14:paraId="56CA9936" w14:textId="77777777" w:rsidR="00F93A76" w:rsidRDefault="00124769">
      <w:pPr>
        <w:pStyle w:val="ListParagraph"/>
        <w:numPr>
          <w:ilvl w:val="7"/>
          <w:numId w:val="32"/>
        </w:numPr>
        <w:spacing w:after="120"/>
        <w:ind w:left="1134" w:hanging="284"/>
        <w:jc w:val="both"/>
      </w:pPr>
      <w:r>
        <w:t xml:space="preserve">Processor AMD Rayzen3 5300U. </w:t>
      </w:r>
    </w:p>
    <w:p w14:paraId="3564840F" w14:textId="77777777" w:rsidR="00F93A76" w:rsidRDefault="00124769">
      <w:pPr>
        <w:pStyle w:val="ListParagraph"/>
        <w:numPr>
          <w:ilvl w:val="7"/>
          <w:numId w:val="32"/>
        </w:numPr>
        <w:spacing w:after="120"/>
        <w:ind w:left="1134" w:hanging="284"/>
        <w:jc w:val="both"/>
      </w:pPr>
      <w:r>
        <w:t xml:space="preserve">Mouse Robot. </w:t>
      </w:r>
    </w:p>
    <w:p w14:paraId="6C2B0C50" w14:textId="77777777" w:rsidR="00F93A76" w:rsidRDefault="00124769">
      <w:pPr>
        <w:pStyle w:val="ListParagraph"/>
        <w:numPr>
          <w:ilvl w:val="7"/>
          <w:numId w:val="32"/>
        </w:numPr>
        <w:spacing w:after="120"/>
        <w:ind w:left="1134" w:hanging="284"/>
        <w:jc w:val="both"/>
      </w:pPr>
      <w:r>
        <w:t xml:space="preserve">RAM 8GB. </w:t>
      </w:r>
    </w:p>
    <w:p w14:paraId="4A84433C" w14:textId="77777777" w:rsidR="00F93A76" w:rsidRDefault="00124769">
      <w:pPr>
        <w:pStyle w:val="ListParagraph"/>
        <w:numPr>
          <w:ilvl w:val="7"/>
          <w:numId w:val="32"/>
        </w:numPr>
        <w:spacing w:after="120"/>
        <w:ind w:left="1134" w:hanging="284"/>
        <w:jc w:val="both"/>
      </w:pPr>
      <w:r>
        <w:t>SSD 500GB.</w:t>
      </w:r>
    </w:p>
    <w:p w14:paraId="4F143D79" w14:textId="77777777" w:rsidR="00F93A76" w:rsidRDefault="00124769">
      <w:pPr>
        <w:pStyle w:val="ListParagraph"/>
        <w:widowControl w:val="0"/>
        <w:numPr>
          <w:ilvl w:val="0"/>
          <w:numId w:val="31"/>
        </w:numPr>
        <w:spacing w:after="0"/>
        <w:ind w:left="851" w:hanging="851"/>
        <w:contextualSpacing w:val="0"/>
        <w:jc w:val="both"/>
      </w:pPr>
      <w:r>
        <w:t>Perangkat Lunak (Software) yang Digunakan</w:t>
      </w:r>
    </w:p>
    <w:p w14:paraId="56871B47" w14:textId="77777777" w:rsidR="00F93A76" w:rsidRDefault="00124769">
      <w:pPr>
        <w:pStyle w:val="ListParagraph"/>
        <w:ind w:left="0" w:firstLine="851"/>
        <w:jc w:val="both"/>
      </w:pPr>
      <w:r>
        <w:t>Perangkat lunak yang digunakan untuk membangun sistem yang akan dibuat adalah :</w:t>
      </w:r>
    </w:p>
    <w:p w14:paraId="182E6835" w14:textId="77777777" w:rsidR="00F93A76" w:rsidRDefault="00124769">
      <w:pPr>
        <w:pStyle w:val="ListParagraph"/>
        <w:numPr>
          <w:ilvl w:val="0"/>
          <w:numId w:val="33"/>
        </w:numPr>
        <w:spacing w:after="120"/>
        <w:ind w:left="1134" w:hanging="284"/>
        <w:jc w:val="both"/>
      </w:pPr>
      <w:r>
        <w:t xml:space="preserve">Sistem Operasi Windows 10. </w:t>
      </w:r>
    </w:p>
    <w:p w14:paraId="476084EE" w14:textId="77777777" w:rsidR="00F93A76" w:rsidRDefault="00124769">
      <w:pPr>
        <w:pStyle w:val="ListParagraph"/>
        <w:numPr>
          <w:ilvl w:val="0"/>
          <w:numId w:val="33"/>
        </w:numPr>
        <w:spacing w:after="120"/>
        <w:ind w:left="1134" w:hanging="284"/>
        <w:jc w:val="both"/>
      </w:pPr>
      <w:r>
        <w:t>Jupyter Notebook.</w:t>
      </w:r>
    </w:p>
    <w:p w14:paraId="5CD889D5" w14:textId="77777777" w:rsidR="00F93A76" w:rsidRDefault="00124769">
      <w:pPr>
        <w:pStyle w:val="ListParagraph"/>
        <w:numPr>
          <w:ilvl w:val="0"/>
          <w:numId w:val="33"/>
        </w:numPr>
        <w:spacing w:after="120"/>
        <w:ind w:left="1134" w:hanging="284"/>
        <w:jc w:val="both"/>
      </w:pPr>
      <w:r>
        <w:t>Google Colab</w:t>
      </w:r>
    </w:p>
    <w:p w14:paraId="7A2C9561" w14:textId="77777777" w:rsidR="00F93A76" w:rsidRDefault="00124769">
      <w:pPr>
        <w:pStyle w:val="ListParagraph"/>
        <w:numPr>
          <w:ilvl w:val="0"/>
          <w:numId w:val="33"/>
        </w:numPr>
        <w:spacing w:after="120"/>
        <w:ind w:left="1134" w:hanging="284"/>
        <w:jc w:val="both"/>
      </w:pPr>
      <w:r>
        <w:t>Draw.io</w:t>
      </w:r>
    </w:p>
    <w:p w14:paraId="1B6BA4C0" w14:textId="77777777" w:rsidR="00F93A76" w:rsidRDefault="00124769">
      <w:pPr>
        <w:pStyle w:val="Heading2"/>
        <w:numPr>
          <w:ilvl w:val="0"/>
          <w:numId w:val="27"/>
        </w:numPr>
        <w:ind w:left="851" w:hanging="851"/>
      </w:pPr>
      <w:bookmarkStart w:id="160" w:name="_Toc142643276"/>
      <w:r>
        <w:t>Desain Sistem</w:t>
      </w:r>
      <w:bookmarkEnd w:id="160"/>
    </w:p>
    <w:p w14:paraId="0B9C0CA1" w14:textId="77777777" w:rsidR="00F93A76" w:rsidRDefault="00124769">
      <w:pPr>
        <w:pStyle w:val="Heading3"/>
        <w:numPr>
          <w:ilvl w:val="0"/>
          <w:numId w:val="34"/>
        </w:numPr>
        <w:ind w:left="851" w:hanging="851"/>
      </w:pPr>
      <w:bookmarkStart w:id="161" w:name="_Toc142643277"/>
      <w:r>
        <w:t>Desain Logik</w:t>
      </w:r>
      <w:bookmarkEnd w:id="161"/>
    </w:p>
    <w:p w14:paraId="7C9D3CC6" w14:textId="77777777" w:rsidR="00F93A76" w:rsidRDefault="00124769">
      <w:pPr>
        <w:ind w:firstLine="851"/>
        <w:jc w:val="both"/>
      </w:pPr>
      <w:r>
        <w:t>Desain logik digunakan untuk menggambarkan sistem yang akan di bangun. Rancangan sistem pada penelitian ini berfokus pada alur algoritma yang digambarkan melalui arsitektur convolutional Neural Network, diagram atau flowchart, ERD, Use Case, activity diagram, dan sequence diagram.</w:t>
      </w:r>
    </w:p>
    <w:p w14:paraId="3731724A" w14:textId="77777777" w:rsidR="00F93A76" w:rsidRDefault="00124769">
      <w:pPr>
        <w:pStyle w:val="Heading4"/>
        <w:numPr>
          <w:ilvl w:val="0"/>
          <w:numId w:val="35"/>
        </w:numPr>
        <w:ind w:left="851" w:hanging="851"/>
      </w:pPr>
      <w:r>
        <w:t>Arsitektur Convolutional Neural Network (Deep Learning)</w:t>
      </w:r>
    </w:p>
    <w:p w14:paraId="7EFA4C2F" w14:textId="77777777" w:rsidR="00F93A76" w:rsidRDefault="00124769">
      <w:pPr>
        <w:ind w:firstLine="851"/>
        <w:jc w:val="both"/>
      </w:pPr>
      <w:r>
        <w:t xml:space="preserve">Dalam pembuatan model akan dilakukan dengan dua cara yaitu, cara pertama merancang arsitektur model yang diusulkan tidak menggunakan pre-trained </w:t>
      </w:r>
      <w:r>
        <w:lastRenderedPageBreak/>
        <w:t>model dan cara kedua yaitu memanfaatkan beberapa model pre-trained untuk melakukan transfer learning dalam perancangan arsitektur model di antara lain model arsitektur yang digunakan adalah MobileNetV2, VGG16 dan ResNet50. Berikut arsitektur model yang diusulkan tidak menggunakan pre-trained model dapat dilihat pada Gambar 4.1.</w:t>
      </w:r>
    </w:p>
    <w:p w14:paraId="634995F7" w14:textId="77777777" w:rsidR="00F93A76" w:rsidRDefault="00124769">
      <w:pPr>
        <w:jc w:val="both"/>
      </w:pPr>
      <w:r>
        <w:rPr>
          <w:noProof/>
          <w:lang w:eastAsia="en-US"/>
        </w:rPr>
        <w:drawing>
          <wp:inline distT="0" distB="0" distL="0" distR="0" wp14:anchorId="2284D34C" wp14:editId="5CAAE233">
            <wp:extent cx="5252085" cy="3214370"/>
            <wp:effectExtent l="0" t="0" r="5715" b="5080"/>
            <wp:docPr id="259875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875817" name="Picture 1"/>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252085" cy="3214825"/>
                    </a:xfrm>
                    <a:prstGeom prst="rect">
                      <a:avLst/>
                    </a:prstGeom>
                  </pic:spPr>
                </pic:pic>
              </a:graphicData>
            </a:graphic>
          </wp:inline>
        </w:drawing>
      </w:r>
    </w:p>
    <w:p w14:paraId="190B1E57" w14:textId="77777777" w:rsidR="00F93A76" w:rsidRDefault="00124769">
      <w:pPr>
        <w:pStyle w:val="Caption"/>
        <w:jc w:val="center"/>
        <w:rPr>
          <w:b w:val="0"/>
          <w:bCs/>
        </w:rPr>
      </w:pPr>
      <w:bookmarkStart w:id="162" w:name="_Toc136799529"/>
      <w:r>
        <w:t>Gambar 4.</w:t>
      </w:r>
      <w:r>
        <w:fldChar w:fldCharType="begin"/>
      </w:r>
      <w:r>
        <w:instrText xml:space="preserve"> SEQ Gambar \* ARABIC \r 1</w:instrText>
      </w:r>
      <w:r>
        <w:fldChar w:fldCharType="separate"/>
      </w:r>
      <w:r w:rsidR="00A8538E">
        <w:rPr>
          <w:noProof/>
        </w:rPr>
        <w:t>1</w:t>
      </w:r>
      <w:r>
        <w:fldChar w:fldCharType="end"/>
      </w:r>
      <w:r>
        <w:t xml:space="preserve"> </w:t>
      </w:r>
      <w:r>
        <w:rPr>
          <w:b w:val="0"/>
          <w:bCs/>
        </w:rPr>
        <w:t>Arsitektur Convolutional Neural Network yang diusung</w:t>
      </w:r>
      <w:bookmarkEnd w:id="162"/>
    </w:p>
    <w:p w14:paraId="5A97C1E0" w14:textId="77777777" w:rsidR="00F93A76" w:rsidRDefault="00124769">
      <w:pPr>
        <w:ind w:firstLine="851"/>
        <w:jc w:val="both"/>
      </w:pPr>
      <w:r>
        <w:t>Berikut merupakan penjelasan mengenai arsitektur yang diusulkan atau tidak memanfaatkan pre-</w:t>
      </w:r>
      <w:r>
        <w:rPr>
          <w:i/>
        </w:rPr>
        <w:t>trained</w:t>
      </w:r>
      <w:r>
        <w:t xml:space="preserve"> model atau </w:t>
      </w:r>
      <w:r>
        <w:rPr>
          <w:i/>
        </w:rPr>
        <w:t>transfer</w:t>
      </w:r>
      <w:r>
        <w:t xml:space="preserve"> </w:t>
      </w:r>
      <w:r>
        <w:rPr>
          <w:i/>
        </w:rPr>
        <w:t>learning</w:t>
      </w:r>
      <w:r>
        <w:t xml:space="preserve"> yang terdapat pada Gambar 4.1:</w:t>
      </w:r>
    </w:p>
    <w:p w14:paraId="0AF59927" w14:textId="77777777" w:rsidR="00F93A76" w:rsidRDefault="00124769">
      <w:pPr>
        <w:pStyle w:val="ListParagraph"/>
        <w:numPr>
          <w:ilvl w:val="1"/>
          <w:numId w:val="36"/>
        </w:numPr>
        <w:ind w:left="851" w:hanging="851"/>
        <w:jc w:val="both"/>
      </w:pPr>
      <w:r>
        <w:t xml:space="preserve">Gambar input yang digunakan yaitu 224x224 piksel dengan jenis gambar RGB atau dengan 3 </w:t>
      </w:r>
      <w:r>
        <w:rPr>
          <w:i/>
          <w:iCs/>
        </w:rPr>
        <w:t>channel</w:t>
      </w:r>
      <w:r>
        <w:t xml:space="preserve"> warna. Data gambar akan dikonversi untuk  mendapatkan nilai </w:t>
      </w:r>
      <w:r>
        <w:rPr>
          <w:i/>
          <w:iCs/>
        </w:rPr>
        <w:t xml:space="preserve">feature </w:t>
      </w:r>
      <w:r>
        <w:t xml:space="preserve"> sebagai </w:t>
      </w:r>
      <w:r>
        <w:rPr>
          <w:i/>
          <w:iCs/>
        </w:rPr>
        <w:t>inputan</w:t>
      </w:r>
      <w:r>
        <w:t xml:space="preserve"> untuk </w:t>
      </w:r>
      <w:r>
        <w:rPr>
          <w:i/>
          <w:iCs/>
        </w:rPr>
        <w:t>neural network</w:t>
      </w:r>
      <w:r>
        <w:t>.</w:t>
      </w:r>
    </w:p>
    <w:p w14:paraId="0B011A6E" w14:textId="77777777" w:rsidR="00F93A76" w:rsidRDefault="00124769">
      <w:pPr>
        <w:pStyle w:val="ListParagraph"/>
        <w:numPr>
          <w:ilvl w:val="1"/>
          <w:numId w:val="36"/>
        </w:numPr>
        <w:ind w:left="851" w:hanging="851"/>
        <w:jc w:val="both"/>
      </w:pPr>
      <w:r>
        <w:t xml:space="preserve">Terdapat 3 </w:t>
      </w:r>
      <w:r>
        <w:rPr>
          <w:i/>
          <w:iCs/>
        </w:rPr>
        <w:t xml:space="preserve">layer </w:t>
      </w:r>
      <w:r>
        <w:t xml:space="preserve">konvolusi dengan diantaranya memiliki ukuran kernel sama dan banyak </w:t>
      </w:r>
      <w:r>
        <w:rPr>
          <w:i/>
          <w:iCs/>
        </w:rPr>
        <w:t xml:space="preserve">filter </w:t>
      </w:r>
      <w:r>
        <w:t xml:space="preserve">yang digunakan untuk konvolusi pertama sebanyak 128 </w:t>
      </w:r>
      <w:r>
        <w:rPr>
          <w:i/>
          <w:iCs/>
        </w:rPr>
        <w:lastRenderedPageBreak/>
        <w:t>filter</w:t>
      </w:r>
      <w:r>
        <w:t xml:space="preserve">, konvolusi kedua sebanyak 64 </w:t>
      </w:r>
      <w:r>
        <w:rPr>
          <w:i/>
          <w:iCs/>
        </w:rPr>
        <w:t>filter</w:t>
      </w:r>
      <w:r>
        <w:t xml:space="preserve">, konvolusi ketiga sebanyak 32 </w:t>
      </w:r>
      <w:r>
        <w:rPr>
          <w:i/>
          <w:iCs/>
        </w:rPr>
        <w:t>filter</w:t>
      </w:r>
      <w:r>
        <w:t>.</w:t>
      </w:r>
    </w:p>
    <w:p w14:paraId="445F9659" w14:textId="77777777" w:rsidR="00F93A76" w:rsidRDefault="00124769">
      <w:pPr>
        <w:pStyle w:val="ListParagraph"/>
        <w:numPr>
          <w:ilvl w:val="1"/>
          <w:numId w:val="36"/>
        </w:numPr>
        <w:ind w:left="851" w:hanging="851"/>
        <w:jc w:val="both"/>
      </w:pPr>
      <w:r>
        <w:t>Convolution pada layer pertama memiliki ukuran kernel 3x3 dengan filter sebanyak 128 dengan aktifasi fungsi relu.</w:t>
      </w:r>
    </w:p>
    <w:p w14:paraId="2217AA80" w14:textId="77777777" w:rsidR="00F93A76" w:rsidRDefault="00124769">
      <w:pPr>
        <w:pStyle w:val="ListParagraph"/>
        <w:numPr>
          <w:ilvl w:val="1"/>
          <w:numId w:val="36"/>
        </w:numPr>
        <w:ind w:left="851" w:hanging="851"/>
        <w:jc w:val="both"/>
      </w:pPr>
      <w:r>
        <w:t xml:space="preserve">Gambar akan di cari nilai maksimal pada setiap pixel yang dilalui oleh kernel pooling layer dengan ukuran 2 x 2. </w:t>
      </w:r>
    </w:p>
    <w:p w14:paraId="00F4C5FF" w14:textId="77777777" w:rsidR="00F93A76" w:rsidRDefault="00124769">
      <w:pPr>
        <w:pStyle w:val="ListParagraph"/>
        <w:numPr>
          <w:ilvl w:val="1"/>
          <w:numId w:val="36"/>
        </w:numPr>
        <w:ind w:left="851" w:hanging="851"/>
        <w:jc w:val="both"/>
      </w:pPr>
      <w:r>
        <w:t xml:space="preserve">Pada layer kedua gambar akan di konvolusi dengan ukuran kernel 3 x 3 dan filter sebanyak 64 dengan aktifasi fungsi relu. </w:t>
      </w:r>
    </w:p>
    <w:p w14:paraId="495C84C7" w14:textId="77777777" w:rsidR="00F93A76" w:rsidRDefault="00124769">
      <w:pPr>
        <w:pStyle w:val="ListParagraph"/>
        <w:numPr>
          <w:ilvl w:val="1"/>
          <w:numId w:val="36"/>
        </w:numPr>
        <w:ind w:left="851" w:hanging="851"/>
        <w:jc w:val="both"/>
      </w:pPr>
      <w:r>
        <w:t xml:space="preserve">Citra pada tahap ini akan diambil nilai maksimalnya menggunakan layer pooling dengan ukuran 2 x 2. </w:t>
      </w:r>
    </w:p>
    <w:p w14:paraId="7D5EA886" w14:textId="77777777" w:rsidR="00F93A76" w:rsidRDefault="00124769">
      <w:pPr>
        <w:pStyle w:val="ListParagraph"/>
        <w:numPr>
          <w:ilvl w:val="1"/>
          <w:numId w:val="36"/>
        </w:numPr>
        <w:ind w:left="851" w:hanging="851"/>
        <w:jc w:val="both"/>
      </w:pPr>
      <w:r>
        <w:t xml:space="preserve">Pada layer ketiga gambar akan di konvolusi dengan ukuran kernel 3 x 3 dan filter sebanyak 32 dengan aktifasi fungsi relu. </w:t>
      </w:r>
    </w:p>
    <w:p w14:paraId="33740701" w14:textId="77777777" w:rsidR="00F93A76" w:rsidRDefault="00124769">
      <w:pPr>
        <w:pStyle w:val="ListParagraph"/>
        <w:numPr>
          <w:ilvl w:val="1"/>
          <w:numId w:val="36"/>
        </w:numPr>
        <w:ind w:left="851" w:hanging="851"/>
        <w:jc w:val="both"/>
      </w:pPr>
      <w:r>
        <w:t>Citra pada tahap ini akan diambil nilai maksimalnya menggunakan layer pooling dengan ukuran 2 x 2.</w:t>
      </w:r>
    </w:p>
    <w:p w14:paraId="053D819E" w14:textId="77777777" w:rsidR="00F93A76" w:rsidRDefault="00124769">
      <w:pPr>
        <w:pStyle w:val="ListParagraph"/>
        <w:numPr>
          <w:ilvl w:val="1"/>
          <w:numId w:val="36"/>
        </w:numPr>
        <w:ind w:left="851" w:hanging="851"/>
        <w:jc w:val="both"/>
      </w:pPr>
      <w:r>
        <w:t>Sebelum diubah menjadi vector, citra akan diolah dengan layer batch normalization dan menggunakan layer sebesar 0.2 atau 20%.</w:t>
      </w:r>
    </w:p>
    <w:p w14:paraId="23A22C1E" w14:textId="77777777" w:rsidR="00F93A76" w:rsidRDefault="00124769">
      <w:pPr>
        <w:pStyle w:val="ListParagraph"/>
        <w:numPr>
          <w:ilvl w:val="1"/>
          <w:numId w:val="36"/>
        </w:numPr>
        <w:ind w:left="851" w:hanging="851"/>
        <w:jc w:val="both"/>
      </w:pPr>
      <w:r>
        <w:t>Nilai feature seluruh gambar yang sudah di konvolusi akan dijadikan sebuah vektor untuk inputan pada neural network menggunakan flatten.</w:t>
      </w:r>
    </w:p>
    <w:p w14:paraId="1F834AB3" w14:textId="77777777" w:rsidR="00F93A76" w:rsidRDefault="00124769">
      <w:pPr>
        <w:pStyle w:val="ListParagraph"/>
        <w:numPr>
          <w:ilvl w:val="1"/>
          <w:numId w:val="36"/>
        </w:numPr>
        <w:ind w:left="851" w:hanging="851"/>
        <w:jc w:val="both"/>
      </w:pPr>
      <w:r>
        <w:t>Pada neural network terdapat 2 fully connected layer yang memiliki 512 jumlah neuron dan pada setiap fully connected layer terdapat layer batch normalization dan menggunakan dropout layer sebesar 0.3 atau 30%.</w:t>
      </w:r>
    </w:p>
    <w:p w14:paraId="0AD579AA" w14:textId="77777777" w:rsidR="00F93A76" w:rsidRDefault="00124769">
      <w:pPr>
        <w:pStyle w:val="ListParagraph"/>
        <w:numPr>
          <w:ilvl w:val="1"/>
          <w:numId w:val="36"/>
        </w:numPr>
        <w:ind w:left="851" w:hanging="851"/>
        <w:jc w:val="both"/>
      </w:pPr>
      <w:r>
        <w:t>Lalu yang terakhir ada fungsi aktivasi softmax untuk mendapatkan hasil klasifikasi dari setiap kelas yang ada.</w:t>
      </w:r>
    </w:p>
    <w:p w14:paraId="3AA930EC" w14:textId="77777777" w:rsidR="00F93A76" w:rsidRDefault="00124769">
      <w:pPr>
        <w:pStyle w:val="Heading4"/>
        <w:numPr>
          <w:ilvl w:val="0"/>
          <w:numId w:val="35"/>
        </w:numPr>
        <w:ind w:left="851" w:hanging="851"/>
      </w:pPr>
      <w:r>
        <w:t>Diagram Sistem Yang Akan Dibangun</w:t>
      </w:r>
    </w:p>
    <w:p w14:paraId="07C69020" w14:textId="77777777" w:rsidR="00F93A76" w:rsidRDefault="00124769">
      <w:pPr>
        <w:ind w:firstLine="851"/>
        <w:jc w:val="both"/>
      </w:pPr>
      <w:r>
        <w:t xml:space="preserve">Sistem akan terbagi menjadi 2 bagian, yaitu bagian untuk menambahkan dataset resep kedalam </w:t>
      </w:r>
      <w:r>
        <w:rPr>
          <w:i/>
          <w:iCs/>
        </w:rPr>
        <w:t>database</w:t>
      </w:r>
      <w:r>
        <w:t xml:space="preserve"> dan bagian rekomendasi resep makanan dengan gambar. Pada bagian penambahan dataset resep, langkah pertama yaitu mengumpulkan semua resep yang akan ditambahkan kedalam database, setelah itu </w:t>
      </w:r>
      <w:r>
        <w:lastRenderedPageBreak/>
        <w:t xml:space="preserve">setiap data akan dilakukan preprocessing, setelah hasil preprocessing akan disimpan ke dalam </w:t>
      </w:r>
      <w:r>
        <w:rPr>
          <w:i/>
          <w:iCs/>
        </w:rPr>
        <w:t>database</w:t>
      </w:r>
      <w:r>
        <w:t xml:space="preserve"> sebagai data pusat. Pada bagian lainya yaitu rekomendasi resep makanan dengan gambar, langkah pertama yaitu mengambil data gambar berupa hasil tangkapan dari </w:t>
      </w:r>
      <w:r>
        <w:rPr>
          <w:i/>
          <w:iCs/>
        </w:rPr>
        <w:t>smartphone</w:t>
      </w:r>
      <w:r>
        <w:t xml:space="preserve">, setelah itu lokasilisasi objek menggunakan model yang terbaik performanya untuk ekstraksi fitur dan klasifikasi kategori. Setelah melalui proses tersebut hasil fitur dan klasifikasi yang diperoleh dari gambar akan dihitung kesamaannya dengan bahan-bahan dari resep yang ada dalam </w:t>
      </w:r>
      <w:r>
        <w:rPr>
          <w:i/>
          <w:iCs/>
        </w:rPr>
        <w:t>database</w:t>
      </w:r>
      <w:r>
        <w:t xml:space="preserve"> menggunakan </w:t>
      </w:r>
      <w:r>
        <w:rPr>
          <w:i/>
          <w:iCs/>
        </w:rPr>
        <w:t>cosine similiarity</w:t>
      </w:r>
      <w:r>
        <w:t xml:space="preserve">. Lalu dilakukan pengambilan 5 data resep makanan berdasarkan nilai </w:t>
      </w:r>
      <w:r>
        <w:rPr>
          <w:i/>
          <w:iCs/>
        </w:rPr>
        <w:t>cosine similarity</w:t>
      </w:r>
      <w:r>
        <w:t xml:space="preserve"> terbesar. Hasil pengambilan inilah yang akan dikembalikan ke aplikasi. Diagram dapat dilihat pada gambar 4.2.</w:t>
      </w:r>
    </w:p>
    <w:p w14:paraId="6793CC8D" w14:textId="77777777" w:rsidR="00F93A76" w:rsidRDefault="00124769">
      <w:pPr>
        <w:keepNext/>
        <w:jc w:val="center"/>
      </w:pPr>
      <w:r>
        <w:rPr>
          <w:noProof/>
          <w:lang w:eastAsia="en-US"/>
        </w:rPr>
        <w:lastRenderedPageBreak/>
        <w:drawing>
          <wp:inline distT="0" distB="0" distL="0" distR="0" wp14:anchorId="22B4A555" wp14:editId="07376973">
            <wp:extent cx="5237480" cy="4663440"/>
            <wp:effectExtent l="0" t="0" r="1270" b="3810"/>
            <wp:docPr id="95569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694028" name="Picture 1"/>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263751" cy="4686402"/>
                    </a:xfrm>
                    <a:prstGeom prst="rect">
                      <a:avLst/>
                    </a:prstGeom>
                  </pic:spPr>
                </pic:pic>
              </a:graphicData>
            </a:graphic>
          </wp:inline>
        </w:drawing>
      </w:r>
    </w:p>
    <w:p w14:paraId="2C1B2E84" w14:textId="77777777" w:rsidR="00F93A76" w:rsidRDefault="00124769">
      <w:pPr>
        <w:pStyle w:val="Caption"/>
        <w:jc w:val="center"/>
        <w:rPr>
          <w:b w:val="0"/>
          <w:bCs/>
        </w:rPr>
      </w:pPr>
      <w:bookmarkStart w:id="163" w:name="_Toc136799530"/>
      <w:r>
        <w:t>Gambar 4.</w:t>
      </w:r>
      <w:r>
        <w:fldChar w:fldCharType="begin"/>
      </w:r>
      <w:r>
        <w:instrText xml:space="preserve"> SEQ Gambar \* ARABIC \r 2</w:instrText>
      </w:r>
      <w:r>
        <w:fldChar w:fldCharType="separate"/>
      </w:r>
      <w:r w:rsidR="00A8538E">
        <w:rPr>
          <w:noProof/>
        </w:rPr>
        <w:t>2</w:t>
      </w:r>
      <w:r>
        <w:fldChar w:fldCharType="end"/>
      </w:r>
      <w:r>
        <w:t xml:space="preserve"> </w:t>
      </w:r>
      <w:r>
        <w:rPr>
          <w:b w:val="0"/>
          <w:bCs/>
        </w:rPr>
        <w:t>Sistem yang akan dibangun</w:t>
      </w:r>
      <w:bookmarkEnd w:id="163"/>
    </w:p>
    <w:p w14:paraId="29D44A02" w14:textId="77777777" w:rsidR="00F93A76" w:rsidRDefault="00124769">
      <w:pPr>
        <w:pStyle w:val="Heading4"/>
        <w:numPr>
          <w:ilvl w:val="0"/>
          <w:numId w:val="35"/>
        </w:numPr>
        <w:ind w:left="851" w:hanging="851"/>
      </w:pPr>
      <w:r>
        <w:t>Entity Relational Diagram(ERD)</w:t>
      </w:r>
    </w:p>
    <w:p w14:paraId="5027F037" w14:textId="77777777" w:rsidR="00F93A76" w:rsidRDefault="00124769">
      <w:pPr>
        <w:ind w:firstLine="851"/>
        <w:jc w:val="both"/>
      </w:pPr>
      <w:r>
        <w:t>Entity Relationship Diagram (ERD) merupakan proses yang menunjukkan hubungan antar entitas dan relasinya pada basis data. Hubungan antar entitas dan relasinya ini yang akan digunakan dalam membangun basis data untuk aplikasi. Rancangan ERD pada sistem rekomendasi resep makanan menggunakan gambar ini dapat dilihat pada Gambar 4.3.</w:t>
      </w:r>
    </w:p>
    <w:p w14:paraId="27373E61" w14:textId="77777777" w:rsidR="00F93A76" w:rsidRDefault="00124769">
      <w:pPr>
        <w:keepNext/>
        <w:jc w:val="center"/>
      </w:pPr>
      <w:r>
        <w:rPr>
          <w:noProof/>
          <w:lang w:eastAsia="en-US"/>
        </w:rPr>
        <w:lastRenderedPageBreak/>
        <w:drawing>
          <wp:inline distT="0" distB="0" distL="0" distR="0" wp14:anchorId="73D523C3" wp14:editId="52C9D884">
            <wp:extent cx="5090795" cy="4152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090946" cy="4152663"/>
                    </a:xfrm>
                    <a:prstGeom prst="rect">
                      <a:avLst/>
                    </a:prstGeom>
                  </pic:spPr>
                </pic:pic>
              </a:graphicData>
            </a:graphic>
          </wp:inline>
        </w:drawing>
      </w:r>
    </w:p>
    <w:p w14:paraId="0D60E542" w14:textId="77777777" w:rsidR="00F93A76" w:rsidRDefault="00124769">
      <w:pPr>
        <w:pStyle w:val="Caption"/>
        <w:jc w:val="center"/>
        <w:rPr>
          <w:b w:val="0"/>
          <w:bCs/>
        </w:rPr>
      </w:pPr>
      <w:bookmarkStart w:id="164" w:name="_Toc136799531"/>
      <w:r>
        <w:t>Gambar 4.</w:t>
      </w:r>
      <w:r>
        <w:fldChar w:fldCharType="begin"/>
      </w:r>
      <w:r>
        <w:instrText xml:space="preserve"> SEQ Gambar \* ARABIC \r 3</w:instrText>
      </w:r>
      <w:r>
        <w:fldChar w:fldCharType="separate"/>
      </w:r>
      <w:r w:rsidR="00A8538E">
        <w:rPr>
          <w:noProof/>
        </w:rPr>
        <w:t>3</w:t>
      </w:r>
      <w:r>
        <w:fldChar w:fldCharType="end"/>
      </w:r>
      <w:r>
        <w:t xml:space="preserve"> </w:t>
      </w:r>
      <w:r>
        <w:rPr>
          <w:b w:val="0"/>
          <w:bCs/>
        </w:rPr>
        <w:t>Diagram ERD</w:t>
      </w:r>
      <w:bookmarkEnd w:id="164"/>
    </w:p>
    <w:p w14:paraId="5947DC88" w14:textId="77777777" w:rsidR="00F93A76" w:rsidRDefault="00124769">
      <w:pPr>
        <w:ind w:firstLine="851"/>
        <w:jc w:val="both"/>
      </w:pPr>
      <w:r>
        <w:t xml:space="preserve">Dapat dilihat pada diagram sistem rekomendasi resep makanan terdapat tiga entitas di dalamnya. Ketiga entitas tersebut adalah </w:t>
      </w:r>
      <w:r>
        <w:rPr>
          <w:i/>
          <w:iCs/>
        </w:rPr>
        <w:t>user</w:t>
      </w:r>
      <w:r>
        <w:t xml:space="preserve">, admin dan resep. Setiap entitas memiliki atributnya masing-masing yaitu entitas user memiliki atribut id_user, </w:t>
      </w:r>
      <w:r>
        <w:rPr>
          <w:i/>
          <w:iCs/>
        </w:rPr>
        <w:t>username</w:t>
      </w:r>
      <w:r>
        <w:t xml:space="preserve">, </w:t>
      </w:r>
      <w:r>
        <w:rPr>
          <w:i/>
          <w:iCs/>
        </w:rPr>
        <w:t>email</w:t>
      </w:r>
      <w:r>
        <w:t xml:space="preserve">, dan </w:t>
      </w:r>
      <w:r>
        <w:rPr>
          <w:i/>
          <w:iCs/>
        </w:rPr>
        <w:t>password</w:t>
      </w:r>
      <w:r>
        <w:t xml:space="preserve">. Entitas admin memiliki atribut id_admin, </w:t>
      </w:r>
      <w:r>
        <w:rPr>
          <w:i/>
          <w:iCs/>
        </w:rPr>
        <w:t>username</w:t>
      </w:r>
      <w:r>
        <w:t xml:space="preserve">, </w:t>
      </w:r>
      <w:r>
        <w:rPr>
          <w:i/>
          <w:iCs/>
        </w:rPr>
        <w:t>email</w:t>
      </w:r>
      <w:r>
        <w:t xml:space="preserve">, dan </w:t>
      </w:r>
      <w:r>
        <w:rPr>
          <w:i/>
          <w:iCs/>
        </w:rPr>
        <w:t>password</w:t>
      </w:r>
      <w:r>
        <w:t xml:space="preserve">. Sedangkan entitas resep memiliki atribut id_resep, nama resep, bahan, langkah, kategori dan gambar. Pada setiap relasi dari ER diagram mengandung atribut yang digunakan dalam prosesnya yaitu bahan hasil klasifikasi user. Proses yang dilakukan ialah proses mencari rekomendasi dimana proses ini nantinya digunakan untuk mengkalkulasi kemiripan data </w:t>
      </w:r>
      <w:r>
        <w:rPr>
          <w:i/>
          <w:iCs/>
        </w:rPr>
        <w:t>input</w:t>
      </w:r>
      <w:r>
        <w:t xml:space="preserve"> dengan data pada atribut bahan hasil klasifikasi user dan akan mengembalikan 5 data resep untuk </w:t>
      </w:r>
      <w:r>
        <w:lastRenderedPageBreak/>
        <w:t xml:space="preserve">diproses dan ditampilkan pada tampilan aplikasi sebagai hasil rekomendasi aplikasi dari bahan sayuran yang dimiliki </w:t>
      </w:r>
      <w:r>
        <w:rPr>
          <w:i/>
          <w:iCs/>
        </w:rPr>
        <w:t>user</w:t>
      </w:r>
      <w:r>
        <w:t xml:space="preserve">. </w:t>
      </w:r>
    </w:p>
    <w:p w14:paraId="34E43927" w14:textId="77777777" w:rsidR="00F93A76" w:rsidRDefault="00124769">
      <w:pPr>
        <w:pStyle w:val="Heading4"/>
        <w:numPr>
          <w:ilvl w:val="0"/>
          <w:numId w:val="35"/>
        </w:numPr>
        <w:ind w:left="851" w:hanging="851"/>
      </w:pPr>
      <w:r>
        <w:t>Diagram Use Case</w:t>
      </w:r>
    </w:p>
    <w:p w14:paraId="32716EA7" w14:textId="77777777" w:rsidR="00F93A76" w:rsidRDefault="00124769">
      <w:pPr>
        <w:ind w:firstLine="851"/>
        <w:jc w:val="both"/>
      </w:pPr>
      <w:r>
        <w:rPr>
          <w:i/>
          <w:iCs/>
        </w:rPr>
        <w:t>Use Case</w:t>
      </w:r>
      <w:r>
        <w:t xml:space="preserve"> merupakan diagram yang menggambarkan hubungan interaksi antara sistem dan aktor. Hubungan antar sistem dan aktornya ini yang akan digunakan dalam membangun fitur apa saja yang dapat digunakan pada aplikasi. Rancangan Diagram </w:t>
      </w:r>
      <w:r>
        <w:rPr>
          <w:i/>
          <w:iCs/>
        </w:rPr>
        <w:t>Use Case</w:t>
      </w:r>
      <w:r>
        <w:t xml:space="preserve"> pada sistem rekomendasi resep makanan menggunakan gambar ini dapat dilihat pada Gambar 4.4.</w:t>
      </w:r>
    </w:p>
    <w:p w14:paraId="44AEBC35" w14:textId="77777777" w:rsidR="00F93A76" w:rsidRDefault="00124769">
      <w:pPr>
        <w:keepNext/>
        <w:jc w:val="center"/>
      </w:pPr>
      <w:r>
        <w:rPr>
          <w:noProof/>
          <w:lang w:eastAsia="en-US"/>
        </w:rPr>
        <w:drawing>
          <wp:inline distT="0" distB="0" distL="0" distR="0" wp14:anchorId="2484105A" wp14:editId="797422B6">
            <wp:extent cx="4276725" cy="3155315"/>
            <wp:effectExtent l="0" t="0" r="952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4277208" cy="3155425"/>
                    </a:xfrm>
                    <a:prstGeom prst="rect">
                      <a:avLst/>
                    </a:prstGeom>
                  </pic:spPr>
                </pic:pic>
              </a:graphicData>
            </a:graphic>
          </wp:inline>
        </w:drawing>
      </w:r>
    </w:p>
    <w:p w14:paraId="7E77184A" w14:textId="77777777" w:rsidR="00F93A76" w:rsidRDefault="00124769">
      <w:pPr>
        <w:pStyle w:val="Caption"/>
        <w:jc w:val="center"/>
      </w:pPr>
      <w:bookmarkStart w:id="165" w:name="_Toc136799532"/>
      <w:r>
        <w:t>Gambar 4.</w:t>
      </w:r>
      <w:r>
        <w:fldChar w:fldCharType="begin"/>
      </w:r>
      <w:r>
        <w:instrText xml:space="preserve"> SEQ Gambar \* ARABIC \r 4</w:instrText>
      </w:r>
      <w:r>
        <w:fldChar w:fldCharType="separate"/>
      </w:r>
      <w:r w:rsidR="00A8538E">
        <w:rPr>
          <w:noProof/>
        </w:rPr>
        <w:t>4</w:t>
      </w:r>
      <w:r>
        <w:fldChar w:fldCharType="end"/>
      </w:r>
      <w:r>
        <w:t xml:space="preserve"> </w:t>
      </w:r>
      <w:r>
        <w:rPr>
          <w:b w:val="0"/>
          <w:bCs/>
        </w:rPr>
        <w:t xml:space="preserve">Diagram </w:t>
      </w:r>
      <w:r>
        <w:rPr>
          <w:b w:val="0"/>
          <w:bCs/>
          <w:i/>
          <w:iCs w:val="0"/>
        </w:rPr>
        <w:t>Use Case</w:t>
      </w:r>
      <w:bookmarkEnd w:id="165"/>
    </w:p>
    <w:p w14:paraId="39EBC352" w14:textId="77777777" w:rsidR="00F93A76" w:rsidRDefault="00124769">
      <w:pPr>
        <w:pStyle w:val="ListParagraph"/>
        <w:widowControl w:val="0"/>
        <w:numPr>
          <w:ilvl w:val="0"/>
          <w:numId w:val="37"/>
        </w:numPr>
        <w:spacing w:after="120"/>
        <w:jc w:val="both"/>
      </w:pPr>
      <w:r>
        <w:rPr>
          <w:i/>
        </w:rPr>
        <w:t>User</w:t>
      </w:r>
      <w:r>
        <w:t>: Orang yang menggunakan sistem untuk melakukan pencarian resep makananan menggunakan gambar</w:t>
      </w:r>
    </w:p>
    <w:p w14:paraId="24B1051F" w14:textId="77777777" w:rsidR="00F93A76" w:rsidRDefault="00124769">
      <w:pPr>
        <w:pStyle w:val="ListParagraph"/>
        <w:widowControl w:val="0"/>
        <w:numPr>
          <w:ilvl w:val="0"/>
          <w:numId w:val="37"/>
        </w:numPr>
        <w:spacing w:after="120"/>
        <w:jc w:val="both"/>
      </w:pPr>
      <w:r>
        <w:rPr>
          <w:i/>
        </w:rPr>
        <w:t>Admin</w:t>
      </w:r>
      <w:r>
        <w:t>: Orang yang mengelola data pada sistem</w:t>
      </w:r>
    </w:p>
    <w:p w14:paraId="361E320E" w14:textId="77777777" w:rsidR="00F93A76" w:rsidRDefault="00124769">
      <w:pPr>
        <w:pStyle w:val="ListParagraph"/>
        <w:widowControl w:val="0"/>
        <w:numPr>
          <w:ilvl w:val="0"/>
          <w:numId w:val="37"/>
        </w:numPr>
        <w:spacing w:after="0"/>
        <w:contextualSpacing w:val="0"/>
        <w:jc w:val="both"/>
      </w:pPr>
      <w:r>
        <w:t xml:space="preserve">Scan gambar: Merupakan langkah pertama untuk melakukan pencarian resep makanan menggunakan gambar sayuran, </w:t>
      </w:r>
      <w:r>
        <w:rPr>
          <w:i/>
        </w:rPr>
        <w:t>user</w:t>
      </w:r>
      <w:r>
        <w:t xml:space="preserve"> dapat mengunggah gambar </w:t>
      </w:r>
      <w:r>
        <w:lastRenderedPageBreak/>
        <w:t>untuk dilakukan rekomendasi resep makanan dan akan mendapatkan hasil rekomendasi resep makanan sesuai dengan hasil klasifikasi yang didapatkan.</w:t>
      </w:r>
    </w:p>
    <w:p w14:paraId="3F731AFA" w14:textId="77777777" w:rsidR="00F93A76" w:rsidRDefault="00124769">
      <w:pPr>
        <w:pStyle w:val="ListParagraph"/>
        <w:widowControl w:val="0"/>
        <w:numPr>
          <w:ilvl w:val="0"/>
          <w:numId w:val="37"/>
        </w:numPr>
        <w:spacing w:after="0"/>
        <w:contextualSpacing w:val="0"/>
        <w:jc w:val="both"/>
      </w:pPr>
      <w:r>
        <w:t>Data resep: merupakan data semua resep yang ada pada server. Admin dapat mengatur resep apa saja yang bisa direkomendasi oleh sistem berdasarkan sayuran yang diklasifikasi.</w:t>
      </w:r>
    </w:p>
    <w:p w14:paraId="3DDEC522" w14:textId="77777777" w:rsidR="00F93A76" w:rsidRDefault="00124769">
      <w:pPr>
        <w:pStyle w:val="ListParagraph"/>
        <w:widowControl w:val="0"/>
        <w:numPr>
          <w:ilvl w:val="0"/>
          <w:numId w:val="37"/>
        </w:numPr>
        <w:spacing w:after="0"/>
        <w:contextualSpacing w:val="0"/>
        <w:jc w:val="both"/>
      </w:pPr>
      <w:r>
        <w:t>Manipulasi data resep: admin dapat mengelola data resep yang ada pada server</w:t>
      </w:r>
    </w:p>
    <w:p w14:paraId="263D7ACD" w14:textId="77777777" w:rsidR="00F93A76" w:rsidRDefault="00124769">
      <w:pPr>
        <w:pStyle w:val="ListParagraph"/>
        <w:widowControl w:val="0"/>
        <w:numPr>
          <w:ilvl w:val="0"/>
          <w:numId w:val="37"/>
        </w:numPr>
        <w:spacing w:after="0"/>
        <w:contextualSpacing w:val="0"/>
        <w:jc w:val="both"/>
      </w:pPr>
      <w:r>
        <w:t>Data user: Merupakan semua data user yang menggunakan sistem.</w:t>
      </w:r>
    </w:p>
    <w:p w14:paraId="1F9CCEF6" w14:textId="77777777" w:rsidR="00F93A76" w:rsidRDefault="00124769">
      <w:pPr>
        <w:pStyle w:val="ListParagraph"/>
        <w:widowControl w:val="0"/>
        <w:numPr>
          <w:ilvl w:val="0"/>
          <w:numId w:val="37"/>
        </w:numPr>
        <w:spacing w:after="0"/>
        <w:contextualSpacing w:val="0"/>
        <w:jc w:val="both"/>
      </w:pPr>
      <w:r>
        <w:t>Manipulasi data user: Admin dapat mengelola data user yang ada pada server</w:t>
      </w:r>
    </w:p>
    <w:p w14:paraId="5DBC6797" w14:textId="77777777" w:rsidR="00F93A76" w:rsidRDefault="00124769">
      <w:pPr>
        <w:pStyle w:val="ListParagraph"/>
        <w:widowControl w:val="0"/>
        <w:numPr>
          <w:ilvl w:val="0"/>
          <w:numId w:val="37"/>
        </w:numPr>
        <w:spacing w:after="0"/>
        <w:contextualSpacing w:val="0"/>
        <w:jc w:val="both"/>
      </w:pPr>
      <w:r>
        <w:t>Training model CNN: Merupakan fitur yang memungkinkan admin untuk melakukan palatihan model CNN untuk proses klasifikasi gambar sebagai salah satu komponen sistem</w:t>
      </w:r>
    </w:p>
    <w:p w14:paraId="1FDEFCDA" w14:textId="77777777" w:rsidR="00F93A76" w:rsidRDefault="00124769">
      <w:pPr>
        <w:pStyle w:val="ListParagraph"/>
        <w:widowControl w:val="0"/>
        <w:numPr>
          <w:ilvl w:val="0"/>
          <w:numId w:val="37"/>
        </w:numPr>
        <w:spacing w:after="0"/>
        <w:contextualSpacing w:val="0"/>
        <w:jc w:val="both"/>
      </w:pPr>
      <w:r>
        <w:t>Proses cosine similarity: merupakan fitur yang memungkinkan admin untuk melakukan simulasi proses pencarian kesamaan antara data yang diinputkan user dengan data dari server</w:t>
      </w:r>
    </w:p>
    <w:p w14:paraId="4896E760" w14:textId="77777777" w:rsidR="00F93A76" w:rsidRDefault="00124769">
      <w:pPr>
        <w:pStyle w:val="Heading4"/>
        <w:numPr>
          <w:ilvl w:val="0"/>
          <w:numId w:val="35"/>
        </w:numPr>
        <w:ind w:left="851" w:hanging="851"/>
      </w:pPr>
      <w:r>
        <w:t>Activity Diagram</w:t>
      </w:r>
    </w:p>
    <w:p w14:paraId="60371FD8" w14:textId="77777777" w:rsidR="00F93A76" w:rsidRDefault="00124769">
      <w:pPr>
        <w:widowControl w:val="0"/>
        <w:spacing w:after="0"/>
        <w:ind w:firstLine="851"/>
        <w:jc w:val="both"/>
      </w:pPr>
      <w:r>
        <w:t>Activity Diagram digunakan untuk memodelkan proses yang terjadi pada Sistem Rekomendasi Resep Makanan dengan gambar. Berikut ini perancangan activity diagram Rekomendasi Resep Makanan dengan gambar dapat dilihat pada gambar 4.5</w:t>
      </w:r>
    </w:p>
    <w:p w14:paraId="3DCD96BB" w14:textId="77777777" w:rsidR="00F93A76" w:rsidRDefault="00124769">
      <w:pPr>
        <w:widowControl w:val="0"/>
        <w:spacing w:after="0"/>
        <w:jc w:val="center"/>
      </w:pPr>
      <w:r>
        <w:rPr>
          <w:noProof/>
          <w:lang w:eastAsia="en-US"/>
        </w:rPr>
        <w:lastRenderedPageBreak/>
        <w:drawing>
          <wp:inline distT="0" distB="0" distL="0" distR="0" wp14:anchorId="77648E09" wp14:editId="67A9DB17">
            <wp:extent cx="3790315" cy="5024120"/>
            <wp:effectExtent l="0" t="0" r="635" b="5080"/>
            <wp:docPr id="802619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61913" name="Picture 5"/>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790932" cy="5024424"/>
                    </a:xfrm>
                    <a:prstGeom prst="rect">
                      <a:avLst/>
                    </a:prstGeom>
                  </pic:spPr>
                </pic:pic>
              </a:graphicData>
            </a:graphic>
          </wp:inline>
        </w:drawing>
      </w:r>
    </w:p>
    <w:p w14:paraId="131C680A" w14:textId="77777777" w:rsidR="00F93A76" w:rsidRDefault="00124769">
      <w:pPr>
        <w:pStyle w:val="Caption"/>
        <w:jc w:val="center"/>
        <w:rPr>
          <w:b w:val="0"/>
          <w:bCs/>
        </w:rPr>
      </w:pPr>
      <w:bookmarkStart w:id="166" w:name="_Toc136799533"/>
      <w:r>
        <w:t>Gambar 4.</w:t>
      </w:r>
      <w:r>
        <w:fldChar w:fldCharType="begin"/>
      </w:r>
      <w:r>
        <w:instrText xml:space="preserve"> SEQ Gambar \* ARABIC \r 5</w:instrText>
      </w:r>
      <w:r>
        <w:fldChar w:fldCharType="separate"/>
      </w:r>
      <w:r w:rsidR="00A8538E">
        <w:rPr>
          <w:noProof/>
        </w:rPr>
        <w:t>5</w:t>
      </w:r>
      <w:r>
        <w:fldChar w:fldCharType="end"/>
      </w:r>
      <w:r>
        <w:t xml:space="preserve"> </w:t>
      </w:r>
      <w:r>
        <w:rPr>
          <w:b w:val="0"/>
          <w:bCs/>
          <w:i/>
          <w:iCs w:val="0"/>
        </w:rPr>
        <w:t xml:space="preserve">Activity </w:t>
      </w:r>
      <w:r>
        <w:rPr>
          <w:b w:val="0"/>
          <w:bCs/>
        </w:rPr>
        <w:t>Diagram</w:t>
      </w:r>
      <w:bookmarkEnd w:id="166"/>
    </w:p>
    <w:p w14:paraId="43D014E2" w14:textId="77777777" w:rsidR="00F93A76" w:rsidRDefault="00124769">
      <w:pPr>
        <w:ind w:firstLine="851"/>
        <w:jc w:val="both"/>
      </w:pPr>
      <w:r>
        <w:t xml:space="preserve">Pada gambar 4.5 merupakan gambaran perancangan aktifitas Sistem Rekomendasi Resep Makanan dengan gambar. Dimulai dari admin yang membersihkan dataset resep makanan agar data resep bisa digunakan untuk rekomendasi. Setelah itu admin menginputkan data yang akan diolah kedalam basis data. Kemudian admin akan melatih model CNN untuk digunakan oleh user dalam mengenali kategori dari sayuran yang dimiliki user. Setelah model selesai dilatih, model akan dimuat kedalam aplikasi android untuk digunakan user. Lalu user dapat memindai bahan sayuran yang dimiliki dan mengirimkan hasil pemindaian ke server </w:t>
      </w:r>
      <w:r>
        <w:lastRenderedPageBreak/>
        <w:t xml:space="preserve">untuk dihitung tingkat kemiripannya. Disisi admin atau server akan melakukan perhitungan </w:t>
      </w:r>
      <w:r>
        <w:rPr>
          <w:i/>
          <w:iCs/>
        </w:rPr>
        <w:t>cosine similarity</w:t>
      </w:r>
      <w:r>
        <w:t xml:space="preserve"> untuk mengetahui data resep mana yang sesuai dengan bahan yang dimiliki oleh user berdasarkan data bahan setiap resep pada basis data. Setelah didapatkan 5 resep yang miliki nilai </w:t>
      </w:r>
      <w:r>
        <w:rPr>
          <w:i/>
          <w:iCs/>
        </w:rPr>
        <w:t xml:space="preserve">cosine </w:t>
      </w:r>
      <w:r>
        <w:t xml:space="preserve">terbesar. Kemudian admin atau server akan mengirimkan hasil tersebut untuk menjadi rekomendasi 5 resep makanan untuk </w:t>
      </w:r>
      <w:r>
        <w:rPr>
          <w:i/>
          <w:iCs/>
        </w:rPr>
        <w:t>user</w:t>
      </w:r>
      <w:r>
        <w:t>.</w:t>
      </w:r>
    </w:p>
    <w:p w14:paraId="20BE065C" w14:textId="77777777" w:rsidR="00F93A76" w:rsidRDefault="00124769">
      <w:pPr>
        <w:pStyle w:val="Heading3"/>
        <w:numPr>
          <w:ilvl w:val="0"/>
          <w:numId w:val="34"/>
        </w:numPr>
        <w:ind w:left="851" w:hanging="851"/>
      </w:pPr>
      <w:bookmarkStart w:id="167" w:name="_Toc142643278"/>
      <w:r>
        <w:t>Desain Fisik</w:t>
      </w:r>
      <w:bookmarkEnd w:id="167"/>
    </w:p>
    <w:p w14:paraId="3506AC3F" w14:textId="77777777" w:rsidR="00F93A76" w:rsidRDefault="00124769">
      <w:pPr>
        <w:ind w:firstLine="851"/>
        <w:jc w:val="both"/>
      </w:pPr>
      <w:r>
        <w:t xml:space="preserve">Dalam membangun aplikasi perlu adanya rancangan antar muka, agar saat pengembangan aplikasi dapat berjalan lancar tanpa terkendala tampilan antar muka. Rancangan antar muka juga berguna untuk menyelaraskan antara rancangan sistem yang diusulkan dengan tampilan aplikasi. Rancangan Antar muka pada sistem rekomendasi resep makanan menggunakan gambar ini dibagi menjadi 2 bagian. Bagian Admin dan </w:t>
      </w:r>
      <w:r>
        <w:rPr>
          <w:i/>
          <w:iCs/>
        </w:rPr>
        <w:t>User</w:t>
      </w:r>
      <w:r>
        <w:t>. Berikut penjelasan kedua bagian tersebut.</w:t>
      </w:r>
    </w:p>
    <w:p w14:paraId="5C0AC8E6" w14:textId="77777777" w:rsidR="00F93A76" w:rsidRDefault="00124769">
      <w:pPr>
        <w:pStyle w:val="Heading4"/>
        <w:numPr>
          <w:ilvl w:val="0"/>
          <w:numId w:val="38"/>
        </w:numPr>
        <w:ind w:left="851" w:hanging="851"/>
      </w:pPr>
      <w:r>
        <w:t>Admin</w:t>
      </w:r>
    </w:p>
    <w:p w14:paraId="24C9FB7E" w14:textId="77777777" w:rsidR="00F93A76" w:rsidRDefault="00124769">
      <w:pPr>
        <w:pStyle w:val="ListParagraph"/>
        <w:numPr>
          <w:ilvl w:val="0"/>
          <w:numId w:val="39"/>
        </w:numPr>
        <w:ind w:left="851" w:hanging="851"/>
        <w:jc w:val="both"/>
      </w:pPr>
      <w:r>
        <w:t>Desain Halaman Login</w:t>
      </w:r>
    </w:p>
    <w:p w14:paraId="73C1E5BD" w14:textId="77777777" w:rsidR="00F93A76" w:rsidRDefault="00124769">
      <w:pPr>
        <w:pStyle w:val="ListParagraph"/>
        <w:ind w:left="0" w:firstLine="851"/>
        <w:jc w:val="both"/>
      </w:pPr>
      <w:r>
        <w:t>Halaman login digunakan untuk membatasi pengaksesan sistem. Desain halaman login dapat dilihat pada gambar nomor 4.6.</w:t>
      </w:r>
    </w:p>
    <w:p w14:paraId="7097831C" w14:textId="77777777" w:rsidR="00F93A76" w:rsidRDefault="00124769">
      <w:pPr>
        <w:spacing w:after="0"/>
        <w:jc w:val="center"/>
      </w:pPr>
      <w:r>
        <w:rPr>
          <w:noProof/>
          <w:lang w:eastAsia="en-US"/>
        </w:rPr>
        <w:lastRenderedPageBreak/>
        <w:drawing>
          <wp:inline distT="0" distB="0" distL="0" distR="0" wp14:anchorId="7A46E9E1" wp14:editId="0D87457E">
            <wp:extent cx="4258310" cy="2868930"/>
            <wp:effectExtent l="19050" t="19050" r="27940" b="26670"/>
            <wp:docPr id="767226198" name="Picture 13" descr="A screenshot of a login 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226198" name="Picture 13" descr="A screenshot of a login form&#10;&#10;Description automatically generated with medium confidence"/>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289307" cy="2889617"/>
                    </a:xfrm>
                    <a:prstGeom prst="rect">
                      <a:avLst/>
                    </a:prstGeom>
                    <a:ln>
                      <a:solidFill>
                        <a:schemeClr val="tx1"/>
                      </a:solidFill>
                    </a:ln>
                  </pic:spPr>
                </pic:pic>
              </a:graphicData>
            </a:graphic>
          </wp:inline>
        </w:drawing>
      </w:r>
    </w:p>
    <w:p w14:paraId="7F8DC852" w14:textId="77777777" w:rsidR="00F93A76" w:rsidRDefault="00124769">
      <w:pPr>
        <w:pStyle w:val="Caption"/>
        <w:jc w:val="center"/>
        <w:rPr>
          <w:b w:val="0"/>
          <w:bCs/>
        </w:rPr>
      </w:pPr>
      <w:bookmarkStart w:id="168" w:name="_Toc136799534"/>
      <w:r>
        <w:t>Gambar 4.</w:t>
      </w:r>
      <w:r>
        <w:fldChar w:fldCharType="begin"/>
      </w:r>
      <w:r>
        <w:instrText xml:space="preserve"> SEQ Gambar \* ARABIC \r 6</w:instrText>
      </w:r>
      <w:r>
        <w:fldChar w:fldCharType="separate"/>
      </w:r>
      <w:r w:rsidR="00A8538E">
        <w:rPr>
          <w:noProof/>
        </w:rPr>
        <w:t>6</w:t>
      </w:r>
      <w:r>
        <w:fldChar w:fldCharType="end"/>
      </w:r>
      <w:r>
        <w:t xml:space="preserve"> </w:t>
      </w:r>
      <w:r>
        <w:rPr>
          <w:b w:val="0"/>
          <w:bCs/>
        </w:rPr>
        <w:t xml:space="preserve">Desain </w:t>
      </w:r>
      <w:r>
        <w:rPr>
          <w:b w:val="0"/>
          <w:bCs/>
          <w:i/>
          <w:iCs w:val="0"/>
        </w:rPr>
        <w:t xml:space="preserve">Interface </w:t>
      </w:r>
      <w:r>
        <w:rPr>
          <w:b w:val="0"/>
          <w:bCs/>
        </w:rPr>
        <w:t>Halaman Login</w:t>
      </w:r>
      <w:bookmarkEnd w:id="168"/>
    </w:p>
    <w:p w14:paraId="7D4AFB6E" w14:textId="77777777" w:rsidR="00F93A76" w:rsidRDefault="00124769">
      <w:pPr>
        <w:ind w:firstLine="851"/>
        <w:jc w:val="both"/>
      </w:pPr>
      <w:r>
        <w:t>Pada gambar 4.4 merupakan desain antar muka untuk bagian login. Halaman login ini sendiri digunakan untuk mendeteksi hak akses sebuah akun dari admin. Atribut lainnya yang digunakan ialah id, username, dan password. Ketika data yang dimasukkkan benar dan login berhasil maka akan langsung dibawa ke halaman dashboard.</w:t>
      </w:r>
    </w:p>
    <w:p w14:paraId="409C9EBA" w14:textId="77777777" w:rsidR="00F93A76" w:rsidRDefault="00124769">
      <w:pPr>
        <w:pStyle w:val="ListParagraph"/>
        <w:numPr>
          <w:ilvl w:val="0"/>
          <w:numId w:val="39"/>
        </w:numPr>
        <w:ind w:left="851" w:hanging="851"/>
        <w:jc w:val="both"/>
      </w:pPr>
      <w:r>
        <w:t>Desain Halaman Dashboard</w:t>
      </w:r>
    </w:p>
    <w:p w14:paraId="53821179" w14:textId="77777777" w:rsidR="00F93A76" w:rsidRDefault="00124769">
      <w:pPr>
        <w:pStyle w:val="ListParagraph"/>
        <w:ind w:left="0" w:firstLine="851"/>
        <w:jc w:val="both"/>
      </w:pPr>
      <w:r>
        <w:t>Desain halaman dashboard digunakan sebagai halaman rujukan ketika berhasil login. Desain halaman utama dapat dilihat pada gambar 4.7.</w:t>
      </w:r>
    </w:p>
    <w:p w14:paraId="3FE528DF" w14:textId="77777777" w:rsidR="00F93A76" w:rsidRDefault="00124769">
      <w:pPr>
        <w:jc w:val="both"/>
      </w:pPr>
      <w:r>
        <w:rPr>
          <w:noProof/>
          <w:lang w:eastAsia="en-US"/>
        </w:rPr>
        <w:lastRenderedPageBreak/>
        <w:drawing>
          <wp:inline distT="0" distB="0" distL="0" distR="0" wp14:anchorId="1981A3DB" wp14:editId="1D77BB10">
            <wp:extent cx="5252085" cy="3735070"/>
            <wp:effectExtent l="19050" t="19050" r="24765" b="17780"/>
            <wp:docPr id="1828039599" name="Picture 14" descr="A screenshot of a dashbo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039599" name="Picture 14" descr="A screenshot of a dashboard&#10;&#10;Description automatically generated with medium confidence"/>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52085" cy="3735070"/>
                    </a:xfrm>
                    <a:prstGeom prst="rect">
                      <a:avLst/>
                    </a:prstGeom>
                    <a:ln>
                      <a:solidFill>
                        <a:schemeClr val="tx1"/>
                      </a:solidFill>
                    </a:ln>
                  </pic:spPr>
                </pic:pic>
              </a:graphicData>
            </a:graphic>
          </wp:inline>
        </w:drawing>
      </w:r>
    </w:p>
    <w:p w14:paraId="555DCBA7" w14:textId="77777777" w:rsidR="00F93A76" w:rsidRDefault="00124769">
      <w:pPr>
        <w:pStyle w:val="Caption"/>
        <w:jc w:val="center"/>
        <w:rPr>
          <w:b w:val="0"/>
          <w:bCs/>
        </w:rPr>
      </w:pPr>
      <w:bookmarkStart w:id="169" w:name="_Toc136799535"/>
      <w:r>
        <w:t>Gambar 4.</w:t>
      </w:r>
      <w:r>
        <w:fldChar w:fldCharType="begin"/>
      </w:r>
      <w:r>
        <w:instrText xml:space="preserve"> SEQ Gambar \* ARABIC \r 7</w:instrText>
      </w:r>
      <w:r>
        <w:fldChar w:fldCharType="separate"/>
      </w:r>
      <w:r w:rsidR="00A8538E">
        <w:rPr>
          <w:noProof/>
        </w:rPr>
        <w:t>7</w:t>
      </w:r>
      <w:r>
        <w:fldChar w:fldCharType="end"/>
      </w:r>
      <w:r>
        <w:t xml:space="preserve"> </w:t>
      </w:r>
      <w:r>
        <w:rPr>
          <w:b w:val="0"/>
          <w:bCs/>
        </w:rPr>
        <w:t xml:space="preserve">Desain </w:t>
      </w:r>
      <w:r>
        <w:rPr>
          <w:b w:val="0"/>
          <w:bCs/>
          <w:i/>
          <w:iCs w:val="0"/>
        </w:rPr>
        <w:t xml:space="preserve">Interface </w:t>
      </w:r>
      <w:r>
        <w:rPr>
          <w:b w:val="0"/>
          <w:bCs/>
        </w:rPr>
        <w:t>Halaman Dashboard</w:t>
      </w:r>
      <w:bookmarkEnd w:id="169"/>
    </w:p>
    <w:p w14:paraId="0A5A9AF1" w14:textId="77777777" w:rsidR="00F93A76" w:rsidRDefault="00124769">
      <w:pPr>
        <w:ind w:firstLine="851"/>
        <w:jc w:val="both"/>
      </w:pPr>
      <w:r>
        <w:t>Gambar 4.7 merupakan desain halaman utama yang berisikan informasi umum terkait sistem ini. Admin akan dibawa ke halaman dashboard ketika berhasil login. Pada halaman utama ini tidak ada kegiatan input output.</w:t>
      </w:r>
    </w:p>
    <w:p w14:paraId="50F6B7C9" w14:textId="77777777" w:rsidR="00F93A76" w:rsidRDefault="00124769">
      <w:pPr>
        <w:pStyle w:val="ListParagraph"/>
        <w:numPr>
          <w:ilvl w:val="0"/>
          <w:numId w:val="39"/>
        </w:numPr>
        <w:spacing w:after="0"/>
        <w:ind w:left="851" w:hanging="851"/>
        <w:jc w:val="both"/>
      </w:pPr>
      <w:r>
        <w:t>Halaman Data User</w:t>
      </w:r>
    </w:p>
    <w:p w14:paraId="23F5889E" w14:textId="77777777" w:rsidR="00F93A76" w:rsidRDefault="00124769">
      <w:pPr>
        <w:ind w:firstLine="851"/>
        <w:jc w:val="both"/>
      </w:pPr>
      <w:r>
        <w:t>Desain halaman user dapat dilihat pada gambar 4.8 berikut ini.</w:t>
      </w:r>
    </w:p>
    <w:p w14:paraId="1D86CCC6" w14:textId="77777777" w:rsidR="00F93A76" w:rsidRDefault="00124769">
      <w:pPr>
        <w:jc w:val="both"/>
      </w:pPr>
      <w:r>
        <w:rPr>
          <w:noProof/>
          <w:lang w:eastAsia="en-US"/>
        </w:rPr>
        <w:lastRenderedPageBreak/>
        <w:drawing>
          <wp:inline distT="0" distB="0" distL="0" distR="0" wp14:anchorId="155018A0" wp14:editId="3CCD745D">
            <wp:extent cx="5252085" cy="3735070"/>
            <wp:effectExtent l="0" t="0" r="5715" b="0"/>
            <wp:docPr id="413534863"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534863" name="Picture 15" descr="A screenshot of a computer&#10;&#10;Description automatically generated with low confidence"/>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52085" cy="3735070"/>
                    </a:xfrm>
                    <a:prstGeom prst="rect">
                      <a:avLst/>
                    </a:prstGeom>
                  </pic:spPr>
                </pic:pic>
              </a:graphicData>
            </a:graphic>
          </wp:inline>
        </w:drawing>
      </w:r>
    </w:p>
    <w:p w14:paraId="576A8452" w14:textId="77777777" w:rsidR="00F93A76" w:rsidRDefault="00124769">
      <w:pPr>
        <w:pStyle w:val="Caption"/>
        <w:jc w:val="center"/>
        <w:rPr>
          <w:b w:val="0"/>
          <w:bCs/>
        </w:rPr>
      </w:pPr>
      <w:bookmarkStart w:id="170" w:name="_Toc136799536"/>
      <w:r>
        <w:t>Gambar 4.</w:t>
      </w:r>
      <w:r>
        <w:fldChar w:fldCharType="begin"/>
      </w:r>
      <w:r>
        <w:instrText xml:space="preserve"> SEQ Gambar \* ARABIC \r 8</w:instrText>
      </w:r>
      <w:r>
        <w:fldChar w:fldCharType="separate"/>
      </w:r>
      <w:r w:rsidR="00A8538E">
        <w:rPr>
          <w:noProof/>
        </w:rPr>
        <w:t>8</w:t>
      </w:r>
      <w:r>
        <w:fldChar w:fldCharType="end"/>
      </w:r>
      <w:r>
        <w:t xml:space="preserve"> </w:t>
      </w:r>
      <w:r>
        <w:rPr>
          <w:b w:val="0"/>
          <w:bCs/>
        </w:rPr>
        <w:t xml:space="preserve">Desain </w:t>
      </w:r>
      <w:r>
        <w:rPr>
          <w:b w:val="0"/>
          <w:bCs/>
          <w:i/>
          <w:iCs w:val="0"/>
        </w:rPr>
        <w:t xml:space="preserve">Interface </w:t>
      </w:r>
      <w:r>
        <w:rPr>
          <w:b w:val="0"/>
          <w:bCs/>
        </w:rPr>
        <w:t>Halaman User</w:t>
      </w:r>
      <w:bookmarkEnd w:id="170"/>
    </w:p>
    <w:p w14:paraId="2C632711" w14:textId="77777777" w:rsidR="00F93A76" w:rsidRDefault="00124769">
      <w:pPr>
        <w:ind w:firstLine="851"/>
        <w:jc w:val="both"/>
      </w:pPr>
      <w:r>
        <w:t xml:space="preserve">Pada gambar 4.8 merupakan desain halaman user yang digunakan untuk mengelola data user pada sistem rekomendasi resep makanan dengan gambar. Admin dapat mengupdate ataupun menghapus data user yang ada pada sistem. </w:t>
      </w:r>
    </w:p>
    <w:p w14:paraId="72DE7284" w14:textId="77777777" w:rsidR="00F93A76" w:rsidRDefault="00124769">
      <w:pPr>
        <w:pStyle w:val="ListParagraph"/>
        <w:numPr>
          <w:ilvl w:val="0"/>
          <w:numId w:val="39"/>
        </w:numPr>
        <w:ind w:left="851" w:hanging="851"/>
        <w:jc w:val="both"/>
      </w:pPr>
      <w:r>
        <w:t>Desain Training Model CNN</w:t>
      </w:r>
    </w:p>
    <w:p w14:paraId="5ADC2CC2" w14:textId="77777777" w:rsidR="00F93A76" w:rsidRDefault="00124769">
      <w:pPr>
        <w:pStyle w:val="ListParagraph"/>
        <w:ind w:left="0" w:firstLine="851"/>
        <w:jc w:val="both"/>
      </w:pPr>
      <w:r>
        <w:t>Desain halaman Training Model CNN dapat dilihat pada gambar 4.9 berikut ini.</w:t>
      </w:r>
    </w:p>
    <w:p w14:paraId="4BAE0397" w14:textId="77777777" w:rsidR="00F93A76" w:rsidRDefault="00124769">
      <w:pPr>
        <w:jc w:val="both"/>
      </w:pPr>
      <w:r>
        <w:rPr>
          <w:noProof/>
          <w:lang w:eastAsia="en-US"/>
        </w:rPr>
        <w:lastRenderedPageBreak/>
        <w:drawing>
          <wp:inline distT="0" distB="0" distL="0" distR="0" wp14:anchorId="30F5DD24" wp14:editId="6331813F">
            <wp:extent cx="5252085" cy="3735070"/>
            <wp:effectExtent l="0" t="0" r="5715" b="0"/>
            <wp:docPr id="25464997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49976" name="Picture 16" descr="A screenshot of a computer&#10;&#10;Description automatically generated with medium confidence"/>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52085" cy="3735070"/>
                    </a:xfrm>
                    <a:prstGeom prst="rect">
                      <a:avLst/>
                    </a:prstGeom>
                  </pic:spPr>
                </pic:pic>
              </a:graphicData>
            </a:graphic>
          </wp:inline>
        </w:drawing>
      </w:r>
    </w:p>
    <w:p w14:paraId="6DCC8E05" w14:textId="77777777" w:rsidR="00F93A76" w:rsidRDefault="00124769">
      <w:pPr>
        <w:pStyle w:val="Caption"/>
        <w:jc w:val="center"/>
        <w:rPr>
          <w:b w:val="0"/>
          <w:bCs/>
        </w:rPr>
      </w:pPr>
      <w:bookmarkStart w:id="171" w:name="_Toc136799537"/>
      <w:r>
        <w:t>Gambar 4.</w:t>
      </w:r>
      <w:r>
        <w:fldChar w:fldCharType="begin"/>
      </w:r>
      <w:r>
        <w:instrText xml:space="preserve"> SEQ Gambar \* ARABIC \r 9</w:instrText>
      </w:r>
      <w:r>
        <w:fldChar w:fldCharType="separate"/>
      </w:r>
      <w:r w:rsidR="00A8538E">
        <w:rPr>
          <w:noProof/>
        </w:rPr>
        <w:t>9</w:t>
      </w:r>
      <w:r>
        <w:fldChar w:fldCharType="end"/>
      </w:r>
      <w:r>
        <w:t xml:space="preserve"> </w:t>
      </w:r>
      <w:r>
        <w:rPr>
          <w:b w:val="0"/>
          <w:bCs/>
        </w:rPr>
        <w:t xml:space="preserve">Desain </w:t>
      </w:r>
      <w:r>
        <w:rPr>
          <w:b w:val="0"/>
          <w:bCs/>
          <w:i/>
          <w:iCs w:val="0"/>
        </w:rPr>
        <w:t xml:space="preserve">Interface </w:t>
      </w:r>
      <w:r>
        <w:rPr>
          <w:b w:val="0"/>
          <w:bCs/>
        </w:rPr>
        <w:t>Halaman Training Model</w:t>
      </w:r>
      <w:bookmarkEnd w:id="171"/>
    </w:p>
    <w:p w14:paraId="5B7151AC" w14:textId="77777777" w:rsidR="00F93A76" w:rsidRDefault="00124769">
      <w:pPr>
        <w:ind w:firstLine="851"/>
        <w:jc w:val="both"/>
      </w:pPr>
      <w:r>
        <w:t xml:space="preserve">Pada gambar 4.9 merupakan desain halaman training model yang digunakan untuk melatih model CNN yang akan digunakan pada aplikasi. Halaman ini hanya bisa diakses oleh admin. </w:t>
      </w:r>
    </w:p>
    <w:p w14:paraId="25571711" w14:textId="77777777" w:rsidR="00F93A76" w:rsidRDefault="00124769">
      <w:pPr>
        <w:pStyle w:val="ListParagraph"/>
        <w:numPr>
          <w:ilvl w:val="0"/>
          <w:numId w:val="39"/>
        </w:numPr>
        <w:spacing w:after="0"/>
        <w:ind w:left="851" w:hanging="851"/>
        <w:jc w:val="both"/>
      </w:pPr>
      <w:r>
        <w:t>Rekomendasi Resep</w:t>
      </w:r>
    </w:p>
    <w:p w14:paraId="191CAA04" w14:textId="77777777" w:rsidR="00F93A76" w:rsidRDefault="00124769">
      <w:pPr>
        <w:spacing w:after="0"/>
        <w:ind w:firstLine="851"/>
        <w:jc w:val="both"/>
      </w:pPr>
      <w:r>
        <w:t>Desain halaman Rekomendasi Resep dapat dilihat pada gambar 4.10 berikut ini.</w:t>
      </w:r>
    </w:p>
    <w:p w14:paraId="7BB30FD3" w14:textId="77777777" w:rsidR="00F93A76" w:rsidRDefault="00124769">
      <w:pPr>
        <w:spacing w:after="0"/>
        <w:jc w:val="both"/>
      </w:pPr>
      <w:r>
        <w:rPr>
          <w:noProof/>
          <w:lang w:eastAsia="en-US"/>
        </w:rPr>
        <w:lastRenderedPageBreak/>
        <w:drawing>
          <wp:inline distT="0" distB="0" distL="0" distR="0" wp14:anchorId="7D383F8D" wp14:editId="71EAF31D">
            <wp:extent cx="5252085" cy="3735070"/>
            <wp:effectExtent l="19050" t="19050" r="24765" b="17780"/>
            <wp:docPr id="734779087"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79087" name="Picture 2" descr="A screenshot of a computer&#10;&#10;Description automatically generated with medium confidence"/>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52085" cy="3735070"/>
                    </a:xfrm>
                    <a:prstGeom prst="rect">
                      <a:avLst/>
                    </a:prstGeom>
                    <a:ln>
                      <a:solidFill>
                        <a:schemeClr val="tx1"/>
                      </a:solidFill>
                    </a:ln>
                  </pic:spPr>
                </pic:pic>
              </a:graphicData>
            </a:graphic>
          </wp:inline>
        </w:drawing>
      </w:r>
    </w:p>
    <w:p w14:paraId="1F731095" w14:textId="77777777" w:rsidR="00F93A76" w:rsidRDefault="00124769">
      <w:pPr>
        <w:pStyle w:val="Caption"/>
        <w:jc w:val="center"/>
        <w:rPr>
          <w:b w:val="0"/>
          <w:bCs/>
        </w:rPr>
      </w:pPr>
      <w:bookmarkStart w:id="172" w:name="_Toc136799538"/>
      <w:r>
        <w:t>Gambar 4.</w:t>
      </w:r>
      <w:r>
        <w:fldChar w:fldCharType="begin"/>
      </w:r>
      <w:r>
        <w:instrText xml:space="preserve"> SEQ Gambar \* ARABIC \r 10</w:instrText>
      </w:r>
      <w:r>
        <w:fldChar w:fldCharType="separate"/>
      </w:r>
      <w:r w:rsidR="00A8538E">
        <w:rPr>
          <w:noProof/>
        </w:rPr>
        <w:t>10</w:t>
      </w:r>
      <w:r>
        <w:fldChar w:fldCharType="end"/>
      </w:r>
      <w:r>
        <w:t xml:space="preserve"> </w:t>
      </w:r>
      <w:r>
        <w:rPr>
          <w:b w:val="0"/>
          <w:bCs/>
        </w:rPr>
        <w:t xml:space="preserve">Desain </w:t>
      </w:r>
      <w:r>
        <w:rPr>
          <w:b w:val="0"/>
          <w:bCs/>
          <w:i/>
          <w:iCs w:val="0"/>
        </w:rPr>
        <w:t xml:space="preserve">Interface </w:t>
      </w:r>
      <w:r>
        <w:rPr>
          <w:b w:val="0"/>
          <w:bCs/>
        </w:rPr>
        <w:t>Halaman Rekomendasi Resep Makanan</w:t>
      </w:r>
      <w:bookmarkEnd w:id="172"/>
    </w:p>
    <w:p w14:paraId="1C4FF295" w14:textId="77777777" w:rsidR="00F93A76" w:rsidRDefault="00124769">
      <w:pPr>
        <w:ind w:firstLine="851"/>
        <w:jc w:val="both"/>
      </w:pPr>
      <w:r>
        <w:t xml:space="preserve">Pada gambar 4.10 merupakan desain halaman rekomendasi resep makanan yang digunakan untuk mencoba fitur rekomendasi resep makanan yang digunakan pada aplikasi. Pada halaman ini juga akan memperlihatkan cara kerja dari CNN dan perhitungan </w:t>
      </w:r>
      <w:r>
        <w:rPr>
          <w:i/>
          <w:iCs/>
        </w:rPr>
        <w:t>cosine similarity</w:t>
      </w:r>
      <w:r>
        <w:t xml:space="preserve">. Halaman ini hanya bisa diakses oleh admin. </w:t>
      </w:r>
    </w:p>
    <w:p w14:paraId="4219F86C" w14:textId="77777777" w:rsidR="00F93A76" w:rsidRDefault="00124769">
      <w:pPr>
        <w:pStyle w:val="Heading4"/>
        <w:numPr>
          <w:ilvl w:val="0"/>
          <w:numId w:val="38"/>
        </w:numPr>
        <w:ind w:left="851" w:hanging="851"/>
      </w:pPr>
      <w:r>
        <w:t>User</w:t>
      </w:r>
    </w:p>
    <w:p w14:paraId="795C2D35" w14:textId="77777777" w:rsidR="00F93A76" w:rsidRDefault="00124769">
      <w:pPr>
        <w:pStyle w:val="ListParagraph"/>
        <w:numPr>
          <w:ilvl w:val="4"/>
          <w:numId w:val="36"/>
        </w:numPr>
        <w:spacing w:after="0"/>
        <w:ind w:left="851" w:hanging="851"/>
        <w:jc w:val="both"/>
      </w:pPr>
      <w:r>
        <w:t>Desain Halaman Onboard</w:t>
      </w:r>
    </w:p>
    <w:p w14:paraId="603F529F" w14:textId="77777777" w:rsidR="00F93A76" w:rsidRDefault="00124769">
      <w:pPr>
        <w:spacing w:after="0"/>
        <w:ind w:firstLine="851"/>
        <w:jc w:val="both"/>
      </w:pPr>
      <w:r>
        <w:t>Halaman Onboard digunakan untuk memberikan penjelasan fitur-fitur yang tersedia pada aplikasi. Desain halaman onboard dapat dilihat pada gambar nomor 4.11.</w:t>
      </w:r>
    </w:p>
    <w:p w14:paraId="78518E13" w14:textId="77777777" w:rsidR="00F93A76" w:rsidRDefault="00124769">
      <w:pPr>
        <w:jc w:val="center"/>
      </w:pPr>
      <w:r>
        <w:rPr>
          <w:noProof/>
          <w:lang w:eastAsia="en-US"/>
        </w:rPr>
        <w:lastRenderedPageBreak/>
        <w:drawing>
          <wp:inline distT="0" distB="0" distL="0" distR="0" wp14:anchorId="5D7D9924" wp14:editId="3668F2CA">
            <wp:extent cx="1485265" cy="2640330"/>
            <wp:effectExtent l="19050" t="19050" r="19685" b="26670"/>
            <wp:docPr id="601386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8616" name="Picture 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488166" cy="2645414"/>
                    </a:xfrm>
                    <a:prstGeom prst="rect">
                      <a:avLst/>
                    </a:prstGeom>
                    <a:ln>
                      <a:solidFill>
                        <a:schemeClr val="tx1"/>
                      </a:solidFill>
                    </a:ln>
                  </pic:spPr>
                </pic:pic>
              </a:graphicData>
            </a:graphic>
          </wp:inline>
        </w:drawing>
      </w:r>
    </w:p>
    <w:p w14:paraId="6BC479D1" w14:textId="77777777" w:rsidR="00F93A76" w:rsidRDefault="00124769">
      <w:pPr>
        <w:pStyle w:val="Caption"/>
        <w:jc w:val="center"/>
        <w:rPr>
          <w:b w:val="0"/>
          <w:bCs/>
        </w:rPr>
      </w:pPr>
      <w:bookmarkStart w:id="173" w:name="_Toc136799539"/>
      <w:r>
        <w:t>Gambar 4.</w:t>
      </w:r>
      <w:r>
        <w:fldChar w:fldCharType="begin"/>
      </w:r>
      <w:r>
        <w:instrText xml:space="preserve"> SEQ Gambar \* ARABIC \r 11</w:instrText>
      </w:r>
      <w:r>
        <w:fldChar w:fldCharType="separate"/>
      </w:r>
      <w:r w:rsidR="00A8538E">
        <w:rPr>
          <w:noProof/>
        </w:rPr>
        <w:t>11</w:t>
      </w:r>
      <w:r>
        <w:fldChar w:fldCharType="end"/>
      </w:r>
      <w:r>
        <w:t xml:space="preserve"> </w:t>
      </w:r>
      <w:r>
        <w:rPr>
          <w:b w:val="0"/>
          <w:bCs/>
        </w:rPr>
        <w:t xml:space="preserve">Desain </w:t>
      </w:r>
      <w:r>
        <w:rPr>
          <w:b w:val="0"/>
          <w:bCs/>
          <w:i/>
          <w:iCs w:val="0"/>
        </w:rPr>
        <w:t xml:space="preserve">Interface </w:t>
      </w:r>
      <w:r>
        <w:rPr>
          <w:b w:val="0"/>
          <w:bCs/>
        </w:rPr>
        <w:t>Halaman Onboard</w:t>
      </w:r>
      <w:bookmarkEnd w:id="173"/>
    </w:p>
    <w:p w14:paraId="6B823E22" w14:textId="77777777" w:rsidR="00F93A76" w:rsidRDefault="00124769">
      <w:pPr>
        <w:pStyle w:val="ListParagraph"/>
        <w:numPr>
          <w:ilvl w:val="4"/>
          <w:numId w:val="36"/>
        </w:numPr>
        <w:ind w:left="851" w:hanging="851"/>
        <w:jc w:val="both"/>
      </w:pPr>
      <w:r>
        <w:t>Desain Halaman Login</w:t>
      </w:r>
    </w:p>
    <w:p w14:paraId="7E969E40" w14:textId="77777777" w:rsidR="00F93A76" w:rsidRDefault="00124769">
      <w:pPr>
        <w:pStyle w:val="ListParagraph"/>
        <w:ind w:left="0" w:firstLine="851"/>
        <w:jc w:val="both"/>
      </w:pPr>
      <w:r>
        <w:t>Halaman login digunakan untuk membatasi pengaksesan sistem. Desain halaman login dapat dilihat pada gambar nomor 4.12.</w:t>
      </w:r>
    </w:p>
    <w:p w14:paraId="7341FFD9" w14:textId="77777777" w:rsidR="00F93A76" w:rsidRDefault="00124769">
      <w:pPr>
        <w:spacing w:after="0"/>
        <w:jc w:val="center"/>
      </w:pPr>
      <w:r>
        <w:rPr>
          <w:noProof/>
          <w:lang w:eastAsia="en-US"/>
        </w:rPr>
        <w:drawing>
          <wp:inline distT="0" distB="0" distL="0" distR="0" wp14:anchorId="7336FAC2" wp14:editId="1F3EDA57">
            <wp:extent cx="1628775" cy="2895600"/>
            <wp:effectExtent l="0" t="0" r="9525" b="0"/>
            <wp:docPr id="1356822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2247" name="Picture 4"/>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32345" cy="2901703"/>
                    </a:xfrm>
                    <a:prstGeom prst="rect">
                      <a:avLst/>
                    </a:prstGeom>
                  </pic:spPr>
                </pic:pic>
              </a:graphicData>
            </a:graphic>
          </wp:inline>
        </w:drawing>
      </w:r>
    </w:p>
    <w:p w14:paraId="460118C0" w14:textId="77777777" w:rsidR="00F93A76" w:rsidRDefault="00124769">
      <w:pPr>
        <w:pStyle w:val="Caption"/>
        <w:jc w:val="center"/>
        <w:rPr>
          <w:b w:val="0"/>
          <w:bCs/>
        </w:rPr>
      </w:pPr>
      <w:bookmarkStart w:id="174" w:name="_Toc136799540"/>
      <w:r>
        <w:t>Gambar 4.</w:t>
      </w:r>
      <w:r>
        <w:fldChar w:fldCharType="begin"/>
      </w:r>
      <w:r>
        <w:instrText xml:space="preserve"> SEQ Gambar \* ARABIC \r 12</w:instrText>
      </w:r>
      <w:r>
        <w:fldChar w:fldCharType="separate"/>
      </w:r>
      <w:r w:rsidR="00A8538E">
        <w:rPr>
          <w:noProof/>
        </w:rPr>
        <w:t>12</w:t>
      </w:r>
      <w:r>
        <w:fldChar w:fldCharType="end"/>
      </w:r>
      <w:r>
        <w:t xml:space="preserve"> </w:t>
      </w:r>
      <w:r>
        <w:rPr>
          <w:b w:val="0"/>
          <w:bCs/>
        </w:rPr>
        <w:t xml:space="preserve">Desain </w:t>
      </w:r>
      <w:r>
        <w:rPr>
          <w:b w:val="0"/>
          <w:bCs/>
          <w:i/>
          <w:iCs w:val="0"/>
        </w:rPr>
        <w:t xml:space="preserve">Interface </w:t>
      </w:r>
      <w:r>
        <w:rPr>
          <w:b w:val="0"/>
          <w:bCs/>
        </w:rPr>
        <w:t>Halaman Login</w:t>
      </w:r>
      <w:bookmarkEnd w:id="174"/>
    </w:p>
    <w:p w14:paraId="331F4D66" w14:textId="77777777" w:rsidR="00F93A76" w:rsidRDefault="00124769">
      <w:pPr>
        <w:pStyle w:val="ListParagraph"/>
        <w:numPr>
          <w:ilvl w:val="4"/>
          <w:numId w:val="36"/>
        </w:numPr>
        <w:ind w:left="851" w:hanging="851"/>
        <w:jc w:val="both"/>
      </w:pPr>
      <w:r>
        <w:lastRenderedPageBreak/>
        <w:t>Desain Halaman Pemindaian Bahan Sayuran</w:t>
      </w:r>
    </w:p>
    <w:p w14:paraId="52E91F1D" w14:textId="77777777" w:rsidR="00F93A76" w:rsidRDefault="00124769">
      <w:pPr>
        <w:pStyle w:val="ListParagraph"/>
        <w:ind w:left="0" w:firstLine="851"/>
        <w:jc w:val="both"/>
      </w:pPr>
      <w:r>
        <w:t>Halaman Pemindaian digunakan untuk memindai bahan sayuran yang dipunyai pengguna. Desain halaman pemindaian dapat dilihat pada gambar nomor 4.13.</w:t>
      </w:r>
    </w:p>
    <w:p w14:paraId="545B8C4D" w14:textId="77777777" w:rsidR="00F93A76" w:rsidRDefault="00124769">
      <w:pPr>
        <w:spacing w:after="0"/>
        <w:jc w:val="center"/>
      </w:pPr>
      <w:r>
        <w:rPr>
          <w:noProof/>
          <w:lang w:eastAsia="en-US"/>
        </w:rPr>
        <w:drawing>
          <wp:inline distT="0" distB="0" distL="0" distR="0" wp14:anchorId="494B0ACE" wp14:editId="5EEA5A73">
            <wp:extent cx="1214755" cy="2159635"/>
            <wp:effectExtent l="19050" t="19050" r="23495" b="12065"/>
            <wp:docPr id="301207852" name="Picture 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207852" name="Picture 5" descr="A screenshot of a computer&#10;&#10;Description automatically generated with low confidence"/>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215102" cy="2160000"/>
                    </a:xfrm>
                    <a:prstGeom prst="rect">
                      <a:avLst/>
                    </a:prstGeom>
                    <a:ln>
                      <a:solidFill>
                        <a:schemeClr val="tx1"/>
                      </a:solidFill>
                    </a:ln>
                  </pic:spPr>
                </pic:pic>
              </a:graphicData>
            </a:graphic>
          </wp:inline>
        </w:drawing>
      </w:r>
    </w:p>
    <w:p w14:paraId="57224DF9" w14:textId="77777777" w:rsidR="00F93A76" w:rsidRDefault="00124769">
      <w:pPr>
        <w:pStyle w:val="Caption"/>
        <w:jc w:val="center"/>
        <w:rPr>
          <w:b w:val="0"/>
          <w:bCs/>
        </w:rPr>
      </w:pPr>
      <w:bookmarkStart w:id="175" w:name="_Toc136799541"/>
      <w:r>
        <w:t>Gambar 4.</w:t>
      </w:r>
      <w:r>
        <w:fldChar w:fldCharType="begin"/>
      </w:r>
      <w:r>
        <w:instrText xml:space="preserve"> SEQ Gambar \* ARABIC \r 13</w:instrText>
      </w:r>
      <w:r>
        <w:fldChar w:fldCharType="separate"/>
      </w:r>
      <w:r w:rsidR="00A8538E">
        <w:rPr>
          <w:noProof/>
        </w:rPr>
        <w:t>13</w:t>
      </w:r>
      <w:r>
        <w:fldChar w:fldCharType="end"/>
      </w:r>
      <w:r>
        <w:t xml:space="preserve"> </w:t>
      </w:r>
      <w:r>
        <w:rPr>
          <w:b w:val="0"/>
          <w:bCs/>
        </w:rPr>
        <w:t xml:space="preserve">Desain </w:t>
      </w:r>
      <w:r>
        <w:rPr>
          <w:b w:val="0"/>
          <w:bCs/>
          <w:i/>
          <w:iCs w:val="0"/>
        </w:rPr>
        <w:t xml:space="preserve">Interface </w:t>
      </w:r>
      <w:r>
        <w:rPr>
          <w:b w:val="0"/>
          <w:bCs/>
        </w:rPr>
        <w:t>Halaman Pemindaian Bahan Sayuran</w:t>
      </w:r>
      <w:bookmarkEnd w:id="175"/>
    </w:p>
    <w:p w14:paraId="5A1627CA" w14:textId="77777777" w:rsidR="00F93A76" w:rsidRDefault="00124769">
      <w:pPr>
        <w:pStyle w:val="ListParagraph"/>
        <w:numPr>
          <w:ilvl w:val="4"/>
          <w:numId w:val="36"/>
        </w:numPr>
        <w:ind w:left="851" w:hanging="851"/>
        <w:jc w:val="both"/>
      </w:pPr>
      <w:r>
        <w:t>Desain Halaman Daftar Rekomendasi Resep</w:t>
      </w:r>
    </w:p>
    <w:p w14:paraId="1F016486" w14:textId="77777777" w:rsidR="00F93A76" w:rsidRDefault="00124769">
      <w:pPr>
        <w:pStyle w:val="ListParagraph"/>
        <w:ind w:left="0" w:firstLine="851"/>
        <w:jc w:val="both"/>
      </w:pPr>
      <w:r>
        <w:t>Halaman Daftar Rekomendasi Resep digunakan Menampilkan daftar resep mkanan berdasarkan bahan sayuran pengguna. Desain halaman daftar rekomendasi resep makanan dapat dilihat pada gambar nomor 4.14.</w:t>
      </w:r>
    </w:p>
    <w:p w14:paraId="137A30FD" w14:textId="77777777" w:rsidR="00F93A76" w:rsidRDefault="00124769">
      <w:pPr>
        <w:spacing w:after="0"/>
        <w:jc w:val="center"/>
      </w:pPr>
      <w:r>
        <w:rPr>
          <w:noProof/>
          <w:lang w:eastAsia="en-US"/>
        </w:rPr>
        <w:drawing>
          <wp:inline distT="0" distB="0" distL="0" distR="0" wp14:anchorId="5F9CD0E8" wp14:editId="1E073A09">
            <wp:extent cx="1214755" cy="2159635"/>
            <wp:effectExtent l="19050" t="19050" r="23495" b="12065"/>
            <wp:docPr id="4686753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675361" name="Picture 6"/>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5103" cy="2160000"/>
                    </a:xfrm>
                    <a:prstGeom prst="rect">
                      <a:avLst/>
                    </a:prstGeom>
                    <a:ln>
                      <a:solidFill>
                        <a:schemeClr val="tx1"/>
                      </a:solidFill>
                    </a:ln>
                  </pic:spPr>
                </pic:pic>
              </a:graphicData>
            </a:graphic>
          </wp:inline>
        </w:drawing>
      </w:r>
    </w:p>
    <w:p w14:paraId="51B61840" w14:textId="77777777" w:rsidR="00F93A76" w:rsidRDefault="00124769">
      <w:pPr>
        <w:spacing w:after="0"/>
        <w:jc w:val="center"/>
      </w:pPr>
      <w:bookmarkStart w:id="176" w:name="_Toc136799542"/>
      <w:r>
        <w:rPr>
          <w:b/>
          <w:bCs/>
        </w:rPr>
        <w:t>Gambar 4.</w:t>
      </w:r>
      <w:r>
        <w:rPr>
          <w:b/>
          <w:bCs/>
        </w:rPr>
        <w:fldChar w:fldCharType="begin"/>
      </w:r>
      <w:r>
        <w:rPr>
          <w:b/>
          <w:bCs/>
        </w:rPr>
        <w:instrText xml:space="preserve"> SEQ Gambar \* ARABIC \r 14</w:instrText>
      </w:r>
      <w:r>
        <w:rPr>
          <w:b/>
          <w:bCs/>
        </w:rPr>
        <w:fldChar w:fldCharType="separate"/>
      </w:r>
      <w:r w:rsidR="00A8538E">
        <w:rPr>
          <w:b/>
          <w:bCs/>
          <w:noProof/>
        </w:rPr>
        <w:t>14</w:t>
      </w:r>
      <w:r>
        <w:rPr>
          <w:b/>
          <w:bCs/>
        </w:rPr>
        <w:fldChar w:fldCharType="end"/>
      </w:r>
      <w:r>
        <w:t xml:space="preserve"> </w:t>
      </w:r>
      <w:r>
        <w:rPr>
          <w:bCs/>
        </w:rPr>
        <w:t xml:space="preserve">Desain </w:t>
      </w:r>
      <w:r>
        <w:rPr>
          <w:bCs/>
          <w:i/>
        </w:rPr>
        <w:t xml:space="preserve">Interface </w:t>
      </w:r>
      <w:r>
        <w:rPr>
          <w:bCs/>
        </w:rPr>
        <w:t xml:space="preserve">Halaman </w:t>
      </w:r>
      <w:r>
        <w:t>Daftar rekomendasi resep makanan</w:t>
      </w:r>
      <w:bookmarkEnd w:id="176"/>
    </w:p>
    <w:p w14:paraId="51CD2DE2" w14:textId="77777777" w:rsidR="00F93A76" w:rsidRDefault="00124769">
      <w:pPr>
        <w:pStyle w:val="ListParagraph"/>
        <w:numPr>
          <w:ilvl w:val="4"/>
          <w:numId w:val="36"/>
        </w:numPr>
        <w:ind w:left="851" w:hanging="851"/>
        <w:jc w:val="both"/>
      </w:pPr>
      <w:r>
        <w:lastRenderedPageBreak/>
        <w:t>Desain Halaman Detail Resep Makanan</w:t>
      </w:r>
    </w:p>
    <w:p w14:paraId="476620C0" w14:textId="77777777" w:rsidR="00F93A76" w:rsidRDefault="00124769">
      <w:pPr>
        <w:pStyle w:val="ListParagraph"/>
        <w:ind w:left="0" w:firstLine="851"/>
        <w:jc w:val="both"/>
      </w:pPr>
      <w:r>
        <w:t>Halaman Detail Resep Makanan digunakan Menampilkan detail resep makanan, seperti bahan dan langkah-langkah dalam membuat resepnya. Desain halaman Halaman Detail Resep Makanan dapat dilihat pada gambar nomor 4.15.</w:t>
      </w:r>
    </w:p>
    <w:p w14:paraId="340343F0" w14:textId="77777777" w:rsidR="00F93A76" w:rsidRDefault="00124769">
      <w:pPr>
        <w:pStyle w:val="Caption"/>
        <w:jc w:val="center"/>
      </w:pPr>
      <w:r>
        <w:rPr>
          <w:noProof/>
          <w:lang w:eastAsia="en-US"/>
        </w:rPr>
        <w:drawing>
          <wp:inline distT="0" distB="0" distL="0" distR="0" wp14:anchorId="164A3860" wp14:editId="38616AD4">
            <wp:extent cx="1619885" cy="2879725"/>
            <wp:effectExtent l="19050" t="19050" r="18415" b="15875"/>
            <wp:docPr id="420165114" name="Picture 7"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165114" name="Picture 7" descr="A picture containing text, screenshot, diagram, line&#10;&#10;Description automatically generated"/>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1620136" cy="2880000"/>
                    </a:xfrm>
                    <a:prstGeom prst="rect">
                      <a:avLst/>
                    </a:prstGeom>
                    <a:ln>
                      <a:solidFill>
                        <a:schemeClr val="tx1"/>
                      </a:solidFill>
                    </a:ln>
                  </pic:spPr>
                </pic:pic>
              </a:graphicData>
            </a:graphic>
          </wp:inline>
        </w:drawing>
      </w:r>
    </w:p>
    <w:p w14:paraId="7C520E06" w14:textId="77777777" w:rsidR="00F93A76" w:rsidRDefault="00124769">
      <w:pPr>
        <w:spacing w:after="0"/>
        <w:jc w:val="center"/>
      </w:pPr>
      <w:bookmarkStart w:id="177" w:name="_Toc136799543"/>
      <w:r>
        <w:rPr>
          <w:b/>
          <w:bCs/>
        </w:rPr>
        <w:t>Gambar 4.</w:t>
      </w:r>
      <w:r>
        <w:rPr>
          <w:b/>
          <w:bCs/>
        </w:rPr>
        <w:fldChar w:fldCharType="begin"/>
      </w:r>
      <w:r>
        <w:rPr>
          <w:b/>
          <w:bCs/>
        </w:rPr>
        <w:instrText xml:space="preserve"> SEQ Gambar \* ARABIC \r 15</w:instrText>
      </w:r>
      <w:r>
        <w:rPr>
          <w:b/>
          <w:bCs/>
        </w:rPr>
        <w:fldChar w:fldCharType="separate"/>
      </w:r>
      <w:r w:rsidR="00A8538E">
        <w:rPr>
          <w:b/>
          <w:bCs/>
          <w:noProof/>
        </w:rPr>
        <w:t>15</w:t>
      </w:r>
      <w:r>
        <w:rPr>
          <w:b/>
          <w:bCs/>
        </w:rPr>
        <w:fldChar w:fldCharType="end"/>
      </w:r>
      <w:r>
        <w:t xml:space="preserve"> </w:t>
      </w:r>
      <w:r>
        <w:rPr>
          <w:bCs/>
        </w:rPr>
        <w:t xml:space="preserve">Desain </w:t>
      </w:r>
      <w:r>
        <w:rPr>
          <w:bCs/>
          <w:i/>
        </w:rPr>
        <w:t xml:space="preserve">Interface </w:t>
      </w:r>
      <w:r>
        <w:rPr>
          <w:bCs/>
        </w:rPr>
        <w:t xml:space="preserve">Halaman </w:t>
      </w:r>
      <w:r>
        <w:t>Detail Resep Makanan</w:t>
      </w:r>
      <w:bookmarkEnd w:id="177"/>
    </w:p>
    <w:p w14:paraId="72F0F317" w14:textId="77777777" w:rsidR="00F93A76" w:rsidRDefault="00124769">
      <w:pPr>
        <w:pStyle w:val="Caption"/>
        <w:jc w:val="center"/>
        <w:rPr>
          <w:b w:val="0"/>
          <w:bCs/>
        </w:rPr>
      </w:pPr>
      <w:r>
        <w:br w:type="page"/>
      </w:r>
    </w:p>
    <w:p w14:paraId="20AA9D63" w14:textId="77777777" w:rsidR="00F93A76" w:rsidRDefault="00F93A76">
      <w:pPr>
        <w:ind w:firstLine="851"/>
        <w:sectPr w:rsidR="00F93A76">
          <w:footerReference w:type="default" r:id="rId70"/>
          <w:footerReference w:type="first" r:id="rId71"/>
          <w:pgSz w:w="12240" w:h="15840"/>
          <w:pgMar w:top="2268" w:right="1701" w:bottom="1701" w:left="2268" w:header="708" w:footer="708" w:gutter="0"/>
          <w:cols w:space="720"/>
          <w:titlePg/>
          <w:docGrid w:linePitch="326"/>
        </w:sectPr>
      </w:pPr>
    </w:p>
    <w:p w14:paraId="4C64A552" w14:textId="77777777" w:rsidR="00F93A76" w:rsidRDefault="00124769">
      <w:pPr>
        <w:pStyle w:val="Heading1"/>
        <w:rPr>
          <w:lang w:val="zh-CN"/>
        </w:rPr>
      </w:pPr>
      <w:bookmarkStart w:id="178" w:name="_Toc142643279"/>
      <w:r>
        <w:rPr>
          <w:lang w:val="zh-CN"/>
        </w:rPr>
        <w:lastRenderedPageBreak/>
        <w:t>BAB V</w:t>
      </w:r>
      <w:r>
        <w:rPr>
          <w:lang w:val="zh-CN"/>
        </w:rPr>
        <w:br/>
        <w:t>HASIL DAN PEMBAHASAN</w:t>
      </w:r>
      <w:bookmarkEnd w:id="178"/>
    </w:p>
    <w:p w14:paraId="4C272A22" w14:textId="77777777" w:rsidR="00F93A76" w:rsidRDefault="00124769">
      <w:pPr>
        <w:pStyle w:val="Heading2"/>
        <w:numPr>
          <w:ilvl w:val="0"/>
          <w:numId w:val="40"/>
        </w:numPr>
        <w:ind w:left="851" w:hanging="851"/>
        <w:jc w:val="both"/>
        <w:rPr>
          <w:lang w:val="zh-CN"/>
        </w:rPr>
      </w:pPr>
      <w:bookmarkStart w:id="179" w:name="_Toc142643280"/>
      <w:r>
        <w:rPr>
          <w:lang w:val="zh-CN"/>
        </w:rPr>
        <w:t>Implementasi</w:t>
      </w:r>
      <w:bookmarkEnd w:id="179"/>
    </w:p>
    <w:p w14:paraId="1588310C" w14:textId="77777777" w:rsidR="00F93A76" w:rsidRDefault="00124769">
      <w:pPr>
        <w:ind w:firstLine="851"/>
        <w:jc w:val="both"/>
        <w:rPr>
          <w:lang w:val="zh-CN"/>
        </w:rPr>
      </w:pPr>
      <w:bookmarkStart w:id="180" w:name="_Hlk142729623"/>
      <w:r>
        <w:rPr>
          <w:lang w:val="id-ID"/>
        </w:rPr>
        <w:t>Berdasarkan perancangan yang telah dipaparkan sebelumnya</w:t>
      </w:r>
      <w:r>
        <w:t xml:space="preserve">, </w:t>
      </w:r>
      <w:r>
        <w:rPr>
          <w:lang w:val="id-ID"/>
        </w:rPr>
        <w:t>kini diimplementasikan berdasarkan analisa kebutuhan yang telah dilakukan</w:t>
      </w:r>
      <w:r>
        <w:t xml:space="preserve">. </w:t>
      </w:r>
      <w:r>
        <w:rPr>
          <w:lang w:val="zh-CN"/>
        </w:rPr>
        <w:t>Penelitian ini dilakukan dengan menerapkan dua hasil implementasi, yaitu melakukan eksperimen pembangunan model untuk rekomendasi resep berdasarkan gambar dan pembangunan sistem rekomendasi resep berdasarkan gambar. Hal ini dilakukan karena peneliti ingin membuat model yang dapat diterapkan pada sistem rekomendasi resep berdasarkan gambar</w:t>
      </w:r>
      <w:bookmarkEnd w:id="180"/>
      <w:r>
        <w:rPr>
          <w:lang w:val="zh-CN"/>
        </w:rPr>
        <w:t xml:space="preserve">. </w:t>
      </w:r>
    </w:p>
    <w:p w14:paraId="24CE52E8" w14:textId="77777777" w:rsidR="00F93A76" w:rsidRDefault="00124769">
      <w:pPr>
        <w:pStyle w:val="Heading3"/>
        <w:numPr>
          <w:ilvl w:val="0"/>
          <w:numId w:val="41"/>
        </w:numPr>
        <w:ind w:left="851" w:hanging="851"/>
        <w:rPr>
          <w:lang w:val="zh-CN"/>
        </w:rPr>
      </w:pPr>
      <w:bookmarkStart w:id="181" w:name="_Toc126405416"/>
      <w:bookmarkStart w:id="182" w:name="_Toc142643281"/>
      <w:r>
        <w:rPr>
          <w:lang w:val="zh-CN"/>
        </w:rPr>
        <w:t xml:space="preserve">Eksperimen Model </w:t>
      </w:r>
      <w:bookmarkEnd w:id="181"/>
      <w:r>
        <w:rPr>
          <w:lang w:val="zh-CN"/>
        </w:rPr>
        <w:t>Rekomendasi resep berdasarkan gambar</w:t>
      </w:r>
      <w:bookmarkEnd w:id="182"/>
    </w:p>
    <w:p w14:paraId="1A4F54F1" w14:textId="77777777" w:rsidR="00F93A76" w:rsidRDefault="00124769">
      <w:pPr>
        <w:ind w:firstLine="851"/>
        <w:jc w:val="both"/>
        <w:rPr>
          <w:lang w:val="zh-CN"/>
        </w:rPr>
      </w:pPr>
      <w:r>
        <w:rPr>
          <w:lang w:val="zh-CN"/>
        </w:rPr>
        <w:t xml:space="preserve">Penelitian ini dilakukan untuk membuat model yang dapat mengklasifikasi jenis sayuran pada gambar untuk sistem rekomendasi resep berdasarkan gambar menggunakan algoritma Convolutional Neural Network (CNN). Pembangunan model dilakukan dengan melakukan 4 buah eksperimen awal, yaitu dengan mencoba membuat model dengan rancangan arsitektur yang diusulkan, menggunakan pretrained model atau model yang telah dilatih sebelumnya,  menggunakan rasio dataset sebesar 70% untuk data </w:t>
      </w:r>
      <w:r>
        <w:rPr>
          <w:i/>
          <w:iCs/>
          <w:lang w:val="zh-CN"/>
        </w:rPr>
        <w:t xml:space="preserve">training </w:t>
      </w:r>
      <w:r>
        <w:rPr>
          <w:lang w:val="zh-CN"/>
        </w:rPr>
        <w:t xml:space="preserve">dan 30% untuk data </w:t>
      </w:r>
      <w:r>
        <w:rPr>
          <w:i/>
          <w:iCs/>
          <w:lang w:val="zh-CN"/>
        </w:rPr>
        <w:t xml:space="preserve">validation </w:t>
      </w:r>
      <w:r>
        <w:rPr>
          <w:lang w:val="zh-CN"/>
        </w:rPr>
        <w:t xml:space="preserve">dan menggunakan  2 optimizer yaitu ADAM dan RMSPROP. Untuk perancangan model yang diusulkan dilakukan dengan menggunakan arsitektur sekuensial atau residual. Sedangkan pembangunan model dengan memanfaatkan pretrained model akan mencoba beberapa model yang sudah ada dan banyak digunakan yaitu ada VGG16, ResNet50, dan MobileNet. </w:t>
      </w:r>
    </w:p>
    <w:p w14:paraId="707A600A" w14:textId="77777777" w:rsidR="00F93A76" w:rsidRDefault="00124769">
      <w:pPr>
        <w:pStyle w:val="Heading4"/>
        <w:numPr>
          <w:ilvl w:val="0"/>
          <w:numId w:val="42"/>
        </w:numPr>
        <w:ind w:left="851" w:hanging="851"/>
        <w:rPr>
          <w:lang w:val="zh-CN"/>
        </w:rPr>
      </w:pPr>
      <w:r>
        <w:rPr>
          <w:lang w:val="zh-CN"/>
        </w:rPr>
        <w:t>Rancangan Dataset</w:t>
      </w:r>
    </w:p>
    <w:p w14:paraId="21C34C35" w14:textId="77777777" w:rsidR="00F93A76" w:rsidRDefault="00124769">
      <w:pPr>
        <w:ind w:firstLine="851"/>
        <w:jc w:val="both"/>
        <w:rPr>
          <w:lang w:val="zh-CN"/>
        </w:rPr>
      </w:pPr>
      <w:r>
        <w:rPr>
          <w:lang w:val="zh-CN"/>
        </w:rPr>
        <w:t xml:space="preserve">Dataset yang digunakan pada pembuatan model CNN ini adalah data gambar sayuran. Model dapat berjalan dengan baik jika menggunakan data train yang banyak dan berkualitas untuk mengenali pola gambar, semakin banyak data yang digunakan </w:t>
      </w:r>
      <w:r>
        <w:rPr>
          <w:lang w:val="zh-CN"/>
        </w:rPr>
        <w:lastRenderedPageBreak/>
        <w:t xml:space="preserve">dan berkualitas maka semakin banyak belajar mengenali sebuah pola gambar. Dataset yang digunakan memiliki 14 jenis kategori sayuran dan nama dari kategori inilah serta data gambar di dalamnya yang akan digunakan untuk proses training. </w:t>
      </w:r>
    </w:p>
    <w:p w14:paraId="5C4F485F" w14:textId="77777777" w:rsidR="00F93A76" w:rsidRDefault="00124769">
      <w:pPr>
        <w:ind w:firstLine="851"/>
        <w:jc w:val="both"/>
        <w:rPr>
          <w:lang w:val="zh-CN"/>
        </w:rPr>
      </w:pPr>
      <w:r>
        <w:rPr>
          <w:lang w:val="zh-CN"/>
        </w:rPr>
        <w:t>Dataset dibagi menjadi 2 yaitu data training dan data validation, s</w:t>
      </w:r>
      <w:r>
        <w:t xml:space="preserve"> data training sendiri berjumlah 3008 data gambar dan data </w:t>
      </w:r>
      <w:r>
        <w:rPr>
          <w:i/>
        </w:rPr>
        <w:t xml:space="preserve">validation </w:t>
      </w:r>
      <w:r>
        <w:t>berjumlah 1297 data gambar atau bisa dikatakan pembagian dataset dengan perbandingan 7:3</w:t>
      </w:r>
      <w:r>
        <w:rPr>
          <w:lang w:val="zh-CN"/>
        </w:rPr>
        <w:t>. Berikut source code proses pembagian dataset menggunakan library splitfolders pada Gambar 5.1.</w:t>
      </w:r>
    </w:p>
    <w:p w14:paraId="68984A69" w14:textId="77777777" w:rsidR="00F93A76" w:rsidRDefault="00124769">
      <w:pPr>
        <w:keepNext/>
        <w:jc w:val="both"/>
      </w:pPr>
      <w:r>
        <w:rPr>
          <w:noProof/>
          <w:lang w:eastAsia="en-US"/>
        </w:rPr>
        <mc:AlternateContent>
          <mc:Choice Requires="wps">
            <w:drawing>
              <wp:inline distT="0" distB="0" distL="0" distR="0" wp14:anchorId="0C4C2A73" wp14:editId="610532AD">
                <wp:extent cx="4981575" cy="822960"/>
                <wp:effectExtent l="0" t="0" r="28575"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822960"/>
                        </a:xfrm>
                        <a:prstGeom prst="rect">
                          <a:avLst/>
                        </a:prstGeom>
                        <a:solidFill>
                          <a:srgbClr val="FFFFFF"/>
                        </a:solidFill>
                        <a:ln w="9525">
                          <a:solidFill>
                            <a:srgbClr val="000000"/>
                          </a:solidFill>
                          <a:miter lim="800000"/>
                        </a:ln>
                      </wps:spPr>
                      <wps:txbx>
                        <w:txbxContent>
                          <w:p w14:paraId="614B026A" w14:textId="77777777" w:rsidR="00F93A76" w:rsidRDefault="00124769">
                            <w:pPr>
                              <w:pStyle w:val="code"/>
                              <w:spacing w:after="0" w:line="240" w:lineRule="auto"/>
                            </w:pPr>
                            <w:r>
                              <w:t>#Membagi file menjadi dataset train dan test untuk setiap percobaan</w:t>
                            </w:r>
                          </w:p>
                          <w:p w14:paraId="15A88436" w14:textId="77777777" w:rsidR="00F93A76" w:rsidRDefault="00124769">
                            <w:pPr>
                              <w:pStyle w:val="code"/>
                              <w:spacing w:after="0" w:line="240" w:lineRule="auto"/>
                            </w:pPr>
                            <w:r>
                              <w:t>splitfolders.ratio(base_url, output=destination, seed= 1337, ratio=(.7, .3)</w:t>
                            </w:r>
                          </w:p>
                          <w:p w14:paraId="7CE4CE13" w14:textId="77777777" w:rsidR="00F93A76" w:rsidRDefault="00F93A76">
                            <w:pPr>
                              <w:pStyle w:val="code"/>
                            </w:pPr>
                          </w:p>
                          <w:p w14:paraId="70C2B386" w14:textId="77777777" w:rsidR="00F93A76" w:rsidRDefault="00F93A76">
                            <w:pPr>
                              <w:pStyle w:val="code"/>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4C2A73" id="Text Box 2" o:spid="_x0000_s1032" type="#_x0000_t202" style="width:392.25pt;height:6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">
                <v:textbox>
                  <w:txbxContent>
                    <w:p w14:paraId="614B026A" w14:textId="77777777" w:rsidR="00F93A76" w:rsidRDefault="00124769">
                      <w:pPr>
                        <w:pStyle w:val="code"/>
                        <w:spacing w:after="0" w:line="240" w:lineRule="auto"/>
                      </w:pPr>
                      <w:r>
                        <w:t>#Membagi file menjadi dataset train dan test untuk setiap percobaan</w:t>
                      </w:r>
                    </w:p>
                    <w:p w14:paraId="15A88436" w14:textId="77777777" w:rsidR="00F93A76" w:rsidRDefault="00124769">
                      <w:pPr>
                        <w:pStyle w:val="code"/>
                        <w:spacing w:after="0" w:line="240" w:lineRule="auto"/>
                      </w:pPr>
                      <w:r>
                        <w:t>splitfolders.rat</w:t>
                      </w:r>
                      <w:r>
                        <w:t>io(base_url, output=destination, seed= 1337, ratio=(.7, .3)</w:t>
                      </w:r>
                    </w:p>
                    <w:p w14:paraId="7CE4CE13" w14:textId="77777777" w:rsidR="00F93A76" w:rsidRDefault="00F93A76">
                      <w:pPr>
                        <w:pStyle w:val="code"/>
                      </w:pPr>
                    </w:p>
                    <w:p w14:paraId="70C2B386" w14:textId="77777777" w:rsidR="00F93A76" w:rsidRDefault="00F93A76">
                      <w:pPr>
                        <w:pStyle w:val="code"/>
                      </w:pPr>
                    </w:p>
                  </w:txbxContent>
                </v:textbox>
                <w10:anchorlock/>
              </v:shape>
            </w:pict>
          </mc:Fallback>
        </mc:AlternateContent>
      </w:r>
    </w:p>
    <w:p w14:paraId="356B9F8C" w14:textId="77777777" w:rsidR="00F93A76" w:rsidRDefault="00124769">
      <w:pPr>
        <w:pStyle w:val="Caption"/>
        <w:jc w:val="center"/>
        <w:rPr>
          <w:b w:val="0"/>
          <w:bCs/>
          <w:i/>
          <w:iCs w:val="0"/>
          <w:lang w:val="zh-CN"/>
        </w:rPr>
      </w:pPr>
      <w:bookmarkStart w:id="183" w:name="_Toc123880858"/>
      <w:bookmarkStart w:id="184" w:name="_Toc136799544"/>
      <w:r>
        <w:t xml:space="preserve">Gambar 5. </w:t>
      </w:r>
      <w:r>
        <w:fldChar w:fldCharType="begin"/>
      </w:r>
      <w:r>
        <w:instrText xml:space="preserve"> SEQ Gambar \* ARABIC \r 1 </w:instrText>
      </w:r>
      <w:r>
        <w:fldChar w:fldCharType="separate"/>
      </w:r>
      <w:r w:rsidR="00A8538E">
        <w:rPr>
          <w:noProof/>
        </w:rPr>
        <w:t>1</w:t>
      </w:r>
      <w:r>
        <w:fldChar w:fldCharType="end"/>
      </w:r>
      <w:r>
        <w:t xml:space="preserve"> </w:t>
      </w:r>
      <w:r>
        <w:rPr>
          <w:b w:val="0"/>
          <w:bCs/>
          <w:i/>
          <w:iCs w:val="0"/>
        </w:rPr>
        <w:t>Source Code Split Folders</w:t>
      </w:r>
      <w:bookmarkEnd w:id="183"/>
      <w:bookmarkEnd w:id="184"/>
    </w:p>
    <w:p w14:paraId="7CD48BEE" w14:textId="77777777" w:rsidR="00F93A76" w:rsidRDefault="00124769">
      <w:pPr>
        <w:keepNext/>
        <w:jc w:val="center"/>
      </w:pPr>
      <w:r>
        <w:rPr>
          <w:noProof/>
          <w:lang w:eastAsia="en-US"/>
        </w:rPr>
        <w:drawing>
          <wp:inline distT="0" distB="0" distL="0" distR="0" wp14:anchorId="1F75F9D5" wp14:editId="0BFE11D6">
            <wp:extent cx="5076190" cy="297180"/>
            <wp:effectExtent l="0" t="0" r="0" b="7620"/>
            <wp:docPr id="1479649153" name="Picture 1479649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649153" name="Picture 1479649153"/>
                    <pic:cNvPicPr>
                      <a:picLocks noChangeAspect="1"/>
                    </pic:cNvPicPr>
                  </pic:nvPicPr>
                  <pic:blipFill>
                    <a:blip r:embed="rId72"/>
                    <a:stretch>
                      <a:fillRect/>
                    </a:stretch>
                  </pic:blipFill>
                  <pic:spPr>
                    <a:xfrm>
                      <a:off x="0" y="0"/>
                      <a:ext cx="5088726" cy="297877"/>
                    </a:xfrm>
                    <a:prstGeom prst="rect">
                      <a:avLst/>
                    </a:prstGeom>
                  </pic:spPr>
                </pic:pic>
              </a:graphicData>
            </a:graphic>
          </wp:inline>
        </w:drawing>
      </w:r>
    </w:p>
    <w:p w14:paraId="01093402" w14:textId="77777777" w:rsidR="00F93A76" w:rsidRDefault="00124769">
      <w:pPr>
        <w:pStyle w:val="Caption"/>
        <w:jc w:val="center"/>
        <w:rPr>
          <w:b w:val="0"/>
          <w:bCs/>
          <w:i/>
          <w:iCs w:val="0"/>
        </w:rPr>
      </w:pPr>
      <w:bookmarkStart w:id="185" w:name="_Toc123880859"/>
      <w:bookmarkStart w:id="186" w:name="_Toc136799545"/>
      <w:r>
        <w:t xml:space="preserve">Gambar 5. </w:t>
      </w:r>
      <w:r>
        <w:fldChar w:fldCharType="begin"/>
      </w:r>
      <w:r>
        <w:instrText xml:space="preserve"> SEQ Gambar \* ARABIC \r 2 </w:instrText>
      </w:r>
      <w:r>
        <w:fldChar w:fldCharType="separate"/>
      </w:r>
      <w:r w:rsidR="00A8538E">
        <w:rPr>
          <w:noProof/>
        </w:rPr>
        <w:t>2</w:t>
      </w:r>
      <w:r>
        <w:fldChar w:fldCharType="end"/>
      </w:r>
      <w:r>
        <w:t xml:space="preserve"> </w:t>
      </w:r>
      <w:r>
        <w:rPr>
          <w:b w:val="0"/>
          <w:bCs/>
        </w:rPr>
        <w:t xml:space="preserve">Hasil </w:t>
      </w:r>
      <w:r>
        <w:rPr>
          <w:b w:val="0"/>
          <w:bCs/>
          <w:i/>
          <w:iCs w:val="0"/>
        </w:rPr>
        <w:t>Split Folders</w:t>
      </w:r>
      <w:bookmarkEnd w:id="185"/>
      <w:bookmarkEnd w:id="186"/>
    </w:p>
    <w:p w14:paraId="591CDEA8" w14:textId="77777777" w:rsidR="00F93A76" w:rsidRDefault="00124769">
      <w:pPr>
        <w:pStyle w:val="Caption"/>
        <w:keepNext/>
        <w:jc w:val="center"/>
        <w:rPr>
          <w:b w:val="0"/>
          <w:bCs/>
        </w:rPr>
      </w:pPr>
      <w:bookmarkStart w:id="187" w:name="_Toc136781065"/>
      <w:bookmarkStart w:id="188" w:name="_Toc123880942"/>
      <w:r>
        <w:t xml:space="preserve">Tabel 5. </w:t>
      </w:r>
      <w:r>
        <w:fldChar w:fldCharType="begin"/>
      </w:r>
      <w:r>
        <w:instrText xml:space="preserve"> SEQ Tabel \* ARABIC \r 1 </w:instrText>
      </w:r>
      <w:r>
        <w:fldChar w:fldCharType="separate"/>
      </w:r>
      <w:r w:rsidR="00A8538E">
        <w:rPr>
          <w:noProof/>
        </w:rPr>
        <w:t>1</w:t>
      </w:r>
      <w:r>
        <w:fldChar w:fldCharType="end"/>
      </w:r>
      <w:r>
        <w:t xml:space="preserve"> </w:t>
      </w:r>
      <w:r>
        <w:rPr>
          <w:b w:val="0"/>
          <w:bCs/>
        </w:rPr>
        <w:t>Tabel Pembagian Dataset</w:t>
      </w:r>
      <w:bookmarkEnd w:id="187"/>
      <w:bookmarkEnd w:id="188"/>
    </w:p>
    <w:tbl>
      <w:tblPr>
        <w:tblStyle w:val="TableGrid"/>
        <w:tblW w:w="0" w:type="auto"/>
        <w:jc w:val="center"/>
        <w:tblLayout w:type="fixed"/>
        <w:tblLook w:val="04A0" w:firstRow="1" w:lastRow="0" w:firstColumn="1" w:lastColumn="0" w:noHBand="0" w:noVBand="1"/>
      </w:tblPr>
      <w:tblGrid>
        <w:gridCol w:w="3960"/>
        <w:gridCol w:w="3961"/>
      </w:tblGrid>
      <w:tr w:rsidR="00F93A76" w14:paraId="3A8AEDD3" w14:textId="77777777">
        <w:trPr>
          <w:trHeight w:val="20"/>
          <w:jc w:val="center"/>
        </w:trPr>
        <w:tc>
          <w:tcPr>
            <w:tcW w:w="3960" w:type="dxa"/>
            <w:shd w:val="clear" w:color="auto" w:fill="ACB9CA" w:themeFill="text2" w:themeFillTint="66"/>
            <w:vAlign w:val="center"/>
          </w:tcPr>
          <w:p w14:paraId="4396BA22" w14:textId="77777777" w:rsidR="00F93A76" w:rsidRDefault="00124769">
            <w:pPr>
              <w:spacing w:after="0"/>
              <w:jc w:val="center"/>
              <w:rPr>
                <w:b/>
              </w:rPr>
            </w:pPr>
            <w:r>
              <w:rPr>
                <w:b/>
              </w:rPr>
              <w:t xml:space="preserve">Data </w:t>
            </w:r>
            <w:r>
              <w:rPr>
                <w:b/>
                <w:i/>
              </w:rPr>
              <w:t>Training</w:t>
            </w:r>
          </w:p>
        </w:tc>
        <w:tc>
          <w:tcPr>
            <w:tcW w:w="3961" w:type="dxa"/>
            <w:shd w:val="clear" w:color="auto" w:fill="ACB9CA" w:themeFill="text2" w:themeFillTint="66"/>
            <w:vAlign w:val="center"/>
          </w:tcPr>
          <w:p w14:paraId="086F8D43" w14:textId="77777777" w:rsidR="00F93A76" w:rsidRDefault="00124769">
            <w:pPr>
              <w:spacing w:after="0"/>
              <w:jc w:val="center"/>
              <w:rPr>
                <w:b/>
              </w:rPr>
            </w:pPr>
            <w:r>
              <w:rPr>
                <w:b/>
              </w:rPr>
              <w:t xml:space="preserve">Data </w:t>
            </w:r>
            <w:r>
              <w:rPr>
                <w:b/>
                <w:i/>
              </w:rPr>
              <w:t>Validation</w:t>
            </w:r>
          </w:p>
        </w:tc>
      </w:tr>
      <w:tr w:rsidR="00F93A76" w14:paraId="3A34BD6D" w14:textId="77777777">
        <w:trPr>
          <w:trHeight w:val="74"/>
          <w:jc w:val="center"/>
        </w:trPr>
        <w:tc>
          <w:tcPr>
            <w:tcW w:w="3960" w:type="dxa"/>
            <w:vAlign w:val="center"/>
          </w:tcPr>
          <w:p w14:paraId="7ED2911D" w14:textId="77777777" w:rsidR="00F93A76" w:rsidRDefault="00124769">
            <w:pPr>
              <w:spacing w:after="0"/>
              <w:jc w:val="center"/>
            </w:pPr>
            <w:r>
              <w:t>70%</w:t>
            </w:r>
          </w:p>
        </w:tc>
        <w:tc>
          <w:tcPr>
            <w:tcW w:w="3961" w:type="dxa"/>
            <w:vAlign w:val="center"/>
          </w:tcPr>
          <w:p w14:paraId="6F160117" w14:textId="77777777" w:rsidR="00F93A76" w:rsidRDefault="00124769">
            <w:pPr>
              <w:spacing w:after="0"/>
              <w:jc w:val="center"/>
            </w:pPr>
            <w:r>
              <w:t>30%</w:t>
            </w:r>
          </w:p>
        </w:tc>
      </w:tr>
      <w:tr w:rsidR="00F93A76" w14:paraId="525C9A37" w14:textId="77777777">
        <w:trPr>
          <w:trHeight w:val="20"/>
          <w:jc w:val="center"/>
        </w:trPr>
        <w:tc>
          <w:tcPr>
            <w:tcW w:w="3960" w:type="dxa"/>
            <w:vAlign w:val="center"/>
          </w:tcPr>
          <w:p w14:paraId="1453D1FF" w14:textId="77777777" w:rsidR="00F93A76" w:rsidRDefault="00124769">
            <w:pPr>
              <w:spacing w:after="0"/>
              <w:jc w:val="center"/>
            </w:pPr>
            <w:r>
              <w:t>3008</w:t>
            </w:r>
          </w:p>
        </w:tc>
        <w:tc>
          <w:tcPr>
            <w:tcW w:w="3961" w:type="dxa"/>
            <w:vAlign w:val="center"/>
          </w:tcPr>
          <w:p w14:paraId="6EABDD7B" w14:textId="77777777" w:rsidR="00F93A76" w:rsidRDefault="00124769">
            <w:pPr>
              <w:spacing w:after="0"/>
              <w:jc w:val="center"/>
            </w:pPr>
            <w:r>
              <w:t>1297</w:t>
            </w:r>
          </w:p>
        </w:tc>
      </w:tr>
    </w:tbl>
    <w:p w14:paraId="4595046D" w14:textId="77777777" w:rsidR="00F93A76" w:rsidRDefault="00F93A76"/>
    <w:p w14:paraId="00D79847" w14:textId="77777777" w:rsidR="00F93A76" w:rsidRDefault="00124769">
      <w:pPr>
        <w:pStyle w:val="Heading4"/>
        <w:numPr>
          <w:ilvl w:val="0"/>
          <w:numId w:val="42"/>
        </w:numPr>
        <w:ind w:left="851" w:hanging="851"/>
        <w:rPr>
          <w:lang w:val="zh-CN"/>
        </w:rPr>
      </w:pPr>
      <w:r>
        <w:rPr>
          <w:lang w:val="zh-CN"/>
        </w:rPr>
        <w:t>Konfigurasi Library Python</w:t>
      </w:r>
    </w:p>
    <w:p w14:paraId="69F984A0" w14:textId="77777777" w:rsidR="00F93A76" w:rsidRDefault="00124769">
      <w:pPr>
        <w:ind w:firstLine="851"/>
        <w:rPr>
          <w:lang w:val="zh-CN"/>
        </w:rPr>
      </w:pPr>
      <w:r>
        <w:rPr>
          <w:lang w:val="zh-CN"/>
        </w:rPr>
        <w:t>Berikut merupakan beberapa library python yang digunakan peneliti untuk mendukung program ini, diantaranya sebagai berikut:</w:t>
      </w:r>
    </w:p>
    <w:p w14:paraId="2461EE1B" w14:textId="77777777" w:rsidR="00F93A76" w:rsidRDefault="00124769">
      <w:pPr>
        <w:pStyle w:val="ListParagraph"/>
        <w:numPr>
          <w:ilvl w:val="0"/>
          <w:numId w:val="43"/>
        </w:numPr>
        <w:ind w:left="426" w:hanging="426"/>
        <w:rPr>
          <w:lang w:val="zh-CN"/>
        </w:rPr>
      </w:pPr>
      <w:r>
        <w:rPr>
          <w:i/>
          <w:iCs/>
          <w:lang w:val="zh-CN"/>
        </w:rPr>
        <w:t>Packages</w:t>
      </w:r>
      <w:r>
        <w:rPr>
          <w:lang w:val="zh-CN"/>
        </w:rPr>
        <w:t xml:space="preserve"> os, shutil, glob, time, pathlib, zipfile, shutil, Path, os.path: berfungsi sebagai komunikasi antara sistem operasi dengan program pada Python.</w:t>
      </w:r>
    </w:p>
    <w:p w14:paraId="5BF84A0A" w14:textId="77777777" w:rsidR="00F93A76" w:rsidRDefault="00124769">
      <w:pPr>
        <w:pStyle w:val="ListParagraph"/>
        <w:widowControl w:val="0"/>
        <w:numPr>
          <w:ilvl w:val="0"/>
          <w:numId w:val="43"/>
        </w:numPr>
        <w:spacing w:after="0"/>
        <w:ind w:left="426" w:hanging="426"/>
        <w:contextualSpacing w:val="0"/>
        <w:jc w:val="both"/>
      </w:pPr>
      <w:r>
        <w:rPr>
          <w:i/>
        </w:rPr>
        <w:lastRenderedPageBreak/>
        <w:t>Packages</w:t>
      </w:r>
      <w:r>
        <w:t xml:space="preserve"> Tensorflow: sebuah </w:t>
      </w:r>
      <w:r>
        <w:rPr>
          <w:i/>
        </w:rPr>
        <w:t>framework</w:t>
      </w:r>
      <w:r>
        <w:t xml:space="preserve"> komputasional untuk membuat model </w:t>
      </w:r>
      <w:r>
        <w:rPr>
          <w:i/>
          <w:iCs/>
        </w:rPr>
        <w:t>Machine Learning</w:t>
      </w:r>
      <w:r>
        <w:t xml:space="preserve">. </w:t>
      </w:r>
    </w:p>
    <w:p w14:paraId="5F3D3F5E"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Keras: merupakan </w:t>
      </w:r>
      <w:r>
        <w:rPr>
          <w:i/>
        </w:rPr>
        <w:t>framework</w:t>
      </w:r>
      <w:r>
        <w:t xml:space="preserve"> jaringan syaraf tiruan tingkat tinggi yang ditulis dengan bahasa python dan mampu berjalan di atas TensorFlow, CNTK, atau Theano</w:t>
      </w:r>
    </w:p>
    <w:p w14:paraId="4BB4DBE7" w14:textId="77777777" w:rsidR="00F93A76" w:rsidRDefault="00124769">
      <w:pPr>
        <w:pStyle w:val="ListParagraph"/>
        <w:widowControl w:val="0"/>
        <w:numPr>
          <w:ilvl w:val="0"/>
          <w:numId w:val="43"/>
        </w:numPr>
        <w:spacing w:after="0"/>
        <w:ind w:left="426" w:hanging="426"/>
        <w:contextualSpacing w:val="0"/>
        <w:jc w:val="both"/>
      </w:pPr>
      <w:r>
        <w:rPr>
          <w:i/>
          <w:iCs/>
        </w:rPr>
        <w:t xml:space="preserve">Packages </w:t>
      </w:r>
      <w:r>
        <w:t xml:space="preserve">Keras.Applications: Merupakan library yang menyediakan model yang sudah dilatih sebelumnya atau sering disebut </w:t>
      </w:r>
      <w:r>
        <w:rPr>
          <w:i/>
          <w:iCs/>
        </w:rPr>
        <w:t>pre-trained model</w:t>
      </w:r>
    </w:p>
    <w:p w14:paraId="74651630"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split-folders: digunakan untuk membagi dataset menjadi folder data </w:t>
      </w:r>
      <w:r>
        <w:rPr>
          <w:i/>
        </w:rPr>
        <w:t>train</w:t>
      </w:r>
      <w:r>
        <w:t xml:space="preserve">, </w:t>
      </w:r>
      <w:r>
        <w:rPr>
          <w:i/>
        </w:rPr>
        <w:t>validation</w:t>
      </w:r>
      <w:r>
        <w:t xml:space="preserve">, dan </w:t>
      </w:r>
      <w:r>
        <w:rPr>
          <w:i/>
        </w:rPr>
        <w:t>test.</w:t>
      </w:r>
    </w:p>
    <w:p w14:paraId="65113781"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Numpy: digunakan untuk menghitung operasi matematika pada </w:t>
      </w:r>
      <w:r>
        <w:rPr>
          <w:i/>
        </w:rPr>
        <w:t>array</w:t>
      </w:r>
      <w:r>
        <w:t>.</w:t>
      </w:r>
    </w:p>
    <w:p w14:paraId="608B4AAB"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Matplotlib: digunakan untuk melakukan visualisasi data multiplatform yang dibangun di atas </w:t>
      </w:r>
      <w:r>
        <w:rPr>
          <w:i/>
        </w:rPr>
        <w:t>array</w:t>
      </w:r>
      <w:r>
        <w:t xml:space="preserve"> NumPy </w:t>
      </w:r>
    </w:p>
    <w:p w14:paraId="5ABC7728"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PIL: PIL atau Pillow digunakan untuk mengolah data gambar seperti visualisasi sampai melakukan </w:t>
      </w:r>
      <w:r>
        <w:rPr>
          <w:i/>
        </w:rPr>
        <w:t>image processing.</w:t>
      </w:r>
    </w:p>
    <w:p w14:paraId="0B342F19"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 xml:space="preserve">Sklearn: Sklearn atau </w:t>
      </w:r>
      <w:r>
        <w:rPr>
          <w:i/>
        </w:rPr>
        <w:t>Scikit</w:t>
      </w:r>
      <w:r>
        <w:t>-</w:t>
      </w:r>
      <w:r>
        <w:rPr>
          <w:i/>
        </w:rPr>
        <w:t>learn</w:t>
      </w:r>
      <w:r>
        <w:t xml:space="preserve"> digunakan untuk mendapatkan fungsi Confusion Matrix dan </w:t>
      </w:r>
      <w:r>
        <w:rPr>
          <w:i/>
        </w:rPr>
        <w:t>classification</w:t>
      </w:r>
      <w:r>
        <w:t xml:space="preserve"> </w:t>
      </w:r>
      <w:r>
        <w:rPr>
          <w:i/>
        </w:rPr>
        <w:t>report</w:t>
      </w:r>
      <w:r>
        <w:t xml:space="preserve"> untuk melakukan evaluasi metrik.</w:t>
      </w:r>
    </w:p>
    <w:p w14:paraId="6BFF8555"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t>itertools: library yang mengandung beberapa fungsi yang berguna dalam pemrograman fungsional dan salah satu jenis fungsi yang dihasilkan adalah pengulangan yang tak terbatas.</w:t>
      </w:r>
    </w:p>
    <w:p w14:paraId="44AAF102" w14:textId="77777777" w:rsidR="00F93A76" w:rsidRDefault="00124769">
      <w:pPr>
        <w:pStyle w:val="ListParagraph"/>
        <w:widowControl w:val="0"/>
        <w:numPr>
          <w:ilvl w:val="0"/>
          <w:numId w:val="43"/>
        </w:numPr>
        <w:spacing w:after="0"/>
        <w:ind w:left="426" w:hanging="426"/>
        <w:contextualSpacing w:val="0"/>
        <w:jc w:val="both"/>
      </w:pPr>
      <w:r>
        <w:rPr>
          <w:i/>
        </w:rPr>
        <w:t xml:space="preserve">Packages </w:t>
      </w:r>
      <w:r>
        <w:rPr>
          <w:iCs/>
        </w:rPr>
        <w:t>google.colab: library yang digunakan untuk menghubungkan file project colab dengan akun gmail peneliti.</w:t>
      </w:r>
    </w:p>
    <w:p w14:paraId="6CECBF8D" w14:textId="77777777" w:rsidR="00F93A76" w:rsidRDefault="00124769">
      <w:pPr>
        <w:jc w:val="both"/>
      </w:pPr>
      <w:r>
        <w:t xml:space="preserve">Dibawah ini merupakan </w:t>
      </w:r>
      <w:r>
        <w:rPr>
          <w:i/>
        </w:rPr>
        <w:t>source code</w:t>
      </w:r>
      <w:r>
        <w:t xml:space="preserve"> konfigurasi yang digunakan dalam sistem dapat di lihat pada Gambar 5.3 dibawah ini.</w:t>
      </w:r>
    </w:p>
    <w:p w14:paraId="517D7EA8" w14:textId="77777777" w:rsidR="00F93A76" w:rsidRDefault="00F93A76"/>
    <w:p w14:paraId="5670C560" w14:textId="77777777" w:rsidR="00F93A76" w:rsidRDefault="00124769">
      <w:pPr>
        <w:keepNext/>
      </w:pPr>
      <w:r>
        <w:rPr>
          <w:noProof/>
          <w:lang w:eastAsia="en-US"/>
        </w:rPr>
        <w:lastRenderedPageBreak/>
        <mc:AlternateContent>
          <mc:Choice Requires="wps">
            <w:drawing>
              <wp:inline distT="0" distB="0" distL="0" distR="0" wp14:anchorId="2CFEEDB9" wp14:editId="4AF2A7C6">
                <wp:extent cx="5313680" cy="6088380"/>
                <wp:effectExtent l="0" t="0" r="20320" b="26670"/>
                <wp:docPr id="20063519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314" cy="6088380"/>
                        </a:xfrm>
                        <a:prstGeom prst="rect">
                          <a:avLst/>
                        </a:prstGeom>
                        <a:solidFill>
                          <a:srgbClr val="FFFFFF"/>
                        </a:solidFill>
                        <a:ln w="9525">
                          <a:solidFill>
                            <a:srgbClr val="000000"/>
                          </a:solidFill>
                          <a:miter lim="800000"/>
                        </a:ln>
                      </wps:spPr>
                      <wps:txbx>
                        <w:txbxContent>
                          <w:p w14:paraId="305C1F71" w14:textId="77777777" w:rsidR="00F93A76" w:rsidRDefault="00124769">
                            <w:pPr>
                              <w:pStyle w:val="code"/>
                              <w:spacing w:after="0" w:line="240" w:lineRule="auto"/>
                            </w:pPr>
                            <w:r>
                              <w:t>#I/O Python</w:t>
                            </w:r>
                          </w:p>
                          <w:p w14:paraId="592EEED1" w14:textId="77777777" w:rsidR="00F93A76" w:rsidRDefault="00124769">
                            <w:pPr>
                              <w:pStyle w:val="code"/>
                              <w:spacing w:after="0" w:line="240" w:lineRule="auto"/>
                            </w:pPr>
                            <w:r>
                              <w:t>import os, shutil, glob, time, pathlib, zipfile, shutil</w:t>
                            </w:r>
                          </w:p>
                          <w:p w14:paraId="788CADAD" w14:textId="77777777" w:rsidR="00F93A76" w:rsidRDefault="00124769">
                            <w:pPr>
                              <w:pStyle w:val="code"/>
                              <w:spacing w:after="0" w:line="240" w:lineRule="auto"/>
                            </w:pPr>
                            <w:r>
                              <w:t>from pathlib import Path</w:t>
                            </w:r>
                          </w:p>
                          <w:p w14:paraId="47EFB950" w14:textId="77777777" w:rsidR="00F93A76" w:rsidRDefault="00124769">
                            <w:pPr>
                              <w:pStyle w:val="code"/>
                              <w:spacing w:after="0" w:line="240" w:lineRule="auto"/>
                            </w:pPr>
                            <w:r>
                              <w:t>import os.path</w:t>
                            </w:r>
                          </w:p>
                          <w:p w14:paraId="52A50874" w14:textId="77777777" w:rsidR="00F93A76" w:rsidRDefault="00F93A76">
                            <w:pPr>
                              <w:pStyle w:val="code"/>
                            </w:pPr>
                          </w:p>
                          <w:p w14:paraId="2042348B" w14:textId="77777777" w:rsidR="00F93A76" w:rsidRDefault="00124769">
                            <w:pPr>
                              <w:pStyle w:val="code"/>
                              <w:spacing w:after="0" w:line="240" w:lineRule="auto"/>
                            </w:pPr>
                            <w:r>
                              <w:t>#Preproses Data</w:t>
                            </w:r>
                          </w:p>
                          <w:p w14:paraId="26E66947" w14:textId="77777777" w:rsidR="00F93A76" w:rsidRDefault="00124769">
                            <w:pPr>
                              <w:pStyle w:val="code"/>
                              <w:spacing w:after="0" w:line="240" w:lineRule="auto"/>
                            </w:pPr>
                            <w:r>
                              <w:t>from tensorflow.keras.preprocessing.image import ImageDataGenerator</w:t>
                            </w:r>
                          </w:p>
                          <w:p w14:paraId="706185C8" w14:textId="77777777" w:rsidR="00F93A76" w:rsidRDefault="00124769">
                            <w:pPr>
                              <w:pStyle w:val="code"/>
                              <w:spacing w:after="0" w:line="240" w:lineRule="auto"/>
                            </w:pPr>
                            <w:r>
                              <w:t>import splitfolders</w:t>
                            </w:r>
                          </w:p>
                          <w:p w14:paraId="68564450" w14:textId="77777777" w:rsidR="00F93A76" w:rsidRDefault="00124769">
                            <w:pPr>
                              <w:pStyle w:val="code"/>
                              <w:spacing w:after="0" w:line="240" w:lineRule="auto"/>
                            </w:pPr>
                            <w:r>
                              <w:t>import numpy as np</w:t>
                            </w:r>
                          </w:p>
                          <w:p w14:paraId="5087983D" w14:textId="77777777" w:rsidR="00F93A76" w:rsidRDefault="00124769">
                            <w:pPr>
                              <w:pStyle w:val="code"/>
                              <w:spacing w:after="0" w:line="240" w:lineRule="auto"/>
                            </w:pPr>
                            <w:r>
                              <w:t>import pandas as pd</w:t>
                            </w:r>
                          </w:p>
                          <w:p w14:paraId="7CE83A91" w14:textId="77777777" w:rsidR="00F93A76" w:rsidRDefault="00124769">
                            <w:pPr>
                              <w:pStyle w:val="code"/>
                              <w:spacing w:after="0" w:line="240" w:lineRule="auto"/>
                            </w:pPr>
                            <w:r>
                              <w:t>from tensorflow import keras</w:t>
                            </w:r>
                          </w:p>
                          <w:p w14:paraId="741BC7C8" w14:textId="77777777" w:rsidR="00F93A76" w:rsidRDefault="00124769">
                            <w:pPr>
                              <w:pStyle w:val="code"/>
                              <w:spacing w:after="0" w:line="240" w:lineRule="auto"/>
                            </w:pPr>
                            <w:r>
                              <w:t>import re</w:t>
                            </w:r>
                          </w:p>
                          <w:p w14:paraId="68CC2E47" w14:textId="77777777" w:rsidR="00F93A76" w:rsidRDefault="00F93A76">
                            <w:pPr>
                              <w:pStyle w:val="code"/>
                              <w:spacing w:after="0" w:line="240" w:lineRule="auto"/>
                            </w:pPr>
                          </w:p>
                          <w:p w14:paraId="7C1845E9" w14:textId="77777777" w:rsidR="00F93A76" w:rsidRDefault="00124769">
                            <w:pPr>
                              <w:pStyle w:val="code"/>
                              <w:spacing w:after="0" w:line="240" w:lineRule="auto"/>
                            </w:pPr>
                            <w:r>
                              <w:t>#Untuk Pembuatan Model</w:t>
                            </w:r>
                          </w:p>
                          <w:p w14:paraId="4A3EFFF8" w14:textId="77777777" w:rsidR="00F93A76" w:rsidRDefault="00124769">
                            <w:pPr>
                              <w:pStyle w:val="code"/>
                              <w:spacing w:after="0" w:line="240" w:lineRule="auto"/>
                            </w:pPr>
                            <w:r>
                              <w:t>import tensorflow as tf</w:t>
                            </w:r>
                          </w:p>
                          <w:p w14:paraId="6DEE9E8A" w14:textId="77777777" w:rsidR="00F93A76" w:rsidRDefault="00124769">
                            <w:pPr>
                              <w:pStyle w:val="code"/>
                              <w:spacing w:after="0" w:line="240" w:lineRule="auto"/>
                            </w:pPr>
                            <w:r>
                              <w:t>from tensorflow.keras.optimizers import Adam, RMSprop</w:t>
                            </w:r>
                          </w:p>
                          <w:p w14:paraId="7644FEFA" w14:textId="77777777" w:rsidR="00F93A76" w:rsidRDefault="00124769">
                            <w:pPr>
                              <w:pStyle w:val="code"/>
                              <w:spacing w:after="0" w:line="240" w:lineRule="auto"/>
                            </w:pPr>
                            <w:r>
                              <w:t>from keras.callbacks import EarlyStopping, ModelCheckpoint, ReduceLROnPlateau</w:t>
                            </w:r>
                          </w:p>
                          <w:p w14:paraId="4FF6BDEC" w14:textId="77777777" w:rsidR="00F93A76" w:rsidRDefault="00F93A76">
                            <w:pPr>
                              <w:pStyle w:val="code"/>
                              <w:spacing w:after="0" w:line="240" w:lineRule="auto"/>
                            </w:pPr>
                          </w:p>
                          <w:p w14:paraId="47E0DF60" w14:textId="77777777" w:rsidR="00F93A76" w:rsidRDefault="00124769">
                            <w:pPr>
                              <w:pStyle w:val="code"/>
                              <w:spacing w:after="0" w:line="240" w:lineRule="auto"/>
                            </w:pPr>
                            <w:r>
                              <w:t>#Transfer Learning</w:t>
                            </w:r>
                          </w:p>
                          <w:p w14:paraId="18E63B25" w14:textId="77777777" w:rsidR="00F93A76" w:rsidRDefault="00124769">
                            <w:pPr>
                              <w:pStyle w:val="code"/>
                              <w:spacing w:after="0" w:line="240" w:lineRule="auto"/>
                            </w:pPr>
                            <w:r>
                              <w:t>from tensorflow.keras.applications.vgg16 import VGG16</w:t>
                            </w:r>
                          </w:p>
                          <w:p w14:paraId="5377C90A" w14:textId="77777777" w:rsidR="00F93A76" w:rsidRDefault="00124769">
                            <w:pPr>
                              <w:pStyle w:val="code"/>
                              <w:spacing w:after="0" w:line="240" w:lineRule="auto"/>
                            </w:pPr>
                            <w:r>
                              <w:t>from tensorflow.keras.applications.mobilenet_v2 import MobileNetV2</w:t>
                            </w:r>
                          </w:p>
                          <w:p w14:paraId="3568733A" w14:textId="77777777" w:rsidR="00F93A76" w:rsidRDefault="00124769">
                            <w:pPr>
                              <w:pStyle w:val="code"/>
                              <w:spacing w:after="0" w:line="240" w:lineRule="auto"/>
                            </w:pPr>
                            <w:r>
                              <w:t>from tensorflow.keras.applications.inception_v3 import InceptionV3</w:t>
                            </w:r>
                          </w:p>
                          <w:p w14:paraId="031955CF" w14:textId="77777777" w:rsidR="00F93A76" w:rsidRDefault="00124769">
                            <w:pPr>
                              <w:pStyle w:val="code"/>
                              <w:spacing w:after="0" w:line="240" w:lineRule="auto"/>
                            </w:pPr>
                            <w:r>
                              <w:t>from tensorflow.keras.applications.resnet_v2 import ResNet50V2</w:t>
                            </w:r>
                          </w:p>
                          <w:p w14:paraId="7DFDA297" w14:textId="77777777" w:rsidR="00F93A76" w:rsidRDefault="00F93A76">
                            <w:pPr>
                              <w:pStyle w:val="code"/>
                              <w:spacing w:after="0" w:line="240" w:lineRule="auto"/>
                            </w:pPr>
                          </w:p>
                          <w:p w14:paraId="06536423" w14:textId="77777777" w:rsidR="00F93A76" w:rsidRDefault="00124769">
                            <w:pPr>
                              <w:pStyle w:val="code"/>
                              <w:spacing w:after="0" w:line="240" w:lineRule="auto"/>
                            </w:pPr>
                            <w:r>
                              <w:t>#Visualisasi</w:t>
                            </w:r>
                          </w:p>
                          <w:p w14:paraId="48353EB3" w14:textId="77777777" w:rsidR="00F93A76" w:rsidRDefault="00124769">
                            <w:pPr>
                              <w:pStyle w:val="code"/>
                              <w:spacing w:after="0" w:line="240" w:lineRule="auto"/>
                            </w:pPr>
                            <w:r>
                              <w:t>from keras.preprocessing import image</w:t>
                            </w:r>
                          </w:p>
                          <w:p w14:paraId="3DB32468" w14:textId="77777777" w:rsidR="00F93A76" w:rsidRDefault="00124769">
                            <w:pPr>
                              <w:pStyle w:val="code"/>
                              <w:spacing w:after="0" w:line="240" w:lineRule="auto"/>
                            </w:pPr>
                            <w:r>
                              <w:t>import matplotlib.pyplot as plt</w:t>
                            </w:r>
                          </w:p>
                          <w:p w14:paraId="1C887948" w14:textId="77777777" w:rsidR="00F93A76" w:rsidRDefault="00124769">
                            <w:pPr>
                              <w:pStyle w:val="code"/>
                              <w:spacing w:after="0" w:line="240" w:lineRule="auto"/>
                            </w:pPr>
                            <w:r>
                              <w:t xml:space="preserve">import matplotlib.image as mpimg </w:t>
                            </w:r>
                          </w:p>
                          <w:p w14:paraId="3AA18E48" w14:textId="77777777" w:rsidR="00F93A76" w:rsidRDefault="00124769">
                            <w:pPr>
                              <w:pStyle w:val="code"/>
                              <w:spacing w:after="0" w:line="240" w:lineRule="auto"/>
                            </w:pPr>
                            <w:r>
                              <w:t xml:space="preserve">import plotly.express as px </w:t>
                            </w:r>
                          </w:p>
                          <w:p w14:paraId="62DC32CD" w14:textId="77777777" w:rsidR="00F93A76" w:rsidRDefault="00124769">
                            <w:pPr>
                              <w:pStyle w:val="code"/>
                              <w:spacing w:after="0" w:line="240" w:lineRule="auto"/>
                            </w:pPr>
                            <w:r>
                              <w:t>from PIL import Image</w:t>
                            </w:r>
                          </w:p>
                          <w:p w14:paraId="3495C9BA" w14:textId="77777777" w:rsidR="00F93A76" w:rsidRDefault="00F93A76">
                            <w:pPr>
                              <w:pStyle w:val="code"/>
                              <w:spacing w:after="0" w:line="240" w:lineRule="auto"/>
                            </w:pPr>
                          </w:p>
                          <w:p w14:paraId="7168A395" w14:textId="77777777" w:rsidR="00F93A76" w:rsidRDefault="00124769">
                            <w:pPr>
                              <w:pStyle w:val="code"/>
                              <w:spacing w:after="0" w:line="240" w:lineRule="auto"/>
                            </w:pPr>
                            <w:r>
                              <w:t>#Evaluasi</w:t>
                            </w:r>
                          </w:p>
                          <w:p w14:paraId="5658821D" w14:textId="77777777" w:rsidR="00F93A76" w:rsidRDefault="00124769">
                            <w:pPr>
                              <w:pStyle w:val="code"/>
                              <w:spacing w:after="0" w:line="240" w:lineRule="auto"/>
                            </w:pPr>
                            <w:r>
                              <w:t>from sklearn.metrics import confusion_matrix, classification_report</w:t>
                            </w:r>
                          </w:p>
                          <w:p w14:paraId="1C847D76" w14:textId="77777777" w:rsidR="00F93A76" w:rsidRDefault="00124769">
                            <w:pPr>
                              <w:pStyle w:val="code"/>
                              <w:spacing w:after="0" w:line="240" w:lineRule="auto"/>
                            </w:pPr>
                            <w:r>
                              <w:t>import itertools</w:t>
                            </w:r>
                          </w:p>
                          <w:p w14:paraId="21CDD310" w14:textId="77777777" w:rsidR="00F93A76" w:rsidRDefault="00F93A76">
                            <w:pPr>
                              <w:pStyle w:val="code"/>
                              <w:spacing w:after="0" w:line="240" w:lineRule="auto"/>
                            </w:pPr>
                          </w:p>
                          <w:p w14:paraId="7026D351" w14:textId="77777777" w:rsidR="00F93A76" w:rsidRDefault="00124769">
                            <w:pPr>
                              <w:pStyle w:val="code"/>
                              <w:spacing w:after="0" w:line="240" w:lineRule="auto"/>
                            </w:pPr>
                            <w:r>
                              <w:t>#Menautkan dengan Drive untuk mengambil dataset</w:t>
                            </w:r>
                          </w:p>
                          <w:p w14:paraId="1C85C7B5" w14:textId="77777777" w:rsidR="00F93A76" w:rsidRDefault="00124769">
                            <w:pPr>
                              <w:pStyle w:val="code"/>
                              <w:spacing w:after="0" w:line="240" w:lineRule="auto"/>
                            </w:pPr>
                            <w:r>
                              <w:t>from google.colab import drive</w:t>
                            </w:r>
                          </w:p>
                          <w:p w14:paraId="534B3934" w14:textId="77777777" w:rsidR="00F93A76" w:rsidRDefault="00124769">
                            <w:pPr>
                              <w:pStyle w:val="code"/>
                              <w:spacing w:after="0" w:line="240" w:lineRule="auto"/>
                            </w:pPr>
                            <w:r>
                              <w:t>from google.colab import files</w:t>
                            </w:r>
                          </w:p>
                          <w:p w14:paraId="07DE608D" w14:textId="77777777" w:rsidR="00F93A76" w:rsidRDefault="00124769">
                            <w:pPr>
                              <w:pStyle w:val="code"/>
                              <w:spacing w:after="0" w:line="240" w:lineRule="auto"/>
                            </w:pPr>
                            <w:r>
                              <w:t>drive.mount('/content/driv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FEEDB9" id="_x0000_s1033" type="#_x0000_t202" style="width:418.4pt;height:47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">
                <v:textbox>
                  <w:txbxContent>
                    <w:p w14:paraId="305C1F71" w14:textId="77777777" w:rsidR="00F93A76" w:rsidRDefault="00124769">
                      <w:pPr>
                        <w:pStyle w:val="code"/>
                        <w:spacing w:after="0" w:line="240" w:lineRule="auto"/>
                      </w:pPr>
                      <w:r>
                        <w:t>#I/O Python</w:t>
                      </w:r>
                    </w:p>
                    <w:p w14:paraId="592EEED1" w14:textId="77777777" w:rsidR="00F93A76" w:rsidRDefault="00124769">
                      <w:pPr>
                        <w:pStyle w:val="code"/>
                        <w:spacing w:after="0" w:line="240" w:lineRule="auto"/>
                      </w:pPr>
                      <w:r>
                        <w:t>import os, shutil, glob, time, pathlib, zipfile, shutil</w:t>
                      </w:r>
                    </w:p>
                    <w:p w14:paraId="788CADAD" w14:textId="77777777" w:rsidR="00F93A76" w:rsidRDefault="00124769">
                      <w:pPr>
                        <w:pStyle w:val="code"/>
                        <w:spacing w:after="0" w:line="240" w:lineRule="auto"/>
                      </w:pPr>
                      <w:r>
                        <w:t>from pathlib import Path</w:t>
                      </w:r>
                    </w:p>
                    <w:p w14:paraId="47EFB950" w14:textId="77777777" w:rsidR="00F93A76" w:rsidRDefault="00124769">
                      <w:pPr>
                        <w:pStyle w:val="code"/>
                        <w:spacing w:after="0" w:line="240" w:lineRule="auto"/>
                      </w:pPr>
                      <w:r>
                        <w:t>import os.path</w:t>
                      </w:r>
                    </w:p>
                    <w:p w14:paraId="52A50874" w14:textId="77777777" w:rsidR="00F93A76" w:rsidRDefault="00F93A76">
                      <w:pPr>
                        <w:pStyle w:val="code"/>
                      </w:pPr>
                    </w:p>
                    <w:p w14:paraId="2042348B" w14:textId="77777777" w:rsidR="00F93A76" w:rsidRDefault="00124769">
                      <w:pPr>
                        <w:pStyle w:val="code"/>
                        <w:spacing w:after="0" w:line="240" w:lineRule="auto"/>
                      </w:pPr>
                      <w:r>
                        <w:t>#Preproses Data</w:t>
                      </w:r>
                    </w:p>
                    <w:p w14:paraId="26E66947" w14:textId="77777777" w:rsidR="00F93A76" w:rsidRDefault="00124769">
                      <w:pPr>
                        <w:pStyle w:val="code"/>
                        <w:spacing w:after="0" w:line="240" w:lineRule="auto"/>
                      </w:pPr>
                      <w:r>
                        <w:t>from tensorflow.keras.preprocessing.image import ImageDataGenerator</w:t>
                      </w:r>
                    </w:p>
                    <w:p w14:paraId="706185C8" w14:textId="77777777" w:rsidR="00F93A76" w:rsidRDefault="00124769">
                      <w:pPr>
                        <w:pStyle w:val="code"/>
                        <w:spacing w:after="0" w:line="240" w:lineRule="auto"/>
                      </w:pPr>
                      <w:r>
                        <w:t>import splitfolders</w:t>
                      </w:r>
                    </w:p>
                    <w:p w14:paraId="68564450" w14:textId="77777777" w:rsidR="00F93A76" w:rsidRDefault="00124769">
                      <w:pPr>
                        <w:pStyle w:val="code"/>
                        <w:spacing w:after="0" w:line="240" w:lineRule="auto"/>
                      </w:pPr>
                      <w:r>
                        <w:t>import numpy as np</w:t>
                      </w:r>
                    </w:p>
                    <w:p w14:paraId="5087983D" w14:textId="77777777" w:rsidR="00F93A76" w:rsidRDefault="00124769">
                      <w:pPr>
                        <w:pStyle w:val="code"/>
                        <w:spacing w:after="0" w:line="240" w:lineRule="auto"/>
                      </w:pPr>
                      <w:r>
                        <w:t xml:space="preserve">import </w:t>
                      </w:r>
                      <w:r>
                        <w:t>pandas as pd</w:t>
                      </w:r>
                    </w:p>
                    <w:p w14:paraId="7CE83A91" w14:textId="77777777" w:rsidR="00F93A76" w:rsidRDefault="00124769">
                      <w:pPr>
                        <w:pStyle w:val="code"/>
                        <w:spacing w:after="0" w:line="240" w:lineRule="auto"/>
                      </w:pPr>
                      <w:r>
                        <w:t>from tensorflow import keras</w:t>
                      </w:r>
                    </w:p>
                    <w:p w14:paraId="741BC7C8" w14:textId="77777777" w:rsidR="00F93A76" w:rsidRDefault="00124769">
                      <w:pPr>
                        <w:pStyle w:val="code"/>
                        <w:spacing w:after="0" w:line="240" w:lineRule="auto"/>
                      </w:pPr>
                      <w:r>
                        <w:t>import re</w:t>
                      </w:r>
                    </w:p>
                    <w:p w14:paraId="68CC2E47" w14:textId="77777777" w:rsidR="00F93A76" w:rsidRDefault="00F93A76">
                      <w:pPr>
                        <w:pStyle w:val="code"/>
                        <w:spacing w:after="0" w:line="240" w:lineRule="auto"/>
                      </w:pPr>
                    </w:p>
                    <w:p w14:paraId="7C1845E9" w14:textId="77777777" w:rsidR="00F93A76" w:rsidRDefault="00124769">
                      <w:pPr>
                        <w:pStyle w:val="code"/>
                        <w:spacing w:after="0" w:line="240" w:lineRule="auto"/>
                      </w:pPr>
                      <w:r>
                        <w:t>#Untuk Pembuatan Model</w:t>
                      </w:r>
                    </w:p>
                    <w:p w14:paraId="4A3EFFF8" w14:textId="77777777" w:rsidR="00F93A76" w:rsidRDefault="00124769">
                      <w:pPr>
                        <w:pStyle w:val="code"/>
                        <w:spacing w:after="0" w:line="240" w:lineRule="auto"/>
                      </w:pPr>
                      <w:r>
                        <w:t>import tensorflow as tf</w:t>
                      </w:r>
                    </w:p>
                    <w:p w14:paraId="6DEE9E8A" w14:textId="77777777" w:rsidR="00F93A76" w:rsidRDefault="00124769">
                      <w:pPr>
                        <w:pStyle w:val="code"/>
                        <w:spacing w:after="0" w:line="240" w:lineRule="auto"/>
                      </w:pPr>
                      <w:r>
                        <w:t>from tensorflow.keras.optimizers import Adam, RMSprop</w:t>
                      </w:r>
                    </w:p>
                    <w:p w14:paraId="7644FEFA" w14:textId="77777777" w:rsidR="00F93A76" w:rsidRDefault="00124769">
                      <w:pPr>
                        <w:pStyle w:val="code"/>
                        <w:spacing w:after="0" w:line="240" w:lineRule="auto"/>
                      </w:pPr>
                      <w:r>
                        <w:t>from keras.callbacks import EarlyStopping, ModelCheckpoint, ReduceLROnPlateau</w:t>
                      </w:r>
                    </w:p>
                    <w:p w14:paraId="4FF6BDEC" w14:textId="77777777" w:rsidR="00F93A76" w:rsidRDefault="00F93A76">
                      <w:pPr>
                        <w:pStyle w:val="code"/>
                        <w:spacing w:after="0" w:line="240" w:lineRule="auto"/>
                      </w:pPr>
                    </w:p>
                    <w:p w14:paraId="47E0DF60" w14:textId="77777777" w:rsidR="00F93A76" w:rsidRDefault="00124769">
                      <w:pPr>
                        <w:pStyle w:val="code"/>
                        <w:spacing w:after="0" w:line="240" w:lineRule="auto"/>
                      </w:pPr>
                      <w:r>
                        <w:t>#Transfer Learning</w:t>
                      </w:r>
                    </w:p>
                    <w:p w14:paraId="18E63B25" w14:textId="77777777" w:rsidR="00F93A76" w:rsidRDefault="00124769">
                      <w:pPr>
                        <w:pStyle w:val="code"/>
                        <w:spacing w:after="0" w:line="240" w:lineRule="auto"/>
                      </w:pPr>
                      <w:r>
                        <w:t>from</w:t>
                      </w:r>
                      <w:r>
                        <w:t xml:space="preserve"> tensorflow.keras.applications.vgg16 import VGG16</w:t>
                      </w:r>
                    </w:p>
                    <w:p w14:paraId="5377C90A" w14:textId="77777777" w:rsidR="00F93A76" w:rsidRDefault="00124769">
                      <w:pPr>
                        <w:pStyle w:val="code"/>
                        <w:spacing w:after="0" w:line="240" w:lineRule="auto"/>
                      </w:pPr>
                      <w:r>
                        <w:t>from tensorflow.keras.applications.mobilenet_v2 import MobileNetV2</w:t>
                      </w:r>
                    </w:p>
                    <w:p w14:paraId="3568733A" w14:textId="77777777" w:rsidR="00F93A76" w:rsidRDefault="00124769">
                      <w:pPr>
                        <w:pStyle w:val="code"/>
                        <w:spacing w:after="0" w:line="240" w:lineRule="auto"/>
                      </w:pPr>
                      <w:r>
                        <w:t>from tensorflow.keras.applications.inception_v3 import InceptionV3</w:t>
                      </w:r>
                    </w:p>
                    <w:p w14:paraId="031955CF" w14:textId="77777777" w:rsidR="00F93A76" w:rsidRDefault="00124769">
                      <w:pPr>
                        <w:pStyle w:val="code"/>
                        <w:spacing w:after="0" w:line="240" w:lineRule="auto"/>
                      </w:pPr>
                      <w:r>
                        <w:t>from tensorflow.keras.applications.resnet_v2 import ResNet50V2</w:t>
                      </w:r>
                    </w:p>
                    <w:p w14:paraId="7DFDA297" w14:textId="77777777" w:rsidR="00F93A76" w:rsidRDefault="00F93A76">
                      <w:pPr>
                        <w:pStyle w:val="code"/>
                        <w:spacing w:after="0" w:line="240" w:lineRule="auto"/>
                      </w:pPr>
                    </w:p>
                    <w:p w14:paraId="06536423" w14:textId="77777777" w:rsidR="00F93A76" w:rsidRDefault="00124769">
                      <w:pPr>
                        <w:pStyle w:val="code"/>
                        <w:spacing w:after="0" w:line="240" w:lineRule="auto"/>
                      </w:pPr>
                      <w:r>
                        <w:t>#Visuali</w:t>
                      </w:r>
                      <w:r>
                        <w:t>sasi</w:t>
                      </w:r>
                    </w:p>
                    <w:p w14:paraId="48353EB3" w14:textId="77777777" w:rsidR="00F93A76" w:rsidRDefault="00124769">
                      <w:pPr>
                        <w:pStyle w:val="code"/>
                        <w:spacing w:after="0" w:line="240" w:lineRule="auto"/>
                      </w:pPr>
                      <w:r>
                        <w:t>from keras.preprocessing import image</w:t>
                      </w:r>
                    </w:p>
                    <w:p w14:paraId="3DB32468" w14:textId="77777777" w:rsidR="00F93A76" w:rsidRDefault="00124769">
                      <w:pPr>
                        <w:pStyle w:val="code"/>
                        <w:spacing w:after="0" w:line="240" w:lineRule="auto"/>
                      </w:pPr>
                      <w:r>
                        <w:t>import matplotlib.pyplot as plt</w:t>
                      </w:r>
                    </w:p>
                    <w:p w14:paraId="1C887948" w14:textId="77777777" w:rsidR="00F93A76" w:rsidRDefault="00124769">
                      <w:pPr>
                        <w:pStyle w:val="code"/>
                        <w:spacing w:after="0" w:line="240" w:lineRule="auto"/>
                      </w:pPr>
                      <w:r>
                        <w:t xml:space="preserve">import matplotlib.image as mpimg </w:t>
                      </w:r>
                    </w:p>
                    <w:p w14:paraId="3AA18E48" w14:textId="77777777" w:rsidR="00F93A76" w:rsidRDefault="00124769">
                      <w:pPr>
                        <w:pStyle w:val="code"/>
                        <w:spacing w:after="0" w:line="240" w:lineRule="auto"/>
                      </w:pPr>
                      <w:r>
                        <w:t xml:space="preserve">import plotly.express as px </w:t>
                      </w:r>
                    </w:p>
                    <w:p w14:paraId="62DC32CD" w14:textId="77777777" w:rsidR="00F93A76" w:rsidRDefault="00124769">
                      <w:pPr>
                        <w:pStyle w:val="code"/>
                        <w:spacing w:after="0" w:line="240" w:lineRule="auto"/>
                      </w:pPr>
                      <w:r>
                        <w:t>from PIL import Image</w:t>
                      </w:r>
                    </w:p>
                    <w:p w14:paraId="3495C9BA" w14:textId="77777777" w:rsidR="00F93A76" w:rsidRDefault="00F93A76">
                      <w:pPr>
                        <w:pStyle w:val="code"/>
                        <w:spacing w:after="0" w:line="240" w:lineRule="auto"/>
                      </w:pPr>
                    </w:p>
                    <w:p w14:paraId="7168A395" w14:textId="77777777" w:rsidR="00F93A76" w:rsidRDefault="00124769">
                      <w:pPr>
                        <w:pStyle w:val="code"/>
                        <w:spacing w:after="0" w:line="240" w:lineRule="auto"/>
                      </w:pPr>
                      <w:r>
                        <w:t>#Evaluasi</w:t>
                      </w:r>
                    </w:p>
                    <w:p w14:paraId="5658821D" w14:textId="77777777" w:rsidR="00F93A76" w:rsidRDefault="00124769">
                      <w:pPr>
                        <w:pStyle w:val="code"/>
                        <w:spacing w:after="0" w:line="240" w:lineRule="auto"/>
                      </w:pPr>
                      <w:r>
                        <w:t xml:space="preserve">from sklearn.metrics import confusion_matrix, </w:t>
                      </w:r>
                      <w:r>
                        <w:t>classification_report</w:t>
                      </w:r>
                    </w:p>
                    <w:p w14:paraId="1C847D76" w14:textId="77777777" w:rsidR="00F93A76" w:rsidRDefault="00124769">
                      <w:pPr>
                        <w:pStyle w:val="code"/>
                        <w:spacing w:after="0" w:line="240" w:lineRule="auto"/>
                      </w:pPr>
                      <w:r>
                        <w:t>import itertools</w:t>
                      </w:r>
                    </w:p>
                    <w:p w14:paraId="21CDD310" w14:textId="77777777" w:rsidR="00F93A76" w:rsidRDefault="00F93A76">
                      <w:pPr>
                        <w:pStyle w:val="code"/>
                        <w:spacing w:after="0" w:line="240" w:lineRule="auto"/>
                      </w:pPr>
                    </w:p>
                    <w:p w14:paraId="7026D351" w14:textId="77777777" w:rsidR="00F93A76" w:rsidRDefault="00124769">
                      <w:pPr>
                        <w:pStyle w:val="code"/>
                        <w:spacing w:after="0" w:line="240" w:lineRule="auto"/>
                      </w:pPr>
                      <w:r>
                        <w:t>#Menautkan dengan Drive untuk mengambil dataset</w:t>
                      </w:r>
                    </w:p>
                    <w:p w14:paraId="1C85C7B5" w14:textId="77777777" w:rsidR="00F93A76" w:rsidRDefault="00124769">
                      <w:pPr>
                        <w:pStyle w:val="code"/>
                        <w:spacing w:after="0" w:line="240" w:lineRule="auto"/>
                      </w:pPr>
                      <w:r>
                        <w:t>from google.colab import drive</w:t>
                      </w:r>
                    </w:p>
                    <w:p w14:paraId="534B3934" w14:textId="77777777" w:rsidR="00F93A76" w:rsidRDefault="00124769">
                      <w:pPr>
                        <w:pStyle w:val="code"/>
                        <w:spacing w:after="0" w:line="240" w:lineRule="auto"/>
                      </w:pPr>
                      <w:r>
                        <w:t>from google.colab import files</w:t>
                      </w:r>
                    </w:p>
                    <w:p w14:paraId="07DE608D" w14:textId="77777777" w:rsidR="00F93A76" w:rsidRDefault="00124769">
                      <w:pPr>
                        <w:pStyle w:val="code"/>
                        <w:spacing w:after="0" w:line="240" w:lineRule="auto"/>
                      </w:pPr>
                      <w:r>
                        <w:t>drive.mount('/content/drive')</w:t>
                      </w:r>
                    </w:p>
                  </w:txbxContent>
                </v:textbox>
                <w10:anchorlock/>
              </v:shape>
            </w:pict>
          </mc:Fallback>
        </mc:AlternateContent>
      </w:r>
    </w:p>
    <w:p w14:paraId="3F50E59E" w14:textId="77777777" w:rsidR="00F93A76" w:rsidRDefault="00124769">
      <w:pPr>
        <w:pStyle w:val="Caption"/>
        <w:jc w:val="center"/>
        <w:rPr>
          <w:lang w:val="zh-CN"/>
        </w:rPr>
      </w:pPr>
      <w:bookmarkStart w:id="189" w:name="_Toc123880860"/>
      <w:bookmarkStart w:id="190" w:name="_Toc136799546"/>
      <w:r>
        <w:t xml:space="preserve">Gambar 5. </w:t>
      </w:r>
      <w:r>
        <w:fldChar w:fldCharType="begin"/>
      </w:r>
      <w:r>
        <w:instrText xml:space="preserve"> SEQ Gambar \* ARABIC \r 3 </w:instrText>
      </w:r>
      <w:r>
        <w:fldChar w:fldCharType="separate"/>
      </w:r>
      <w:r w:rsidR="00A8538E">
        <w:rPr>
          <w:noProof/>
        </w:rPr>
        <w:t>3</w:t>
      </w:r>
      <w:r>
        <w:fldChar w:fldCharType="end"/>
      </w:r>
      <w:r>
        <w:t xml:space="preserve"> </w:t>
      </w:r>
      <w:r>
        <w:rPr>
          <w:b w:val="0"/>
          <w:bCs/>
          <w:i/>
          <w:iCs w:val="0"/>
        </w:rPr>
        <w:t xml:space="preserve">Source Code Library </w:t>
      </w:r>
      <w:r>
        <w:rPr>
          <w:b w:val="0"/>
          <w:bCs/>
        </w:rPr>
        <w:t>Python</w:t>
      </w:r>
      <w:bookmarkEnd w:id="189"/>
      <w:bookmarkEnd w:id="190"/>
    </w:p>
    <w:p w14:paraId="1D85ADE6" w14:textId="77777777" w:rsidR="00F93A76" w:rsidRDefault="00124769">
      <w:pPr>
        <w:pStyle w:val="Heading4"/>
        <w:numPr>
          <w:ilvl w:val="0"/>
          <w:numId w:val="42"/>
        </w:numPr>
        <w:ind w:left="851" w:hanging="851"/>
        <w:rPr>
          <w:lang w:val="zh-CN"/>
        </w:rPr>
      </w:pPr>
      <w:r>
        <w:rPr>
          <w:lang w:val="zh-CN"/>
        </w:rPr>
        <w:t>Menyiapkan Dataset</w:t>
      </w:r>
    </w:p>
    <w:p w14:paraId="2C6D1FAE" w14:textId="77777777" w:rsidR="00F93A76" w:rsidRDefault="00124769">
      <w:pPr>
        <w:ind w:firstLine="851"/>
        <w:jc w:val="both"/>
        <w:rPr>
          <w:lang w:val="zh-CN"/>
        </w:rPr>
      </w:pPr>
      <w:r>
        <w:rPr>
          <w:lang w:val="zh-CN"/>
        </w:rPr>
        <w:t xml:space="preserve">Hal pertama yang dilakukan untuk menyiapkan dataset ialah mengambil dataset yang sudah disiapkan di google drive peneliti, kemudian di ekstraksi </w:t>
      </w:r>
      <w:r>
        <w:rPr>
          <w:lang w:val="zh-CN"/>
        </w:rPr>
        <w:lastRenderedPageBreak/>
        <w:t>datasetnya, karena dataset dalam bentuk file zip. Selanjutnya adalah menyimpan hasil ekstraksi tersebut ke folder lokal project colab agar bisa digunakan dengan praktis. Dibawah ini merupaka source code untuk mengambil dataset dan mengekstraksi dataset yang dapat dilihat pada gambar 5.4 dibawah ini.</w:t>
      </w:r>
    </w:p>
    <w:p w14:paraId="716528DB" w14:textId="77777777" w:rsidR="00F93A76" w:rsidRDefault="00124769">
      <w:pPr>
        <w:keepNext/>
        <w:jc w:val="both"/>
      </w:pPr>
      <w:r>
        <w:rPr>
          <w:noProof/>
          <w:lang w:eastAsia="en-US"/>
        </w:rPr>
        <mc:AlternateContent>
          <mc:Choice Requires="wps">
            <w:drawing>
              <wp:inline distT="0" distB="0" distL="0" distR="0" wp14:anchorId="5A1B4167" wp14:editId="62A8EA87">
                <wp:extent cx="5252085" cy="1013460"/>
                <wp:effectExtent l="0" t="0" r="24765" b="15240"/>
                <wp:docPr id="112424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2085" cy="1013460"/>
                        </a:xfrm>
                        <a:prstGeom prst="rect">
                          <a:avLst/>
                        </a:prstGeom>
                        <a:solidFill>
                          <a:srgbClr val="FFFFFF"/>
                        </a:solidFill>
                        <a:ln w="9525">
                          <a:solidFill>
                            <a:srgbClr val="000000"/>
                          </a:solidFill>
                          <a:miter lim="800000"/>
                        </a:ln>
                      </wps:spPr>
                      <wps:txbx>
                        <w:txbxContent>
                          <w:p w14:paraId="7834B3BF" w14:textId="77777777" w:rsidR="00F93A76" w:rsidRDefault="00124769">
                            <w:pPr>
                              <w:pStyle w:val="code"/>
                              <w:spacing w:after="0" w:line="240" w:lineRule="auto"/>
                            </w:pPr>
                            <w:r>
                              <w:t>#Mengekstrak file zip menjadi bentuk folder</w:t>
                            </w:r>
                          </w:p>
                          <w:p w14:paraId="18E096B5" w14:textId="77777777" w:rsidR="00F93A76" w:rsidRDefault="00124769">
                            <w:pPr>
                              <w:pStyle w:val="code"/>
                              <w:spacing w:after="0" w:line="240" w:lineRule="auto"/>
                            </w:pPr>
                            <w:r>
                              <w:t>local_zip = '/content/drive/MyDrive/dataset_ta.zip'</w:t>
                            </w:r>
                          </w:p>
                          <w:p w14:paraId="7B025C04" w14:textId="77777777" w:rsidR="00F93A76" w:rsidRDefault="00124769">
                            <w:pPr>
                              <w:pStyle w:val="code"/>
                              <w:spacing w:after="0" w:line="240" w:lineRule="auto"/>
                            </w:pPr>
                            <w:r>
                              <w:t>zip_ref = zipfile.ZipFile(local_zip, 'r')</w:t>
                            </w:r>
                          </w:p>
                          <w:p w14:paraId="2491037C" w14:textId="77777777" w:rsidR="00F93A76" w:rsidRDefault="00124769">
                            <w:pPr>
                              <w:pStyle w:val="code"/>
                              <w:spacing w:after="0" w:line="240" w:lineRule="auto"/>
                            </w:pPr>
                            <w:r>
                              <w:t>zip_ref.extractall('/content/dataset')</w:t>
                            </w:r>
                          </w:p>
                          <w:p w14:paraId="6A3F739A" w14:textId="77777777" w:rsidR="00F93A76" w:rsidRDefault="00124769">
                            <w:pPr>
                              <w:pStyle w:val="code"/>
                              <w:spacing w:after="0" w:line="240" w:lineRule="auto"/>
                            </w:pPr>
                            <w:r>
                              <w:t>zip_ref.clos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1B4167" id="_x0000_s1034" type="#_x0000_t202" style="width:413.55pt;height:7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">
                <v:textbox>
                  <w:txbxContent>
                    <w:p w14:paraId="7834B3BF" w14:textId="77777777" w:rsidR="00F93A76" w:rsidRDefault="00124769">
                      <w:pPr>
                        <w:pStyle w:val="code"/>
                        <w:spacing w:after="0" w:line="240" w:lineRule="auto"/>
                      </w:pPr>
                      <w:r>
                        <w:t>#Mengekstrak file zip menjadi bentuk folder</w:t>
                      </w:r>
                    </w:p>
                    <w:p w14:paraId="18E096B5" w14:textId="77777777" w:rsidR="00F93A76" w:rsidRDefault="00124769">
                      <w:pPr>
                        <w:pStyle w:val="code"/>
                        <w:spacing w:after="0" w:line="240" w:lineRule="auto"/>
                      </w:pPr>
                      <w:r>
                        <w:t>local_zip = '/content/drive/MyDrive/dataset_ta.zip'</w:t>
                      </w:r>
                    </w:p>
                    <w:p w14:paraId="7B025C04" w14:textId="77777777" w:rsidR="00F93A76" w:rsidRDefault="00124769">
                      <w:pPr>
                        <w:pStyle w:val="code"/>
                        <w:spacing w:after="0" w:line="240" w:lineRule="auto"/>
                      </w:pPr>
                      <w:r>
                        <w:t>zip_ref = zipfile.ZipFile(local_zip, 'r')</w:t>
                      </w:r>
                    </w:p>
                    <w:p w14:paraId="2491037C" w14:textId="77777777" w:rsidR="00F93A76" w:rsidRDefault="00124769">
                      <w:pPr>
                        <w:pStyle w:val="code"/>
                        <w:spacing w:after="0" w:line="240" w:lineRule="auto"/>
                      </w:pPr>
                      <w:r>
                        <w:t>zip_ref.extractall('/content/dataset')</w:t>
                      </w:r>
                    </w:p>
                    <w:p w14:paraId="6A3F739A" w14:textId="77777777" w:rsidR="00F93A76" w:rsidRDefault="00124769">
                      <w:pPr>
                        <w:pStyle w:val="code"/>
                        <w:spacing w:after="0" w:line="240" w:lineRule="auto"/>
                      </w:pPr>
                      <w:r>
                        <w:t>zip_ref.close()</w:t>
                      </w:r>
                    </w:p>
                  </w:txbxContent>
                </v:textbox>
                <w10:anchorlock/>
              </v:shape>
            </w:pict>
          </mc:Fallback>
        </mc:AlternateContent>
      </w:r>
    </w:p>
    <w:p w14:paraId="50DD40CF" w14:textId="77777777" w:rsidR="00F93A76" w:rsidRDefault="00124769">
      <w:pPr>
        <w:pStyle w:val="Caption"/>
        <w:jc w:val="center"/>
        <w:rPr>
          <w:b w:val="0"/>
          <w:bCs/>
        </w:rPr>
      </w:pPr>
      <w:bookmarkStart w:id="191" w:name="_Toc136799547"/>
      <w:bookmarkStart w:id="192" w:name="_Toc123880861"/>
      <w:r>
        <w:t xml:space="preserve">Gambar 5. </w:t>
      </w:r>
      <w:r>
        <w:fldChar w:fldCharType="begin"/>
      </w:r>
      <w:r>
        <w:instrText xml:space="preserve"> SEQ Gambar \* ARABIC \r 4 </w:instrText>
      </w:r>
      <w:r>
        <w:fldChar w:fldCharType="separate"/>
      </w:r>
      <w:r w:rsidR="00A8538E">
        <w:rPr>
          <w:noProof/>
        </w:rPr>
        <w:t>4</w:t>
      </w:r>
      <w:r>
        <w:fldChar w:fldCharType="end"/>
      </w:r>
      <w:r>
        <w:t xml:space="preserve"> </w:t>
      </w:r>
      <w:r>
        <w:rPr>
          <w:b w:val="0"/>
          <w:bCs/>
          <w:i/>
          <w:iCs w:val="0"/>
        </w:rPr>
        <w:t xml:space="preserve">Source Code </w:t>
      </w:r>
      <w:r>
        <w:rPr>
          <w:b w:val="0"/>
          <w:bCs/>
        </w:rPr>
        <w:t>Menyiapkan Dataset</w:t>
      </w:r>
      <w:bookmarkEnd w:id="191"/>
      <w:bookmarkEnd w:id="192"/>
    </w:p>
    <w:p w14:paraId="530C2ABA" w14:textId="77777777" w:rsidR="00F93A76" w:rsidRDefault="00124769">
      <w:pPr>
        <w:pStyle w:val="Heading4"/>
        <w:numPr>
          <w:ilvl w:val="0"/>
          <w:numId w:val="42"/>
        </w:numPr>
        <w:ind w:left="851" w:hanging="851"/>
        <w:rPr>
          <w:lang w:val="zh-CN"/>
        </w:rPr>
      </w:pPr>
      <w:r>
        <w:rPr>
          <w:lang w:val="zh-CN"/>
        </w:rPr>
        <w:t>Persiapan Data</w:t>
      </w:r>
    </w:p>
    <w:p w14:paraId="14D00022" w14:textId="77777777" w:rsidR="00F93A76" w:rsidRDefault="00124769">
      <w:pPr>
        <w:ind w:firstLine="851"/>
        <w:jc w:val="both"/>
      </w:pPr>
      <w:r>
        <w:rPr>
          <w:lang w:val="zh-CN"/>
        </w:rPr>
        <w:t xml:space="preserve">Setelah dataset sayuran di ekstraksi kemudian dilakukan persiapan data untuk nantinya dapat dimasukan dalam model yang dibuat. Dari hasil ekstraksi dataset yang ada pada persiapan dataset terdapat 14 folder kategori sayuran beserta data berupa gambar yang akan dijadikan sebagai data untuk proses pelatihan model nantinya. Setelah mengetahui struktur folder dataset </w:t>
      </w:r>
      <w:r>
        <w:t xml:space="preserve">maka dilanjutkan dengan melakukan tahap </w:t>
      </w:r>
      <w:r>
        <w:rPr>
          <w:i/>
        </w:rPr>
        <w:t xml:space="preserve">preprocessing. </w:t>
      </w:r>
      <w:r>
        <w:t xml:space="preserve">Semua data tersebut akan diubah ukurannya atau di </w:t>
      </w:r>
      <w:r>
        <w:rPr>
          <w:i/>
        </w:rPr>
        <w:t xml:space="preserve">resize </w:t>
      </w:r>
      <w:r>
        <w:t xml:space="preserve">agar ukurannya sama dan menghemat komputasi saat pelatihan nantinya. Semua gambar akan di ubah ukurannya menjadi 224x224 piksel. Berikut adalah </w:t>
      </w:r>
      <w:r>
        <w:rPr>
          <w:i/>
        </w:rPr>
        <w:t xml:space="preserve">source code </w:t>
      </w:r>
      <w:r>
        <w:t>untuk merubah ukuran dataset dapat dilihat pada Gambar 5.5.</w:t>
      </w:r>
    </w:p>
    <w:p w14:paraId="0AA1D4AC"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053A1C48" wp14:editId="215BA477">
                <wp:extent cx="5212080" cy="1760220"/>
                <wp:effectExtent l="0" t="0" r="26670"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2080" cy="1760220"/>
                        </a:xfrm>
                        <a:prstGeom prst="rect">
                          <a:avLst/>
                        </a:prstGeom>
                        <a:solidFill>
                          <a:srgbClr val="FFFFFF"/>
                        </a:solidFill>
                        <a:ln w="9525">
                          <a:solidFill>
                            <a:srgbClr val="000000"/>
                          </a:solidFill>
                          <a:miter lim="800000"/>
                        </a:ln>
                      </wps:spPr>
                      <wps:txbx>
                        <w:txbxContent>
                          <w:p w14:paraId="5FCD5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Merubah ukuran gambar menjadi 224x224</w:t>
                            </w:r>
                          </w:p>
                          <w:p w14:paraId="6360BF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or cat in os.listdir(base_url):</w:t>
                            </w:r>
                          </w:p>
                          <w:p w14:paraId="11A1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_cat = os.path.join(base_url, cat)</w:t>
                            </w:r>
                          </w:p>
                          <w:p w14:paraId="024FD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os.listdir(cur_cat):</w:t>
                            </w:r>
                          </w:p>
                          <w:p w14:paraId="4BF765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_item = os.path.join(cur_cat, item)</w:t>
                            </w:r>
                          </w:p>
                          <w:p w14:paraId="6D0664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os.path.isfile(cur_item):</w:t>
                            </w:r>
                          </w:p>
                          <w:p w14:paraId="29559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 = Image.open(cur_item)</w:t>
                            </w:r>
                          </w:p>
                          <w:p w14:paraId="529610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im = im.convert('RGB')</w:t>
                            </w:r>
                          </w:p>
                          <w:p w14:paraId="62159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Resize = rgb_im.resize((224, 224), Image.ANTIALIAS)</w:t>
                            </w:r>
                          </w:p>
                          <w:p w14:paraId="70F35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Resize.save(cur_item, 'JPEG', quality=90)</w:t>
                            </w:r>
                          </w:p>
                          <w:p w14:paraId="4254E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f'Kategori {cat} berhasil di resiz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3A1C48" id="_x0000_s1035" type="#_x0000_t202" style="width:410.4pt;height:13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">
                <v:textbox>
                  <w:txbxContent>
                    <w:p w14:paraId="5FCD5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Merubah ukuran gambar menjadi 224x224</w:t>
                      </w:r>
                    </w:p>
                    <w:p w14:paraId="6360BF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for cat in </w:t>
                      </w:r>
                      <w:r>
                        <w:rPr>
                          <w:rFonts w:ascii="Courier New" w:hAnsi="Courier New" w:cs="Courier New"/>
                          <w:sz w:val="20"/>
                          <w:szCs w:val="20"/>
                          <w:lang w:val="en-US"/>
                        </w:rPr>
                        <w:t>os.listdir(base_url):</w:t>
                      </w:r>
                    </w:p>
                    <w:p w14:paraId="11A1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_cat = os.path.join(base_url, cat)</w:t>
                      </w:r>
                    </w:p>
                    <w:p w14:paraId="024FD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os.listdir(cur_cat):</w:t>
                      </w:r>
                    </w:p>
                    <w:p w14:paraId="4BF765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_item = os.path.join(cur_cat, item)</w:t>
                      </w:r>
                    </w:p>
                    <w:p w14:paraId="6D0664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os.path.isfile(cur_item):</w:t>
                      </w:r>
                    </w:p>
                    <w:p w14:paraId="29559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 = Image.open(cur_item)</w:t>
                      </w:r>
                    </w:p>
                    <w:p w14:paraId="529610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im = im.convert('</w:t>
                      </w:r>
                      <w:r>
                        <w:rPr>
                          <w:rFonts w:ascii="Courier New" w:hAnsi="Courier New" w:cs="Courier New"/>
                          <w:sz w:val="20"/>
                          <w:szCs w:val="20"/>
                          <w:lang w:val="en-US"/>
                        </w:rPr>
                        <w:t>RGB')</w:t>
                      </w:r>
                    </w:p>
                    <w:p w14:paraId="62159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Resize = rgb_im.resize((224, 224), Image.ANTIALIAS)</w:t>
                      </w:r>
                    </w:p>
                    <w:p w14:paraId="70F35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Resize.save(cur_item, 'JPEG', quality=90)</w:t>
                      </w:r>
                    </w:p>
                    <w:p w14:paraId="4254E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f'Kategori {cat} berhasil di resize')</w:t>
                      </w:r>
                    </w:p>
                  </w:txbxContent>
                </v:textbox>
                <w10:anchorlock/>
              </v:shape>
            </w:pict>
          </mc:Fallback>
        </mc:AlternateContent>
      </w:r>
    </w:p>
    <w:p w14:paraId="7D68866C" w14:textId="77777777" w:rsidR="00F93A76" w:rsidRDefault="00124769">
      <w:pPr>
        <w:pStyle w:val="Caption"/>
        <w:jc w:val="center"/>
        <w:rPr>
          <w:b w:val="0"/>
          <w:bCs/>
          <w:i/>
          <w:iCs w:val="0"/>
          <w:lang w:val="zh-CN"/>
        </w:rPr>
      </w:pPr>
      <w:bookmarkStart w:id="193" w:name="_Toc123880862"/>
      <w:bookmarkStart w:id="194" w:name="_Toc136799548"/>
      <w:r>
        <w:t xml:space="preserve">Gambar 5. </w:t>
      </w:r>
      <w:r>
        <w:fldChar w:fldCharType="begin"/>
      </w:r>
      <w:r>
        <w:instrText xml:space="preserve"> SEQ Gambar \* ARABIC \r 5 </w:instrText>
      </w:r>
      <w:r>
        <w:fldChar w:fldCharType="separate"/>
      </w:r>
      <w:r w:rsidR="00A8538E">
        <w:rPr>
          <w:noProof/>
        </w:rPr>
        <w:t>5</w:t>
      </w:r>
      <w:r>
        <w:fldChar w:fldCharType="end"/>
      </w:r>
      <w:r>
        <w:t xml:space="preserve"> </w:t>
      </w:r>
      <w:r>
        <w:rPr>
          <w:b w:val="0"/>
          <w:bCs/>
          <w:i/>
          <w:iCs w:val="0"/>
        </w:rPr>
        <w:t>Source Code Merubah Ukuran Dataset</w:t>
      </w:r>
      <w:bookmarkEnd w:id="193"/>
      <w:bookmarkEnd w:id="194"/>
    </w:p>
    <w:p w14:paraId="2DF9E96D" w14:textId="77777777" w:rsidR="00F93A76" w:rsidRDefault="00124769">
      <w:pPr>
        <w:ind w:firstLine="851"/>
        <w:jc w:val="both"/>
      </w:pPr>
      <w:r>
        <w:t>Setelah data berhasil di ubah ukurannya maka selanjutnya adalah melakukan proses augmentasi gambar dan normalisasi data. Proses augmentasi berfungsi untuk memperbanyak data dengan cara menyalin data asli lalu dirubah menjadi gambar baru dengan cara seperti merotasinya, melakukan zooming, memotong, membalikan secara horizontal atau vertikal, dsb. Proses normalisasi menggunakan fungsi preprocess_input yang disediakan dari masing-masing model arsitektur, preprocess_input akan menyesuaikan gambar dengan format yang dibutuhkan model. Beberapa model menggunakan gambar dengan nilai mulai dari 0 hingga 1, atau dari -1 hingga +1, dan atau menggunakan gaya "caffe", yang tidak dinormalisasi, tetapi terpusat. Untuk melakukan kedua proses augmentasi dan normalisasi peneliti menggunakan ImageDataGenerator yang berfungsi untuk pipelining data gambar untuk Deep Learning. ImageDataGenerator dalam penelitian ini juga digunakan untuk melakukan batch sizing yang berfungsi jumlah sampel data yang akan disebarkan ke neural network dalam satu kali epoch. Batch size yang digunakan sebesar 268 maka saat proses pelatihan akan diambil sebanyak 20 data secara acak dari sampe dataset yang ada untuk tiap epoch sampai semua epoch memenuhi batas sampelnya. Berikut adalah source code untuk melakukan augmentasi, normalisasi dan batching menggunakan ImageDataGenerator dapat dilihat pada Gambar 5.6.</w:t>
      </w:r>
    </w:p>
    <w:p w14:paraId="677CCEBD"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53C12672" wp14:editId="33ECCC9D">
                <wp:extent cx="5257800" cy="3131820"/>
                <wp:effectExtent l="0" t="0" r="19050" b="1143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131820"/>
                        </a:xfrm>
                        <a:prstGeom prst="rect">
                          <a:avLst/>
                        </a:prstGeom>
                        <a:solidFill>
                          <a:srgbClr val="FFFFFF"/>
                        </a:solidFill>
                        <a:ln w="9525">
                          <a:solidFill>
                            <a:srgbClr val="000000"/>
                          </a:solidFill>
                          <a:miter lim="800000"/>
                        </a:ln>
                      </wps:spPr>
                      <wps:txbx>
                        <w:txbxContent>
                          <w:p w14:paraId="78E49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enampung banyaknya pembagian data setiap percobaan</w:t>
                            </w:r>
                          </w:p>
                          <w:p w14:paraId="751BD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OTAL_IMAGE_70_30 = jumlah_data_model['train']['dataset_70_30']</w:t>
                            </w:r>
                          </w:p>
                          <w:p w14:paraId="47D3A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OTAL_VAL_70_30 = jumlah_data_model['val']['dataset_70_30']</w:t>
                            </w:r>
                          </w:p>
                          <w:p w14:paraId="1DE668F0" w14:textId="77777777" w:rsidR="00F93A76" w:rsidRDefault="00F93A76">
                            <w:pPr>
                              <w:pStyle w:val="Default"/>
                              <w:rPr>
                                <w:rFonts w:ascii="Courier New" w:hAnsi="Courier New" w:cs="Courier New"/>
                                <w:sz w:val="20"/>
                                <w:szCs w:val="20"/>
                                <w:lang w:val="en-US"/>
                              </w:rPr>
                            </w:pPr>
                          </w:p>
                          <w:p w14:paraId="2B547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IDTH = 224</w:t>
                            </w:r>
                          </w:p>
                          <w:p w14:paraId="633284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HEIGHT = 224</w:t>
                            </w:r>
                          </w:p>
                          <w:p w14:paraId="241B7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BATCH_SIZE = 20</w:t>
                            </w:r>
                          </w:p>
                          <w:p w14:paraId="4BFAB3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EPOCH = 20</w:t>
                            </w:r>
                          </w:p>
                          <w:p w14:paraId="6BB4D8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STEP_EPOCH = (TOTAL_IMAGE_70_30 - TOTAL_VAL_70_30) / BATCH_SIZE</w:t>
                            </w:r>
                          </w:p>
                          <w:p w14:paraId="13D2A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enampung dataset training</w:t>
                            </w:r>
                          </w:p>
                          <w:p w14:paraId="14032E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 = Path('/content/dataset/split_70_30/train') </w:t>
                            </w:r>
                          </w:p>
                          <w:p w14:paraId="59290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glob (kependekan dari global) digunakan untuk mengembalikan semua jalur file yang cocok dengan pola tertentu</w:t>
                            </w:r>
                          </w:p>
                          <w:p w14:paraId="171687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_filepaths = list(train.glob(r'**/*.jpg')) </w:t>
                            </w:r>
                          </w:p>
                          <w:p w14:paraId="564B9B37" w14:textId="77777777" w:rsidR="00F93A76" w:rsidRDefault="00F93A76">
                            <w:pPr>
                              <w:pStyle w:val="Default"/>
                              <w:rPr>
                                <w:rFonts w:ascii="Courier New" w:hAnsi="Courier New" w:cs="Courier New"/>
                                <w:sz w:val="20"/>
                                <w:szCs w:val="20"/>
                                <w:lang w:val="en-US"/>
                              </w:rPr>
                            </w:pPr>
                          </w:p>
                          <w:p w14:paraId="2D8E6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untuk dataset validasi</w:t>
                            </w:r>
                          </w:p>
                          <w:p w14:paraId="4A47E0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 = Path('/content/dataset/split_70_30/val')</w:t>
                            </w:r>
                          </w:p>
                          <w:p w14:paraId="42863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filepaths = list(valid.glob(r'**/*.jpg'))</w:t>
                            </w:r>
                          </w:p>
                          <w:p w14:paraId="3119FFEA" w14:textId="77777777" w:rsidR="00F93A76" w:rsidRDefault="00F93A76">
                            <w:pPr>
                              <w:pStyle w:val="Default"/>
                              <w:rPr>
                                <w:rFonts w:ascii="Courier New" w:hAnsi="Courier New" w:cs="Courier New"/>
                                <w:sz w:val="20"/>
                                <w:szCs w:val="20"/>
                                <w:lang w:val="en-US"/>
                              </w:rPr>
                            </w:pPr>
                          </w:p>
                          <w:p w14:paraId="4D7B8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_df = process_img(train_filepaths) </w:t>
                            </w:r>
                          </w:p>
                          <w:p w14:paraId="17459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df = process_img(valid_filepaths)</w:t>
                            </w:r>
                          </w:p>
                          <w:p w14:paraId="63DCA840"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C12672" id="_x0000_s1036" type="#_x0000_t202" style="width:414pt;height:24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">
                <v:textbox>
                  <w:txbxContent>
                    <w:p w14:paraId="78E49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enampung banyaknya pembagian data setiap percobaan</w:t>
                      </w:r>
                    </w:p>
                    <w:p w14:paraId="751BD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OTAL_IMAGE_70_30 = jumlah_data_model['train']['dataset_70_30']</w:t>
                      </w:r>
                    </w:p>
                    <w:p w14:paraId="47D3A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OTAL_VAL_70_30 = jum</w:t>
                      </w:r>
                      <w:r>
                        <w:rPr>
                          <w:rFonts w:ascii="Courier New" w:hAnsi="Courier New" w:cs="Courier New"/>
                          <w:sz w:val="20"/>
                          <w:szCs w:val="20"/>
                          <w:lang w:val="en-US"/>
                        </w:rPr>
                        <w:t>lah_data_model['val']['dataset_70_30']</w:t>
                      </w:r>
                    </w:p>
                    <w:p w14:paraId="1DE668F0" w14:textId="77777777" w:rsidR="00F93A76" w:rsidRDefault="00F93A76">
                      <w:pPr>
                        <w:pStyle w:val="Default"/>
                        <w:rPr>
                          <w:rFonts w:ascii="Courier New" w:hAnsi="Courier New" w:cs="Courier New"/>
                          <w:sz w:val="20"/>
                          <w:szCs w:val="20"/>
                          <w:lang w:val="en-US"/>
                        </w:rPr>
                      </w:pPr>
                    </w:p>
                    <w:p w14:paraId="2B547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IDTH = 224</w:t>
                      </w:r>
                    </w:p>
                    <w:p w14:paraId="633284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HEIGHT = 224</w:t>
                      </w:r>
                    </w:p>
                    <w:p w14:paraId="241B7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BATCH_SIZE = 20</w:t>
                      </w:r>
                    </w:p>
                    <w:p w14:paraId="4BFAB3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EPOCH = 20</w:t>
                      </w:r>
                    </w:p>
                    <w:p w14:paraId="6BB4D8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STEP_EPOCH = (TOTAL_IMAGE_70_30 - TOTAL_VAL_70_30) / BATCH_SIZE</w:t>
                      </w:r>
                    </w:p>
                    <w:p w14:paraId="13D2A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enampung dataset training</w:t>
                      </w:r>
                    </w:p>
                    <w:p w14:paraId="14032E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 = Path('/content/dataset/split_70_30/train') </w:t>
                      </w:r>
                    </w:p>
                    <w:p w14:paraId="59290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glob </w:t>
                      </w:r>
                      <w:r>
                        <w:rPr>
                          <w:rFonts w:ascii="Courier New" w:hAnsi="Courier New" w:cs="Courier New"/>
                          <w:sz w:val="20"/>
                          <w:szCs w:val="20"/>
                          <w:lang w:val="en-US"/>
                        </w:rPr>
                        <w:t>(kependekan dari global) digunakan untuk mengembalikan semua jalur file yang cocok dengan pola tertentu</w:t>
                      </w:r>
                    </w:p>
                    <w:p w14:paraId="171687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_filepaths = list(train.glob(r'**/*.jpg')) </w:t>
                      </w:r>
                    </w:p>
                    <w:p w14:paraId="564B9B37" w14:textId="77777777" w:rsidR="00F93A76" w:rsidRDefault="00F93A76">
                      <w:pPr>
                        <w:pStyle w:val="Default"/>
                        <w:rPr>
                          <w:rFonts w:ascii="Courier New" w:hAnsi="Courier New" w:cs="Courier New"/>
                          <w:sz w:val="20"/>
                          <w:szCs w:val="20"/>
                          <w:lang w:val="en-US"/>
                        </w:rPr>
                      </w:pPr>
                    </w:p>
                    <w:p w14:paraId="2D8E6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untuk dataset validasi</w:t>
                      </w:r>
                    </w:p>
                    <w:p w14:paraId="4A47E0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 = Path('/content/dataset/split_70_30/val')</w:t>
                      </w:r>
                    </w:p>
                    <w:p w14:paraId="42863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filepaths = list(valid.</w:t>
                      </w:r>
                      <w:r>
                        <w:rPr>
                          <w:rFonts w:ascii="Courier New" w:hAnsi="Courier New" w:cs="Courier New"/>
                          <w:sz w:val="20"/>
                          <w:szCs w:val="20"/>
                          <w:lang w:val="en-US"/>
                        </w:rPr>
                        <w:t>glob(r'**/*.jpg'))</w:t>
                      </w:r>
                    </w:p>
                    <w:p w14:paraId="3119FFEA" w14:textId="77777777" w:rsidR="00F93A76" w:rsidRDefault="00F93A76">
                      <w:pPr>
                        <w:pStyle w:val="Default"/>
                        <w:rPr>
                          <w:rFonts w:ascii="Courier New" w:hAnsi="Courier New" w:cs="Courier New"/>
                          <w:sz w:val="20"/>
                          <w:szCs w:val="20"/>
                          <w:lang w:val="en-US"/>
                        </w:rPr>
                      </w:pPr>
                    </w:p>
                    <w:p w14:paraId="4D7B8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train_df = process_img(train_filepaths) </w:t>
                      </w:r>
                    </w:p>
                    <w:p w14:paraId="17459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df = process_img(valid_filepaths)</w:t>
                      </w:r>
                    </w:p>
                    <w:p w14:paraId="63DCA840"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3A142830" w14:textId="77777777" w:rsidR="00F93A76" w:rsidRDefault="00124769">
      <w:pPr>
        <w:pStyle w:val="Caption"/>
        <w:jc w:val="center"/>
        <w:rPr>
          <w:b w:val="0"/>
          <w:bCs/>
        </w:rPr>
      </w:pPr>
      <w:bookmarkStart w:id="195" w:name="_Toc123880863"/>
      <w:bookmarkStart w:id="196" w:name="_Toc136799549"/>
      <w:r>
        <w:t xml:space="preserve">Gambar 5. </w:t>
      </w:r>
      <w:r>
        <w:fldChar w:fldCharType="begin"/>
      </w:r>
      <w:r>
        <w:instrText xml:space="preserve"> SEQ Gambar \* ARABIC \r 6 </w:instrText>
      </w:r>
      <w:r>
        <w:fldChar w:fldCharType="separate"/>
      </w:r>
      <w:r w:rsidR="00A8538E">
        <w:rPr>
          <w:noProof/>
        </w:rPr>
        <w:t>6</w:t>
      </w:r>
      <w:r>
        <w:fldChar w:fldCharType="end"/>
      </w:r>
      <w:r>
        <w:t xml:space="preserve"> </w:t>
      </w:r>
      <w:r>
        <w:rPr>
          <w:b w:val="0"/>
          <w:bCs/>
        </w:rPr>
        <w:t>Source Code Augmentasi, Normalisasi, dan Batching</w:t>
      </w:r>
      <w:bookmarkEnd w:id="195"/>
      <w:bookmarkEnd w:id="196"/>
    </w:p>
    <w:p w14:paraId="3256991F"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1E727DC7" wp14:editId="294FED7F">
                <wp:extent cx="5227320" cy="5349240"/>
                <wp:effectExtent l="0" t="0" r="11430" b="22860"/>
                <wp:docPr id="878664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7320" cy="5349240"/>
                        </a:xfrm>
                        <a:prstGeom prst="rect">
                          <a:avLst/>
                        </a:prstGeom>
                        <a:solidFill>
                          <a:srgbClr val="FFFFFF"/>
                        </a:solidFill>
                        <a:ln w="9525">
                          <a:solidFill>
                            <a:srgbClr val="000000"/>
                          </a:solidFill>
                          <a:miter lim="800000"/>
                        </a:ln>
                      </wps:spPr>
                      <wps:txbx>
                        <w:txbxContent>
                          <w:p w14:paraId="6FAF9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rain_datagen = ImageDataGenerator(</w:t>
                            </w:r>
                          </w:p>
                          <w:p w14:paraId="3DD6E8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cessing_function = tf.keras.applications.mobilenet_v2.preprocess_input,</w:t>
                            </w:r>
                          </w:p>
                          <w:p w14:paraId="78B12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ear_range=0.2, </w:t>
                            </w:r>
                          </w:p>
                          <w:p w14:paraId="3F734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zoom_range=0.2, </w:t>
                            </w:r>
                          </w:p>
                          <w:p w14:paraId="45327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otation_range=10,</w:t>
                            </w:r>
                          </w:p>
                          <w:p w14:paraId="3B69B1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tical_flip=True,</w:t>
                            </w:r>
                          </w:p>
                          <w:p w14:paraId="60C5B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orizontal_flip=True</w:t>
                            </w:r>
                          </w:p>
                          <w:p w14:paraId="1BE2B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29ED9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datagen = ImageDataGenerator(</w:t>
                            </w:r>
                          </w:p>
                          <w:p w14:paraId="030C8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cessing_function = tf.keras.applications.mobilenet_v2.preprocess_input</w:t>
                            </w:r>
                          </w:p>
                          <w:p w14:paraId="12A9E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1ACF41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rain_images = train_datagen.flow_from_dataframe(</w:t>
                            </w:r>
                          </w:p>
                          <w:p w14:paraId="1C1D0D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frame = train_df,</w:t>
                            </w:r>
                          </w:p>
                          <w:p w14:paraId="21A08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_col='FilePath',</w:t>
                            </w:r>
                          </w:p>
                          <w:p w14:paraId="25A90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_col='Label',</w:t>
                            </w:r>
                          </w:p>
                          <w:p w14:paraId="60163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arget_size=(WIDTH, HEIGHT),</w:t>
                            </w:r>
                          </w:p>
                          <w:p w14:paraId="4E8036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or_mode='rgb',</w:t>
                            </w:r>
                          </w:p>
                          <w:p w14:paraId="27C3F1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_mode='categorical',</w:t>
                            </w:r>
                          </w:p>
                          <w:p w14:paraId="2313B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tch_size=BATCH_SIZE,</w:t>
                            </w:r>
                          </w:p>
                          <w:p w14:paraId="4586E5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uffle=True,</w:t>
                            </w:r>
                          </w:p>
                          <w:p w14:paraId="632B5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ed=0)</w:t>
                            </w:r>
                          </w:p>
                          <w:p w14:paraId="10D7C549" w14:textId="77777777" w:rsidR="00F93A76" w:rsidRDefault="00F93A76">
                            <w:pPr>
                              <w:pStyle w:val="Default"/>
                              <w:rPr>
                                <w:rFonts w:ascii="Courier New" w:hAnsi="Courier New" w:cs="Courier New"/>
                                <w:sz w:val="20"/>
                                <w:szCs w:val="20"/>
                                <w:lang w:val="en-US"/>
                              </w:rPr>
                            </w:pPr>
                          </w:p>
                          <w:p w14:paraId="40B83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images = valid_datagen.flow_from_dataframe(</w:t>
                            </w:r>
                          </w:p>
                          <w:p w14:paraId="75AAC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frame=valid_df,</w:t>
                            </w:r>
                          </w:p>
                          <w:p w14:paraId="34B737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_col='FilePath',</w:t>
                            </w:r>
                          </w:p>
                          <w:p w14:paraId="73E1C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_col='Label',</w:t>
                            </w:r>
                          </w:p>
                          <w:p w14:paraId="38034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arget_size=(WIDTH, HEIGHT),</w:t>
                            </w:r>
                          </w:p>
                          <w:p w14:paraId="71B131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or_mode='rgb',</w:t>
                            </w:r>
                          </w:p>
                          <w:p w14:paraId="35C18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_mode='categorical',</w:t>
                            </w:r>
                          </w:p>
                          <w:p w14:paraId="5BCA9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tch_size=BATCH_SIZE,</w:t>
                            </w:r>
                          </w:p>
                          <w:p w14:paraId="063BA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uffle=False,</w:t>
                            </w:r>
                          </w:p>
                          <w:p w14:paraId="3AD3A4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727DC7" id="_x0000_s1037" type="#_x0000_t202" style="width:411.6pt;height:42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">
                <v:textbox>
                  <w:txbxContent>
                    <w:p w14:paraId="6FAF9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rain_datagen = ImageDataGenerator(</w:t>
                      </w:r>
                    </w:p>
                    <w:p w14:paraId="3DD6E8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cessing_func</w:t>
                      </w:r>
                      <w:r>
                        <w:rPr>
                          <w:rFonts w:ascii="Courier New" w:hAnsi="Courier New" w:cs="Courier New"/>
                          <w:sz w:val="20"/>
                          <w:szCs w:val="20"/>
                          <w:lang w:val="en-US"/>
                        </w:rPr>
                        <w:t>tion = tf.keras.applications.mobilenet_v2.preprocess_input,</w:t>
                      </w:r>
                    </w:p>
                    <w:p w14:paraId="78B12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ear_range=0.2, </w:t>
                      </w:r>
                    </w:p>
                    <w:p w14:paraId="3F734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zoom_range=0.2, </w:t>
                      </w:r>
                    </w:p>
                    <w:p w14:paraId="45327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otation_range=10,</w:t>
                      </w:r>
                    </w:p>
                    <w:p w14:paraId="3B69B1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tical_flip=True,</w:t>
                      </w:r>
                    </w:p>
                    <w:p w14:paraId="60C5B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orizontal_flip=True</w:t>
                      </w:r>
                    </w:p>
                    <w:p w14:paraId="1BE2B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29ED9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datagen = ImageDataGenerator(</w:t>
                      </w:r>
                    </w:p>
                    <w:p w14:paraId="030C8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cessing_function = tf.keras.applications.mobilenet_v2.preprocess_input</w:t>
                      </w:r>
                    </w:p>
                    <w:p w14:paraId="12A9E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1ACF41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rain_images = train_datagen.flow_from_dataframe(</w:t>
                      </w:r>
                    </w:p>
                    <w:p w14:paraId="1C1D0D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frame = train_df,</w:t>
                      </w:r>
                    </w:p>
                    <w:p w14:paraId="21A08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_col='FilePath',</w:t>
                      </w:r>
                    </w:p>
                    <w:p w14:paraId="25A90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_col='Label',</w:t>
                      </w:r>
                    </w:p>
                    <w:p w14:paraId="60163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arget_size=(WIDTH, HEIGHT),</w:t>
                      </w:r>
                    </w:p>
                    <w:p w14:paraId="4E8036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or_mode='rgb',</w:t>
                      </w:r>
                    </w:p>
                    <w:p w14:paraId="27C3F1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_mode='categorical',</w:t>
                      </w:r>
                    </w:p>
                    <w:p w14:paraId="2313B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tch_size=BATCH_SIZE,</w:t>
                      </w:r>
                    </w:p>
                    <w:p w14:paraId="4586E5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uffle=True,</w:t>
                      </w:r>
                    </w:p>
                    <w:p w14:paraId="632B5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ed=0)</w:t>
                      </w:r>
                    </w:p>
                    <w:p w14:paraId="10D7C549" w14:textId="77777777" w:rsidR="00F93A76" w:rsidRDefault="00F93A76">
                      <w:pPr>
                        <w:pStyle w:val="Default"/>
                        <w:rPr>
                          <w:rFonts w:ascii="Courier New" w:hAnsi="Courier New" w:cs="Courier New"/>
                          <w:sz w:val="20"/>
                          <w:szCs w:val="20"/>
                          <w:lang w:val="en-US"/>
                        </w:rPr>
                      </w:pPr>
                    </w:p>
                    <w:p w14:paraId="40B83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valid_images = valid_datagen.flow_from_dataframe(</w:t>
                      </w:r>
                    </w:p>
                    <w:p w14:paraId="75AAC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frame=valid_df,</w:t>
                      </w:r>
                    </w:p>
                    <w:p w14:paraId="34B737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_col='FilePath',</w:t>
                      </w:r>
                    </w:p>
                    <w:p w14:paraId="73E1C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_col='Label'</w:t>
                      </w:r>
                      <w:r>
                        <w:rPr>
                          <w:rFonts w:ascii="Courier New" w:hAnsi="Courier New" w:cs="Courier New"/>
                          <w:sz w:val="20"/>
                          <w:szCs w:val="20"/>
                          <w:lang w:val="en-US"/>
                        </w:rPr>
                        <w:t>,</w:t>
                      </w:r>
                    </w:p>
                    <w:p w14:paraId="38034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arget_size=(WIDTH, HEIGHT),</w:t>
                      </w:r>
                    </w:p>
                    <w:p w14:paraId="71B131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or_mode='rgb',</w:t>
                      </w:r>
                    </w:p>
                    <w:p w14:paraId="35C18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_mode='categorical',</w:t>
                      </w:r>
                    </w:p>
                    <w:p w14:paraId="5BCA9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tch_size=BATCH_SIZE,</w:t>
                      </w:r>
                    </w:p>
                    <w:p w14:paraId="063BA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uffle=False,</w:t>
                      </w:r>
                    </w:p>
                    <w:p w14:paraId="3AD3A4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3F3D1261" w14:textId="77777777" w:rsidR="00F93A76" w:rsidRDefault="00124769">
      <w:pPr>
        <w:pStyle w:val="Caption"/>
        <w:jc w:val="center"/>
      </w:pPr>
      <w:bookmarkStart w:id="197" w:name="_Toc123880864"/>
      <w:r>
        <w:t xml:space="preserve">Gambar 5. 6 </w:t>
      </w:r>
      <w:r>
        <w:rPr>
          <w:b w:val="0"/>
          <w:bCs/>
        </w:rPr>
        <w:t>Lanjutan Source Code Augmentasi, Normalisasi dan Batching</w:t>
      </w:r>
      <w:bookmarkEnd w:id="197"/>
    </w:p>
    <w:p w14:paraId="24F6DE18" w14:textId="77777777" w:rsidR="00F93A76" w:rsidRDefault="00124769">
      <w:pPr>
        <w:pStyle w:val="Heading4"/>
        <w:numPr>
          <w:ilvl w:val="0"/>
          <w:numId w:val="42"/>
        </w:numPr>
        <w:ind w:left="851" w:hanging="851"/>
        <w:rPr>
          <w:lang w:val="zh-CN"/>
        </w:rPr>
      </w:pPr>
      <w:r>
        <w:rPr>
          <w:lang w:val="zh-CN"/>
        </w:rPr>
        <w:t>Pembuatan Model</w:t>
      </w:r>
    </w:p>
    <w:p w14:paraId="2DB303CE" w14:textId="77777777" w:rsidR="00F93A76" w:rsidRDefault="00124769">
      <w:pPr>
        <w:ind w:firstLine="851"/>
        <w:jc w:val="both"/>
        <w:rPr>
          <w:lang w:val="zh-CN"/>
        </w:rPr>
      </w:pPr>
      <w:r>
        <w:rPr>
          <w:lang w:val="zh-CN"/>
        </w:rPr>
        <w:t xml:space="preserve">Setelah Pada tahap ini akan dibuat sebuah function atau fungsi yang didalamnya berisi untuk membangun arsitektur model, optimasi model dan callback, dan inisialisasi proses pelatihan. Fungsi ini memiliki sebuah parameter yaitu optimizer dan learning rate yang bertujuan untuk melakukan hyperparameter tuning </w:t>
      </w:r>
      <w:r>
        <w:rPr>
          <w:lang w:val="zh-CN"/>
        </w:rPr>
        <w:lastRenderedPageBreak/>
        <w:t>manual dengan cara mengatur kedua parameter tersebut secara berbeda-beda setiap dijalankan. Berikut penjelasan tahap-tahapan dalam pembuatan model.</w:t>
      </w:r>
    </w:p>
    <w:p w14:paraId="47A5BB72" w14:textId="77777777" w:rsidR="00F93A76" w:rsidRDefault="00124769">
      <w:pPr>
        <w:spacing w:after="0"/>
        <w:ind w:left="851" w:hanging="851"/>
        <w:jc w:val="both"/>
        <w:rPr>
          <w:lang w:val="zh-CN"/>
        </w:rPr>
      </w:pPr>
      <w:r>
        <w:rPr>
          <w:lang w:val="zh-CN"/>
        </w:rPr>
        <w:t>i.</w:t>
      </w:r>
      <w:r>
        <w:rPr>
          <w:lang w:val="zh-CN"/>
        </w:rPr>
        <w:tab/>
        <w:t>Membangun arsitektur model</w:t>
      </w:r>
    </w:p>
    <w:p w14:paraId="3C14D470" w14:textId="77777777" w:rsidR="00F93A76" w:rsidRDefault="00124769">
      <w:pPr>
        <w:ind w:firstLine="851"/>
        <w:jc w:val="both"/>
        <w:rPr>
          <w:lang w:val="zh-CN"/>
        </w:rPr>
      </w:pPr>
      <w:r>
        <w:rPr>
          <w:lang w:val="zh-CN"/>
        </w:rPr>
        <w:t xml:space="preserve">Pada tahap ini akan dibangun 2 jenis arsitektur yang berbeda yaitu dengan menggunakan pretrained model (VGG16, ResNet50 dan MobileNet) dan tidak menggunakan pretrained model (model yang diusulkan) untuk rancangan kedua arsitekturnya dapat dilihat pada Gambar 3.8 dan Gambar 3.9. Struktur model yang dibangun menggunakan model Sequential, dimana setumpuk lapisan disusun secara linear atau berurutan dan masing masing lapisan akan menyaring secara bertahap data masukan untuk mendapatkan data keluaran yang di inginkan. Umumnya dalam arsitektur CNN mempunyai 2 tahap yaitu feature learning dan classification. Input gambar pada model CNN memiliki ukuran 224x224x3, dimana 3 menandakan gambar memiliki 3 channel yaitu Red, Green, dan Blue (RGB). Pada model yang memanfaatkan transfer learning saat pelatihan akan mengunci atau freeze layer agar tidak dapat dilatih lagi parameternya karena nilai weight dari model aslinya dapat berubah. </w:t>
      </w:r>
    </w:p>
    <w:p w14:paraId="0626A63B" w14:textId="77777777" w:rsidR="00F93A76" w:rsidRDefault="00124769">
      <w:pPr>
        <w:spacing w:after="0"/>
        <w:ind w:left="851" w:hanging="851"/>
        <w:jc w:val="both"/>
        <w:rPr>
          <w:lang w:val="zh-CN"/>
        </w:rPr>
      </w:pPr>
      <w:r>
        <w:rPr>
          <w:lang w:val="zh-CN"/>
        </w:rPr>
        <w:t>ii.</w:t>
      </w:r>
      <w:r>
        <w:rPr>
          <w:lang w:val="zh-CN"/>
        </w:rPr>
        <w:tab/>
        <w:t>Optimasi model dan callback</w:t>
      </w:r>
    </w:p>
    <w:p w14:paraId="13C3DB3C" w14:textId="77777777" w:rsidR="00F93A76" w:rsidRDefault="00124769">
      <w:pPr>
        <w:spacing w:after="0"/>
        <w:ind w:firstLine="851"/>
        <w:jc w:val="both"/>
        <w:rPr>
          <w:lang w:val="zh-CN"/>
        </w:rPr>
      </w:pPr>
      <w:r>
        <w:rPr>
          <w:lang w:val="zh-CN"/>
        </w:rPr>
        <w:t>Sebelum dilakukan proses pelatihan maka model CNN yang telah di susun harus dikonfigurasi dengan method model.compile(). Dalam pengoptimalan untuk memperbaharui bobot menggunakan optimasi ADAM dan RMSProp. Penggunaan loss function categorical crossentrophy karena data pelatihan berbentuk kategori, sehingga pengevaluasian loss dilakukan berdasarkan kategori data, sedangkan metric yang digunakan dalam pelatihan ini adalah akurasi.</w:t>
      </w:r>
    </w:p>
    <w:p w14:paraId="5BBE504E" w14:textId="77777777" w:rsidR="00F93A76" w:rsidRDefault="00124769">
      <w:pPr>
        <w:ind w:firstLine="851"/>
        <w:jc w:val="both"/>
        <w:rPr>
          <w:lang w:val="zh-CN"/>
        </w:rPr>
      </w:pPr>
      <w:r>
        <w:rPr>
          <w:lang w:val="zh-CN"/>
        </w:rPr>
        <w:t xml:space="preserve">Callback ialah salah satu instrumen tambahan yang begitu penting saat proses pelatihan data, callback berguna untuk menginferensi proses jalannya pelatihan. Callback yang digunakan pada penelitian ini ialah model checkpoint dan early stopping. Model checkpoint berguna untuk menyimpan model keras atau bobot model terbaik dengan memperhatikan validation loss selama pelatihan, sehingga </w:t>
      </w:r>
      <w:r>
        <w:rPr>
          <w:lang w:val="zh-CN"/>
        </w:rPr>
        <w:lastRenderedPageBreak/>
        <w:t xml:space="preserve">model atau bobot dapat dimuat atau digunakan kembali nanti untuk melanjutkan pelatihan dari keadaan tersimpan. Early stopping berguna untuk meghentikan sebuah pelatihan jika tidak ada perkembangan akurasi sesuai jumlah epoch yang ditunggu. </w:t>
      </w:r>
    </w:p>
    <w:p w14:paraId="2F1BB36D" w14:textId="77777777" w:rsidR="00F93A76" w:rsidRDefault="00124769">
      <w:pPr>
        <w:ind w:left="851" w:hanging="851"/>
        <w:jc w:val="both"/>
        <w:rPr>
          <w:lang w:val="zh-CN"/>
        </w:rPr>
      </w:pPr>
      <w:r>
        <w:rPr>
          <w:lang w:val="zh-CN"/>
        </w:rPr>
        <w:t>iii.</w:t>
      </w:r>
      <w:r>
        <w:rPr>
          <w:lang w:val="zh-CN"/>
        </w:rPr>
        <w:tab/>
        <w:t>Proses pelatihan</w:t>
      </w:r>
    </w:p>
    <w:p w14:paraId="54BF3670" w14:textId="77777777" w:rsidR="00F93A76" w:rsidRDefault="00124769">
      <w:pPr>
        <w:ind w:firstLine="851"/>
        <w:jc w:val="both"/>
      </w:pPr>
      <w:r>
        <w:rPr>
          <w:lang w:val="zh-CN"/>
        </w:rPr>
        <w:t>Ketika proses pelatihan dari kumpulan data terjadi beberapa pengulangan/epoch untuk mendapatkan kinerja model yang maksimal, nilai akurasi setiap pengulangan dapat meningkat atau menurun, sehingga untuk mendapatkan nilai terbaik diperlukan fungsi checkpoint. Checkpoint digunakan untuk menyimpan model terbaik dengan nilai loss error paling kecil dan nilai loss function yang rendah sebanding lurus dengan akurasi model. Tahap terakhir dari proses pelatihan neural network dalam sebuah epoch adalah backpropagation, yaitu proses menggunakan stochastic gradient descent untuk memperbarui bobot dan bias untuk mengurangi kerugian pelatihan secara keseluruhan, di mana peneliti menggunakan ADAM. Semakin kecil nilai loss, semakin baik model dan semakin baik tingkat akurasinya, sebaliknya semakin besar nilai loss, semakin buruk tingkat akurasinya. Setelah semua model berhasil dilatih maka tahap selanjutnya adalah membandingkan semua model untuk mencari model yang memiliki performa terbaik untuk selanjutnya digunakan dalam pembangunan sistem pencarian menggunakan gambar. Berikut adalah source code function masing-masing model yang sudah terdapat arsitektur model, optimasi model, callback, dan proses pelatihan dapat dilihat pada Gambar 5.8, Gambar 5.9, Gambar 5.10 dan Gambar 5.11.</w:t>
      </w:r>
    </w:p>
    <w:p w14:paraId="4698385C"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7A56EF6F" wp14:editId="742C6E68">
                <wp:extent cx="5204460" cy="6819900"/>
                <wp:effectExtent l="0" t="0" r="15240" b="1905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460" cy="6819900"/>
                        </a:xfrm>
                        <a:prstGeom prst="rect">
                          <a:avLst/>
                        </a:prstGeom>
                        <a:solidFill>
                          <a:srgbClr val="FFFFFF"/>
                        </a:solidFill>
                        <a:ln w="9525">
                          <a:solidFill>
                            <a:srgbClr val="000000"/>
                          </a:solidFill>
                          <a:miter lim="800000"/>
                        </a:ln>
                      </wps:spPr>
                      <wps:txbx>
                        <w:txbxContent>
                          <w:p w14:paraId="3930F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mobilenet_model(optimizer, lr):</w:t>
                            </w:r>
                          </w:p>
                          <w:p w14:paraId="25777A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73A7F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bilenet =  MobileNetV2(</w:t>
                            </w:r>
                          </w:p>
                          <w:p w14:paraId="0EDD4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5A7D24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0DE72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77C72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2EAD0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bilenet.trainable = False</w:t>
                            </w:r>
                          </w:p>
                          <w:p w14:paraId="3EC79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mobilenet.input</w:t>
                            </w:r>
                          </w:p>
                          <w:p w14:paraId="0ABD36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128, activation='relu')(base_mobilenet.output)</w:t>
                            </w:r>
                          </w:p>
                          <w:p w14:paraId="17D1E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256, activation='relu')(x) </w:t>
                            </w:r>
                          </w:p>
                          <w:p w14:paraId="6A0264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78CB70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2FB7A0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ts=outputs)</w:t>
                            </w:r>
                          </w:p>
                          <w:p w14:paraId="32885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34C374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494ED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715B64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5A29E8FE" w14:textId="77777777" w:rsidR="00F93A76" w:rsidRDefault="00F93A76">
                            <w:pPr>
                              <w:pStyle w:val="Default"/>
                              <w:rPr>
                                <w:rFonts w:ascii="Courier New" w:hAnsi="Courier New" w:cs="Courier New"/>
                                <w:sz w:val="20"/>
                                <w:szCs w:val="20"/>
                                <w:lang w:val="en-US"/>
                              </w:rPr>
                            </w:pPr>
                          </w:p>
                          <w:p w14:paraId="14DC48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61CE2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mobilenet_model{str(optimizer)}_{lr}.h5'</w:t>
                            </w:r>
                          </w:p>
                          <w:p w14:paraId="3DC4BE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3FC49A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745BE8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04F7022A" w14:textId="77777777" w:rsidR="00F93A76" w:rsidRDefault="00F93A76">
                            <w:pPr>
                              <w:pStyle w:val="Default"/>
                              <w:rPr>
                                <w:rFonts w:ascii="Courier New" w:hAnsi="Courier New" w:cs="Courier New"/>
                                <w:sz w:val="20"/>
                                <w:szCs w:val="20"/>
                                <w:lang w:val="en-US"/>
                              </w:rPr>
                            </w:pPr>
                          </w:p>
                          <w:p w14:paraId="131AAA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011CED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4DDA48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4A201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4B5E03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70C2C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7A5EF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297AF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6E74D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14A0E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7AF16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1AEB6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Minutes') </w:t>
                            </w:r>
                          </w:p>
                          <w:p w14:paraId="52D11BC1" w14:textId="77777777" w:rsidR="00F93A76" w:rsidRDefault="00F93A76">
                            <w:pPr>
                              <w:pStyle w:val="Default"/>
                              <w:rPr>
                                <w:rFonts w:ascii="Courier New" w:hAnsi="Courier New" w:cs="Courier New"/>
                                <w:sz w:val="20"/>
                                <w:szCs w:val="20"/>
                                <w:lang w:val="en-US"/>
                              </w:rPr>
                            </w:pPr>
                          </w:p>
                          <w:p w14:paraId="3B22A2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56EF6F" id="_x0000_s1038" type="#_x0000_t202" style="width:409.8pt;height:5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">
                <v:textbox>
                  <w:txbxContent>
                    <w:p w14:paraId="3930F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mobilenet_model(optimizer, lr)</w:t>
                      </w:r>
                      <w:r>
                        <w:rPr>
                          <w:rFonts w:ascii="Courier New" w:hAnsi="Courier New" w:cs="Courier New"/>
                          <w:sz w:val="20"/>
                          <w:szCs w:val="20"/>
                          <w:lang w:val="en-US"/>
                        </w:rPr>
                        <w:t>:</w:t>
                      </w:r>
                    </w:p>
                    <w:p w14:paraId="25777A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73A7F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bilenet =  MobileNetV2(</w:t>
                      </w:r>
                    </w:p>
                    <w:p w14:paraId="0EDD4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5A7D24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0DE72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77C72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2EAD0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bilenet.trainable = False</w:t>
                      </w:r>
                    </w:p>
                    <w:p w14:paraId="3EC79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mobilenet.input</w:t>
                      </w:r>
                    </w:p>
                    <w:p w14:paraId="0ABD36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w:t>
                      </w:r>
                      <w:r>
                        <w:rPr>
                          <w:rFonts w:ascii="Courier New" w:hAnsi="Courier New" w:cs="Courier New"/>
                          <w:sz w:val="20"/>
                          <w:szCs w:val="20"/>
                          <w:lang w:val="en-US"/>
                        </w:rPr>
                        <w:t>Dense(128, activation='relu')(base_mobilenet.output)</w:t>
                      </w:r>
                    </w:p>
                    <w:p w14:paraId="17D1E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256, activation='relu')(x) </w:t>
                      </w:r>
                    </w:p>
                    <w:p w14:paraId="6A0264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78CB70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2FB7A0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w:t>
                      </w:r>
                      <w:r>
                        <w:rPr>
                          <w:rFonts w:ascii="Courier New" w:hAnsi="Courier New" w:cs="Courier New"/>
                          <w:sz w:val="20"/>
                          <w:szCs w:val="20"/>
                          <w:lang w:val="en-US"/>
                        </w:rPr>
                        <w:t>ts=outputs)</w:t>
                      </w:r>
                    </w:p>
                    <w:p w14:paraId="32885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34C374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494ED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715B64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5A29E8FE" w14:textId="77777777" w:rsidR="00F93A76" w:rsidRDefault="00F93A76">
                      <w:pPr>
                        <w:pStyle w:val="Default"/>
                        <w:rPr>
                          <w:rFonts w:ascii="Courier New" w:hAnsi="Courier New" w:cs="Courier New"/>
                          <w:sz w:val="20"/>
                          <w:szCs w:val="20"/>
                          <w:lang w:val="en-US"/>
                        </w:rPr>
                      </w:pPr>
                    </w:p>
                    <w:p w14:paraId="14DC48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61CE2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mobilenet_model{str(optimizer)}_{lr}.h5'</w:t>
                      </w:r>
                    </w:p>
                    <w:p w14:paraId="3DC4BE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3FC49A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w:t>
                      </w:r>
                      <w:r>
                        <w:rPr>
                          <w:rFonts w:ascii="Courier New" w:hAnsi="Courier New" w:cs="Courier New"/>
                          <w:sz w:val="20"/>
                          <w:szCs w:val="20"/>
                          <w:lang w:val="en-US"/>
                        </w:rPr>
                        <w:t>nitor='val_accuracy', mode='max', verbose=1)</w:t>
                      </w:r>
                    </w:p>
                    <w:p w14:paraId="745BE8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04F7022A" w14:textId="77777777" w:rsidR="00F93A76" w:rsidRDefault="00F93A76">
                      <w:pPr>
                        <w:pStyle w:val="Default"/>
                        <w:rPr>
                          <w:rFonts w:ascii="Courier New" w:hAnsi="Courier New" w:cs="Courier New"/>
                          <w:sz w:val="20"/>
                          <w:szCs w:val="20"/>
                          <w:lang w:val="en-US"/>
                        </w:rPr>
                      </w:pPr>
                    </w:p>
                    <w:p w14:paraId="131AAA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011CED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4DDA48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4A201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4B5E03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w:t>
                      </w:r>
                      <w:r>
                        <w:rPr>
                          <w:rFonts w:ascii="Courier New" w:hAnsi="Courier New" w:cs="Courier New"/>
                          <w:sz w:val="20"/>
                          <w:szCs w:val="20"/>
                          <w:lang w:val="en-US"/>
                        </w:rPr>
                        <w:t>ps_per_epoch=STEP_EPOCH,</w:t>
                      </w:r>
                    </w:p>
                    <w:p w14:paraId="70C2C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7A5EF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297AF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6E74D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14A0E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7AF16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1AEB6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w:t>
                      </w:r>
                      <w:r>
                        <w:rPr>
                          <w:rFonts w:ascii="Courier New" w:hAnsi="Courier New" w:cs="Courier New"/>
                          <w:sz w:val="20"/>
                          <w:szCs w:val="20"/>
                          <w:lang w:val="en-US"/>
                        </w:rPr>
                        <w:t xml:space="preserve">str(elapsed) + ' Minutes') </w:t>
                      </w:r>
                    </w:p>
                    <w:p w14:paraId="52D11BC1" w14:textId="77777777" w:rsidR="00F93A76" w:rsidRDefault="00F93A76">
                      <w:pPr>
                        <w:pStyle w:val="Default"/>
                        <w:rPr>
                          <w:rFonts w:ascii="Courier New" w:hAnsi="Courier New" w:cs="Courier New"/>
                          <w:sz w:val="20"/>
                          <w:szCs w:val="20"/>
                          <w:lang w:val="en-US"/>
                        </w:rPr>
                      </w:pPr>
                    </w:p>
                    <w:p w14:paraId="3B22A2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v:textbox>
                <w10:anchorlock/>
              </v:shape>
            </w:pict>
          </mc:Fallback>
        </mc:AlternateContent>
      </w:r>
    </w:p>
    <w:p w14:paraId="58B6FACF" w14:textId="77777777" w:rsidR="00F93A76" w:rsidRDefault="00124769">
      <w:pPr>
        <w:pStyle w:val="Caption"/>
        <w:jc w:val="center"/>
        <w:rPr>
          <w:b w:val="0"/>
          <w:bCs/>
        </w:rPr>
      </w:pPr>
      <w:bookmarkStart w:id="198" w:name="_Toc123880865"/>
      <w:bookmarkStart w:id="199" w:name="_Toc136799550"/>
      <w:r>
        <w:t xml:space="preserve">Gambar 5. </w:t>
      </w:r>
      <w:r>
        <w:fldChar w:fldCharType="begin"/>
      </w:r>
      <w:r>
        <w:instrText xml:space="preserve"> SEQ Gambar \* ARABIC \r 7</w:instrText>
      </w:r>
      <w:r>
        <w:fldChar w:fldCharType="separate"/>
      </w:r>
      <w:r w:rsidR="00A8538E">
        <w:rPr>
          <w:noProof/>
        </w:rPr>
        <w:t>7</w:t>
      </w:r>
      <w:r>
        <w:fldChar w:fldCharType="end"/>
      </w:r>
      <w:r>
        <w:t xml:space="preserve"> </w:t>
      </w:r>
      <w:r>
        <w:rPr>
          <w:b w:val="0"/>
          <w:bCs/>
          <w:i/>
          <w:iCs w:val="0"/>
        </w:rPr>
        <w:t xml:space="preserve">Source Code Model </w:t>
      </w:r>
      <w:r>
        <w:rPr>
          <w:b w:val="0"/>
          <w:bCs/>
        </w:rPr>
        <w:t>MobileNet</w:t>
      </w:r>
      <w:bookmarkEnd w:id="198"/>
      <w:bookmarkEnd w:id="199"/>
    </w:p>
    <w:p w14:paraId="7EC0CBC9" w14:textId="77777777" w:rsidR="00F93A76" w:rsidRDefault="00F93A76">
      <w:pPr>
        <w:jc w:val="both"/>
      </w:pPr>
    </w:p>
    <w:p w14:paraId="4556D023"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67947A00" wp14:editId="46193355">
                <wp:extent cx="5212080" cy="7078980"/>
                <wp:effectExtent l="0" t="0" r="26670" b="2667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2080" cy="7078980"/>
                        </a:xfrm>
                        <a:prstGeom prst="rect">
                          <a:avLst/>
                        </a:prstGeom>
                        <a:solidFill>
                          <a:srgbClr val="FFFFFF"/>
                        </a:solidFill>
                        <a:ln w="9525">
                          <a:solidFill>
                            <a:srgbClr val="000000"/>
                          </a:solidFill>
                          <a:miter lim="800000"/>
                        </a:ln>
                      </wps:spPr>
                      <wps:txbx>
                        <w:txbxContent>
                          <w:p w14:paraId="14220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vgg_model(optimizer, lr):</w:t>
                            </w:r>
                          </w:p>
                          <w:p w14:paraId="787F9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51F14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vgg =  VGG16(</w:t>
                            </w:r>
                          </w:p>
                          <w:p w14:paraId="3182C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0132E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1A01B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4F660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18707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B598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vgg.trainable = False</w:t>
                            </w:r>
                          </w:p>
                          <w:p w14:paraId="4DBAF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vgg.input</w:t>
                            </w:r>
                          </w:p>
                          <w:p w14:paraId="19530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128, activation='relu')(base_vgg.output)</w:t>
                            </w:r>
                          </w:p>
                          <w:p w14:paraId="213422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256, activation='relu')(x) </w:t>
                            </w:r>
                          </w:p>
                          <w:p w14:paraId="68298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1C046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700B7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ts=outputs)</w:t>
                            </w:r>
                          </w:p>
                          <w:p w14:paraId="04381DB1" w14:textId="77777777" w:rsidR="00F93A76" w:rsidRDefault="00F93A76">
                            <w:pPr>
                              <w:pStyle w:val="Default"/>
                              <w:rPr>
                                <w:rFonts w:ascii="Courier New" w:hAnsi="Courier New" w:cs="Courier New"/>
                                <w:sz w:val="20"/>
                                <w:szCs w:val="20"/>
                                <w:lang w:val="en-US"/>
                              </w:rPr>
                            </w:pPr>
                          </w:p>
                          <w:p w14:paraId="77D7B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2A162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2FB412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2A372A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2166FE9E" w14:textId="77777777" w:rsidR="00F93A76" w:rsidRDefault="00F93A76">
                            <w:pPr>
                              <w:pStyle w:val="Default"/>
                              <w:rPr>
                                <w:rFonts w:ascii="Courier New" w:hAnsi="Courier New" w:cs="Courier New"/>
                                <w:sz w:val="20"/>
                                <w:szCs w:val="20"/>
                                <w:lang w:val="en-US"/>
                              </w:rPr>
                            </w:pPr>
                          </w:p>
                          <w:p w14:paraId="0742C6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27B75B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vgg_model{str(optimizer)}_{lr}.h5'</w:t>
                            </w:r>
                          </w:p>
                          <w:p w14:paraId="402F6F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76C82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76E17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436FEE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38185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18728A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7D3B72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6CB33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31A52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29218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06B849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66FB5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52816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A4E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3289E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6E669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Minutes') </w:t>
                            </w:r>
                          </w:p>
                          <w:p w14:paraId="70A73156" w14:textId="77777777" w:rsidR="00F93A76" w:rsidRDefault="00F93A76">
                            <w:pPr>
                              <w:pStyle w:val="Default"/>
                              <w:rPr>
                                <w:rFonts w:ascii="Courier New" w:hAnsi="Courier New" w:cs="Courier New"/>
                                <w:sz w:val="20"/>
                                <w:szCs w:val="20"/>
                                <w:lang w:val="en-US"/>
                              </w:rPr>
                            </w:pPr>
                          </w:p>
                          <w:p w14:paraId="591CB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47A00" id="_x0000_s1039" type="#_x0000_t202" style="width:410.4pt;height:55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">
                <v:textbox>
                  <w:txbxContent>
                    <w:p w14:paraId="14220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vgg_model(optimizer, lr):</w:t>
                      </w:r>
                    </w:p>
                    <w:p w14:paraId="787F9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51F14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vgg =  VGG16(</w:t>
                      </w:r>
                    </w:p>
                    <w:p w14:paraId="3182C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0132E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1A01B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4F660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18707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B598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vgg.trainable = False</w:t>
                      </w:r>
                    </w:p>
                    <w:p w14:paraId="4DBAF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vgg.input</w:t>
                      </w:r>
                    </w:p>
                    <w:p w14:paraId="19530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128, activation='relu')(base_vgg.output)</w:t>
                      </w:r>
                    </w:p>
                    <w:p w14:paraId="213422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w:t>
                      </w:r>
                      <w:r>
                        <w:rPr>
                          <w:rFonts w:ascii="Courier New" w:hAnsi="Courier New" w:cs="Courier New"/>
                          <w:sz w:val="20"/>
                          <w:szCs w:val="20"/>
                          <w:lang w:val="en-US"/>
                        </w:rPr>
                        <w:t xml:space="preserve">(256, activation='relu')(x) </w:t>
                      </w:r>
                    </w:p>
                    <w:p w14:paraId="68298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1C046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700B7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ts=outputs)</w:t>
                      </w:r>
                    </w:p>
                    <w:p w14:paraId="04381DB1" w14:textId="77777777" w:rsidR="00F93A76" w:rsidRDefault="00F93A76">
                      <w:pPr>
                        <w:pStyle w:val="Default"/>
                        <w:rPr>
                          <w:rFonts w:ascii="Courier New" w:hAnsi="Courier New" w:cs="Courier New"/>
                          <w:sz w:val="20"/>
                          <w:szCs w:val="20"/>
                          <w:lang w:val="en-US"/>
                        </w:rPr>
                      </w:pPr>
                    </w:p>
                    <w:p w14:paraId="77D7B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2A162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w:t>
                      </w:r>
                      <w:r>
                        <w:rPr>
                          <w:rFonts w:ascii="Courier New" w:hAnsi="Courier New" w:cs="Courier New"/>
                          <w:sz w:val="20"/>
                          <w:szCs w:val="20"/>
                          <w:lang w:val="en-US"/>
                        </w:rPr>
                        <w:t>e=lr),</w:t>
                      </w:r>
                    </w:p>
                    <w:p w14:paraId="2FB412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2A372A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2166FE9E" w14:textId="77777777" w:rsidR="00F93A76" w:rsidRDefault="00F93A76">
                      <w:pPr>
                        <w:pStyle w:val="Default"/>
                        <w:rPr>
                          <w:rFonts w:ascii="Courier New" w:hAnsi="Courier New" w:cs="Courier New"/>
                          <w:sz w:val="20"/>
                          <w:szCs w:val="20"/>
                          <w:lang w:val="en-US"/>
                        </w:rPr>
                      </w:pPr>
                    </w:p>
                    <w:p w14:paraId="0742C6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27B75B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vgg_model{str(optimizer)}_{lr}.h5'</w:t>
                      </w:r>
                    </w:p>
                    <w:p w14:paraId="402F6F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w:t>
                      </w:r>
                      <w:r>
                        <w:rPr>
                          <w:rFonts w:ascii="Courier New" w:hAnsi="Courier New" w:cs="Courier New"/>
                          <w:sz w:val="20"/>
                          <w:szCs w:val="20"/>
                          <w:lang w:val="en-US"/>
                        </w:rPr>
                        <w:t>l_loss', patience=10, verbose=0, mode='min')</w:t>
                      </w:r>
                    </w:p>
                    <w:p w14:paraId="76C82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76E17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w:t>
                      </w:r>
                      <w:r>
                        <w:rPr>
                          <w:rFonts w:ascii="Courier New" w:hAnsi="Courier New" w:cs="Courier New"/>
                          <w:sz w:val="20"/>
                          <w:szCs w:val="20"/>
                          <w:lang w:val="en-US"/>
                        </w:rPr>
                        <w:t>a=1e-5, mode='min')</w:t>
                      </w:r>
                    </w:p>
                    <w:p w14:paraId="436FEE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38185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18728A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7D3B72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6CB33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31A52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29218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06B849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66FB5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52816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A4E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3289E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6E669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Minutes') </w:t>
                      </w:r>
                    </w:p>
                    <w:p w14:paraId="70A73156" w14:textId="77777777" w:rsidR="00F93A76" w:rsidRDefault="00F93A76">
                      <w:pPr>
                        <w:pStyle w:val="Default"/>
                        <w:rPr>
                          <w:rFonts w:ascii="Courier New" w:hAnsi="Courier New" w:cs="Courier New"/>
                          <w:sz w:val="20"/>
                          <w:szCs w:val="20"/>
                          <w:lang w:val="en-US"/>
                        </w:rPr>
                      </w:pPr>
                    </w:p>
                    <w:p w14:paraId="591CB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v:textbox>
                <w10:anchorlock/>
              </v:shape>
            </w:pict>
          </mc:Fallback>
        </mc:AlternateContent>
      </w:r>
    </w:p>
    <w:p w14:paraId="2E7B9AC5" w14:textId="77777777" w:rsidR="00F93A76" w:rsidRDefault="00124769">
      <w:pPr>
        <w:pStyle w:val="Caption"/>
        <w:jc w:val="center"/>
        <w:rPr>
          <w:b w:val="0"/>
          <w:bCs/>
        </w:rPr>
      </w:pPr>
      <w:bookmarkStart w:id="200" w:name="_Toc136799551"/>
      <w:bookmarkStart w:id="201" w:name="_Toc123880866"/>
      <w:r>
        <w:t xml:space="preserve">Gambar 5. </w:t>
      </w:r>
      <w:r>
        <w:fldChar w:fldCharType="begin"/>
      </w:r>
      <w:r>
        <w:instrText xml:space="preserve"> SEQ Gambar \* ARABIC \r  8</w:instrText>
      </w:r>
      <w:r>
        <w:fldChar w:fldCharType="separate"/>
      </w:r>
      <w:r w:rsidR="00A8538E">
        <w:rPr>
          <w:noProof/>
        </w:rPr>
        <w:t>8</w:t>
      </w:r>
      <w:r>
        <w:fldChar w:fldCharType="end"/>
      </w:r>
      <w:r>
        <w:t xml:space="preserve"> </w:t>
      </w:r>
      <w:r>
        <w:rPr>
          <w:b w:val="0"/>
          <w:bCs/>
          <w:i/>
          <w:iCs w:val="0"/>
        </w:rPr>
        <w:t xml:space="preserve">Source Code Model </w:t>
      </w:r>
      <w:r>
        <w:rPr>
          <w:b w:val="0"/>
          <w:bCs/>
        </w:rPr>
        <w:t>VGG16</w:t>
      </w:r>
      <w:bookmarkEnd w:id="200"/>
      <w:bookmarkEnd w:id="201"/>
    </w:p>
    <w:p w14:paraId="56ED390D"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4FD31BD8" wp14:editId="70E010BF">
                <wp:extent cx="5219700" cy="6987540"/>
                <wp:effectExtent l="0" t="0" r="19050" b="2286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6987540"/>
                        </a:xfrm>
                        <a:prstGeom prst="rect">
                          <a:avLst/>
                        </a:prstGeom>
                        <a:solidFill>
                          <a:srgbClr val="FFFFFF"/>
                        </a:solidFill>
                        <a:ln w="9525">
                          <a:solidFill>
                            <a:srgbClr val="000000"/>
                          </a:solidFill>
                          <a:miter lim="800000"/>
                        </a:ln>
                      </wps:spPr>
                      <wps:txbx>
                        <w:txbxContent>
                          <w:p w14:paraId="5E7DE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snet_model(optimizer, lr):</w:t>
                            </w:r>
                          </w:p>
                          <w:p w14:paraId="1F48B6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43871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resnet =  ResNet50V2(</w:t>
                            </w:r>
                          </w:p>
                          <w:p w14:paraId="315EA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187331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163B37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78C83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347894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E0B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resnet.trainable = False</w:t>
                            </w:r>
                          </w:p>
                          <w:p w14:paraId="177CC1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resnet.input</w:t>
                            </w:r>
                          </w:p>
                          <w:p w14:paraId="2819F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128, activation='relu')(base_resnet.output)</w:t>
                            </w:r>
                          </w:p>
                          <w:p w14:paraId="0717E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256, activation='relu')(x) </w:t>
                            </w:r>
                          </w:p>
                          <w:p w14:paraId="3B58C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57B87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5B192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ts=outputs)</w:t>
                            </w:r>
                          </w:p>
                          <w:p w14:paraId="6FE76B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1C159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0431D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067BE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5B2DC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05859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resnet_model{str(optimizer)}_{lr}.h5'</w:t>
                            </w:r>
                          </w:p>
                          <w:p w14:paraId="714629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2BB41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37238F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6A4F5A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014144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3FDFA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01875C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40F52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16DC56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1DFD39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16825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2133C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5B6882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552E36" w14:textId="77777777" w:rsidR="00F93A76" w:rsidRDefault="00F93A76">
                            <w:pPr>
                              <w:pStyle w:val="Default"/>
                              <w:rPr>
                                <w:rFonts w:ascii="Courier New" w:hAnsi="Courier New" w:cs="Courier New"/>
                                <w:sz w:val="20"/>
                                <w:szCs w:val="20"/>
                                <w:lang w:val="en-US"/>
                              </w:rPr>
                            </w:pPr>
                          </w:p>
                          <w:p w14:paraId="05DAC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34509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12CCD6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Minutes') </w:t>
                            </w:r>
                          </w:p>
                          <w:p w14:paraId="573BD0AA" w14:textId="77777777" w:rsidR="00F93A76" w:rsidRDefault="00F93A76">
                            <w:pPr>
                              <w:pStyle w:val="Default"/>
                              <w:rPr>
                                <w:rFonts w:ascii="Courier New" w:hAnsi="Courier New" w:cs="Courier New"/>
                                <w:sz w:val="20"/>
                                <w:szCs w:val="20"/>
                                <w:lang w:val="en-US"/>
                              </w:rPr>
                            </w:pPr>
                          </w:p>
                          <w:p w14:paraId="2CC0E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D31BD8" id="_x0000_s1040" type="#_x0000_t202" style="width:411pt;height:5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">
                <v:textbox>
                  <w:txbxContent>
                    <w:p w14:paraId="5E7DE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snet_model(optimizer, lr):</w:t>
                      </w:r>
                    </w:p>
                    <w:p w14:paraId="1F48B6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43871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resnet =  ResNet50V2(</w:t>
                      </w:r>
                    </w:p>
                    <w:p w14:paraId="315EA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_top=False,</w:t>
                      </w:r>
                    </w:p>
                    <w:p w14:paraId="187331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eights='imagenet',</w:t>
                      </w:r>
                    </w:p>
                    <w:p w14:paraId="163B37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_shape=(WIDTH, HEIGHT,3),</w:t>
                      </w:r>
                    </w:p>
                    <w:p w14:paraId="78C83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oling='avg',</w:t>
                      </w:r>
                    </w:p>
                    <w:p w14:paraId="347894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E0B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resnet.trainable = False</w:t>
                      </w:r>
                    </w:p>
                    <w:p w14:paraId="177CC1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s = base_resnet.input</w:t>
                      </w:r>
                    </w:p>
                    <w:p w14:paraId="2819F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ense(128, activation='relu')(base_resnet.output)</w:t>
                      </w:r>
                    </w:p>
                    <w:p w14:paraId="0717E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w:t>
                      </w:r>
                      <w:r>
                        <w:rPr>
                          <w:rFonts w:ascii="Courier New" w:hAnsi="Courier New" w:cs="Courier New"/>
                          <w:sz w:val="20"/>
                          <w:szCs w:val="20"/>
                          <w:lang w:val="en-US"/>
                        </w:rPr>
                        <w:t xml:space="preserve">yers.Dense(256, activation='relu')(x) </w:t>
                      </w:r>
                    </w:p>
                    <w:p w14:paraId="3B58C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tf.keras.layers.Dropout(0.10)(x)</w:t>
                      </w:r>
                    </w:p>
                    <w:p w14:paraId="57B87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utputs = tf.keras.layers.Dense(14, activation='softmax')(x)</w:t>
                      </w:r>
                    </w:p>
                    <w:p w14:paraId="5B192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inputs=inputs, outputs=outputs)</w:t>
                      </w:r>
                    </w:p>
                    <w:p w14:paraId="6FE76B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1C159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0431D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067BE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5B2DC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05859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resnet_model{str(optimizer)}_{l</w:t>
                      </w:r>
                      <w:r>
                        <w:rPr>
                          <w:rFonts w:ascii="Courier New" w:hAnsi="Courier New" w:cs="Courier New"/>
                          <w:sz w:val="20"/>
                          <w:szCs w:val="20"/>
                          <w:lang w:val="en-US"/>
                        </w:rPr>
                        <w:t>r}.h5'</w:t>
                      </w:r>
                    </w:p>
                    <w:p w14:paraId="714629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2BB41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37238F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w:t>
                      </w:r>
                      <w:r>
                        <w:rPr>
                          <w:rFonts w:ascii="Courier New" w:hAnsi="Courier New" w:cs="Courier New"/>
                          <w:sz w:val="20"/>
                          <w:szCs w:val="20"/>
                          <w:lang w:val="en-US"/>
                        </w:rPr>
                        <w:t>oss', factor=0.1, patience=10, verbose=1, min_delta=1e-5, mode='min')</w:t>
                      </w:r>
                    </w:p>
                    <w:p w14:paraId="6A4F5A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014144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3FDFA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01875C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40F52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16DC56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1DFD39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16825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2133C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5B6882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552E36" w14:textId="77777777" w:rsidR="00F93A76" w:rsidRDefault="00F93A76">
                      <w:pPr>
                        <w:pStyle w:val="Default"/>
                        <w:rPr>
                          <w:rFonts w:ascii="Courier New" w:hAnsi="Courier New" w:cs="Courier New"/>
                          <w:sz w:val="20"/>
                          <w:szCs w:val="20"/>
                          <w:lang w:val="en-US"/>
                        </w:rPr>
                      </w:pPr>
                    </w:p>
                    <w:p w14:paraId="05DAC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34509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12CCD6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w:t>
                      </w:r>
                      <w:r>
                        <w:rPr>
                          <w:rFonts w:ascii="Courier New" w:hAnsi="Courier New" w:cs="Courier New"/>
                          <w:sz w:val="20"/>
                          <w:szCs w:val="20"/>
                          <w:lang w:val="en-US"/>
                        </w:rPr>
                        <w:t xml:space="preserve">Minutes') </w:t>
                      </w:r>
                    </w:p>
                    <w:p w14:paraId="573BD0AA" w14:textId="77777777" w:rsidR="00F93A76" w:rsidRDefault="00F93A76">
                      <w:pPr>
                        <w:pStyle w:val="Default"/>
                        <w:rPr>
                          <w:rFonts w:ascii="Courier New" w:hAnsi="Courier New" w:cs="Courier New"/>
                          <w:sz w:val="20"/>
                          <w:szCs w:val="20"/>
                          <w:lang w:val="en-US"/>
                        </w:rPr>
                      </w:pPr>
                    </w:p>
                    <w:p w14:paraId="2CC0E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v:textbox>
                <w10:anchorlock/>
              </v:shape>
            </w:pict>
          </mc:Fallback>
        </mc:AlternateContent>
      </w:r>
    </w:p>
    <w:p w14:paraId="65B29E7B" w14:textId="77777777" w:rsidR="00F93A76" w:rsidRDefault="00124769">
      <w:pPr>
        <w:pStyle w:val="Caption"/>
        <w:jc w:val="center"/>
        <w:rPr>
          <w:b w:val="0"/>
          <w:bCs/>
        </w:rPr>
      </w:pPr>
      <w:bookmarkStart w:id="202" w:name="_Toc136799552"/>
      <w:r>
        <w:t xml:space="preserve">Gambar 5. </w:t>
      </w:r>
      <w:r>
        <w:fldChar w:fldCharType="begin"/>
      </w:r>
      <w:r>
        <w:instrText xml:space="preserve"> SEQ Gambar \* ARABIC \r  9</w:instrText>
      </w:r>
      <w:r>
        <w:fldChar w:fldCharType="separate"/>
      </w:r>
      <w:r w:rsidR="00A8538E">
        <w:rPr>
          <w:noProof/>
        </w:rPr>
        <w:t>9</w:t>
      </w:r>
      <w:r>
        <w:fldChar w:fldCharType="end"/>
      </w:r>
      <w:r>
        <w:t xml:space="preserve"> </w:t>
      </w:r>
      <w:r>
        <w:rPr>
          <w:b w:val="0"/>
          <w:bCs/>
          <w:i/>
          <w:iCs w:val="0"/>
        </w:rPr>
        <w:t>Source Code Model Resnet50V2</w:t>
      </w:r>
      <w:bookmarkEnd w:id="202"/>
    </w:p>
    <w:p w14:paraId="1076D111" w14:textId="77777777" w:rsidR="00F93A76" w:rsidRDefault="00124769">
      <w:pPr>
        <w:keepNext/>
        <w:jc w:val="both"/>
      </w:pPr>
      <w:r>
        <w:rPr>
          <w:rFonts w:ascii="Courier New" w:hAnsi="Courier New" w:cs="Courier New"/>
          <w:noProof/>
          <w:sz w:val="20"/>
          <w:szCs w:val="20"/>
          <w:lang w:eastAsia="en-US"/>
        </w:rPr>
        <w:lastRenderedPageBreak/>
        <mc:AlternateContent>
          <mc:Choice Requires="wps">
            <w:drawing>
              <wp:inline distT="0" distB="0" distL="0" distR="0" wp14:anchorId="5EEF6313" wp14:editId="20B8BB21">
                <wp:extent cx="5204460" cy="6995160"/>
                <wp:effectExtent l="0" t="0" r="15240" b="1524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460" cy="6995160"/>
                        </a:xfrm>
                        <a:prstGeom prst="rect">
                          <a:avLst/>
                        </a:prstGeom>
                        <a:solidFill>
                          <a:srgbClr val="FFFFFF"/>
                        </a:solidFill>
                        <a:ln w="9525">
                          <a:solidFill>
                            <a:srgbClr val="000000"/>
                          </a:solidFill>
                          <a:miter lim="800000"/>
                        </a:ln>
                      </wps:spPr>
                      <wps:txbx>
                        <w:txbxContent>
                          <w:p w14:paraId="54B729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own_model(optimizer, lr):</w:t>
                            </w:r>
                          </w:p>
                          <w:p w14:paraId="11BA2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2CFE7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s.Sequential([</w:t>
                            </w:r>
                          </w:p>
                          <w:p w14:paraId="384DB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Conv2D(128, (3, 3), activation='relu', input_shape=(WIDTH, HEIGHT, 3)),</w:t>
                            </w:r>
                          </w:p>
                          <w:p w14:paraId="190B6D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g2D(2, 2),</w:t>
                            </w:r>
                          </w:p>
                          <w:p w14:paraId="66692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6C6118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63F1F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Conv2D(64, (3, 3), activation='relu'),</w:t>
                            </w:r>
                          </w:p>
                          <w:p w14:paraId="54BCE3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g2D(2, 2),</w:t>
                            </w:r>
                          </w:p>
                          <w:p w14:paraId="6D5E05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4AFFC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50CB3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Conv2D(32, (3, 3), activation='relu'),</w:t>
                            </w:r>
                          </w:p>
                          <w:p w14:paraId="1E7E60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g2D(2, 2),</w:t>
                            </w:r>
                          </w:p>
                          <w:p w14:paraId="713AE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7AD79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3C36A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Flatten(),</w:t>
                            </w:r>
                          </w:p>
                          <w:p w14:paraId="17F2A6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ense(256,activation = "relu"),</w:t>
                            </w:r>
                          </w:p>
                          <w:p w14:paraId="52F51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1ED8B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ense(14, activation='softmax')])</w:t>
                            </w:r>
                          </w:p>
                          <w:p w14:paraId="7A274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50E120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67AB4C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3196D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026CF1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288B6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own_model{str(optimizer)}_{lr}.h5'</w:t>
                            </w:r>
                          </w:p>
                          <w:p w14:paraId="064523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255F3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val_accuracy', mode='max', verbose=1)</w:t>
                            </w:r>
                          </w:p>
                          <w:p w14:paraId="4FDA12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7BFAA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5A1A0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32C40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251EFA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308D99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epoch=STEP_EPOCH,</w:t>
                            </w:r>
                          </w:p>
                          <w:p w14:paraId="43556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3E1041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10B5A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24479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693B23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1CDD1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67E54D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psed) + ' Minutes')  </w:t>
                            </w:r>
                          </w:p>
                          <w:p w14:paraId="62D5B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EF6313" id="_x0000_s1041" type="#_x0000_t202" style="width:409.8pt;height:55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">
                <v:textbox>
                  <w:txbxContent>
                    <w:p w14:paraId="54B729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own_model(optimizer, lr):</w:t>
                      </w:r>
                    </w:p>
                    <w:p w14:paraId="11BA2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b/>
                        <w:t>Membangun arsitektur model</w:t>
                      </w:r>
                    </w:p>
                    <w:p w14:paraId="2CFE7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 = tf.keras.models.Sequential([</w:t>
                      </w:r>
                    </w:p>
                    <w:p w14:paraId="384DB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Conv2D(128, (3, 3), activation='relu', input_shape=(WIDTH, HEIGHT, 3)),</w:t>
                      </w:r>
                    </w:p>
                    <w:p w14:paraId="190B6D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g2D(2, 2),</w:t>
                      </w:r>
                    </w:p>
                    <w:p w14:paraId="66692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6C6118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63F1F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w:t>
                      </w:r>
                      <w:r>
                        <w:rPr>
                          <w:rFonts w:ascii="Courier New" w:hAnsi="Courier New" w:cs="Courier New"/>
                          <w:sz w:val="20"/>
                          <w:szCs w:val="20"/>
                          <w:lang w:val="en-US"/>
                        </w:rPr>
                        <w:t>eras.layers.Conv2D(64, (3, 3), activation='relu'),</w:t>
                      </w:r>
                    </w:p>
                    <w:p w14:paraId="54BCE3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g2D(2, 2),</w:t>
                      </w:r>
                    </w:p>
                    <w:p w14:paraId="6D5E05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4AFFC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50CB3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Conv2D(32, (3, 3), activation='relu'),</w:t>
                      </w:r>
                    </w:p>
                    <w:p w14:paraId="1E7E60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MaxPoolin</w:t>
                      </w:r>
                      <w:r>
                        <w:rPr>
                          <w:rFonts w:ascii="Courier New" w:hAnsi="Courier New" w:cs="Courier New"/>
                          <w:sz w:val="20"/>
                          <w:szCs w:val="20"/>
                          <w:lang w:val="en-US"/>
                        </w:rPr>
                        <w:t>g2D(2, 2),</w:t>
                      </w:r>
                    </w:p>
                    <w:p w14:paraId="713AE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BatchNormalization(),</w:t>
                      </w:r>
                    </w:p>
                    <w:p w14:paraId="7AD79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3C36A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Flatten(),</w:t>
                      </w:r>
                    </w:p>
                    <w:p w14:paraId="17F2A6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ense(256,activation = "relu"),</w:t>
                      </w:r>
                    </w:p>
                    <w:p w14:paraId="52F51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ropout(0.25),</w:t>
                      </w:r>
                    </w:p>
                    <w:p w14:paraId="1ED8B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f.keras.layers.Dense(14, activation='softmax'</w:t>
                      </w:r>
                      <w:r>
                        <w:rPr>
                          <w:rFonts w:ascii="Courier New" w:hAnsi="Courier New" w:cs="Courier New"/>
                          <w:sz w:val="20"/>
                          <w:szCs w:val="20"/>
                          <w:lang w:val="en-US"/>
                        </w:rPr>
                        <w:t>)])</w:t>
                      </w:r>
                    </w:p>
                    <w:p w14:paraId="7A274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timasi Model</w:t>
                      </w:r>
                    </w:p>
                    <w:p w14:paraId="50E120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ompile(optimizer=optimizer(learning_rate=lr),</w:t>
                      </w:r>
                    </w:p>
                    <w:p w14:paraId="67AB4C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ss='categorical_crossentropy',</w:t>
                      </w:r>
                    </w:p>
                    <w:p w14:paraId="3196D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trics=['accuracy'])</w:t>
                      </w:r>
                    </w:p>
                    <w:p w14:paraId="026CF1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Back Implementation</w:t>
                      </w:r>
                    </w:p>
                    <w:p w14:paraId="288B6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ave_model = f'/content/drive/MyDrive/TA/models/70_30/own_model{str(optimizer)}_{lr}.h5'</w:t>
                      </w:r>
                    </w:p>
                    <w:p w14:paraId="064523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arlyStopping = EarlyStopping(monitor='val_loss', patience=10, verbose=0, mode='min')</w:t>
                      </w:r>
                    </w:p>
                    <w:p w14:paraId="255F3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heckpoint = ModelCheckpoint(save_model, save_best_only=True, monitor=</w:t>
                      </w:r>
                      <w:r>
                        <w:rPr>
                          <w:rFonts w:ascii="Courier New" w:hAnsi="Courier New" w:cs="Courier New"/>
                          <w:sz w:val="20"/>
                          <w:szCs w:val="20"/>
                          <w:lang w:val="en-US"/>
                        </w:rPr>
                        <w:t>'val_accuracy', mode='max', verbose=1)</w:t>
                      </w:r>
                    </w:p>
                    <w:p w14:paraId="4FDA12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ducelr = ReduceLROnPlateau(monitor='val_loss', factor=0.1, patience=10, verbose=1, min_delta=1e-5, mode='min')</w:t>
                      </w:r>
                    </w:p>
                    <w:p w14:paraId="7BFAA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oses pelatihan</w:t>
                      </w:r>
                    </w:p>
                    <w:p w14:paraId="5A1A0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 = time.time()</w:t>
                      </w:r>
                    </w:p>
                    <w:p w14:paraId="32C40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history = model.fit(</w:t>
                      </w:r>
                    </w:p>
                    <w:p w14:paraId="251EFA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ain_images,</w:t>
                      </w:r>
                    </w:p>
                    <w:p w14:paraId="308D99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_per_</w:t>
                      </w:r>
                      <w:r>
                        <w:rPr>
                          <w:rFonts w:ascii="Courier New" w:hAnsi="Courier New" w:cs="Courier New"/>
                          <w:sz w:val="20"/>
                          <w:szCs w:val="20"/>
                          <w:lang w:val="en-US"/>
                        </w:rPr>
                        <w:t>epoch=STEP_EPOCH,</w:t>
                      </w:r>
                    </w:p>
                    <w:p w14:paraId="43556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idation_data=valid_images,</w:t>
                      </w:r>
                    </w:p>
                    <w:p w14:paraId="3E1041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ochs=EPOCH,</w:t>
                      </w:r>
                    </w:p>
                    <w:p w14:paraId="10B5A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backs=[earlyStopping, modelCheckpoint, reducelr],</w:t>
                      </w:r>
                    </w:p>
                    <w:p w14:paraId="24479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erbose = 1)</w:t>
                      </w:r>
                    </w:p>
                    <w:p w14:paraId="693B23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time.time() - start</w:t>
                      </w:r>
                    </w:p>
                    <w:p w14:paraId="1CDD1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apsed = round(elapsed,2)/60</w:t>
                      </w:r>
                    </w:p>
                    <w:p w14:paraId="67E54D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nt('Computation time = ' + str(ela</w:t>
                      </w:r>
                      <w:r>
                        <w:rPr>
                          <w:rFonts w:ascii="Courier New" w:hAnsi="Courier New" w:cs="Courier New"/>
                          <w:sz w:val="20"/>
                          <w:szCs w:val="20"/>
                          <w:lang w:val="en-US"/>
                        </w:rPr>
                        <w:t xml:space="preserve">psed) + ' Minutes')  </w:t>
                      </w:r>
                    </w:p>
                    <w:p w14:paraId="62D5B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history, model, elapsed</w:t>
                      </w:r>
                    </w:p>
                  </w:txbxContent>
                </v:textbox>
                <w10:anchorlock/>
              </v:shape>
            </w:pict>
          </mc:Fallback>
        </mc:AlternateContent>
      </w:r>
    </w:p>
    <w:p w14:paraId="393F40BC" w14:textId="77777777" w:rsidR="00F93A76" w:rsidRDefault="00124769">
      <w:pPr>
        <w:pStyle w:val="Caption"/>
        <w:jc w:val="center"/>
        <w:rPr>
          <w:b w:val="0"/>
          <w:bCs/>
        </w:rPr>
      </w:pPr>
      <w:bookmarkStart w:id="203" w:name="_Toc136799553"/>
      <w:bookmarkStart w:id="204" w:name="_Toc123880868"/>
      <w:r>
        <w:t xml:space="preserve">Gambar 5. </w:t>
      </w:r>
      <w:r>
        <w:fldChar w:fldCharType="begin"/>
      </w:r>
      <w:r>
        <w:instrText xml:space="preserve"> SEQ Gambar \* ARABIC \r 10</w:instrText>
      </w:r>
      <w:r>
        <w:fldChar w:fldCharType="separate"/>
      </w:r>
      <w:r w:rsidR="00A8538E">
        <w:rPr>
          <w:noProof/>
        </w:rPr>
        <w:t>10</w:t>
      </w:r>
      <w:r>
        <w:fldChar w:fldCharType="end"/>
      </w:r>
      <w:r>
        <w:t xml:space="preserve"> </w:t>
      </w:r>
      <w:r>
        <w:rPr>
          <w:b w:val="0"/>
          <w:bCs/>
          <w:i/>
          <w:iCs w:val="0"/>
        </w:rPr>
        <w:t xml:space="preserve">Source Code Model </w:t>
      </w:r>
      <w:r>
        <w:rPr>
          <w:b w:val="0"/>
          <w:bCs/>
        </w:rPr>
        <w:t>yang diusulkan</w:t>
      </w:r>
      <w:bookmarkEnd w:id="203"/>
      <w:bookmarkEnd w:id="204"/>
    </w:p>
    <w:p w14:paraId="4AA331AE" w14:textId="77777777" w:rsidR="00F93A76" w:rsidRDefault="00124769">
      <w:pPr>
        <w:pStyle w:val="Heading3"/>
        <w:numPr>
          <w:ilvl w:val="0"/>
          <w:numId w:val="41"/>
        </w:numPr>
        <w:ind w:left="851" w:hanging="851"/>
        <w:rPr>
          <w:lang w:val="zh-CN"/>
        </w:rPr>
      </w:pPr>
      <w:bookmarkStart w:id="205" w:name="_Toc142643282"/>
      <w:r>
        <w:rPr>
          <w:lang w:val="zh-CN"/>
        </w:rPr>
        <w:lastRenderedPageBreak/>
        <w:t>Pembangunan Sistem Rekomendasi Resep Dengan Gambar</w:t>
      </w:r>
      <w:bookmarkEnd w:id="205"/>
    </w:p>
    <w:p w14:paraId="71B5C1B1" w14:textId="77777777" w:rsidR="00F93A76" w:rsidRDefault="00124769">
      <w:pPr>
        <w:pStyle w:val="Heading4"/>
        <w:numPr>
          <w:ilvl w:val="3"/>
          <w:numId w:val="44"/>
        </w:numPr>
        <w:ind w:left="851" w:hanging="851"/>
      </w:pPr>
      <w:r>
        <w:t>Admin</w:t>
      </w:r>
    </w:p>
    <w:p w14:paraId="64D48934" w14:textId="77777777" w:rsidR="00F93A76" w:rsidRDefault="00124769">
      <w:pPr>
        <w:ind w:firstLine="851"/>
        <w:jc w:val="both"/>
      </w:pPr>
      <w:r>
        <w:t xml:space="preserve">Alur dalam pembangunan sistem rekomendasi resep makanan menggunakan gambar bagian admin yaitu perancangan </w:t>
      </w:r>
      <w:r>
        <w:rPr>
          <w:i/>
        </w:rPr>
        <w:t>database</w:t>
      </w:r>
      <w:r>
        <w:t xml:space="preserve">, preprocessing dan menambahkan data resep ke </w:t>
      </w:r>
      <w:r>
        <w:rPr>
          <w:i/>
        </w:rPr>
        <w:t>database</w:t>
      </w:r>
      <w:r>
        <w:t xml:space="preserve">, membuat tampilan web preprocessing dan menambahkan data resep ke basis data, membuat tampilan untuk pelatihan model CNN, membuat tampilan untuk menampilkan data </w:t>
      </w:r>
      <w:r>
        <w:rPr>
          <w:i/>
          <w:iCs/>
        </w:rPr>
        <w:t>user</w:t>
      </w:r>
      <w:r>
        <w:t>, membuat tampilan untuk menampilkan data resep, ekstraksi fitur, klasifikasi serta mengukur kemiripan, membuat tampilan berbasis website untuk klasfikasi serta mengukur kemiripan.</w:t>
      </w:r>
    </w:p>
    <w:p w14:paraId="48A06AEE" w14:textId="77777777" w:rsidR="00F93A76" w:rsidRDefault="00124769">
      <w:pPr>
        <w:pStyle w:val="Heading5"/>
        <w:numPr>
          <w:ilvl w:val="0"/>
          <w:numId w:val="45"/>
        </w:numPr>
        <w:ind w:left="851" w:hanging="851"/>
      </w:pPr>
      <w:r>
        <w:t>Perancangan Database</w:t>
      </w:r>
    </w:p>
    <w:p w14:paraId="4D32FA89" w14:textId="77777777" w:rsidR="00F93A76" w:rsidRDefault="00124769">
      <w:pPr>
        <w:ind w:firstLine="851"/>
        <w:jc w:val="both"/>
      </w:pPr>
      <w:r>
        <w:t xml:space="preserve">Dalam perancangan database terdapat 5 tabel yaitu </w:t>
      </w:r>
      <w:r>
        <w:rPr>
          <w:i/>
        </w:rPr>
        <w:t>users</w:t>
      </w:r>
      <w:r>
        <w:t xml:space="preserve">, </w:t>
      </w:r>
      <w:r>
        <w:rPr>
          <w:i/>
        </w:rPr>
        <w:t>admin</w:t>
      </w:r>
      <w:r>
        <w:rPr>
          <w:b/>
          <w:bCs/>
          <w:i/>
        </w:rPr>
        <w:t>,</w:t>
      </w:r>
      <w:r>
        <w:rPr>
          <w:iCs/>
        </w:rPr>
        <w:t xml:space="preserve"> resep, rekomendasi, kategori_label</w:t>
      </w:r>
      <w:r>
        <w:rPr>
          <w:i/>
        </w:rPr>
        <w:t xml:space="preserve">, </w:t>
      </w:r>
      <w:r>
        <w:t xml:space="preserve">dalam tabel users terdapat 4 kolom yaitu berisi id users , username, password, last_activity. Untuk tabel admin terdapat 3 kolom yaitu id admin, username, password. Untuk tabel resep terdapat 5 kolom yaitu id resep, nama resep makanan, bahan, langkah, dan gambar. Untuk tabel rekomendasi terdapat rekomendasi terdapat 5 kolom yaitu id rekomendasi, id resep untuk menghubungkan tabel rekomendasi dengan tabel resep, id user untuk menghubungkan tabel rekomendasi dengan user yang mencari resep, nama resep, dan nilai_cosine untuk menampung nilai kemiripan antara bahan yang dipunyai user dengan rekomendasi dari sistem.  Dan terakhir tabel kategori label terdapat 2 kolom yaitu berisi id kategori dan nama label/kategori. Berikut adalah </w:t>
      </w:r>
      <w:r>
        <w:rPr>
          <w:i/>
        </w:rPr>
        <w:t xml:space="preserve">source code </w:t>
      </w:r>
      <w:r>
        <w:t>perancangan database pada Gambar 5.11</w:t>
      </w:r>
    </w:p>
    <w:p w14:paraId="37C23DF3"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69EF91B0" wp14:editId="26B50FB0">
                <wp:extent cx="5019675" cy="1404620"/>
                <wp:effectExtent l="0" t="0" r="28575" b="25400"/>
                <wp:docPr id="1420636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ln>
                      </wps:spPr>
                      <wps:txbx>
                        <w:txbxContent>
                          <w:p w14:paraId="572A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DATABASE ta_resep;</w:t>
                            </w:r>
                          </w:p>
                          <w:p w14:paraId="10233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users` (</w:t>
                            </w:r>
                          </w:p>
                          <w:p w14:paraId="321AFC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user` int(11) NOT NULL,</w:t>
                            </w:r>
                          </w:p>
                          <w:p w14:paraId="504363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varchar(100) NOT NULL,</w:t>
                            </w:r>
                          </w:p>
                          <w:p w14:paraId="445764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varchar(50) NOT NULL,</w:t>
                            </w:r>
                          </w:p>
                          <w:p w14:paraId="67B70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st_activity` timestamp NOT NULL DEFAULT current_timestamp() ON UPDATE current_timestamp()</w:t>
                            </w:r>
                          </w:p>
                          <w:p w14:paraId="747FE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B2611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admin` (</w:t>
                            </w:r>
                          </w:p>
                          <w:p w14:paraId="2E83D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admin` int(11) NOT NULL,</w:t>
                            </w:r>
                          </w:p>
                          <w:p w14:paraId="13747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varchar(255) NOT NULL,</w:t>
                            </w:r>
                          </w:p>
                          <w:p w14:paraId="75D6F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varchar(255) NOT NULL</w:t>
                            </w:r>
                          </w:p>
                          <w:p w14:paraId="528DC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238CEE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resep` (</w:t>
                            </w:r>
                          </w:p>
                          <w:p w14:paraId="709726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int(11) NOT NULL,</w:t>
                            </w:r>
                          </w:p>
                          <w:p w14:paraId="719C7D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varchar(255) NOT NULL,</w:t>
                            </w:r>
                          </w:p>
                          <w:p w14:paraId="1B855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varchar(5000) NOT NULL,</w:t>
                            </w:r>
                          </w:p>
                          <w:p w14:paraId="646C9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varchar(5000) NOT NULL,</w:t>
                            </w:r>
                          </w:p>
                          <w:p w14:paraId="3495B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varchar(500) NOT NULL</w:t>
                            </w:r>
                          </w:p>
                          <w:p w14:paraId="6D9391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51485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rekomendasi` (</w:t>
                            </w:r>
                          </w:p>
                          <w:p w14:paraId="5EE20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komendasi` int(11) NOT NULL,</w:t>
                            </w:r>
                          </w:p>
                          <w:p w14:paraId="214AA9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int(11) NOT NULL,</w:t>
                            </w:r>
                          </w:p>
                          <w:p w14:paraId="4852F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user` int(11) NOT NULL,</w:t>
                            </w:r>
                          </w:p>
                          <w:p w14:paraId="32496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varchar(255) NOT NULL,</w:t>
                            </w:r>
                          </w:p>
                          <w:p w14:paraId="463DD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ilai_cosine` double NOT NULL</w:t>
                            </w:r>
                          </w:p>
                          <w:p w14:paraId="4DB1D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3A2BA7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kategori_label` (</w:t>
                            </w:r>
                          </w:p>
                          <w:p w14:paraId="37CF80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cat` int(11) NOT NULL,</w:t>
                            </w:r>
                          </w:p>
                          <w:p w14:paraId="2E6ED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bel` varchar(255) NOT NULL</w:t>
                            </w:r>
                          </w:p>
                          <w:p w14:paraId="6D6D8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1D8009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LTER TABLE rekomendasi ADD FOREIGN KEY (`id_resep`) REFERENCES `resep`(`id_resep`);</w:t>
                            </w:r>
                          </w:p>
                          <w:p w14:paraId="53EAC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LTER TABLE rekomendasi ADD FOREIGN KEY (`id_user`) REFERENCES `user`(`id_user`);</w:t>
                            </w:r>
                          </w:p>
                        </w:txbxContent>
                      </wps:txbx>
                      <wps:bodyPr rot="0" vert="horz" wrap="square" lIns="91440" tIns="45720" rIns="91440" bIns="45720" anchor="t" anchorCtr="0">
                        <a:sp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EF91B0" id="_x0000_s1042"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">
                <v:textbox style="mso-fit-shape-to-text:t">
                  <w:txbxContent>
                    <w:p w14:paraId="572A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DATABASE ta_resep;</w:t>
                      </w:r>
                    </w:p>
                    <w:p w14:paraId="10233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users` (</w:t>
                      </w:r>
                    </w:p>
                    <w:p w14:paraId="321AFC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user` int(11) NOT NULL,</w:t>
                      </w:r>
                    </w:p>
                    <w:p w14:paraId="504363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varchar(100) NOT NULL,</w:t>
                      </w:r>
                    </w:p>
                    <w:p w14:paraId="445764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varchar(50) NOT NULL,</w:t>
                      </w:r>
                    </w:p>
                    <w:p w14:paraId="67B70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st_activity` timestamp NOT NULL DEFAULT current_timestamp() ON UPDATE current_timestamp()</w:t>
                      </w:r>
                    </w:p>
                    <w:p w14:paraId="747FE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B2611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admin` (</w:t>
                      </w:r>
                    </w:p>
                    <w:p w14:paraId="2E83D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admin` int(11) NOT NULL,</w:t>
                      </w:r>
                    </w:p>
                    <w:p w14:paraId="13747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varchar(255) NOT NUL</w:t>
                      </w:r>
                      <w:r>
                        <w:rPr>
                          <w:rFonts w:ascii="Courier New" w:hAnsi="Courier New" w:cs="Courier New"/>
                          <w:sz w:val="20"/>
                          <w:szCs w:val="20"/>
                          <w:lang w:val="en-US"/>
                        </w:rPr>
                        <w:t>L,</w:t>
                      </w:r>
                    </w:p>
                    <w:p w14:paraId="75D6F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varchar(255) NOT NULL</w:t>
                      </w:r>
                    </w:p>
                    <w:p w14:paraId="528DC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238CEE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resep` (</w:t>
                      </w:r>
                    </w:p>
                    <w:p w14:paraId="709726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int(11) NOT NULL,</w:t>
                      </w:r>
                    </w:p>
                    <w:p w14:paraId="719C7D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varchar(255) NOT NULL,</w:t>
                      </w:r>
                    </w:p>
                    <w:p w14:paraId="1B855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varchar(5000) NOT NULL,</w:t>
                      </w:r>
                    </w:p>
                    <w:p w14:paraId="646C9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varchar(5000) NOT NULL,</w:t>
                      </w:r>
                    </w:p>
                    <w:p w14:paraId="3495B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varchar(500) NOT NULL</w:t>
                      </w:r>
                    </w:p>
                    <w:p w14:paraId="6D9391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51485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rek</w:t>
                      </w:r>
                      <w:r>
                        <w:rPr>
                          <w:rFonts w:ascii="Courier New" w:hAnsi="Courier New" w:cs="Courier New"/>
                          <w:sz w:val="20"/>
                          <w:szCs w:val="20"/>
                          <w:lang w:val="en-US"/>
                        </w:rPr>
                        <w:t>omendasi` (</w:t>
                      </w:r>
                    </w:p>
                    <w:p w14:paraId="5EE20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komendasi` int(11) NOT NULL,</w:t>
                      </w:r>
                    </w:p>
                    <w:p w14:paraId="214AA9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int(11) NOT NULL,</w:t>
                      </w:r>
                    </w:p>
                    <w:p w14:paraId="4852F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user` int(11) NOT NULL,</w:t>
                      </w:r>
                    </w:p>
                    <w:p w14:paraId="32496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varchar(255) NOT NULL,</w:t>
                      </w:r>
                    </w:p>
                    <w:p w14:paraId="463DD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ilai_cosine` double NOT NULL</w:t>
                      </w:r>
                    </w:p>
                    <w:p w14:paraId="4DB1D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3A2BA7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REATE TABLE `kategori_label` (</w:t>
                      </w:r>
                    </w:p>
                    <w:p w14:paraId="37CF80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cat` int(11) NOT NULL,</w:t>
                      </w:r>
                    </w:p>
                    <w:p w14:paraId="2E6ED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bel` varchar(255) NOT NULL</w:t>
                      </w:r>
                    </w:p>
                    <w:p w14:paraId="6D6D8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1D8009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LTER TABLE rekomendasi ADD FOREIGN KEY (`id_resep`) REFERENCES `resep`(`id_resep`);</w:t>
                      </w:r>
                    </w:p>
                    <w:p w14:paraId="53EAC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LTER TABLE rekomendasi ADD FOREIGN KEY (`id_user`) REFERENCES `user`(`id_user`);</w:t>
                      </w:r>
                    </w:p>
                  </w:txbxContent>
                </v:textbox>
                <w10:anchorlock/>
              </v:shape>
            </w:pict>
          </mc:Fallback>
        </mc:AlternateContent>
      </w:r>
    </w:p>
    <w:p w14:paraId="31CF677F" w14:textId="77777777" w:rsidR="00F93A76" w:rsidRDefault="00124769">
      <w:pPr>
        <w:pStyle w:val="Caption"/>
        <w:jc w:val="center"/>
        <w:rPr>
          <w:b w:val="0"/>
          <w:bCs/>
        </w:rPr>
      </w:pPr>
      <w:bookmarkStart w:id="206" w:name="_Toc136799554"/>
      <w:bookmarkStart w:id="207" w:name="_Hlk135736353"/>
      <w:r>
        <w:t xml:space="preserve">Gambar 5. </w:t>
      </w:r>
      <w:r>
        <w:fldChar w:fldCharType="begin"/>
      </w:r>
      <w:r>
        <w:instrText xml:space="preserve"> SEQ Gambar \* ARABIC \r 11</w:instrText>
      </w:r>
      <w:r>
        <w:fldChar w:fldCharType="separate"/>
      </w:r>
      <w:r w:rsidR="00A8538E">
        <w:rPr>
          <w:noProof/>
        </w:rPr>
        <w:t>11</w:t>
      </w:r>
      <w:r>
        <w:fldChar w:fldCharType="end"/>
      </w:r>
      <w:r>
        <w:t xml:space="preserve"> </w:t>
      </w:r>
      <w:r>
        <w:rPr>
          <w:b w:val="0"/>
          <w:bCs/>
          <w:i/>
          <w:iCs w:val="0"/>
        </w:rPr>
        <w:t xml:space="preserve">Source Code </w:t>
      </w:r>
      <w:r>
        <w:rPr>
          <w:b w:val="0"/>
          <w:bCs/>
        </w:rPr>
        <w:t>Perancangan Model</w:t>
      </w:r>
      <w:bookmarkEnd w:id="206"/>
    </w:p>
    <w:bookmarkEnd w:id="207"/>
    <w:p w14:paraId="7CC25344" w14:textId="77777777" w:rsidR="00F93A76" w:rsidRDefault="00124769">
      <w:pPr>
        <w:pStyle w:val="Heading5"/>
        <w:numPr>
          <w:ilvl w:val="0"/>
          <w:numId w:val="45"/>
        </w:numPr>
        <w:ind w:left="851" w:hanging="851"/>
      </w:pPr>
      <w:r>
        <w:t xml:space="preserve">Preprocessing dan menambahkan data ke </w:t>
      </w:r>
      <w:r>
        <w:rPr>
          <w:i/>
        </w:rPr>
        <w:t>database</w:t>
      </w:r>
    </w:p>
    <w:p w14:paraId="460159A1" w14:textId="77777777" w:rsidR="00F93A76" w:rsidRDefault="00124769">
      <w:pPr>
        <w:spacing w:after="0"/>
        <w:ind w:firstLine="851"/>
        <w:jc w:val="both"/>
      </w:pPr>
      <w:r>
        <w:t xml:space="preserve">Preprocessing disini ialah proses mengolah/memperbaiki data resep makanan yang didapatkan oleh peneliti dari berbagai sumber menjadi bentuk yang bisa digunakan oleh sistem, pengolahan yang diterapkan pada data antara lain seperti menghapus karakter (---), menghapus karakter (…), menghapus emoji, mengubah kata kata menjadi kata baku. Hasil dari pengolahan ini kemudian akan diubah ke bentuk dataframe agar memudahkan proses penambahan data kedalam database. </w:t>
      </w:r>
      <w:r>
        <w:lastRenderedPageBreak/>
        <w:t xml:space="preserve">Selanjutnya melakukan pengecekan apakah data resep sudah ada di </w:t>
      </w:r>
      <w:r>
        <w:rPr>
          <w:i/>
          <w:iCs/>
        </w:rPr>
        <w:t>database</w:t>
      </w:r>
      <w:r>
        <w:t xml:space="preserve"> atau tidak. Jika ada maka hasil pengolahan tidak akan ditambahkan kedalam </w:t>
      </w:r>
      <w:r>
        <w:rPr>
          <w:i/>
          <w:iCs/>
        </w:rPr>
        <w:t>database</w:t>
      </w:r>
      <w:r>
        <w:t xml:space="preserve">, akan tetapi jika tidak ada data resep pada </w:t>
      </w:r>
      <w:r>
        <w:rPr>
          <w:i/>
          <w:iCs/>
        </w:rPr>
        <w:t>database</w:t>
      </w:r>
      <w:r>
        <w:t xml:space="preserve">, maka hasil pengolahan akan ditambahkan kedalam </w:t>
      </w:r>
      <w:r>
        <w:rPr>
          <w:i/>
          <w:iCs/>
        </w:rPr>
        <w:t>database</w:t>
      </w:r>
      <w:r>
        <w:t xml:space="preserve">. </w:t>
      </w:r>
      <w:bookmarkStart w:id="208" w:name="_Hlk136615730"/>
      <w:r>
        <w:t xml:space="preserve">Berikut </w:t>
      </w:r>
      <w:r>
        <w:rPr>
          <w:i/>
          <w:iCs/>
        </w:rPr>
        <w:t xml:space="preserve">source code preprocessing </w:t>
      </w:r>
      <w:r>
        <w:t xml:space="preserve">dan menambahkan data ke </w:t>
      </w:r>
      <w:r>
        <w:rPr>
          <w:i/>
          <w:iCs/>
        </w:rPr>
        <w:t>database</w:t>
      </w:r>
      <w:bookmarkEnd w:id="208"/>
      <w:r>
        <w:rPr>
          <w:i/>
          <w:iCs/>
        </w:rPr>
        <w:t>.</w:t>
      </w:r>
    </w:p>
    <w:p w14:paraId="3CD84E21" w14:textId="77777777" w:rsidR="00F93A76" w:rsidRDefault="00124769">
      <w:pPr>
        <w:jc w:val="both"/>
      </w:pPr>
      <w:r>
        <w:rPr>
          <w:rFonts w:ascii="Courier New" w:hAnsi="Courier New" w:cs="Courier New"/>
          <w:noProof/>
          <w:sz w:val="20"/>
          <w:szCs w:val="20"/>
          <w:lang w:eastAsia="en-US"/>
        </w:rPr>
        <mc:AlternateContent>
          <mc:Choice Requires="wps">
            <w:drawing>
              <wp:inline distT="0" distB="0" distL="0" distR="0" wp14:anchorId="0B27AB5B" wp14:editId="0BE5826D">
                <wp:extent cx="4937760" cy="5836920"/>
                <wp:effectExtent l="0" t="0" r="15240" b="11430"/>
                <wp:docPr id="3737288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836920"/>
                        </a:xfrm>
                        <a:prstGeom prst="rect">
                          <a:avLst/>
                        </a:prstGeom>
                        <a:solidFill>
                          <a:srgbClr val="FFFFFF"/>
                        </a:solidFill>
                        <a:ln w="9525">
                          <a:solidFill>
                            <a:srgbClr val="000000"/>
                          </a:solidFill>
                          <a:miter lim="800000"/>
                        </a:ln>
                      </wps:spPr>
                      <wps:txbx>
                        <w:txbxContent>
                          <w:p w14:paraId="5B3099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726AD3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list untuk menampung data hasil proses</w:t>
                            </w:r>
                          </w:p>
                          <w:p w14:paraId="0736D2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 = []</w:t>
                            </w:r>
                          </w:p>
                          <w:p w14:paraId="5D359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 = []</w:t>
                            </w:r>
                          </w:p>
                          <w:p w14:paraId="6B87ED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 = []</w:t>
                            </w:r>
                          </w:p>
                          <w:p w14:paraId="58A573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aca dataset</w:t>
                            </w:r>
                          </w:p>
                          <w:p w14:paraId="5E4B4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pd.read_csv(BASE_URL_DATA_RESEP)</w:t>
                            </w:r>
                          </w:p>
                          <w:p w14:paraId="09DBE8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regex untuk membersihkan karakter yang tidak penting di dataset</w:t>
                            </w:r>
                          </w:p>
                          <w:p w14:paraId="547FB2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1 = re.compile(r'--?|\\s')</w:t>
                            </w:r>
                          </w:p>
                          <w:p w14:paraId="41F78B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2 = re.compile(r'\.\.+')</w:t>
                            </w:r>
                          </w:p>
                          <w:p w14:paraId="50A59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ampung nama resep agar bisa dijadikan resep utuh</w:t>
                            </w:r>
                          </w:p>
                          <w:p w14:paraId="7C0EC8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nama in data['Title']:</w:t>
                            </w:r>
                          </w:p>
                          <w:p w14:paraId="5E385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nama, str):</w:t>
                            </w:r>
                          </w:p>
                          <w:p w14:paraId="33219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encode("ascii", "ignore")</w:t>
                            </w:r>
                          </w:p>
                          <w:p w14:paraId="2B41F8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decode()</w:t>
                            </w:r>
                          </w:p>
                          <w:p w14:paraId="1CD3F9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1, "\n", str(nama))</w:t>
                            </w:r>
                          </w:p>
                          <w:p w14:paraId="0B2249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2, " ", str(nama)) </w:t>
                            </w:r>
                          </w:p>
                          <w:p w14:paraId="3D5A02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410F22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7CA36D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24A671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append(nama)</w:t>
                            </w:r>
                          </w:p>
                          <w:p w14:paraId="204EE6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lakukan preprocessing pada dataset Bahan menggunakan looping  </w:t>
                            </w:r>
                          </w:p>
                          <w:p w14:paraId="0DF1F6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bahan in data['Ingredients']:</w:t>
                            </w:r>
                          </w:p>
                          <w:p w14:paraId="16996B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bahan, str):</w:t>
                            </w:r>
                          </w:p>
                          <w:p w14:paraId="16B2BD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encode("ascii", "ignore")</w:t>
                            </w:r>
                          </w:p>
                          <w:p w14:paraId="620B6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decode()</w:t>
                            </w:r>
                          </w:p>
                          <w:p w14:paraId="6B2E7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1, "\n", str(bahan))</w:t>
                            </w:r>
                          </w:p>
                          <w:p w14:paraId="70C09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2, " ", str(bahan))</w:t>
                            </w:r>
                          </w:p>
                          <w:p w14:paraId="2695AC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lower()</w:t>
                            </w:r>
                          </w:p>
                          <w:p w14:paraId="57100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bahan', '')</w:t>
                            </w:r>
                          </w:p>
                          <w:p w14:paraId="1DBC55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hanya', '')</w:t>
                            </w:r>
                          </w:p>
                          <w:p w14:paraId="5D2629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1C003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50A1D0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cabe', 'cabai')</w:t>
                            </w:r>
                          </w:p>
                          <w:p w14:paraId="6AD9D0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4118BB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6CD126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strip()</w:t>
                            </w:r>
                          </w:p>
                          <w:p w14:paraId="2EAEB5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append(bahan)</w:t>
                            </w:r>
                          </w:p>
                          <w:p w14:paraId="7F7E0F68"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27AB5B" id="_x0000_s1043" type="#_x0000_t202" style="width:388.8pt;height:45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">
                <v:textbox>
                  <w:txbxContent>
                    <w:p w14:paraId="5B3099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726AD3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list untuk menampung data hasil proses</w:t>
                      </w:r>
                    </w:p>
                    <w:p w14:paraId="0736D2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 = []</w:t>
                      </w:r>
                    </w:p>
                    <w:p w14:paraId="5D359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 = []</w:t>
                      </w:r>
                    </w:p>
                    <w:p w14:paraId="6B87ED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 = []</w:t>
                      </w:r>
                    </w:p>
                    <w:p w14:paraId="58A573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aca dataset</w:t>
                      </w:r>
                    </w:p>
                    <w:p w14:paraId="5E4B4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pd.read_csv(BASE_URL_DATA_RESEP)</w:t>
                      </w:r>
                    </w:p>
                    <w:p w14:paraId="09DBE8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regex untuk membersihkan karakter yang tidak penting di dataset</w:t>
                      </w:r>
                    </w:p>
                    <w:p w14:paraId="547FB2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1 = re.compile(r'--?|\\s')</w:t>
                      </w:r>
                    </w:p>
                    <w:p w14:paraId="41F78B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2 = re.compile(r'\.\.+')</w:t>
                      </w:r>
                    </w:p>
                    <w:p w14:paraId="50A59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ampung nama res</w:t>
                      </w:r>
                      <w:r>
                        <w:rPr>
                          <w:rFonts w:ascii="Courier New" w:hAnsi="Courier New" w:cs="Courier New"/>
                          <w:sz w:val="20"/>
                          <w:szCs w:val="20"/>
                          <w:lang w:val="en-US"/>
                        </w:rPr>
                        <w:t>ep agar bisa dijadikan resep utuh</w:t>
                      </w:r>
                    </w:p>
                    <w:p w14:paraId="7C0EC8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nama in data['Title']:</w:t>
                      </w:r>
                    </w:p>
                    <w:p w14:paraId="5E385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nama, str):</w:t>
                      </w:r>
                    </w:p>
                    <w:p w14:paraId="33219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encode("ascii", "ignore")</w:t>
                      </w:r>
                    </w:p>
                    <w:p w14:paraId="2B41F8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decode()</w:t>
                      </w:r>
                    </w:p>
                    <w:p w14:paraId="1CD3F9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1, "\n", str(nama))</w:t>
                      </w:r>
                    </w:p>
                    <w:p w14:paraId="0B2249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2, " ", str(nama)) </w:t>
                      </w:r>
                    </w:p>
                    <w:p w14:paraId="3D5A02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410F22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7CA36D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24A671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append(nam</w:t>
                      </w:r>
                      <w:r>
                        <w:rPr>
                          <w:rFonts w:ascii="Courier New" w:hAnsi="Courier New" w:cs="Courier New"/>
                          <w:sz w:val="20"/>
                          <w:szCs w:val="20"/>
                          <w:lang w:val="en-US"/>
                        </w:rPr>
                        <w:t>a)</w:t>
                      </w:r>
                    </w:p>
                    <w:p w14:paraId="204EE6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lakukan preprocessing pada dataset Bahan menggunakan looping  </w:t>
                      </w:r>
                    </w:p>
                    <w:p w14:paraId="0DF1F6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bahan in data['Ingredients']:</w:t>
                      </w:r>
                    </w:p>
                    <w:p w14:paraId="16996B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bahan, str):</w:t>
                      </w:r>
                    </w:p>
                    <w:p w14:paraId="16B2BD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encode("ascii", "ignore")</w:t>
                      </w:r>
                    </w:p>
                    <w:p w14:paraId="620B6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decode()</w:t>
                      </w:r>
                    </w:p>
                    <w:p w14:paraId="6B2E7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1, "\n", str(bahan))</w:t>
                      </w:r>
                    </w:p>
                    <w:p w14:paraId="70C09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2, " ", str(bahan))</w:t>
                      </w:r>
                    </w:p>
                    <w:p w14:paraId="2695AC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lower()</w:t>
                      </w:r>
                    </w:p>
                    <w:p w14:paraId="57100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bahan', '')</w:t>
                      </w:r>
                    </w:p>
                    <w:p w14:paraId="1DBC55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ha</w:t>
                      </w:r>
                      <w:r>
                        <w:rPr>
                          <w:rFonts w:ascii="Courier New" w:hAnsi="Courier New" w:cs="Courier New"/>
                          <w:sz w:val="20"/>
                          <w:szCs w:val="20"/>
                          <w:lang w:val="en-US"/>
                        </w:rPr>
                        <w:t>nya', '')</w:t>
                      </w:r>
                    </w:p>
                    <w:p w14:paraId="5D2629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1C003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50A1D0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cabe', 'cabai')</w:t>
                      </w:r>
                    </w:p>
                    <w:p w14:paraId="6AD9D0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4118BB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6CD126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w:t>
                      </w:r>
                      <w:r>
                        <w:rPr>
                          <w:rFonts w:ascii="Courier New" w:hAnsi="Courier New" w:cs="Courier New"/>
                          <w:sz w:val="20"/>
                          <w:szCs w:val="20"/>
                          <w:lang w:val="en-US"/>
                        </w:rPr>
                        <w:t>bahan.strip()</w:t>
                      </w:r>
                    </w:p>
                    <w:p w14:paraId="2EAEB5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append(bahan)</w:t>
                      </w:r>
                    </w:p>
                    <w:p w14:paraId="7F7E0F68"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513A1D42" w14:textId="77777777" w:rsidR="00F93A76" w:rsidRDefault="00124769">
      <w:pPr>
        <w:pStyle w:val="Caption"/>
        <w:jc w:val="center"/>
        <w:rPr>
          <w:b w:val="0"/>
          <w:bCs/>
          <w:i/>
          <w:iCs w:val="0"/>
        </w:rPr>
      </w:pPr>
      <w:bookmarkStart w:id="209" w:name="_Toc136799555"/>
      <w:r>
        <w:lastRenderedPageBreak/>
        <w:t xml:space="preserve">Gambar 5. </w:t>
      </w:r>
      <w:r>
        <w:fldChar w:fldCharType="begin"/>
      </w:r>
      <w:r>
        <w:instrText xml:space="preserve"> SEQ Gambar \* ARABIC \r 12</w:instrText>
      </w:r>
      <w:r>
        <w:fldChar w:fldCharType="separate"/>
      </w:r>
      <w:r w:rsidR="00A8538E">
        <w:rPr>
          <w:noProof/>
        </w:rPr>
        <w:t>12</w:t>
      </w:r>
      <w:r>
        <w:fldChar w:fldCharType="end"/>
      </w:r>
      <w:r>
        <w:t xml:space="preserve"> </w:t>
      </w:r>
      <w:r>
        <w:rPr>
          <w:b w:val="0"/>
          <w:bCs/>
          <w:i/>
          <w:iCs w:val="0"/>
        </w:rPr>
        <w:t>Source Code Preprocessing</w:t>
      </w:r>
      <w:r>
        <w:rPr>
          <w:b w:val="0"/>
          <w:bCs/>
        </w:rPr>
        <w:t xml:space="preserve"> dan menambahkan data ke </w:t>
      </w:r>
      <w:r>
        <w:rPr>
          <w:b w:val="0"/>
          <w:bCs/>
          <w:i/>
          <w:iCs w:val="0"/>
        </w:rPr>
        <w:t>database</w:t>
      </w:r>
      <w:bookmarkEnd w:id="209"/>
    </w:p>
    <w:p w14:paraId="3D813B94" w14:textId="77777777" w:rsidR="00F93A76" w:rsidRDefault="00124769">
      <w:pPr>
        <w:pStyle w:val="Heading5"/>
        <w:numPr>
          <w:ilvl w:val="0"/>
          <w:numId w:val="45"/>
        </w:numPr>
        <w:ind w:left="851" w:hanging="851"/>
      </w:pPr>
      <w:r>
        <w:t>Tampilan website untuk preprocessing data resep</w:t>
      </w:r>
    </w:p>
    <w:p w14:paraId="21D76500" w14:textId="77777777" w:rsidR="00F93A76" w:rsidRDefault="00124769">
      <w:pPr>
        <w:ind w:firstLine="851"/>
        <w:jc w:val="both"/>
      </w:pPr>
      <w:r>
        <w:t>Dalam pembuatan website untuk melakukan preprocessing data resep digunakan sebuah kerangka aplikasi dan tampilan menggunakan Flask. Digunakannya Flask dalam pembuatan sistem berbasis web karena mudah dalam penggunaanya dan mudah saat integrasi ke fungsi-fungsi lain.  Untuk pembuatan tampilan agar dapat melakukan fungsi sitem pencarian gambar dan menampilkan informasi yang didapatkan, Flask diintegrasikan dengan file html untuk mengatur tata letak dan isi tampilan web. Berikut adalah source code dari Flask dapat dilihat pada Gambar 5.13.</w:t>
      </w:r>
    </w:p>
    <w:p w14:paraId="5F4A685F" w14:textId="77777777" w:rsidR="00F93A76" w:rsidRDefault="00124769">
      <w:pPr>
        <w:jc w:val="both"/>
      </w:pPr>
      <w:r>
        <w:rPr>
          <w:rFonts w:ascii="Courier New" w:hAnsi="Courier New" w:cs="Courier New"/>
          <w:noProof/>
          <w:sz w:val="20"/>
          <w:szCs w:val="20"/>
          <w:lang w:eastAsia="en-US"/>
        </w:rPr>
        <mc:AlternateContent>
          <mc:Choice Requires="wps">
            <w:drawing>
              <wp:inline distT="0" distB="0" distL="0" distR="0" wp14:anchorId="7EC94432" wp14:editId="0A4A1FA3">
                <wp:extent cx="5232400" cy="973455"/>
                <wp:effectExtent l="0" t="0" r="25400" b="17145"/>
                <wp:docPr id="17931435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973666"/>
                        </a:xfrm>
                        <a:prstGeom prst="rect">
                          <a:avLst/>
                        </a:prstGeom>
                        <a:solidFill>
                          <a:srgbClr val="FFFFFF"/>
                        </a:solidFill>
                        <a:ln w="9525">
                          <a:solidFill>
                            <a:srgbClr val="000000"/>
                          </a:solidFill>
                          <a:miter lim="800000"/>
                        </a:ln>
                      </wps:spPr>
                      <wps:txbx>
                        <w:txbxContent>
                          <w:p w14:paraId="11128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dashboard/preprocessing_data_resep/prepro_data_resep')</w:t>
                            </w:r>
                          </w:p>
                          <w:p w14:paraId="0E290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56D1F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b/>
                              <w:t>return render_template ('preprocessing_data_resep/index.html')</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C94432" id="_x0000_s1044" type="#_x0000_t202" style="width:412pt;height:7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">
                <v:textbox>
                  <w:txbxContent>
                    <w:p w14:paraId="11128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w:t>
                      </w:r>
                      <w:r>
                        <w:rPr>
                          <w:rFonts w:ascii="Courier New" w:hAnsi="Courier New" w:cs="Courier New"/>
                          <w:sz w:val="20"/>
                          <w:szCs w:val="20"/>
                          <w:lang w:val="en-US"/>
                        </w:rPr>
                        <w:t>oute('/dashboard/preprocessing_data_resep/prepro_data_resep')</w:t>
                      </w:r>
                    </w:p>
                    <w:p w14:paraId="0E290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56D1F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b/>
                        <w:t>return render_template ('preprocessing_data_resep/index.html')</w:t>
                      </w:r>
                    </w:p>
                  </w:txbxContent>
                </v:textbox>
                <w10:anchorlock/>
              </v:shape>
            </w:pict>
          </mc:Fallback>
        </mc:AlternateContent>
      </w:r>
    </w:p>
    <w:p w14:paraId="4492E744" w14:textId="77777777" w:rsidR="00F93A76" w:rsidRDefault="00124769">
      <w:pPr>
        <w:pStyle w:val="Caption"/>
        <w:jc w:val="center"/>
        <w:rPr>
          <w:b w:val="0"/>
          <w:bCs/>
        </w:rPr>
      </w:pPr>
      <w:bookmarkStart w:id="210" w:name="_Toc136799556"/>
      <w:r>
        <w:t xml:space="preserve">Gambar 5. </w:t>
      </w:r>
      <w:r>
        <w:fldChar w:fldCharType="begin"/>
      </w:r>
      <w:r>
        <w:instrText xml:space="preserve"> SEQ Gambar \* ARABIC \r 13</w:instrText>
      </w:r>
      <w:r>
        <w:fldChar w:fldCharType="separate"/>
      </w:r>
      <w:r w:rsidR="00A8538E">
        <w:rPr>
          <w:noProof/>
        </w:rPr>
        <w:t>13</w:t>
      </w:r>
      <w:r>
        <w:fldChar w:fldCharType="end"/>
      </w:r>
      <w:r>
        <w:t xml:space="preserve"> </w:t>
      </w:r>
      <w:r>
        <w:rPr>
          <w:b w:val="0"/>
          <w:bCs/>
          <w:i/>
          <w:iCs w:val="0"/>
        </w:rPr>
        <w:t xml:space="preserve">Source Code </w:t>
      </w:r>
      <w:r>
        <w:rPr>
          <w:b w:val="0"/>
          <w:bCs/>
        </w:rPr>
        <w:t>Flask</w:t>
      </w:r>
      <w:bookmarkEnd w:id="210"/>
    </w:p>
    <w:p w14:paraId="52BF04FA" w14:textId="77777777" w:rsidR="00F93A76" w:rsidRDefault="00124769">
      <w:pPr>
        <w:jc w:val="both"/>
      </w:pPr>
      <w:r>
        <w:t xml:space="preserve">Berikut adalah </w:t>
      </w:r>
      <w:r>
        <w:rPr>
          <w:i/>
        </w:rPr>
        <w:t>source code</w:t>
      </w:r>
      <w:r>
        <w:t xml:space="preserve"> dari file html yang dihubungkan dengan flask pada Gambar 5.14.</w:t>
      </w:r>
    </w:p>
    <w:p w14:paraId="052ECC88"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58AC723A" wp14:editId="6AA6F5E2">
                <wp:extent cx="5232400" cy="7145655"/>
                <wp:effectExtent l="0" t="0" r="25400" b="17145"/>
                <wp:docPr id="16321738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145867"/>
                        </a:xfrm>
                        <a:prstGeom prst="rect">
                          <a:avLst/>
                        </a:prstGeom>
                        <a:solidFill>
                          <a:srgbClr val="FFFFFF"/>
                        </a:solidFill>
                        <a:ln w="9525">
                          <a:solidFill>
                            <a:srgbClr val="000000"/>
                          </a:solidFill>
                          <a:miter lim="800000"/>
                        </a:ln>
                      </wps:spPr>
                      <wps:txbx>
                        <w:txbxContent>
                          <w:p w14:paraId="24B11E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39F28EA4" w14:textId="77777777" w:rsidR="00F93A76" w:rsidRDefault="00F93A76">
                            <w:pPr>
                              <w:pStyle w:val="Default"/>
                              <w:rPr>
                                <w:rFonts w:ascii="Courier New" w:hAnsi="Courier New" w:cs="Courier New"/>
                                <w:sz w:val="20"/>
                                <w:szCs w:val="20"/>
                                <w:lang w:val="en-US"/>
                              </w:rPr>
                            </w:pPr>
                          </w:p>
                          <w:p w14:paraId="295701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09E0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95A7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eprocessing Data Resep&lt;/h1&gt;</w:t>
                            </w:r>
                          </w:p>
                          <w:p w14:paraId="1EFCB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r('prepro_data_resep')}} " class="btn btn-primary"&gt;Mulai Proses&lt;/a&gt;</w:t>
                            </w:r>
                          </w:p>
                          <w:p w14:paraId="614846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C9A7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4F219D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7A28A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1AB8A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CF549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690CB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281D2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F3D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B26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5382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lt;/h4&gt;</w:t>
                            </w:r>
                          </w:p>
                          <w:p w14:paraId="454DC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D19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BAAA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 %} {{total_data}}</w:t>
                            </w:r>
                          </w:p>
                          <w:p w14:paraId="4C01F6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26122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375E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864C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42774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A024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2B79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B90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0562F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05638B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E20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7C9BF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1C8AB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71A3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4A18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13C32D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1BC7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5B1A3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1 %} {{prepro1}}</w:t>
                            </w:r>
                          </w:p>
                          <w:p w14:paraId="3ADA7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A22DD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9CC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E23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9F9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57AD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3D49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EC53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F7C1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DE4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4D2B7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42D9F2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E3505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0EAC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FA4F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1BB7E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FBA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A59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CF1A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2CC972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3CD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3A1E8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56DB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D480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E6B0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0B6257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D31F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C6C1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59E7D2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D876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F449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495A2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8B67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E144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261C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3323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7862A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250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3D375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524382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2E822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E8BA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FA975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319C1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E1669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DCD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E944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Emoji&lt;/h1&gt;</w:t>
                            </w:r>
                          </w:p>
                          <w:p w14:paraId="38D2E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D462F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8A911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9133D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22AD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10D1E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F4B1D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C70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2A28B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10BD9D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56296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3D3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80D4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6359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36026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AAE1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323D7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11433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0C54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72382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18585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F1361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9B28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C62E2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889FA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5C2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9DDA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86ED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496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2258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589E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612E2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D8AEE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65FDE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99A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BA99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74E3B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ECA10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D91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BEBC4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ECFF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B2C09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387D0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2C476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96876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8E8E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2ECB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0D3B7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DB06E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17B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63A6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7E4C3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E1A4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6D33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53C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1B2EA3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AC723A" id="_x0000_s1045" type="#_x0000_t202" style="width:412pt;height:56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">
                <v:textbox>
                  <w:txbxContent>
                    <w:p w14:paraId="24B11E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39F28EA4" w14:textId="77777777" w:rsidR="00F93A76" w:rsidRDefault="00F93A76">
                      <w:pPr>
                        <w:pStyle w:val="Default"/>
                        <w:rPr>
                          <w:rFonts w:ascii="Courier New" w:hAnsi="Courier New" w:cs="Courier New"/>
                          <w:sz w:val="20"/>
                          <w:szCs w:val="20"/>
                          <w:lang w:val="en-US"/>
                        </w:rPr>
                      </w:pPr>
                    </w:p>
                    <w:p w14:paraId="295701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09E0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95A7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eprocessing Data Resep&lt;/h1&gt;</w:t>
                      </w:r>
                    </w:p>
                    <w:p w14:paraId="1EFCB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w:t>
                      </w:r>
                      <w:r>
                        <w:rPr>
                          <w:rFonts w:ascii="Courier New" w:hAnsi="Courier New" w:cs="Courier New"/>
                          <w:sz w:val="20"/>
                          <w:szCs w:val="20"/>
                          <w:lang w:val="en-US"/>
                        </w:rPr>
                        <w:t>r('prepro_data_resep')}} " class="btn btn-primary"&gt;Mulai Proses&lt;/a&gt;</w:t>
                      </w:r>
                    </w:p>
                    <w:p w14:paraId="614846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C9A7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4F219D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7A28A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1AB8A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CF549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w:t>
                      </w:r>
                      <w:r>
                        <w:rPr>
                          <w:rFonts w:ascii="Courier New" w:hAnsi="Courier New" w:cs="Courier New"/>
                          <w:sz w:val="20"/>
                          <w:szCs w:val="20"/>
                          <w:lang w:val="en-US"/>
                        </w:rPr>
                        <w:t>lass="card-icon bg-primary"&gt;</w:t>
                      </w:r>
                    </w:p>
                    <w:p w14:paraId="690CB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281D2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F3D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B26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5382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lt;/h4&gt;</w:t>
                      </w:r>
                    </w:p>
                    <w:p w14:paraId="454DC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D19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BAAA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 %} {{total_data}}</w:t>
                      </w:r>
                    </w:p>
                    <w:p w14:paraId="4C01F6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26122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375E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864C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42774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A024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2B79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B90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w:t>
                      </w:r>
                      <w:r>
                        <w:rPr>
                          <w:rFonts w:ascii="Courier New" w:hAnsi="Courier New" w:cs="Courier New"/>
                          <w:sz w:val="20"/>
                          <w:szCs w:val="20"/>
                          <w:lang w:val="en-US"/>
                        </w:rPr>
                        <w:t>section-header d-flex justify-content-between"&gt;</w:t>
                      </w:r>
                    </w:p>
                    <w:p w14:paraId="00562F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05638B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E20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7C9BF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1C8AB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71A3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4A18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4&gt;Sebelum&lt;/h4&gt;</w:t>
                      </w:r>
                    </w:p>
                    <w:p w14:paraId="13C32D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1BC7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5B1A3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1 %} {{prepro1}}</w:t>
                      </w:r>
                    </w:p>
                    <w:p w14:paraId="3ADA7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A22DD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9CC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E23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9F9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57AD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3D49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EC53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F7C1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DE4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4D2B7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42D9F2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E3505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0EAC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FA4F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1BB7E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FBA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A59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w:t>
                      </w:r>
                      <w:r>
                        <w:rPr>
                          <w:rFonts w:ascii="Courier New" w:hAnsi="Courier New" w:cs="Courier New"/>
                          <w:sz w:val="20"/>
                          <w:szCs w:val="20"/>
                          <w:lang w:val="en-US"/>
                        </w:rPr>
                        <w:t>header d-flex justify-content-between"&gt;</w:t>
                      </w:r>
                    </w:p>
                    <w:p w14:paraId="0CF1A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2CC972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3CD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3A1E8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56DB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D480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E6B0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4&gt;Sebelum&lt;/h4&gt;</w:t>
                      </w:r>
                    </w:p>
                    <w:p w14:paraId="0B6257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D31F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C6C1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59E7D2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D876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F449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495A2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8B67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E144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261C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3323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7862A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250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3D375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w:t>
                      </w:r>
                      <w:r>
                        <w:rPr>
                          <w:rFonts w:ascii="Courier New" w:hAnsi="Courier New" w:cs="Courier New"/>
                          <w:sz w:val="20"/>
                          <w:szCs w:val="20"/>
                          <w:lang w:val="en-US"/>
                        </w:rPr>
                        <w:t>repro3 %} {{prepro3}}</w:t>
                      </w:r>
                    </w:p>
                    <w:p w14:paraId="524382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2E822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E8BA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FA975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319C1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E1669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DCD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E944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Emoji&lt;/h1</w:t>
                      </w:r>
                      <w:r>
                        <w:rPr>
                          <w:rFonts w:ascii="Courier New" w:hAnsi="Courier New" w:cs="Courier New"/>
                          <w:sz w:val="20"/>
                          <w:szCs w:val="20"/>
                          <w:lang w:val="en-US"/>
                        </w:rPr>
                        <w:t>&gt;</w:t>
                      </w:r>
                    </w:p>
                    <w:p w14:paraId="38D2E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D462F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8A911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9133D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22AD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10D1E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F4B1D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C70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2A28B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10BD9D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56296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3D3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80D4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6359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36026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AAE1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323D7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11433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0C54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72382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18585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endif %}</w:t>
                      </w:r>
                    </w:p>
                    <w:p w14:paraId="0F1361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9B28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C62E2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889FA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5C2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9DDA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86ED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496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div class="row"&gt;</w:t>
                      </w:r>
                    </w:p>
                    <w:p w14:paraId="32258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589E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612E2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D8AEE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65FDE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99A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BA99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if prepro4 %} {{prepro4}}</w:t>
                      </w:r>
                    </w:p>
                    <w:p w14:paraId="74E3B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ECA10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D91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BEBC4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ECFF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B2C09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387D0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w:t>
                      </w:r>
                      <w:r>
                        <w:rPr>
                          <w:rFonts w:ascii="Courier New" w:hAnsi="Courier New" w:cs="Courier New"/>
                          <w:sz w:val="20"/>
                          <w:szCs w:val="20"/>
                          <w:lang w:val="en-US"/>
                        </w:rPr>
                        <w:t>&gt;</w:t>
                      </w:r>
                    </w:p>
                    <w:p w14:paraId="2C476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96876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8E8E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2ECB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0D3B7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DB06E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17B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63A6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7E4C3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E1A4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6D33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53C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1B2EA3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6F692B7C" w14:textId="77777777" w:rsidR="00F93A76" w:rsidRDefault="00124769">
      <w:pPr>
        <w:pStyle w:val="Caption"/>
        <w:jc w:val="center"/>
        <w:rPr>
          <w:b w:val="0"/>
          <w:bCs/>
          <w:i/>
          <w:iCs w:val="0"/>
        </w:rPr>
      </w:pPr>
      <w:bookmarkStart w:id="211" w:name="_Toc136799557"/>
      <w:r>
        <w:lastRenderedPageBreak/>
        <w:t xml:space="preserve">Gambar 5. </w:t>
      </w:r>
      <w:r>
        <w:fldChar w:fldCharType="begin"/>
      </w:r>
      <w:r>
        <w:instrText xml:space="preserve"> SEQ Gambar \* ARABIC \r 14</w:instrText>
      </w:r>
      <w:r>
        <w:fldChar w:fldCharType="separate"/>
      </w:r>
      <w:r w:rsidR="00A8538E">
        <w:rPr>
          <w:noProof/>
        </w:rPr>
        <w:t>14</w:t>
      </w:r>
      <w:r>
        <w:fldChar w:fldCharType="end"/>
      </w:r>
      <w:r>
        <w:t xml:space="preserve"> </w:t>
      </w:r>
      <w:r>
        <w:rPr>
          <w:b w:val="0"/>
          <w:bCs/>
          <w:i/>
          <w:iCs w:val="0"/>
        </w:rPr>
        <w:t xml:space="preserve">Source Code </w:t>
      </w:r>
      <w:r>
        <w:rPr>
          <w:b w:val="0"/>
          <w:bCs/>
        </w:rPr>
        <w:t xml:space="preserve">File HTML tampilan </w:t>
      </w:r>
      <w:r>
        <w:rPr>
          <w:b w:val="0"/>
          <w:bCs/>
          <w:i/>
          <w:iCs w:val="0"/>
        </w:rPr>
        <w:t>preprocessing</w:t>
      </w:r>
      <w:bookmarkEnd w:id="211"/>
    </w:p>
    <w:p w14:paraId="30B62916" w14:textId="77777777" w:rsidR="00F93A76" w:rsidRDefault="00124769">
      <w:pPr>
        <w:jc w:val="both"/>
      </w:pPr>
      <w:r>
        <w:t>Dari hasil source code Gambar 5.13 dan Gambar 5.14 menghasilkan sebuah tampilan user interface web yang terlihat pada Gambar 5.15.</w:t>
      </w:r>
    </w:p>
    <w:p w14:paraId="57530057" w14:textId="77777777" w:rsidR="00F93A76" w:rsidRDefault="00124769">
      <w:pPr>
        <w:jc w:val="both"/>
      </w:pPr>
      <w:r>
        <w:rPr>
          <w:noProof/>
          <w:lang w:eastAsia="en-US"/>
        </w:rPr>
        <w:drawing>
          <wp:inline distT="0" distB="0" distL="0" distR="0" wp14:anchorId="2233BEA3" wp14:editId="36253D65">
            <wp:extent cx="5329555" cy="3140710"/>
            <wp:effectExtent l="0" t="0" r="4445" b="2540"/>
            <wp:docPr id="176261561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615612" name="Picture 1" descr="A screenshot of a computer&#10;&#10;Description automatically generated with medium confidence"/>
                    <pic:cNvPicPr>
                      <a:picLocks noChangeAspect="1"/>
                    </pic:cNvPicPr>
                  </pic:nvPicPr>
                  <pic:blipFill>
                    <a:blip r:embed="rId73"/>
                    <a:srcRect l="14347"/>
                    <a:stretch>
                      <a:fillRect/>
                    </a:stretch>
                  </pic:blipFill>
                  <pic:spPr>
                    <a:xfrm>
                      <a:off x="0" y="0"/>
                      <a:ext cx="5339687" cy="3146831"/>
                    </a:xfrm>
                    <a:prstGeom prst="rect">
                      <a:avLst/>
                    </a:prstGeom>
                    <a:ln>
                      <a:noFill/>
                    </a:ln>
                  </pic:spPr>
                </pic:pic>
              </a:graphicData>
            </a:graphic>
          </wp:inline>
        </w:drawing>
      </w:r>
    </w:p>
    <w:p w14:paraId="2640F129" w14:textId="77777777" w:rsidR="00F93A76" w:rsidRDefault="00124769">
      <w:pPr>
        <w:pStyle w:val="Caption"/>
        <w:jc w:val="center"/>
        <w:rPr>
          <w:b w:val="0"/>
          <w:bCs/>
        </w:rPr>
      </w:pPr>
      <w:bookmarkStart w:id="212" w:name="_Toc136799558"/>
      <w:r>
        <w:t xml:space="preserve">Gambar 5. </w:t>
      </w:r>
      <w:r>
        <w:fldChar w:fldCharType="begin"/>
      </w:r>
      <w:r>
        <w:instrText xml:space="preserve"> SEQ Gambar \* ARABIC \r 15</w:instrText>
      </w:r>
      <w:r>
        <w:fldChar w:fldCharType="separate"/>
      </w:r>
      <w:r w:rsidR="00A8538E">
        <w:rPr>
          <w:noProof/>
        </w:rPr>
        <w:t>15</w:t>
      </w:r>
      <w:r>
        <w:fldChar w:fldCharType="end"/>
      </w:r>
      <w:r>
        <w:t xml:space="preserve">  </w:t>
      </w:r>
      <w:r>
        <w:rPr>
          <w:b w:val="0"/>
          <w:bCs/>
        </w:rPr>
        <w:t xml:space="preserve">Tampilan </w:t>
      </w:r>
      <w:r>
        <w:rPr>
          <w:b w:val="0"/>
          <w:bCs/>
          <w:i/>
          <w:iCs w:val="0"/>
        </w:rPr>
        <w:t xml:space="preserve">User Interface </w:t>
      </w:r>
      <w:r>
        <w:rPr>
          <w:b w:val="0"/>
          <w:bCs/>
        </w:rPr>
        <w:t>halaman preprocessing data resep</w:t>
      </w:r>
      <w:bookmarkEnd w:id="212"/>
    </w:p>
    <w:p w14:paraId="2470666C" w14:textId="77777777" w:rsidR="00F93A76" w:rsidRDefault="00124769">
      <w:pPr>
        <w:pStyle w:val="Heading5"/>
        <w:numPr>
          <w:ilvl w:val="0"/>
          <w:numId w:val="45"/>
        </w:numPr>
        <w:ind w:left="851" w:hanging="851"/>
      </w:pPr>
      <w:r>
        <w:t>Tampilan website untuk  Pelatihan Model</w:t>
      </w:r>
    </w:p>
    <w:p w14:paraId="0715FD60" w14:textId="77777777" w:rsidR="00F93A76" w:rsidRDefault="00124769">
      <w:pPr>
        <w:ind w:firstLine="851"/>
        <w:jc w:val="both"/>
      </w:pPr>
      <w:r>
        <w:t xml:space="preserve">Tahap selanjutanya membuat tampilan halaman website untuk pelatihan model, agar admin dapat proses melatih model CNN untuk ektraksi fitur dapat di tampilkan. Pada halaman ini admin dapat melakukan konfigurasi pada struktur model CNN yang akan dilatih agar mendapatkan hasil yang di inginkan. Hasil proses pelatihan model CNN ditampilkan pada </w:t>
      </w:r>
      <w:r>
        <w:rPr>
          <w:i/>
          <w:iCs/>
        </w:rPr>
        <w:t>user interface</w:t>
      </w:r>
      <w:r>
        <w:t xml:space="preserve">. </w:t>
      </w:r>
      <w:r>
        <w:rPr>
          <w:i/>
          <w:iCs/>
        </w:rPr>
        <w:t>Source code untuk</w:t>
      </w:r>
      <w:r>
        <w:t xml:space="preserve"> pembuatan tampilan website sebagai berikut:</w:t>
      </w:r>
    </w:p>
    <w:p w14:paraId="71A611EE"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4DB11EC9" wp14:editId="1EF6EFB8">
                <wp:extent cx="5232400" cy="7001510"/>
                <wp:effectExtent l="0" t="0" r="25400" b="27940"/>
                <wp:docPr id="3608748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1D0B1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4E42B6CA" w14:textId="77777777" w:rsidR="00F93A76" w:rsidRDefault="00F93A76">
                            <w:pPr>
                              <w:pStyle w:val="Default"/>
                              <w:rPr>
                                <w:rFonts w:ascii="Courier New" w:hAnsi="Courier New" w:cs="Courier New"/>
                                <w:sz w:val="20"/>
                                <w:szCs w:val="20"/>
                                <w:lang w:val="en-US"/>
                              </w:rPr>
                            </w:pPr>
                          </w:p>
                          <w:p w14:paraId="706B4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DCD9D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3415C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Training Model Image Classification&lt;/h1&gt;</w:t>
                            </w:r>
                          </w:p>
                          <w:p w14:paraId="41DF92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FEA35F" w14:textId="77777777" w:rsidR="00F93A76" w:rsidRDefault="00F93A76">
                            <w:pPr>
                              <w:pStyle w:val="Default"/>
                              <w:rPr>
                                <w:rFonts w:ascii="Courier New" w:hAnsi="Courier New" w:cs="Courier New"/>
                                <w:sz w:val="20"/>
                                <w:szCs w:val="20"/>
                                <w:lang w:val="en-US"/>
                              </w:rPr>
                            </w:pPr>
                          </w:p>
                          <w:p w14:paraId="1BCE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36373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9629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6E6AA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A2F1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load_train_model')}} " method="POST"&gt;</w:t>
                            </w:r>
                          </w:p>
                          <w:p w14:paraId="1A944F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46B6E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CAC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Latih (%)&lt;/td&gt;</w:t>
                            </w:r>
                          </w:p>
                          <w:p w14:paraId="0B244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rain"&gt;&lt;/td&gt;</w:t>
                            </w:r>
                          </w:p>
                          <w:p w14:paraId="09DD0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0AE7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060D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Testing (%)&lt;/td&gt;</w:t>
                            </w:r>
                          </w:p>
                          <w:p w14:paraId="5D997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esting"&gt;&lt;/td&gt;</w:t>
                            </w:r>
                          </w:p>
                          <w:p w14:paraId="64B8CD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0BB63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FD86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D4B4C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Load Dataset"&gt;</w:t>
                            </w:r>
                          </w:p>
                          <w:p w14:paraId="0CB0E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7A86E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23BEB4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60CC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378C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1AE7E3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03A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2A5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7091F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414E0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5FED96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8B88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9686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67BA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605E9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26C76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A538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F21C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0492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set&lt;/h4&gt;</w:t>
                            </w:r>
                          </w:p>
                          <w:p w14:paraId="50AFC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947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250BE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t}}</w:t>
                            </w:r>
                          </w:p>
                          <w:p w14:paraId="1EA51D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F753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DB6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E40F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E0EA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7326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68E4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0A9FF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36628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CECF3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56C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29C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9F6D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raining&lt;/h4&gt;</w:t>
                            </w:r>
                          </w:p>
                          <w:p w14:paraId="4DEA95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685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D265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33127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66D240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AF315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A9AC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E6BC7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D81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733F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60AC9D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592EE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7017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80AD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569AD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DB9F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32C2A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0EB2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8C53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118B78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E8B6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0A6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46E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D5953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E9D0A2" w14:textId="77777777" w:rsidR="00F93A76" w:rsidRDefault="00F93A76">
                            <w:pPr>
                              <w:pStyle w:val="Default"/>
                              <w:rPr>
                                <w:rFonts w:ascii="Courier New" w:hAnsi="Courier New" w:cs="Courier New"/>
                                <w:sz w:val="20"/>
                                <w:szCs w:val="20"/>
                                <w:lang w:val="en-US"/>
                              </w:rPr>
                            </w:pPr>
                          </w:p>
                          <w:p w14:paraId="72F590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51B43F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0AF81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6AB83F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397705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1C23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207B57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6C9D5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78233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B283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1F94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62F759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6348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DED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35A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F9F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DBB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B806313" w14:textId="77777777" w:rsidR="00F93A76" w:rsidRDefault="00F93A76">
                            <w:pPr>
                              <w:pStyle w:val="Default"/>
                              <w:rPr>
                                <w:rFonts w:ascii="Courier New" w:hAnsi="Courier New" w:cs="Courier New"/>
                                <w:sz w:val="20"/>
                                <w:szCs w:val="20"/>
                                <w:lang w:val="en-US"/>
                              </w:rPr>
                            </w:pPr>
                          </w:p>
                          <w:p w14:paraId="57659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6F50B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5969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E5C18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E2E8D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AF5D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5353F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D9F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1D1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AF88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B0B7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7521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29F04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98DB6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CA68B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C3066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7D950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06EBB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B9559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B948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1C8404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0FAEA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A8321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39D6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5998A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514802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2A4F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CB4C7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5E5633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2C0259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266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FCAE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1DB0CD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3"&gt;&lt;/td&gt;</w:t>
                            </w:r>
                          </w:p>
                          <w:p w14:paraId="22DACD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EFE43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8318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2F4CED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353D7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A50B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0A65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677E9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F9960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3A0CAE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1390C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33A98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08DC26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00B5A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0CD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BAC07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AC7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12F62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01DD0C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182EF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D2502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FEC4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6A66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484D3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9C5D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DAA7A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223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80BA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89D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8131E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109709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0D4F6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3AD1C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1C0A6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5678BF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B11EC9" id="_x0000_s1046"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">
                <v:textbox>
                  <w:txbxContent>
                    <w:p w14:paraId="1D0B1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4E42B6CA" w14:textId="77777777" w:rsidR="00F93A76" w:rsidRDefault="00F93A76">
                      <w:pPr>
                        <w:pStyle w:val="Default"/>
                        <w:rPr>
                          <w:rFonts w:ascii="Courier New" w:hAnsi="Courier New" w:cs="Courier New"/>
                          <w:sz w:val="20"/>
                          <w:szCs w:val="20"/>
                          <w:lang w:val="en-US"/>
                        </w:rPr>
                      </w:pPr>
                    </w:p>
                    <w:p w14:paraId="706B4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DCD9D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3415C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Training Model Image Classification&lt;/h1&gt;</w:t>
                      </w:r>
                    </w:p>
                    <w:p w14:paraId="41DF92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FEA35F" w14:textId="77777777" w:rsidR="00F93A76" w:rsidRDefault="00F93A76">
                      <w:pPr>
                        <w:pStyle w:val="Default"/>
                        <w:rPr>
                          <w:rFonts w:ascii="Courier New" w:hAnsi="Courier New" w:cs="Courier New"/>
                          <w:sz w:val="20"/>
                          <w:szCs w:val="20"/>
                          <w:lang w:val="en-US"/>
                        </w:rPr>
                      </w:pPr>
                    </w:p>
                    <w:p w14:paraId="1BCE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36373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9629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6E6AA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A2F1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load_train_model')}} " method="POST"&gt;</w:t>
                      </w:r>
                    </w:p>
                    <w:p w14:paraId="1A944F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46B6E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CAC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Latih (%)&lt;/td&gt;</w:t>
                      </w:r>
                    </w:p>
                    <w:p w14:paraId="0B244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rain"&gt;&lt;/td&gt;</w:t>
                      </w:r>
                    </w:p>
                    <w:p w14:paraId="09DD0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0AE7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060D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Testing (%)&lt;/td&gt;</w:t>
                      </w:r>
                    </w:p>
                    <w:p w14:paraId="5D997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w:t>
                      </w:r>
                      <w:r>
                        <w:rPr>
                          <w:rFonts w:ascii="Courier New" w:hAnsi="Courier New" w:cs="Courier New"/>
                          <w:sz w:val="20"/>
                          <w:szCs w:val="20"/>
                          <w:lang w:val="en-US"/>
                        </w:rPr>
                        <w:t>ontrol" type="number" name="rasio_data_testing"&gt;&lt;/td&gt;</w:t>
                      </w:r>
                    </w:p>
                    <w:p w14:paraId="64B8CD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0BB63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FD86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D4B4C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Load Dataset"&gt;</w:t>
                      </w:r>
                    </w:p>
                    <w:p w14:paraId="0CB0E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nput class="btn btn-danger" type="reset" name="batal" value="Bersihkan"&gt;</w:t>
                      </w:r>
                    </w:p>
                    <w:p w14:paraId="7A86E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23BEB4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60CC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378C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1AE7E3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03A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2A5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7091F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414E0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5FED96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8B88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9686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67BA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605E9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26C76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4A538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F21C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0492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set&lt;/h4&gt;</w:t>
                      </w:r>
                    </w:p>
                    <w:p w14:paraId="50AFC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947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250BE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w:t>
                      </w:r>
                      <w:r>
                        <w:rPr>
                          <w:rFonts w:ascii="Courier New" w:hAnsi="Courier New" w:cs="Courier New"/>
                          <w:sz w:val="20"/>
                          <w:szCs w:val="20"/>
                          <w:lang w:val="en-US"/>
                        </w:rPr>
                        <w:t>t}}</w:t>
                      </w:r>
                    </w:p>
                    <w:p w14:paraId="1EA51D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F753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DB6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E40F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E0EA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7326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68E4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0A9FF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36628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CECF3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56C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29C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9F6D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4&gt;Total Data Training&lt;/h4&gt;</w:t>
                      </w:r>
                    </w:p>
                    <w:p w14:paraId="4DEA95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685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D265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33127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66D240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AF315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A9AC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E6BC7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D81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733F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60AC9D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592EE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7017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80AD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wrap"&gt;</w:t>
                      </w:r>
                    </w:p>
                    <w:p w14:paraId="569AD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DB9F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32C2A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0EB2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8C53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118B78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endif %} </w:t>
                      </w:r>
                    </w:p>
                    <w:p w14:paraId="2E8B6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0A6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46E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D5953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E9D0A2" w14:textId="77777777" w:rsidR="00F93A76" w:rsidRDefault="00F93A76">
                      <w:pPr>
                        <w:pStyle w:val="Default"/>
                        <w:rPr>
                          <w:rFonts w:ascii="Courier New" w:hAnsi="Courier New" w:cs="Courier New"/>
                          <w:sz w:val="20"/>
                          <w:szCs w:val="20"/>
                          <w:lang w:val="en-US"/>
                        </w:rPr>
                      </w:pPr>
                    </w:p>
                    <w:p w14:paraId="72F590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51B43F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0AF81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6AB83F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 class="far fa-user"&gt;&lt;/i&gt;</w:t>
                      </w:r>
                    </w:p>
                    <w:p w14:paraId="397705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1C23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207B57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6C9D5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78233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B283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1F94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62F759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6348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DED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35A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F9F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DBB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B806313" w14:textId="77777777" w:rsidR="00F93A76" w:rsidRDefault="00F93A76">
                      <w:pPr>
                        <w:pStyle w:val="Default"/>
                        <w:rPr>
                          <w:rFonts w:ascii="Courier New" w:hAnsi="Courier New" w:cs="Courier New"/>
                          <w:sz w:val="20"/>
                          <w:szCs w:val="20"/>
                          <w:lang w:val="en-US"/>
                        </w:rPr>
                      </w:pPr>
                    </w:p>
                    <w:p w14:paraId="57659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6F50B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5969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E5C18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E2E8D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AF5D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5353F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D9F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1D1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6AAF88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B0B7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7521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29F04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98DB6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CA68B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C3066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7D950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w:t>
                      </w:r>
                      <w:r>
                        <w:rPr>
                          <w:rFonts w:ascii="Courier New" w:hAnsi="Courier New" w:cs="Courier New"/>
                          <w:sz w:val="20"/>
                          <w:szCs w:val="20"/>
                          <w:lang w:val="en-US"/>
                        </w:rPr>
                        <w:t>ethod="POST"&gt;</w:t>
                      </w:r>
                    </w:p>
                    <w:p w14:paraId="06EBB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B9559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B948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1C8404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0FAEA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A8321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39D6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5998A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w:t>
                      </w:r>
                      <w:r>
                        <w:rPr>
                          <w:rFonts w:ascii="Courier New" w:hAnsi="Courier New" w:cs="Courier New"/>
                          <w:sz w:val="20"/>
                          <w:szCs w:val="20"/>
                          <w:lang w:val="en-US"/>
                        </w:rPr>
                        <w:t xml:space="preserve"> class="form-control" type="number" name="conv1"&gt;&lt;/td&gt;</w:t>
                      </w:r>
                    </w:p>
                    <w:p w14:paraId="514802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2A4F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CB4C7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5E5633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w:t>
                      </w:r>
                      <w:r>
                        <w:rPr>
                          <w:rFonts w:ascii="Courier New" w:hAnsi="Courier New" w:cs="Courier New"/>
                          <w:sz w:val="20"/>
                          <w:szCs w:val="20"/>
                          <w:lang w:val="en-US"/>
                        </w:rPr>
                        <w:t>me="conv2"&gt;&lt;/td&gt;</w:t>
                      </w:r>
                    </w:p>
                    <w:p w14:paraId="2C0259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266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FCAE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1DB0CD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3"&gt;&lt;/td&gt;</w:t>
                      </w:r>
                    </w:p>
                    <w:p w14:paraId="22DACD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3EFE43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8318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2F4CED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353D7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A50B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w:t>
                      </w:r>
                      <w:r>
                        <w:rPr>
                          <w:rFonts w:ascii="Courier New" w:hAnsi="Courier New" w:cs="Courier New"/>
                          <w:sz w:val="20"/>
                          <w:szCs w:val="20"/>
                          <w:lang w:val="en-US"/>
                        </w:rPr>
                        <w:t>tr&gt;</w:t>
                      </w:r>
                    </w:p>
                    <w:p w14:paraId="60A65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677E9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F9960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3A0CAE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1390C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33A98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option value="RMSprop"&gt;RMSprop&lt;/option&gt;</w:t>
                      </w:r>
                    </w:p>
                    <w:p w14:paraId="08DC26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00B5A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0CD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BAC07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AC7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12F62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01DD0C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182EF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w:t>
                      </w:r>
                    </w:p>
                    <w:p w14:paraId="5D2502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FEC4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6A66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484D3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9C5D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DAA7A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223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80BA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89D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8131E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w:t>
                      </w:r>
                      <w:r>
                        <w:rPr>
                          <w:rFonts w:ascii="Courier New" w:hAnsi="Courier New" w:cs="Courier New"/>
                          <w:sz w:val="20"/>
                          <w:szCs w:val="20"/>
                          <w:lang w:val="en-US"/>
                        </w:rPr>
                        <w:t>otly-latest.min.js"&gt;&lt;/script&gt;</w:t>
                      </w:r>
                    </w:p>
                    <w:p w14:paraId="109709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0D4F6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3AD1C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1C0A6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5678BF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v:textbox>
                <w10:anchorlock/>
              </v:shape>
            </w:pict>
          </mc:Fallback>
        </mc:AlternateContent>
      </w:r>
    </w:p>
    <w:p w14:paraId="0B0AD14C" w14:textId="77777777" w:rsidR="00F93A76" w:rsidRDefault="00124769">
      <w:pPr>
        <w:pStyle w:val="Caption"/>
        <w:jc w:val="center"/>
        <w:rPr>
          <w:b w:val="0"/>
          <w:bCs/>
          <w:i/>
          <w:iCs w:val="0"/>
        </w:rPr>
      </w:pPr>
      <w:bookmarkStart w:id="213" w:name="_Toc136799559"/>
      <w:r>
        <w:t xml:space="preserve">Gambar 5. </w:t>
      </w:r>
      <w:r>
        <w:fldChar w:fldCharType="begin"/>
      </w:r>
      <w:r>
        <w:instrText xml:space="preserve"> SEQ Gambar \* ARABIC \r 16</w:instrText>
      </w:r>
      <w:r>
        <w:fldChar w:fldCharType="separate"/>
      </w:r>
      <w:r w:rsidR="00A8538E">
        <w:rPr>
          <w:noProof/>
        </w:rPr>
        <w:t>16</w:t>
      </w:r>
      <w:r>
        <w:fldChar w:fldCharType="end"/>
      </w:r>
      <w:r>
        <w:t xml:space="preserve"> </w:t>
      </w:r>
      <w:r>
        <w:rPr>
          <w:b w:val="0"/>
          <w:bCs/>
          <w:i/>
          <w:iCs w:val="0"/>
        </w:rPr>
        <w:t xml:space="preserve">Source Code </w:t>
      </w:r>
      <w:r>
        <w:rPr>
          <w:b w:val="0"/>
          <w:bCs/>
        </w:rPr>
        <w:t>File HTML Pelatihan Model</w:t>
      </w:r>
      <w:bookmarkEnd w:id="213"/>
    </w:p>
    <w:p w14:paraId="390C1193" w14:textId="77777777" w:rsidR="00F93A76" w:rsidRDefault="00124769">
      <w:pPr>
        <w:jc w:val="both"/>
      </w:pPr>
      <w:r>
        <w:lastRenderedPageBreak/>
        <w:t>Dari hasil source code Gambar 5.16 menghasilkan sebuah tampilan user interface web yang terlihat pada Gambar 5.17.</w:t>
      </w:r>
    </w:p>
    <w:p w14:paraId="1F0AFA63" w14:textId="77777777" w:rsidR="00F93A76" w:rsidRDefault="00124769">
      <w:pPr>
        <w:jc w:val="both"/>
      </w:pPr>
      <w:r>
        <w:rPr>
          <w:noProof/>
          <w:lang w:eastAsia="en-US"/>
        </w:rPr>
        <w:drawing>
          <wp:inline distT="0" distB="0" distL="0" distR="0" wp14:anchorId="02573280" wp14:editId="66390501">
            <wp:extent cx="5252085" cy="4056380"/>
            <wp:effectExtent l="0" t="0" r="5715" b="1270"/>
            <wp:docPr id="1035699126"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99126" name="Picture 17" descr="A screenshot of a computer&#10;&#10;Description automatically generated"/>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52085" cy="4056380"/>
                    </a:xfrm>
                    <a:prstGeom prst="rect">
                      <a:avLst/>
                    </a:prstGeom>
                  </pic:spPr>
                </pic:pic>
              </a:graphicData>
            </a:graphic>
          </wp:inline>
        </w:drawing>
      </w:r>
    </w:p>
    <w:p w14:paraId="03347478" w14:textId="77777777" w:rsidR="00F93A76" w:rsidRDefault="00124769">
      <w:pPr>
        <w:pStyle w:val="Caption"/>
        <w:jc w:val="center"/>
        <w:rPr>
          <w:b w:val="0"/>
          <w:bCs/>
        </w:rPr>
      </w:pPr>
      <w:bookmarkStart w:id="214" w:name="_Toc136799560"/>
      <w:r>
        <w:t xml:space="preserve">Gambar 5. </w:t>
      </w:r>
      <w:r>
        <w:fldChar w:fldCharType="begin"/>
      </w:r>
      <w:r>
        <w:instrText xml:space="preserve"> SEQ Gambar \* ARABIC \r 17</w:instrText>
      </w:r>
      <w:r>
        <w:fldChar w:fldCharType="separate"/>
      </w:r>
      <w:r w:rsidR="00A8538E">
        <w:rPr>
          <w:noProof/>
        </w:rPr>
        <w:t>17</w:t>
      </w:r>
      <w:r>
        <w:fldChar w:fldCharType="end"/>
      </w:r>
      <w:r>
        <w:t xml:space="preserve">  </w:t>
      </w:r>
      <w:r>
        <w:rPr>
          <w:b w:val="0"/>
          <w:bCs/>
        </w:rPr>
        <w:t xml:space="preserve">Tampilan </w:t>
      </w:r>
      <w:r>
        <w:rPr>
          <w:b w:val="0"/>
          <w:bCs/>
          <w:i/>
          <w:iCs w:val="0"/>
        </w:rPr>
        <w:t xml:space="preserve">User Interface </w:t>
      </w:r>
      <w:r>
        <w:rPr>
          <w:b w:val="0"/>
          <w:bCs/>
        </w:rPr>
        <w:t>halaman pelatihan model</w:t>
      </w:r>
      <w:bookmarkEnd w:id="214"/>
      <w:r>
        <w:rPr>
          <w:b w:val="0"/>
          <w:bCs/>
        </w:rPr>
        <w:t xml:space="preserve"> </w:t>
      </w:r>
    </w:p>
    <w:p w14:paraId="0E64E488" w14:textId="77777777" w:rsidR="00F93A76" w:rsidRDefault="00124769">
      <w:pPr>
        <w:pStyle w:val="Heading5"/>
        <w:numPr>
          <w:ilvl w:val="0"/>
          <w:numId w:val="45"/>
        </w:numPr>
        <w:ind w:left="851" w:hanging="851"/>
      </w:pPr>
      <w:r>
        <w:t>Tampilan website untuk Data User</w:t>
      </w:r>
    </w:p>
    <w:p w14:paraId="4F9FED14" w14:textId="77777777" w:rsidR="00F93A76" w:rsidRDefault="00124769">
      <w:pPr>
        <w:ind w:firstLine="851"/>
        <w:jc w:val="both"/>
      </w:pPr>
      <w:r>
        <w:t xml:space="preserve">Tahap selanjutanya membuat tampilan halaman website untuk mengelola data user yang menggunakan aplikasi. Pada halaman ini admin dapat melakukan pengecekan data dari user. </w:t>
      </w:r>
      <w:r>
        <w:rPr>
          <w:i/>
          <w:iCs/>
        </w:rPr>
        <w:t>Source code untuk</w:t>
      </w:r>
      <w:r>
        <w:t xml:space="preserve"> pembuatan tampilan website sebagai berikut:</w:t>
      </w:r>
    </w:p>
    <w:p w14:paraId="45570789"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3481F386" wp14:editId="78682555">
                <wp:extent cx="5232400" cy="5791200"/>
                <wp:effectExtent l="0" t="0" r="25400" b="19050"/>
                <wp:docPr id="5341557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5791200"/>
                        </a:xfrm>
                        <a:prstGeom prst="rect">
                          <a:avLst/>
                        </a:prstGeom>
                        <a:solidFill>
                          <a:srgbClr val="FFFFFF"/>
                        </a:solidFill>
                        <a:ln w="9525">
                          <a:solidFill>
                            <a:srgbClr val="000000"/>
                          </a:solidFill>
                          <a:miter lim="800000"/>
                        </a:ln>
                      </wps:spPr>
                      <wps:txbx>
                        <w:txbxContent>
                          <w:p w14:paraId="5CC50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0DBD34EF" w14:textId="77777777" w:rsidR="00F93A76" w:rsidRDefault="00F93A76">
                            <w:pPr>
                              <w:pStyle w:val="Default"/>
                              <w:rPr>
                                <w:rFonts w:ascii="Courier New" w:hAnsi="Courier New" w:cs="Courier New"/>
                                <w:sz w:val="20"/>
                                <w:szCs w:val="20"/>
                                <w:lang w:val="en-US"/>
                              </w:rPr>
                            </w:pPr>
                          </w:p>
                          <w:p w14:paraId="2EA46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73CC4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F175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Data User&lt;/h1&gt;</w:t>
                            </w:r>
                          </w:p>
                          <w:p w14:paraId="3D1D9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E1F2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212139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2946B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2E61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0F65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6947D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39A6A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9943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55ADC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05F47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0F07D5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Username&lt;/th&gt;</w:t>
                            </w:r>
                          </w:p>
                          <w:p w14:paraId="3A9CF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Password&lt;/th&gt;</w:t>
                            </w:r>
                          </w:p>
                          <w:p w14:paraId="33236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0F3AD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4F4825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DD4F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0E603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CA2D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2F13A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1EFFC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2]}} &lt;/td&gt;</w:t>
                            </w:r>
                          </w:p>
                          <w:p w14:paraId="549B4F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546A8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2BD70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89E7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162BE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429C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14FB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AAC6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D4F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C17F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AE3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50BF77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1F386" id="_x0000_s1047" type="#_x0000_t202" style="width:412pt;height:4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">
                <v:textbox>
                  <w:txbxContent>
                    <w:p w14:paraId="5CC50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0DBD34EF" w14:textId="77777777" w:rsidR="00F93A76" w:rsidRDefault="00F93A76">
                      <w:pPr>
                        <w:pStyle w:val="Default"/>
                        <w:rPr>
                          <w:rFonts w:ascii="Courier New" w:hAnsi="Courier New" w:cs="Courier New"/>
                          <w:sz w:val="20"/>
                          <w:szCs w:val="20"/>
                          <w:lang w:val="en-US"/>
                        </w:rPr>
                      </w:pPr>
                    </w:p>
                    <w:p w14:paraId="2EA46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73CC4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F175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Data User&lt;/h1&gt;</w:t>
                      </w:r>
                    </w:p>
                    <w:p w14:paraId="3D1D9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E1F2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212139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2946B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2E61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gt;</w:t>
                      </w:r>
                    </w:p>
                    <w:p w14:paraId="30F65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6947D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39A6A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9943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thead&gt;</w:t>
                      </w:r>
                    </w:p>
                    <w:p w14:paraId="55ADC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05F47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0F07D5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Username&lt;/th&gt;</w:t>
                      </w:r>
                    </w:p>
                    <w:p w14:paraId="3A9CF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Password&lt;/th&gt;</w:t>
                      </w:r>
                    </w:p>
                    <w:p w14:paraId="33236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70F3AD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4F4825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DD4F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0E603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CA2D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2F13A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1EFFC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2]}} &lt;/td&gt;</w:t>
                      </w:r>
                    </w:p>
                    <w:p w14:paraId="549B4F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546A8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endfor %}</w:t>
                      </w:r>
                    </w:p>
                    <w:p w14:paraId="62BD70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89E7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162BE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429C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14FB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AAC6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D4F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C17F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AE3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50BF77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36C8E27E" w14:textId="77777777" w:rsidR="00F93A76" w:rsidRDefault="00124769">
      <w:pPr>
        <w:pStyle w:val="Caption"/>
        <w:jc w:val="center"/>
        <w:rPr>
          <w:b w:val="0"/>
          <w:bCs/>
          <w:i/>
          <w:iCs w:val="0"/>
        </w:rPr>
      </w:pPr>
      <w:bookmarkStart w:id="215" w:name="_Toc136799561"/>
      <w:r>
        <w:t xml:space="preserve">Gambar 5. </w:t>
      </w:r>
      <w:r>
        <w:fldChar w:fldCharType="begin"/>
      </w:r>
      <w:r>
        <w:instrText xml:space="preserve"> SEQ Gambar \* ARABIC \r 18</w:instrText>
      </w:r>
      <w:r>
        <w:fldChar w:fldCharType="separate"/>
      </w:r>
      <w:r w:rsidR="00A8538E">
        <w:rPr>
          <w:noProof/>
        </w:rPr>
        <w:t>18</w:t>
      </w:r>
      <w:r>
        <w:fldChar w:fldCharType="end"/>
      </w:r>
      <w:r>
        <w:t xml:space="preserve"> </w:t>
      </w:r>
      <w:r>
        <w:rPr>
          <w:b w:val="0"/>
          <w:bCs/>
          <w:i/>
          <w:iCs w:val="0"/>
        </w:rPr>
        <w:t xml:space="preserve">Source Code </w:t>
      </w:r>
      <w:r>
        <w:rPr>
          <w:b w:val="0"/>
          <w:bCs/>
        </w:rPr>
        <w:t>File HTML Data User</w:t>
      </w:r>
      <w:bookmarkEnd w:id="215"/>
    </w:p>
    <w:p w14:paraId="53A5DFCD" w14:textId="77777777" w:rsidR="00F93A76" w:rsidRDefault="00124769">
      <w:pPr>
        <w:jc w:val="both"/>
      </w:pPr>
      <w:r>
        <w:t>Dari hasil source code Gambar 5.18 menghasilkan sebuah tampilan user interface web yang terlihat pada Gambar 5.19.</w:t>
      </w:r>
    </w:p>
    <w:p w14:paraId="1D87A81F" w14:textId="77777777" w:rsidR="00F93A76" w:rsidRDefault="00124769">
      <w:r>
        <w:rPr>
          <w:noProof/>
          <w:lang w:eastAsia="en-US"/>
        </w:rPr>
        <w:lastRenderedPageBreak/>
        <w:drawing>
          <wp:inline distT="0" distB="0" distL="0" distR="0" wp14:anchorId="4E6D1CEC" wp14:editId="4AFB6B11">
            <wp:extent cx="5252085" cy="2499995"/>
            <wp:effectExtent l="0" t="0" r="5715" b="0"/>
            <wp:docPr id="1450685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685146" name="Picture 2"/>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52085" cy="2499995"/>
                    </a:xfrm>
                    <a:prstGeom prst="rect">
                      <a:avLst/>
                    </a:prstGeom>
                  </pic:spPr>
                </pic:pic>
              </a:graphicData>
            </a:graphic>
          </wp:inline>
        </w:drawing>
      </w:r>
    </w:p>
    <w:p w14:paraId="78496F45" w14:textId="77777777" w:rsidR="00F93A76" w:rsidRDefault="00124769">
      <w:pPr>
        <w:pStyle w:val="Caption"/>
        <w:jc w:val="center"/>
        <w:rPr>
          <w:b w:val="0"/>
          <w:bCs/>
          <w:i/>
          <w:iCs w:val="0"/>
        </w:rPr>
      </w:pPr>
      <w:bookmarkStart w:id="216" w:name="_Toc136799562"/>
      <w:r>
        <w:t xml:space="preserve">Gambar 5. </w:t>
      </w:r>
      <w:r>
        <w:fldChar w:fldCharType="begin"/>
      </w:r>
      <w:r>
        <w:instrText xml:space="preserve"> SEQ Gambar \* ARABIC \r 19</w:instrText>
      </w:r>
      <w:r>
        <w:fldChar w:fldCharType="separate"/>
      </w:r>
      <w:r w:rsidR="00A8538E">
        <w:rPr>
          <w:noProof/>
        </w:rPr>
        <w:t>19</w:t>
      </w:r>
      <w:r>
        <w:fldChar w:fldCharType="end"/>
      </w:r>
      <w:r>
        <w:t xml:space="preserve"> </w:t>
      </w:r>
      <w:r>
        <w:rPr>
          <w:b w:val="0"/>
          <w:bCs/>
          <w:i/>
          <w:iCs w:val="0"/>
        </w:rPr>
        <w:t>User Interface</w:t>
      </w:r>
      <w:r>
        <w:rPr>
          <w:b w:val="0"/>
          <w:bCs/>
        </w:rPr>
        <w:t xml:space="preserve"> Pelatihan Model</w:t>
      </w:r>
      <w:bookmarkEnd w:id="216"/>
    </w:p>
    <w:p w14:paraId="343EAB3E" w14:textId="77777777" w:rsidR="00F93A76" w:rsidRDefault="00124769">
      <w:pPr>
        <w:pStyle w:val="Heading5"/>
        <w:numPr>
          <w:ilvl w:val="0"/>
          <w:numId w:val="45"/>
        </w:numPr>
        <w:ind w:left="851" w:hanging="851"/>
      </w:pPr>
      <w:r>
        <w:t>Tampilan website untuk Data Resep</w:t>
      </w:r>
    </w:p>
    <w:p w14:paraId="633C490E" w14:textId="77777777" w:rsidR="00F93A76" w:rsidRDefault="00124769">
      <w:pPr>
        <w:ind w:firstLine="851"/>
        <w:jc w:val="both"/>
      </w:pPr>
      <w:r>
        <w:t xml:space="preserve">Tahap selanjutanya membuat tampilan halaman website untuk mengelola resep yang ada pada sistem. Pada halaman ini admin dapat melakukan pengecekan data dari resep. </w:t>
      </w:r>
      <w:r>
        <w:rPr>
          <w:i/>
          <w:iCs/>
        </w:rPr>
        <w:t>Source code untuk</w:t>
      </w:r>
      <w:r>
        <w:t xml:space="preserve"> pembuatan tampilan website sebagai berikut:</w:t>
      </w:r>
    </w:p>
    <w:p w14:paraId="1ACB8EA1"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2A474325" wp14:editId="0AE79F5D">
                <wp:extent cx="5232400" cy="6621780"/>
                <wp:effectExtent l="0" t="0" r="25400" b="26670"/>
                <wp:docPr id="20347335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621780"/>
                        </a:xfrm>
                        <a:prstGeom prst="rect">
                          <a:avLst/>
                        </a:prstGeom>
                        <a:solidFill>
                          <a:srgbClr val="FFFFFF"/>
                        </a:solidFill>
                        <a:ln w="9525">
                          <a:solidFill>
                            <a:srgbClr val="000000"/>
                          </a:solidFill>
                          <a:miter lim="800000"/>
                        </a:ln>
                      </wps:spPr>
                      <wps:txbx>
                        <w:txbxContent>
                          <w:p w14:paraId="6CECEE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58800C91" w14:textId="77777777" w:rsidR="00F93A76" w:rsidRDefault="00F93A76">
                            <w:pPr>
                              <w:pStyle w:val="Default"/>
                              <w:rPr>
                                <w:rFonts w:ascii="Courier New" w:hAnsi="Courier New" w:cs="Courier New"/>
                                <w:sz w:val="20"/>
                                <w:szCs w:val="20"/>
                                <w:lang w:val="en-US"/>
                              </w:rPr>
                            </w:pPr>
                          </w:p>
                          <w:p w14:paraId="436F0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14806D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DF30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Data Resep&lt;/h1&gt;</w:t>
                            </w:r>
                          </w:p>
                          <w:p w14:paraId="0F075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r('prepro_data_resep')}} " class="btn btn-primary"&gt;Mulai Proses&lt;/a&gt;</w:t>
                            </w:r>
                          </w:p>
                          <w:p w14:paraId="28232C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7E88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59536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F9BE5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ABF1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FF04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F8DE8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62114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C89A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584855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6A17B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2C035E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18450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Bahan&lt;/th&gt;</w:t>
                            </w:r>
                          </w:p>
                          <w:p w14:paraId="2AA2CA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Langkah-langkah&lt;/th&gt;</w:t>
                            </w:r>
                          </w:p>
                          <w:p w14:paraId="4230A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25B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10814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4E16AF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750A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4C6188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B87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4362F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47D6D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2]}} &lt;/td&gt;</w:t>
                            </w:r>
                          </w:p>
                          <w:p w14:paraId="18EE64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3]}} &lt;/td&gt;</w:t>
                            </w:r>
                          </w:p>
                          <w:p w14:paraId="0C945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F786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3029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3613B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2E2F0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C61F5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0C04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27D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623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B590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06E4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58A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0D9F2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474325" id="_x0000_s1048" type="#_x0000_t202" style="width:412pt;height:5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">
                <v:textbox>
                  <w:txbxContent>
                    <w:p w14:paraId="6CECEE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58800C91" w14:textId="77777777" w:rsidR="00F93A76" w:rsidRDefault="00F93A76">
                      <w:pPr>
                        <w:pStyle w:val="Default"/>
                        <w:rPr>
                          <w:rFonts w:ascii="Courier New" w:hAnsi="Courier New" w:cs="Courier New"/>
                          <w:sz w:val="20"/>
                          <w:szCs w:val="20"/>
                          <w:lang w:val="en-US"/>
                        </w:rPr>
                      </w:pPr>
                    </w:p>
                    <w:p w14:paraId="436F0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14806D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DF30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Data Resep&lt;/h1&gt;</w:t>
                      </w:r>
                    </w:p>
                    <w:p w14:paraId="0F075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r('prepro_data_resep')}} " class="btn btn-primary"&gt;Mulai Proses&lt;/a&gt;</w:t>
                      </w:r>
                    </w:p>
                    <w:p w14:paraId="28232C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7E88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59536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F9BE5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ABF1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FF04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F8DE8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62114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C89A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head&gt;</w:t>
                      </w:r>
                    </w:p>
                    <w:p w14:paraId="584855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6A17B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2C035E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18450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Bahan&lt;/th&gt;</w:t>
                      </w:r>
                    </w:p>
                    <w:p w14:paraId="2AA2CA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h&gt;Langkah-langkah&lt;/th&gt;</w:t>
                      </w:r>
                    </w:p>
                    <w:p w14:paraId="4230A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25B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10814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4E16AF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750A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w:t>
                      </w:r>
                      <w:r>
                        <w:rPr>
                          <w:rFonts w:ascii="Courier New" w:hAnsi="Courier New" w:cs="Courier New"/>
                          <w:sz w:val="20"/>
                          <w:szCs w:val="20"/>
                          <w:lang w:val="en-US"/>
                        </w:rPr>
                        <w:t xml:space="preserve"> item in data: %}</w:t>
                      </w:r>
                    </w:p>
                    <w:p w14:paraId="4C6188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B87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4362F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47D6D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2]}} &lt;/td&gt;</w:t>
                      </w:r>
                    </w:p>
                    <w:p w14:paraId="18EE64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3]}} &lt;/td&gt;</w:t>
                      </w:r>
                    </w:p>
                    <w:p w14:paraId="0C945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F786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3029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3613B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body&gt;</w:t>
                      </w:r>
                    </w:p>
                    <w:p w14:paraId="2E2F0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C61F5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0C04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27D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623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B590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06E4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58A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0D9F2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0E2B8996" w14:textId="77777777" w:rsidR="00F93A76" w:rsidRDefault="00124769">
      <w:pPr>
        <w:pStyle w:val="Caption"/>
        <w:jc w:val="center"/>
        <w:rPr>
          <w:b w:val="0"/>
          <w:bCs/>
        </w:rPr>
      </w:pPr>
      <w:bookmarkStart w:id="217" w:name="_Toc136799563"/>
      <w:r>
        <w:t xml:space="preserve">Gambar 5. </w:t>
      </w:r>
      <w:r>
        <w:fldChar w:fldCharType="begin"/>
      </w:r>
      <w:r>
        <w:instrText xml:space="preserve"> SEQ Gambar \* ARABIC \r 20</w:instrText>
      </w:r>
      <w:r>
        <w:fldChar w:fldCharType="separate"/>
      </w:r>
      <w:r w:rsidR="00A8538E">
        <w:rPr>
          <w:noProof/>
        </w:rPr>
        <w:t>20</w:t>
      </w:r>
      <w:r>
        <w:fldChar w:fldCharType="end"/>
      </w:r>
      <w:r>
        <w:t xml:space="preserve"> </w:t>
      </w:r>
      <w:r>
        <w:rPr>
          <w:b w:val="0"/>
          <w:bCs/>
          <w:i/>
          <w:iCs w:val="0"/>
        </w:rPr>
        <w:t xml:space="preserve">Source Code </w:t>
      </w:r>
      <w:r>
        <w:rPr>
          <w:b w:val="0"/>
          <w:bCs/>
        </w:rPr>
        <w:t>File HTML Data Resep</w:t>
      </w:r>
      <w:bookmarkEnd w:id="217"/>
    </w:p>
    <w:p w14:paraId="374A03D4" w14:textId="77777777" w:rsidR="00F93A76" w:rsidRDefault="00124769">
      <w:pPr>
        <w:jc w:val="both"/>
      </w:pPr>
      <w:r>
        <w:lastRenderedPageBreak/>
        <w:t>Dari hasil source code Gambar 5.20 menghasilkan sebuah tampilan user interface web yang terlihat pada Gambar 5.21.</w:t>
      </w:r>
    </w:p>
    <w:p w14:paraId="2D81A8AB" w14:textId="77777777" w:rsidR="00F93A76" w:rsidRDefault="00124769">
      <w:r>
        <w:rPr>
          <w:noProof/>
          <w:lang w:eastAsia="en-US"/>
        </w:rPr>
        <w:drawing>
          <wp:inline distT="0" distB="0" distL="0" distR="0" wp14:anchorId="72D959BF" wp14:editId="1754DF9D">
            <wp:extent cx="5252085" cy="2527935"/>
            <wp:effectExtent l="0" t="0" r="5715" b="5715"/>
            <wp:docPr id="1658607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07758" name="Picture 3"/>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52085" cy="2527935"/>
                    </a:xfrm>
                    <a:prstGeom prst="rect">
                      <a:avLst/>
                    </a:prstGeom>
                  </pic:spPr>
                </pic:pic>
              </a:graphicData>
            </a:graphic>
          </wp:inline>
        </w:drawing>
      </w:r>
    </w:p>
    <w:p w14:paraId="62307AFD" w14:textId="77777777" w:rsidR="00F93A76" w:rsidRDefault="00124769">
      <w:pPr>
        <w:pStyle w:val="Caption"/>
        <w:jc w:val="center"/>
        <w:rPr>
          <w:b w:val="0"/>
          <w:bCs/>
        </w:rPr>
      </w:pPr>
      <w:bookmarkStart w:id="218" w:name="_Toc136799564"/>
      <w:r>
        <w:t xml:space="preserve">Gambar 5. </w:t>
      </w:r>
      <w:r>
        <w:fldChar w:fldCharType="begin"/>
      </w:r>
      <w:r>
        <w:instrText xml:space="preserve"> SEQ Gambar \* ARABIC \r 21</w:instrText>
      </w:r>
      <w:r>
        <w:fldChar w:fldCharType="separate"/>
      </w:r>
      <w:r w:rsidR="00A8538E">
        <w:rPr>
          <w:noProof/>
        </w:rPr>
        <w:t>21</w:t>
      </w:r>
      <w:r>
        <w:fldChar w:fldCharType="end"/>
      </w:r>
      <w:r>
        <w:t xml:space="preserve"> </w:t>
      </w:r>
      <w:r>
        <w:rPr>
          <w:b w:val="0"/>
          <w:bCs/>
          <w:i/>
          <w:iCs w:val="0"/>
        </w:rPr>
        <w:t xml:space="preserve">User Interface </w:t>
      </w:r>
      <w:r>
        <w:rPr>
          <w:b w:val="0"/>
          <w:bCs/>
        </w:rPr>
        <w:t>Data Resep</w:t>
      </w:r>
      <w:bookmarkEnd w:id="218"/>
    </w:p>
    <w:p w14:paraId="78EB3810" w14:textId="77777777" w:rsidR="00F93A76" w:rsidRDefault="00124769">
      <w:pPr>
        <w:pStyle w:val="Heading5"/>
        <w:numPr>
          <w:ilvl w:val="0"/>
          <w:numId w:val="45"/>
        </w:numPr>
        <w:ind w:left="851" w:hanging="851"/>
      </w:pPr>
      <w:r>
        <w:t>Ekstraksi Fitur</w:t>
      </w:r>
    </w:p>
    <w:p w14:paraId="72D2BD30" w14:textId="77777777" w:rsidR="00F93A76" w:rsidRDefault="00124769">
      <w:pPr>
        <w:spacing w:after="0"/>
        <w:ind w:firstLine="851"/>
        <w:jc w:val="both"/>
      </w:pPr>
      <w:r>
        <w:t>Ekstraksi fitur disini ialah proses mengubah data gambar menjadi sebuah data vektor array dari hasil proses convolution dan pooling menggunakan model CNN yang sebelumnya sudah dibuat. Hasil dari fitur ekstraksi inilah yang nantinya akan berguna untuk mengukur kedekatan antar data vektor gambar. Dalam proses ekstraksi fitur, arsitektur model CNN akan di load dan akan digunakan dari proses input sampai layer fully-connected sebagai output-nya setelah data gambar di ratakan menjadi 1 dimensi (flatenned) dan akan menghasilkan sebuah data vektor gambar yang akan disimpan atau diukur dengan data vektor lainnya. Berikut adalah source code ekstraksi fitur pada Gambar 5.22.</w:t>
      </w:r>
    </w:p>
    <w:p w14:paraId="19B0D28D"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2E133AD1" wp14:editId="32C420EB">
                <wp:extent cx="5215255" cy="2878455"/>
                <wp:effectExtent l="0" t="0" r="23495" b="17145"/>
                <wp:docPr id="11901543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467" cy="2878667"/>
                        </a:xfrm>
                        <a:prstGeom prst="rect">
                          <a:avLst/>
                        </a:prstGeom>
                        <a:solidFill>
                          <a:srgbClr val="FFFFFF"/>
                        </a:solidFill>
                        <a:ln w="9525">
                          <a:solidFill>
                            <a:srgbClr val="000000"/>
                          </a:solidFill>
                          <a:miter lim="800000"/>
                        </a:ln>
                      </wps:spPr>
                      <wps:txbx>
                        <w:txbxContent>
                          <w:p w14:paraId="4E02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preprocessing import image</w:t>
                            </w:r>
                          </w:p>
                          <w:p w14:paraId="59DB94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applications.vgg16 import preprocess_input</w:t>
                            </w:r>
                          </w:p>
                          <w:p w14:paraId="57DB6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models import Model, load_model</w:t>
                            </w:r>
                          </w:p>
                          <w:p w14:paraId="173F3D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numpy as np</w:t>
                            </w:r>
                          </w:p>
                          <w:p w14:paraId="702F09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FeatureExtractor:</w:t>
                            </w:r>
                          </w:p>
                          <w:p w14:paraId="5791B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mbuat object dari class</w:t>
                            </w:r>
                          </w:p>
                          <w:p w14:paraId="0D313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ef __init__(self):</w:t>
                            </w:r>
                          </w:p>
                          <w:p w14:paraId="332634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load model dari input sampai layer dense3</w:t>
                            </w:r>
                          </w:p>
                          <w:p w14:paraId="5BC8F8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del = load_model('static/model/model_resnet.h5')</w:t>
                            </w:r>
                          </w:p>
                          <w:p w14:paraId="47FDE4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lf.model = Model(inputs=base_model.input, outputs=base_model.get_layer("dense_3").output)</w:t>
                            </w:r>
                          </w:p>
                          <w:p w14:paraId="7223C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627D3F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ef extract(self, img):</w:t>
                            </w:r>
                          </w:p>
                          <w:p w14:paraId="79F59B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 = img.resize((128, 128)).convert("RGB")</w:t>
                            </w:r>
                          </w:p>
                          <w:p w14:paraId="5E5B2B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image.img_to_array(img) </w:t>
                            </w:r>
                          </w:p>
                          <w:p w14:paraId="6AA0E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np.expand_dims(x, axis=0)</w:t>
                            </w:r>
                          </w:p>
                          <w:p w14:paraId="390E2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preprocess_input(x)</w:t>
                            </w:r>
                          </w:p>
                          <w:p w14:paraId="6E1075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eature = self.model.predict(x)[0]</w:t>
                            </w:r>
                          </w:p>
                          <w:p w14:paraId="08771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feature / np.linalg.norm(featur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133AD1" id="_x0000_s1049" type="#_x0000_t202" style="width:410.65pt;height:22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">
                <v:textbox>
                  <w:txbxContent>
                    <w:p w14:paraId="4E02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preprocessing import image</w:t>
                      </w:r>
                    </w:p>
                    <w:p w14:paraId="59DB94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applications.vgg16 import preprocess_input</w:t>
                      </w:r>
                    </w:p>
                    <w:p w14:paraId="57DB6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rom tensorflow.keras.models import Model, load_model</w:t>
                      </w:r>
                    </w:p>
                    <w:p w14:paraId="173F3D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numpy as np</w:t>
                      </w:r>
                    </w:p>
                    <w:p w14:paraId="702F09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FeatureExtractor:</w:t>
                      </w:r>
                    </w:p>
                    <w:p w14:paraId="5791B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mbuat object dari class</w:t>
                      </w:r>
                    </w:p>
                    <w:p w14:paraId="0D313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ef __init__(self):</w:t>
                      </w:r>
                    </w:p>
                    <w:p w14:paraId="332634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load model dari input sampai</w:t>
                      </w:r>
                      <w:r>
                        <w:rPr>
                          <w:rFonts w:ascii="Courier New" w:hAnsi="Courier New" w:cs="Courier New"/>
                          <w:sz w:val="20"/>
                          <w:szCs w:val="20"/>
                          <w:lang w:val="en-US"/>
                        </w:rPr>
                        <w:t xml:space="preserve"> layer dense3</w:t>
                      </w:r>
                    </w:p>
                    <w:p w14:paraId="5BC8F8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_model = load_model('static/model/model_resnet.h5')</w:t>
                      </w:r>
                    </w:p>
                    <w:p w14:paraId="47FDE4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lf.model = Model(inputs=base_model.input, outputs=base_model.get_layer("dense_3").output)</w:t>
                      </w:r>
                    </w:p>
                    <w:p w14:paraId="7223C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627D3F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ef extract(self, img):</w:t>
                      </w:r>
                    </w:p>
                    <w:p w14:paraId="79F59B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 = img.resize((128, 128)).</w:t>
                      </w:r>
                      <w:r>
                        <w:rPr>
                          <w:rFonts w:ascii="Courier New" w:hAnsi="Courier New" w:cs="Courier New"/>
                          <w:sz w:val="20"/>
                          <w:szCs w:val="20"/>
                          <w:lang w:val="en-US"/>
                        </w:rPr>
                        <w:t>convert("RGB")</w:t>
                      </w:r>
                    </w:p>
                    <w:p w14:paraId="5E5B2B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image.img_to_array(img) </w:t>
                      </w:r>
                    </w:p>
                    <w:p w14:paraId="6AA0E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np.expand_dims(x, axis=0)</w:t>
                      </w:r>
                    </w:p>
                    <w:p w14:paraId="390E2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 = preprocess_input(x)</w:t>
                      </w:r>
                    </w:p>
                    <w:p w14:paraId="6E1075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eature = self.model.predict(x)[0]</w:t>
                      </w:r>
                    </w:p>
                    <w:p w14:paraId="08771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feature / np.linalg.norm(feature)</w:t>
                      </w:r>
                    </w:p>
                  </w:txbxContent>
                </v:textbox>
                <w10:anchorlock/>
              </v:shape>
            </w:pict>
          </mc:Fallback>
        </mc:AlternateContent>
      </w:r>
    </w:p>
    <w:p w14:paraId="2F8A254B" w14:textId="77777777" w:rsidR="00F93A76" w:rsidRDefault="00124769">
      <w:pPr>
        <w:pStyle w:val="Caption"/>
        <w:jc w:val="center"/>
        <w:rPr>
          <w:b w:val="0"/>
          <w:bCs/>
        </w:rPr>
      </w:pPr>
      <w:bookmarkStart w:id="219" w:name="_Toc136799565"/>
      <w:r>
        <w:t xml:space="preserve">Gambar 5. </w:t>
      </w:r>
      <w:r>
        <w:fldChar w:fldCharType="begin"/>
      </w:r>
      <w:r>
        <w:instrText xml:space="preserve"> SEQ Gambar \* ARABIC \r 22</w:instrText>
      </w:r>
      <w:r>
        <w:fldChar w:fldCharType="separate"/>
      </w:r>
      <w:r w:rsidR="00A8538E">
        <w:rPr>
          <w:noProof/>
        </w:rPr>
        <w:t>22</w:t>
      </w:r>
      <w:r>
        <w:fldChar w:fldCharType="end"/>
      </w:r>
      <w:r>
        <w:t xml:space="preserve"> </w:t>
      </w:r>
      <w:r>
        <w:rPr>
          <w:b w:val="0"/>
          <w:bCs/>
          <w:i/>
          <w:iCs w:val="0"/>
        </w:rPr>
        <w:t xml:space="preserve">Source Code </w:t>
      </w:r>
      <w:r>
        <w:rPr>
          <w:b w:val="0"/>
          <w:bCs/>
        </w:rPr>
        <w:t>Ekstraksi Fitur</w:t>
      </w:r>
      <w:bookmarkEnd w:id="219"/>
    </w:p>
    <w:p w14:paraId="61C57F51" w14:textId="77777777" w:rsidR="00F93A76" w:rsidRDefault="00124769">
      <w:pPr>
        <w:pStyle w:val="Heading5"/>
        <w:numPr>
          <w:ilvl w:val="0"/>
          <w:numId w:val="45"/>
        </w:numPr>
        <w:ind w:left="851" w:hanging="851"/>
      </w:pPr>
      <w:r>
        <w:t>Klasifiaksi dan Mengukur Kemiripan</w:t>
      </w:r>
    </w:p>
    <w:p w14:paraId="70B234CB" w14:textId="77777777" w:rsidR="00F93A76" w:rsidRDefault="00124769">
      <w:pPr>
        <w:ind w:firstLine="851"/>
        <w:jc w:val="both"/>
      </w:pPr>
      <w:r>
        <w:t xml:space="preserve">Tahap selanjutanya melakukan proses klasifikasi dan mengukur kemiripan, proses klasifikasi berguna untuk memprediksi kategori atau label dari gambar masukkan. Cara kerja dari klasifikasi adalah dengan mengambil vektor 1 dimensi hasil ekstraksi fitur, lalu mengambil kategori atau label yang terbesar dan menjadikan data kategori tersebut sebagai hasil klasifikasi dari model. Sedangkan proses mengukur kemiripan ialah proses mengukur </w:t>
      </w:r>
      <w:r>
        <w:rPr>
          <w:i/>
          <w:iCs/>
        </w:rPr>
        <w:t>cosine similarity</w:t>
      </w:r>
      <w:r>
        <w:t xml:space="preserve"> antara vektor bahan masukan dengan vektor bahan yang sudah ada pada basis data. Kedua proses tersebut saling berkaitan dimana proses klasifikasi akan menghasilkan nama kategori, hasil akan digunakan dalam proses mengukur kemiripan menggunakan antara data hasil klasifikasi dengan data pada basis data.. Berikut adalah source code dalam melakukan klasifikasi pada Gambar 5.23 dan pada Gambar 5.24 ialah proses menghitung </w:t>
      </w:r>
      <w:r>
        <w:rPr>
          <w:i/>
          <w:iCs/>
        </w:rPr>
        <w:t>cosine similarity</w:t>
      </w:r>
      <w:r>
        <w:t xml:space="preserve"> antara vektor bahan masukkan dengan vektor bahan yang sudah ada pada basis data.</w:t>
      </w:r>
    </w:p>
    <w:p w14:paraId="7FA03EF0"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292FABAB" wp14:editId="24D97FDC">
                <wp:extent cx="5019675" cy="6375400"/>
                <wp:effectExtent l="0" t="0" r="28575" b="25400"/>
                <wp:docPr id="1236925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6375400"/>
                        </a:xfrm>
                        <a:prstGeom prst="rect">
                          <a:avLst/>
                        </a:prstGeom>
                        <a:solidFill>
                          <a:srgbClr val="FFFFFF"/>
                        </a:solidFill>
                        <a:ln w="9525">
                          <a:solidFill>
                            <a:srgbClr val="000000"/>
                          </a:solidFill>
                          <a:miter lim="800000"/>
                        </a:ln>
                      </wps:spPr>
                      <wps:txbx>
                        <w:txbxContent>
                          <w:p w14:paraId="1C49A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ODEL = keras.models.load_model("static/model/mobilenet_model_Adam__0.0001.h5")</w:t>
                            </w:r>
                          </w:p>
                          <w:p w14:paraId="51398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dict(x):</w:t>
                            </w:r>
                          </w:p>
                          <w:p w14:paraId="27435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dictions = model(x)</w:t>
                            </w:r>
                          </w:p>
                          <w:p w14:paraId="5D042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d = predictions[0]</w:t>
                            </w:r>
                          </w:p>
                          <w:p w14:paraId="040AE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bel = np.argmax(pred)</w:t>
                            </w:r>
                          </w:p>
                          <w:p w14:paraId="31481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label</w:t>
                            </w:r>
                          </w:p>
                          <w:p w14:paraId="35B410AA" w14:textId="77777777" w:rsidR="00F93A76" w:rsidRDefault="00F93A76">
                            <w:pPr>
                              <w:pStyle w:val="Default"/>
                              <w:rPr>
                                <w:rFonts w:ascii="Courier New" w:hAnsi="Courier New" w:cs="Courier New"/>
                                <w:sz w:val="20"/>
                                <w:szCs w:val="20"/>
                                <w:lang w:val="en-US"/>
                              </w:rPr>
                            </w:pPr>
                          </w:p>
                          <w:p w14:paraId="57F01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dashboard/rekomendasi_resep/req', methods=['GET', 'POST'])</w:t>
                            </w:r>
                          </w:p>
                          <w:p w14:paraId="317303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q():</w:t>
                            </w:r>
                          </w:p>
                          <w:p w14:paraId="244E17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62F9214F" w14:textId="77777777" w:rsidR="00F93A76" w:rsidRDefault="00F93A76">
                            <w:pPr>
                              <w:pStyle w:val="Default"/>
                              <w:rPr>
                                <w:rFonts w:ascii="Courier New" w:hAnsi="Courier New" w:cs="Courier New"/>
                                <w:sz w:val="20"/>
                                <w:szCs w:val="20"/>
                                <w:lang w:val="en-US"/>
                              </w:rPr>
                            </w:pPr>
                          </w:p>
                          <w:p w14:paraId="0A7FCC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ploaded_file = request.files["query_img"]</w:t>
                            </w:r>
                          </w:p>
                          <w:p w14:paraId="63DD2301" w14:textId="77777777" w:rsidR="00F93A76" w:rsidRDefault="00F93A76">
                            <w:pPr>
                              <w:pStyle w:val="Default"/>
                              <w:rPr>
                                <w:rFonts w:ascii="Courier New" w:hAnsi="Courier New" w:cs="Courier New"/>
                                <w:sz w:val="20"/>
                                <w:szCs w:val="20"/>
                                <w:lang w:val="en-US"/>
                              </w:rPr>
                            </w:pPr>
                          </w:p>
                          <w:p w14:paraId="3594C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lename = secure_filename(uploaded_file.filename)</w:t>
                            </w:r>
                          </w:p>
                          <w:p w14:paraId="26FFC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heck condition submit empty file or not</w:t>
                            </w:r>
                          </w:p>
                          <w:p w14:paraId="3D017B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filename != '':</w:t>
                            </w:r>
                          </w:p>
                          <w:p w14:paraId="7CF9AE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le_ext = os.path.splitext(filename)[1].lower()</w:t>
                            </w:r>
                          </w:p>
                          <w:p w14:paraId="11B55A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file_ext not in app.config['UPLOAD_EXTENSIONS']:</w:t>
                            </w:r>
                          </w:p>
                          <w:p w14:paraId="756FF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render_template("index.html", ext='Uploaded file is not a valid image. Only JPG, JPEG and PNG files are allowed')</w:t>
                            </w:r>
                          </w:p>
                          <w:p w14:paraId="64B5A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760B0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en image PIL</w:t>
                            </w:r>
                          </w:p>
                          <w:p w14:paraId="436869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 = Image.open(uploaded_file.stream)</w:t>
                            </w:r>
                          </w:p>
                          <w:p w14:paraId="17988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pred = img.convert('RGB')</w:t>
                            </w:r>
                          </w:p>
                          <w:p w14:paraId="50B29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blob = img.convert('RGB')</w:t>
                            </w:r>
                          </w:p>
                          <w:p w14:paraId="6EA514E1" w14:textId="77777777" w:rsidR="00F93A76" w:rsidRDefault="00F93A76">
                            <w:pPr>
                              <w:pStyle w:val="Default"/>
                              <w:rPr>
                                <w:rFonts w:ascii="Courier New" w:hAnsi="Courier New" w:cs="Courier New"/>
                                <w:sz w:val="20"/>
                                <w:szCs w:val="20"/>
                                <w:lang w:val="en-US"/>
                              </w:rPr>
                            </w:pPr>
                          </w:p>
                          <w:p w14:paraId="4E1EE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mage to blob</w:t>
                            </w:r>
                          </w:p>
                          <w:p w14:paraId="11B1EC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uffered = BytesIO()</w:t>
                            </w:r>
                          </w:p>
                          <w:p w14:paraId="71CC5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blob.save(buffered, format="JPEG")</w:t>
                            </w:r>
                          </w:p>
                          <w:p w14:paraId="48606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_encode = base64.b64encode(buffered.getvalue())</w:t>
                            </w:r>
                          </w:p>
                          <w:p w14:paraId="35EA3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decode image base64 to load on HTML</w:t>
                            </w:r>
                          </w:p>
                          <w:p w14:paraId="76877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_decode = img_encode.decode("utf-8")</w:t>
                            </w:r>
                          </w:p>
                          <w:p w14:paraId="44E56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53E2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ediction class</w:t>
                            </w:r>
                          </w:p>
                          <w:p w14:paraId="1D1A2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 = transform_image(rgb_pred)</w:t>
                            </w:r>
                          </w:p>
                          <w:p w14:paraId="0FD3C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turn id category and probability classes</w:t>
                            </w:r>
                          </w:p>
                          <w:p w14:paraId="4A13E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tegory, prob, pred, sort, dictionary = predict(tensor)</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2FABAB" id="_x0000_s1050" type="#_x0000_t202" style="width:395.25pt;height: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">
                <v:textbox>
                  <w:txbxContent>
                    <w:p w14:paraId="1C49A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ODEL = keras.models.load_model("static/model/mobilenet_model_Adam__0.0001.h5")</w:t>
                      </w:r>
                    </w:p>
                    <w:p w14:paraId="51398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dict(x):</w:t>
                      </w:r>
                    </w:p>
                    <w:p w14:paraId="27435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dictions = model(x)</w:t>
                      </w:r>
                    </w:p>
                    <w:p w14:paraId="5D042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d = predictions[0]</w:t>
                      </w:r>
                    </w:p>
                    <w:p w14:paraId="040AE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bel = np.argmax(pred)</w:t>
                      </w:r>
                    </w:p>
                    <w:p w14:paraId="31481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label</w:t>
                      </w:r>
                    </w:p>
                    <w:p w14:paraId="35B410AA" w14:textId="77777777" w:rsidR="00F93A76" w:rsidRDefault="00F93A76">
                      <w:pPr>
                        <w:pStyle w:val="Default"/>
                        <w:rPr>
                          <w:rFonts w:ascii="Courier New" w:hAnsi="Courier New" w:cs="Courier New"/>
                          <w:sz w:val="20"/>
                          <w:szCs w:val="20"/>
                          <w:lang w:val="en-US"/>
                        </w:rPr>
                      </w:pPr>
                    </w:p>
                    <w:p w14:paraId="57F01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dashboard/rekomendasi_resep/req', methods=['GET', 'POST'])</w:t>
                      </w:r>
                    </w:p>
                    <w:p w14:paraId="317303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q():</w:t>
                      </w:r>
                    </w:p>
                    <w:p w14:paraId="244E17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62F9214F" w14:textId="77777777" w:rsidR="00F93A76" w:rsidRDefault="00F93A76">
                      <w:pPr>
                        <w:pStyle w:val="Default"/>
                        <w:rPr>
                          <w:rFonts w:ascii="Courier New" w:hAnsi="Courier New" w:cs="Courier New"/>
                          <w:sz w:val="20"/>
                          <w:szCs w:val="20"/>
                          <w:lang w:val="en-US"/>
                        </w:rPr>
                      </w:pPr>
                    </w:p>
                    <w:p w14:paraId="0A7FCC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ploaded_file = request.files["query_img"]</w:t>
                      </w:r>
                    </w:p>
                    <w:p w14:paraId="63DD2301" w14:textId="77777777" w:rsidR="00F93A76" w:rsidRDefault="00F93A76">
                      <w:pPr>
                        <w:pStyle w:val="Default"/>
                        <w:rPr>
                          <w:rFonts w:ascii="Courier New" w:hAnsi="Courier New" w:cs="Courier New"/>
                          <w:sz w:val="20"/>
                          <w:szCs w:val="20"/>
                          <w:lang w:val="en-US"/>
                        </w:rPr>
                      </w:pPr>
                    </w:p>
                    <w:p w14:paraId="3594C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lename = secure_filename(uploaded_file.filename)</w:t>
                      </w:r>
                    </w:p>
                    <w:p w14:paraId="26FFC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heck condition su</w:t>
                      </w:r>
                      <w:r>
                        <w:rPr>
                          <w:rFonts w:ascii="Courier New" w:hAnsi="Courier New" w:cs="Courier New"/>
                          <w:sz w:val="20"/>
                          <w:szCs w:val="20"/>
                          <w:lang w:val="en-US"/>
                        </w:rPr>
                        <w:t>bmit empty file or not</w:t>
                      </w:r>
                    </w:p>
                    <w:p w14:paraId="3D017B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filename != '':</w:t>
                      </w:r>
                    </w:p>
                    <w:p w14:paraId="7CF9AE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le_ext = os.path.splitext(filename)[1].lower()</w:t>
                      </w:r>
                    </w:p>
                    <w:p w14:paraId="11B55A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file_ext not in app.config['UPLOAD_EXTENSIONS']:</w:t>
                      </w:r>
                    </w:p>
                    <w:p w14:paraId="756FF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render_template("index.html", ext='Uploaded file is not a </w:t>
                      </w:r>
                      <w:r>
                        <w:rPr>
                          <w:rFonts w:ascii="Courier New" w:hAnsi="Courier New" w:cs="Courier New"/>
                          <w:sz w:val="20"/>
                          <w:szCs w:val="20"/>
                          <w:lang w:val="en-US"/>
                        </w:rPr>
                        <w:t>valid image. Only JPG, JPEG and PNG files are allowed')</w:t>
                      </w:r>
                    </w:p>
                    <w:p w14:paraId="64B5A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760B0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open image PIL</w:t>
                      </w:r>
                    </w:p>
                    <w:p w14:paraId="436869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 = Image.open(uploaded_file.stream)</w:t>
                      </w:r>
                    </w:p>
                    <w:p w14:paraId="17988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pred = img.convert('RGB')</w:t>
                      </w:r>
                    </w:p>
                    <w:p w14:paraId="50B29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blob = img.convert('RGB')</w:t>
                      </w:r>
                    </w:p>
                    <w:p w14:paraId="6EA514E1" w14:textId="77777777" w:rsidR="00F93A76" w:rsidRDefault="00F93A76">
                      <w:pPr>
                        <w:pStyle w:val="Default"/>
                        <w:rPr>
                          <w:rFonts w:ascii="Courier New" w:hAnsi="Courier New" w:cs="Courier New"/>
                          <w:sz w:val="20"/>
                          <w:szCs w:val="20"/>
                          <w:lang w:val="en-US"/>
                        </w:rPr>
                      </w:pPr>
                    </w:p>
                    <w:p w14:paraId="4E1EE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image to blob</w:t>
                      </w:r>
                    </w:p>
                    <w:p w14:paraId="11B1EC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uffered = BytesIO()</w:t>
                      </w:r>
                    </w:p>
                    <w:p w14:paraId="71CC5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gb_blob.save(buffered, format="JPEG")</w:t>
                      </w:r>
                    </w:p>
                    <w:p w14:paraId="48606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g_encode = base64.b64encode(buffered.getvalue())</w:t>
                      </w:r>
                    </w:p>
                    <w:p w14:paraId="35EA3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decode image base64 to load on HTML</w:t>
                      </w:r>
                    </w:p>
                    <w:p w14:paraId="76877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mg_decode = img_encode.decode("utf-8")</w:t>
                      </w:r>
                    </w:p>
                    <w:p w14:paraId="44E56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53E2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Prediction class</w:t>
                      </w:r>
                    </w:p>
                    <w:p w14:paraId="1D1A2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 = transform_image(rgb_pred)</w:t>
                      </w:r>
                    </w:p>
                    <w:p w14:paraId="0FD3C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turn id category and probability classes</w:t>
                      </w:r>
                    </w:p>
                    <w:p w14:paraId="4A13E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tegory, prob, pred, sort, dictionary = predict(tensor)</w:t>
                      </w:r>
                    </w:p>
                  </w:txbxContent>
                </v:textbox>
                <w10:anchorlock/>
              </v:shape>
            </w:pict>
          </mc:Fallback>
        </mc:AlternateContent>
      </w:r>
    </w:p>
    <w:p w14:paraId="419B6C4E" w14:textId="77777777" w:rsidR="00F93A76" w:rsidRDefault="00124769">
      <w:pPr>
        <w:pStyle w:val="Caption"/>
        <w:jc w:val="center"/>
        <w:rPr>
          <w:b w:val="0"/>
          <w:bCs/>
        </w:rPr>
      </w:pPr>
      <w:bookmarkStart w:id="220" w:name="_Toc136799566"/>
      <w:r>
        <w:t xml:space="preserve">Gambar 5. </w:t>
      </w:r>
      <w:r>
        <w:fldChar w:fldCharType="begin"/>
      </w:r>
      <w:r>
        <w:instrText xml:space="preserve"> SEQ Gambar \* ARABIC \r 23</w:instrText>
      </w:r>
      <w:r>
        <w:fldChar w:fldCharType="separate"/>
      </w:r>
      <w:r w:rsidR="00A8538E">
        <w:rPr>
          <w:noProof/>
        </w:rPr>
        <w:t>23</w:t>
      </w:r>
      <w:r>
        <w:fldChar w:fldCharType="end"/>
      </w:r>
      <w:r>
        <w:t xml:space="preserve"> </w:t>
      </w:r>
      <w:r>
        <w:rPr>
          <w:b w:val="0"/>
          <w:bCs/>
          <w:i/>
          <w:iCs w:val="0"/>
        </w:rPr>
        <w:t xml:space="preserve">Source Code </w:t>
      </w:r>
      <w:r>
        <w:rPr>
          <w:b w:val="0"/>
          <w:bCs/>
        </w:rPr>
        <w:t>Klasifikasi</w:t>
      </w:r>
      <w:bookmarkEnd w:id="220"/>
    </w:p>
    <w:p w14:paraId="0296D491"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470AF25D" wp14:editId="0A00B2A7">
                <wp:extent cx="5019675" cy="4826000"/>
                <wp:effectExtent l="0" t="0" r="28575" b="12700"/>
                <wp:docPr id="1893114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4826000"/>
                        </a:xfrm>
                        <a:prstGeom prst="rect">
                          <a:avLst/>
                        </a:prstGeom>
                        <a:solidFill>
                          <a:srgbClr val="FFFFFF"/>
                        </a:solidFill>
                        <a:ln w="9525">
                          <a:solidFill>
                            <a:srgbClr val="000000"/>
                          </a:solidFill>
                          <a:miter lim="800000"/>
                        </a:ln>
                      </wps:spPr>
                      <wps:txbx>
                        <w:txbxContent>
                          <w:p w14:paraId="228D8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Y = label</w:t>
                            </w:r>
                          </w:p>
                          <w:p w14:paraId="2995E7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 = mysql.connection.cursor()</w:t>
                            </w:r>
                          </w:p>
                          <w:p w14:paraId="76CC75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execute(f"DELETE FROM rekomendasi")</w:t>
                            </w:r>
                          </w:p>
                          <w:p w14:paraId="1CD3AC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mysql.connection.commit()  </w:t>
                            </w:r>
                          </w:p>
                          <w:p w14:paraId="7F814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C903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cur.execute(f"SELECT id_resep, nama_resep, bahan FROM resep")   </w:t>
                            </w:r>
                          </w:p>
                          <w:p w14:paraId="642CE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ata = cur.fetchall()</w:t>
                            </w:r>
                          </w:p>
                          <w:p w14:paraId="28E8F8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p w14:paraId="0C8575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or item in data:</w:t>
                            </w:r>
                          </w:p>
                          <w:p w14:paraId="76FD1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sine, dot, normal, norm1, norm2, X_list, Y_list = cosine_score(item[2], Y)</w:t>
                            </w:r>
                          </w:p>
                          <w:p w14:paraId="6697D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math.isnan(cosine):</w:t>
                            </w:r>
                          </w:p>
                          <w:p w14:paraId="6AE22E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020D7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if cosine == 0:</w:t>
                            </w:r>
                          </w:p>
                          <w:p w14:paraId="59095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56E75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391F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komendasi VALUES('', '{item[0]}', 1 , '{item[1]}' , '{round(100*cosine)}')")</w:t>
                            </w:r>
                          </w:p>
                          <w:p w14:paraId="12227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p w14:paraId="4F6EA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execute(f"SELECT nama_resep, nilai_cosine FROM rekomendasi ORDER BY nilai_cosine DESC limit 5")</w:t>
                            </w:r>
                          </w:p>
                          <w:p w14:paraId="63BC9C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ata = cur.fetchall()</w:t>
                            </w:r>
                          </w:p>
                          <w:p w14:paraId="55D4A0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p w14:paraId="5920F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close</w:t>
                            </w:r>
                          </w:p>
                          <w:p w14:paraId="60061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023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req = mysql.connection.cursor()</w:t>
                            </w:r>
                          </w:p>
                          <w:p w14:paraId="44774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req.execute(f"SELECT resep.id_resep, rekomendasi.nama_resep, resep.bahan, resep.langkah, resep.gambar FROM rekomendasi INNER JOIN resep ON rekomendasi.id_resep = resep.id_resep ORDER BY nilai_cosine DESC limit 1;")</w:t>
                            </w:r>
                          </w:p>
                          <w:p w14:paraId="2F615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cosine = req.fetchall()</w:t>
                            </w:r>
                          </w:p>
                          <w:p w14:paraId="45AC6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0AF25D" id="_x0000_s1051" type="#_x0000_t202" style="width:395.25pt;height:3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">
                <v:textbox>
                  <w:txbxContent>
                    <w:p w14:paraId="228D8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Y = label</w:t>
                      </w:r>
                    </w:p>
                    <w:p w14:paraId="2995E7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cur = </w:t>
                      </w:r>
                      <w:r>
                        <w:rPr>
                          <w:rFonts w:ascii="Courier New" w:hAnsi="Courier New" w:cs="Courier New"/>
                          <w:sz w:val="20"/>
                          <w:szCs w:val="20"/>
                          <w:lang w:val="en-US"/>
                        </w:rPr>
                        <w:t>mysql.connection.cursor()</w:t>
                      </w:r>
                    </w:p>
                    <w:p w14:paraId="76CC75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execute(f"DELETE FROM rekomendasi")</w:t>
                      </w:r>
                    </w:p>
                    <w:p w14:paraId="1CD3AC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mysql.connection.commit()  </w:t>
                      </w:r>
                    </w:p>
                    <w:p w14:paraId="7F814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C903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cur.execute(f"SELECT id_resep, nama_resep, bahan FROM resep")   </w:t>
                      </w:r>
                    </w:p>
                    <w:p w14:paraId="642CE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ata = cur.fetchall()</w:t>
                      </w:r>
                    </w:p>
                    <w:p w14:paraId="28E8F8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p w14:paraId="0C8575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for item in data:</w:t>
                      </w:r>
                    </w:p>
                    <w:p w14:paraId="76FD1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sine, dot</w:t>
                      </w:r>
                      <w:r>
                        <w:rPr>
                          <w:rFonts w:ascii="Courier New" w:hAnsi="Courier New" w:cs="Courier New"/>
                          <w:sz w:val="20"/>
                          <w:szCs w:val="20"/>
                          <w:lang w:val="en-US"/>
                        </w:rPr>
                        <w:t>, normal, norm1, norm2, X_list, Y_list = cosine_score(item[2], Y)</w:t>
                      </w:r>
                    </w:p>
                    <w:p w14:paraId="6697D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math.isnan(cosine):</w:t>
                      </w:r>
                    </w:p>
                    <w:p w14:paraId="6AE22E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020D7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if cosine == 0:</w:t>
                      </w:r>
                    </w:p>
                    <w:p w14:paraId="59095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56E75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391F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komendasi VALUES('', '{item[0]}', 1 , '{item[1]}' , '{round(100*cosine)}')")</w:t>
                      </w:r>
                    </w:p>
                    <w:p w14:paraId="12227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w:t>
                      </w:r>
                      <w:r>
                        <w:rPr>
                          <w:rFonts w:ascii="Courier New" w:hAnsi="Courier New" w:cs="Courier New"/>
                          <w:sz w:val="20"/>
                          <w:szCs w:val="20"/>
                          <w:lang w:val="en-US"/>
                        </w:rPr>
                        <w:t>ysql.connection.commit()</w:t>
                      </w:r>
                    </w:p>
                    <w:p w14:paraId="4F6EA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execute(f"SELECT nama_resep, nilai_cosine FROM rekomendasi ORDER BY nilai_cosine DESC limit 5")</w:t>
                      </w:r>
                    </w:p>
                    <w:p w14:paraId="63BC9C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ata = cur.fetchall()</w:t>
                      </w:r>
                    </w:p>
                    <w:p w14:paraId="55D4A0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n.commit()</w:t>
                      </w:r>
                    </w:p>
                    <w:p w14:paraId="5920F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ur.close</w:t>
                      </w:r>
                    </w:p>
                    <w:p w14:paraId="60061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023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req = mysql.connection.cursor()</w:t>
                      </w:r>
                    </w:p>
                    <w:p w14:paraId="44774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req.execute(f"SELECT resep.id_resep, rekomendasi.nama_resep, resep.bahan, resep.langkah, resep.gambar FROM rekomendasi INNER JOIN resep ON rekomendasi.id_resep = resep.id_resep ORDER BY nilai_cosine DESC limit 1;")</w:t>
                      </w:r>
                    </w:p>
                    <w:p w14:paraId="2F615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cosine = req.fetchall()</w:t>
                      </w:r>
                    </w:p>
                    <w:p w14:paraId="45AC6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mysql.connectio</w:t>
                      </w:r>
                      <w:r>
                        <w:rPr>
                          <w:rFonts w:ascii="Courier New" w:hAnsi="Courier New" w:cs="Courier New"/>
                          <w:sz w:val="20"/>
                          <w:szCs w:val="20"/>
                          <w:lang w:val="en-US"/>
                        </w:rPr>
                        <w:t>n.commit()</w:t>
                      </w:r>
                    </w:p>
                  </w:txbxContent>
                </v:textbox>
                <w10:anchorlock/>
              </v:shape>
            </w:pict>
          </mc:Fallback>
        </mc:AlternateContent>
      </w:r>
    </w:p>
    <w:p w14:paraId="6F656530" w14:textId="77777777" w:rsidR="00F93A76" w:rsidRDefault="00124769">
      <w:pPr>
        <w:pStyle w:val="Caption"/>
        <w:jc w:val="center"/>
        <w:rPr>
          <w:b w:val="0"/>
          <w:bCs/>
        </w:rPr>
      </w:pPr>
      <w:bookmarkStart w:id="221" w:name="_Toc136799567"/>
      <w:r>
        <w:t xml:space="preserve">Gambar 5. </w:t>
      </w:r>
      <w:r>
        <w:fldChar w:fldCharType="begin"/>
      </w:r>
      <w:r>
        <w:instrText xml:space="preserve"> SEQ Gambar \* ARABIC \r 24</w:instrText>
      </w:r>
      <w:r>
        <w:fldChar w:fldCharType="separate"/>
      </w:r>
      <w:r w:rsidR="00A8538E">
        <w:rPr>
          <w:noProof/>
        </w:rPr>
        <w:t>24</w:t>
      </w:r>
      <w:r>
        <w:fldChar w:fldCharType="end"/>
      </w:r>
      <w:r>
        <w:t xml:space="preserve"> </w:t>
      </w:r>
      <w:r>
        <w:rPr>
          <w:b w:val="0"/>
          <w:bCs/>
          <w:i/>
          <w:iCs w:val="0"/>
        </w:rPr>
        <w:t xml:space="preserve">Source Code </w:t>
      </w:r>
      <w:r>
        <w:rPr>
          <w:b w:val="0"/>
          <w:bCs/>
        </w:rPr>
        <w:t>Klasifikasi</w:t>
      </w:r>
      <w:bookmarkEnd w:id="221"/>
    </w:p>
    <w:p w14:paraId="1FE7CA38" w14:textId="77777777" w:rsidR="00F93A76" w:rsidRDefault="00124769">
      <w:pPr>
        <w:pStyle w:val="Heading5"/>
        <w:numPr>
          <w:ilvl w:val="0"/>
          <w:numId w:val="45"/>
        </w:numPr>
        <w:ind w:left="851" w:hanging="851"/>
      </w:pPr>
      <w:r>
        <w:t>Tampilan Berbasis Website untuk klasfikasi dan mengukur kemiripan</w:t>
      </w:r>
    </w:p>
    <w:p w14:paraId="1A45806A" w14:textId="77777777" w:rsidR="00F93A76" w:rsidRDefault="00124769">
      <w:pPr>
        <w:ind w:firstLine="851"/>
        <w:jc w:val="both"/>
        <w:rPr>
          <w:u w:val="single"/>
        </w:rPr>
      </w:pPr>
      <w:r>
        <w:t xml:space="preserve">Tahap Terakhir membuat tampilan halaman website untuk klasifikasi dan mengukur kemiripan agar data pengolahan dapat di tampilkan. Hasil pengolahan klasifikasi yang diolah pada </w:t>
      </w:r>
      <w:r>
        <w:rPr>
          <w:i/>
          <w:iCs/>
        </w:rPr>
        <w:t>backend</w:t>
      </w:r>
      <w:r>
        <w:t xml:space="preserve"> akan ditampilkan pada </w:t>
      </w:r>
      <w:r>
        <w:rPr>
          <w:i/>
          <w:iCs/>
        </w:rPr>
        <w:t>User Interface</w:t>
      </w:r>
      <w:r>
        <w:t xml:space="preserve">. </w:t>
      </w:r>
    </w:p>
    <w:p w14:paraId="775C3394"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57D2747A" wp14:editId="3FCB54EC">
                <wp:extent cx="5232400" cy="6976110"/>
                <wp:effectExtent l="0" t="0" r="25400" b="15240"/>
                <wp:docPr id="652310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976534"/>
                        </a:xfrm>
                        <a:prstGeom prst="rect">
                          <a:avLst/>
                        </a:prstGeom>
                        <a:solidFill>
                          <a:srgbClr val="FFFFFF"/>
                        </a:solidFill>
                        <a:ln w="9525">
                          <a:solidFill>
                            <a:srgbClr val="000000"/>
                          </a:solidFill>
                          <a:miter lim="800000"/>
                        </a:ln>
                      </wps:spPr>
                      <wps:txbx>
                        <w:txbxContent>
                          <w:p w14:paraId="6E070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1E46EC0C" w14:textId="77777777" w:rsidR="00F93A76" w:rsidRDefault="00F93A76">
                            <w:pPr>
                              <w:pStyle w:val="Default"/>
                              <w:rPr>
                                <w:rFonts w:ascii="Courier New" w:hAnsi="Courier New" w:cs="Courier New"/>
                                <w:sz w:val="20"/>
                                <w:szCs w:val="20"/>
                                <w:lang w:val="en-US"/>
                              </w:rPr>
                            </w:pPr>
                          </w:p>
                          <w:p w14:paraId="21DA49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4E4CF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A2D75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3D03D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2EBD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ext %}</w:t>
                            </w:r>
                          </w:p>
                          <w:p w14:paraId="141CDE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r&gt;</w:t>
                            </w:r>
                          </w:p>
                          <w:p w14:paraId="328F30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r&gt;</w:t>
                            </w:r>
                          </w:p>
                          <w:p w14:paraId="3A4A64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alert alert-danger" role="alert"&gt;</w:t>
                            </w:r>
                          </w:p>
                          <w:p w14:paraId="52ED9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xt}}</w:t>
                            </w:r>
                          </w:p>
                          <w:p w14:paraId="0065B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7A2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09FE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        </w:t>
                            </w:r>
                          </w:p>
                          <w:p w14:paraId="71E63A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8585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FAB9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5DF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190A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method="POST" enctype="multipart/form-data" action=" {{url_for('req')}}"&gt;</w:t>
                            </w:r>
                          </w:p>
                          <w:p w14:paraId="555E43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C44F0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BC51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38D6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type="file" class="form-control" name="query_img" accept="image/png, image/jpeg, image/jpg"&gt;&lt;br&gt;</w:t>
                            </w:r>
                          </w:p>
                          <w:p w14:paraId="12019F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34E2F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49789B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2EC76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478DC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1BAD6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Submit"&gt;</w:t>
                            </w:r>
                          </w:p>
                          <w:p w14:paraId="670BDE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4D6C3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4ADE1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637A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F1CC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E1A5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3F1B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01C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2778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09339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829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00D2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34B364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data:image/jpeg;base64,{{ query_path  }}" width="200px"&gt;</w:t>
                            </w:r>
                          </w:p>
                          <w:p w14:paraId="612EDE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15A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0389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65D05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9AF5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F247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7A824E3" w14:textId="77777777" w:rsidR="00F93A76" w:rsidRDefault="00F93A76">
                            <w:pPr>
                              <w:pStyle w:val="Default"/>
                              <w:rPr>
                                <w:rFonts w:ascii="Courier New" w:hAnsi="Courier New" w:cs="Courier New"/>
                                <w:sz w:val="20"/>
                                <w:szCs w:val="20"/>
                                <w:lang w:val="en-US"/>
                              </w:rPr>
                            </w:pPr>
                          </w:p>
                          <w:p w14:paraId="489BF8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29FC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65BC8A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268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A4A04BF" w14:textId="77777777" w:rsidR="00F93A76" w:rsidRDefault="00F93A76">
                            <w:pPr>
                              <w:pStyle w:val="Default"/>
                              <w:rPr>
                                <w:rFonts w:ascii="Courier New" w:hAnsi="Courier New" w:cs="Courier New"/>
                                <w:sz w:val="20"/>
                                <w:szCs w:val="20"/>
                                <w:lang w:val="en-US"/>
                              </w:rPr>
                            </w:pPr>
                          </w:p>
                          <w:p w14:paraId="24A4C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056DE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FB58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2864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3F6D9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4FF64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35ABE2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1E1BB3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7B06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36A81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6A001D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21725D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897C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46D9D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C43A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BD8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1&lt;/td&gt;</w:t>
                            </w:r>
                          </w:p>
                          <w:p w14:paraId="25EB5E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Array gambar untuk diinputkan ke model&lt;/td&gt;</w:t>
                            </w:r>
                          </w:p>
                          <w:p w14:paraId="519CA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00E935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DBD03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73604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5E4893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Hasil setelah dimasukkan model CNN (probabilitas masing-masing kelas) &lt;/td&gt;</w:t>
                            </w:r>
                          </w:p>
                          <w:p w14:paraId="215EF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ed}}&lt;/td&gt;</w:t>
                            </w:r>
                          </w:p>
                          <w:p w14:paraId="52871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3B6D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922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7DEEE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512D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ort}}&lt;/td&gt;</w:t>
                            </w:r>
                          </w:p>
                          <w:p w14:paraId="667250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A848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612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22D5A1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78A95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1415A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DA0AA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BDC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05BC8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2C3ED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012092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9B3C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025C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23F8F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2098D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2358BC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E4F5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B4FF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0EAF3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3E713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E5B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B7A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E1A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AA15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CCBDF9" w14:textId="77777777" w:rsidR="00F93A76" w:rsidRDefault="00F93A76">
                            <w:pPr>
                              <w:pStyle w:val="Default"/>
                              <w:rPr>
                                <w:rFonts w:ascii="Courier New" w:hAnsi="Courier New" w:cs="Courier New"/>
                                <w:sz w:val="20"/>
                                <w:szCs w:val="20"/>
                                <w:lang w:val="en-US"/>
                              </w:rPr>
                            </w:pPr>
                          </w:p>
                          <w:p w14:paraId="58A0F2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3196C5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00268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214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E84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00BF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722D3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E0C1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19FA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242F0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3AD558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5B67C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64C76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505CE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17C90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16EAE8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DBE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A450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364FDC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30D6B7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8413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83926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038A4D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6BC2FE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2A84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90D3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B1257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9AAB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66EE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841C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C29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9BE6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93426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C45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5750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BC13B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26A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9CAA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EA138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2A084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E32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3C8AFA9" w14:textId="77777777" w:rsidR="00F93A76" w:rsidRDefault="00F93A76">
                            <w:pPr>
                              <w:pStyle w:val="Default"/>
                              <w:rPr>
                                <w:rFonts w:ascii="Courier New" w:hAnsi="Courier New" w:cs="Courier New"/>
                                <w:sz w:val="20"/>
                                <w:szCs w:val="20"/>
                                <w:lang w:val="en-US"/>
                              </w:rPr>
                            </w:pPr>
                          </w:p>
                          <w:p w14:paraId="7507E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B938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E52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3347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EA1D2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611DE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905D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7546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4BFFB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E58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DA4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CBC6A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41599F" w14:textId="77777777" w:rsidR="00F93A76" w:rsidRDefault="00F93A76">
                            <w:pPr>
                              <w:pStyle w:val="Default"/>
                              <w:rPr>
                                <w:rFonts w:ascii="Courier New" w:hAnsi="Courier New" w:cs="Courier New"/>
                                <w:sz w:val="20"/>
                                <w:szCs w:val="20"/>
                                <w:lang w:val="en-US"/>
                              </w:rPr>
                            </w:pPr>
                          </w:p>
                          <w:p w14:paraId="3D180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CFD8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04601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22E5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6CDC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2F2D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011326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CAC8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C6EE0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04A01A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0D1A1F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3E28C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3D6BC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6AF5D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750453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0B99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521521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BCB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4DB1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4BA12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17029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F4E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DD84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5C29D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D2747A" id="_x0000_s1052" type="#_x0000_t202" style="width:412pt;height:54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">
                <v:textbox>
                  <w:txbxContent>
                    <w:p w14:paraId="6E070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w:t>
                      </w:r>
                      <w:r>
                        <w:rPr>
                          <w:rFonts w:ascii="Courier New" w:hAnsi="Courier New" w:cs="Courier New"/>
                          <w:sz w:val="20"/>
                          <w:szCs w:val="20"/>
                          <w:lang w:val="en-US"/>
                        </w:rPr>
                        <w:t xml:space="preserve"> %}</w:t>
                      </w:r>
                    </w:p>
                    <w:p w14:paraId="1E46EC0C" w14:textId="77777777" w:rsidR="00F93A76" w:rsidRDefault="00F93A76">
                      <w:pPr>
                        <w:pStyle w:val="Default"/>
                        <w:rPr>
                          <w:rFonts w:ascii="Courier New" w:hAnsi="Courier New" w:cs="Courier New"/>
                          <w:sz w:val="20"/>
                          <w:szCs w:val="20"/>
                          <w:lang w:val="en-US"/>
                        </w:rPr>
                      </w:pPr>
                    </w:p>
                    <w:p w14:paraId="21DA49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4E4CF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A2D75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3D03D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2EBD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ext %}</w:t>
                      </w:r>
                    </w:p>
                    <w:p w14:paraId="141CDE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r&gt;</w:t>
                      </w:r>
                    </w:p>
                    <w:p w14:paraId="328F30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r&gt;</w:t>
                      </w:r>
                    </w:p>
                    <w:p w14:paraId="3A4A64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alert alert-danger" role="alert"&gt;</w:t>
                      </w:r>
                    </w:p>
                    <w:p w14:paraId="52ED9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xt}}</w:t>
                      </w:r>
                    </w:p>
                    <w:p w14:paraId="0065B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w:t>
                      </w:r>
                      <w:r>
                        <w:rPr>
                          <w:rFonts w:ascii="Courier New" w:hAnsi="Courier New" w:cs="Courier New"/>
                          <w:sz w:val="20"/>
                          <w:szCs w:val="20"/>
                          <w:lang w:val="en-US"/>
                        </w:rPr>
                        <w:t>v&gt;</w:t>
                      </w:r>
                    </w:p>
                    <w:p w14:paraId="587A2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09FE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        </w:t>
                      </w:r>
                    </w:p>
                    <w:p w14:paraId="71E63A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8585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FAB9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5DF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190A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method="POST" enctype="multipart/form-data" action=" {{url_for('req')}}"&gt;</w:t>
                      </w:r>
                    </w:p>
                    <w:p w14:paraId="555E43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C44F0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BC51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38D6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nput type="file" class="form-control" name="query_img" accept="image/png, image/jpeg, image/jpg"&gt;&lt;br&gt;</w:t>
                      </w:r>
                    </w:p>
                    <w:p w14:paraId="12019F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34E2F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49789B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2EC76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478DC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w:t>
                      </w:r>
                    </w:p>
                    <w:p w14:paraId="1BAD6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Submit"&gt;</w:t>
                      </w:r>
                    </w:p>
                    <w:p w14:paraId="670BDE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4D6C3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td&gt;</w:t>
                      </w:r>
                    </w:p>
                    <w:p w14:paraId="4ADE1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637A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F1CC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E1A5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3F1B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401C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2778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09339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A829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00D2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34B364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data:image/jpeg;base64,{{ query_path  }}" width="200px"&gt;</w:t>
                      </w:r>
                    </w:p>
                    <w:p w14:paraId="612EDE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15A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0389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65D05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9AF5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F247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7A824E3" w14:textId="77777777" w:rsidR="00F93A76" w:rsidRDefault="00F93A76">
                      <w:pPr>
                        <w:pStyle w:val="Default"/>
                        <w:rPr>
                          <w:rFonts w:ascii="Courier New" w:hAnsi="Courier New" w:cs="Courier New"/>
                          <w:sz w:val="20"/>
                          <w:szCs w:val="20"/>
                          <w:lang w:val="en-US"/>
                        </w:rPr>
                      </w:pPr>
                    </w:p>
                    <w:p w14:paraId="489BF8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w:t>
                      </w:r>
                      <w:r>
                        <w:rPr>
                          <w:rFonts w:ascii="Courier New" w:hAnsi="Courier New" w:cs="Courier New"/>
                          <w:sz w:val="20"/>
                          <w:szCs w:val="20"/>
                          <w:lang w:val="en-US"/>
                        </w:rPr>
                        <w:t>s="section-header d-flex justify-content-between"&gt;</w:t>
                      </w:r>
                    </w:p>
                    <w:p w14:paraId="229FC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65BC8A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268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A4A04BF" w14:textId="77777777" w:rsidR="00F93A76" w:rsidRDefault="00F93A76">
                      <w:pPr>
                        <w:pStyle w:val="Default"/>
                        <w:rPr>
                          <w:rFonts w:ascii="Courier New" w:hAnsi="Courier New" w:cs="Courier New"/>
                          <w:sz w:val="20"/>
                          <w:szCs w:val="20"/>
                          <w:lang w:val="en-US"/>
                        </w:rPr>
                      </w:pPr>
                    </w:p>
                    <w:p w14:paraId="24A4C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056DE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FB58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2864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3F6D9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table-responsive"&gt;</w:t>
                      </w:r>
                    </w:p>
                    <w:p w14:paraId="4FF64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35ABE2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1E1BB3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7B06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w:t>
                      </w:r>
                      <w:r>
                        <w:rPr>
                          <w:rFonts w:ascii="Courier New" w:hAnsi="Courier New" w:cs="Courier New"/>
                          <w:sz w:val="20"/>
                          <w:szCs w:val="20"/>
                          <w:lang w:val="en-US"/>
                        </w:rPr>
                        <w:t>o&lt;/th&gt;</w:t>
                      </w:r>
                    </w:p>
                    <w:p w14:paraId="36A81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6A001D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21725D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897C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46D9D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C43A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BD8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1&lt;/td&gt;</w:t>
                      </w:r>
                    </w:p>
                    <w:p w14:paraId="25EB5E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Array gambar untuk diinputkan ke model&lt;/td&gt;</w:t>
                      </w:r>
                    </w:p>
                    <w:p w14:paraId="519CA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00E935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DBD03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73604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5E4893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Hasil setelah dimasukkan model CNN (probabilitas masing-masing kelas) &lt;/td&gt;</w:t>
                      </w:r>
                    </w:p>
                    <w:p w14:paraId="215EF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ed}}&lt;/td&gt;</w:t>
                      </w:r>
                    </w:p>
                    <w:p w14:paraId="52871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23B6D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922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7DEEE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512D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w:t>
                      </w:r>
                      <w:r>
                        <w:rPr>
                          <w:rFonts w:ascii="Courier New" w:hAnsi="Courier New" w:cs="Courier New"/>
                          <w:sz w:val="20"/>
                          <w:szCs w:val="20"/>
                          <w:lang w:val="en-US"/>
                        </w:rPr>
                        <w:t>td&gt;{{sort}}&lt;/td&gt;</w:t>
                      </w:r>
                    </w:p>
                    <w:p w14:paraId="667250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A848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612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22D5A1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78A95B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1415A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DA0AA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BDC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05BC8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w:t>
                      </w:r>
                      <w:r>
                        <w:rPr>
                          <w:rFonts w:ascii="Courier New" w:hAnsi="Courier New" w:cs="Courier New"/>
                          <w:sz w:val="20"/>
                          <w:szCs w:val="20"/>
                          <w:lang w:val="en-US"/>
                        </w:rPr>
                        <w:t>obabilitas tertinggi pada index&lt;/td&gt;</w:t>
                      </w:r>
                    </w:p>
                    <w:p w14:paraId="2C3ED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012092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9B3C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025C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23F8F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w:t>
                      </w:r>
                      <w:r>
                        <w:rPr>
                          <w:rFonts w:ascii="Courier New" w:hAnsi="Courier New" w:cs="Courier New"/>
                          <w:sz w:val="20"/>
                          <w:szCs w:val="20"/>
                          <w:lang w:val="en-US"/>
                        </w:rPr>
                        <w:t xml:space="preserve"> {{ category }} sesuai nama kelas yaitu&lt;/td&gt;</w:t>
                      </w:r>
                    </w:p>
                    <w:p w14:paraId="2098D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2358BC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E4F5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B4FF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0EAF3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3E713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E5B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B7A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E1A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AA15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CCBDF9" w14:textId="77777777" w:rsidR="00F93A76" w:rsidRDefault="00F93A76">
                      <w:pPr>
                        <w:pStyle w:val="Default"/>
                        <w:rPr>
                          <w:rFonts w:ascii="Courier New" w:hAnsi="Courier New" w:cs="Courier New"/>
                          <w:sz w:val="20"/>
                          <w:szCs w:val="20"/>
                          <w:lang w:val="en-US"/>
                        </w:rPr>
                      </w:pPr>
                    </w:p>
                    <w:p w14:paraId="58A0F2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3196C5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w:t>
                      </w:r>
                      <w:r>
                        <w:rPr>
                          <w:rFonts w:ascii="Courier New" w:hAnsi="Courier New" w:cs="Courier New"/>
                          <w:sz w:val="20"/>
                          <w:szCs w:val="20"/>
                          <w:lang w:val="en-US"/>
                        </w:rPr>
                        <w:t>anan&lt;/h1&gt;</w:t>
                      </w:r>
                    </w:p>
                    <w:p w14:paraId="00268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214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E84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00BF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722D3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E0C1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19FA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242F0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w:t>
                      </w:r>
                      <w:r>
                        <w:rPr>
                          <w:rFonts w:ascii="Courier New" w:hAnsi="Courier New" w:cs="Courier New"/>
                          <w:sz w:val="20"/>
                          <w:szCs w:val="20"/>
                          <w:lang w:val="en-US"/>
                        </w:rPr>
                        <w:t xml:space="preserve"> table-hover table-striped w-100" id="table-1"&gt;</w:t>
                      </w:r>
                    </w:p>
                    <w:p w14:paraId="3AD558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5B67C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64C76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505CE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17C90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w:t>
                      </w:r>
                      <w:r>
                        <w:rPr>
                          <w:rFonts w:ascii="Courier New" w:hAnsi="Courier New" w:cs="Courier New"/>
                          <w:sz w:val="20"/>
                          <w:szCs w:val="20"/>
                          <w:lang w:val="en-US"/>
                        </w:rPr>
                        <w:t xml:space="preserve"> Cosine&lt;/th&gt;</w:t>
                      </w:r>
                    </w:p>
                    <w:p w14:paraId="16EAE8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DBE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2A450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364FDC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30D6B7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8413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83926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038A4D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6BC2FE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2A84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90D3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B1257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9AAB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66EE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841C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C29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9BE6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93426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C45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5750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BC13B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26A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69CAA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EA138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2A084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E32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3C8AFA9" w14:textId="77777777" w:rsidR="00F93A76" w:rsidRDefault="00F93A76">
                      <w:pPr>
                        <w:pStyle w:val="Default"/>
                        <w:rPr>
                          <w:rFonts w:ascii="Courier New" w:hAnsi="Courier New" w:cs="Courier New"/>
                          <w:sz w:val="20"/>
                          <w:szCs w:val="20"/>
                          <w:lang w:val="en-US"/>
                        </w:rPr>
                      </w:pPr>
                    </w:p>
                    <w:p w14:paraId="7507E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B938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E52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3347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div class="card-header"&gt;</w:t>
                      </w:r>
                    </w:p>
                    <w:p w14:paraId="3EA1D2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611DE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905D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7546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4BFFB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E58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DA4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CBC6A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41599F" w14:textId="77777777" w:rsidR="00F93A76" w:rsidRDefault="00F93A76">
                      <w:pPr>
                        <w:pStyle w:val="Default"/>
                        <w:rPr>
                          <w:rFonts w:ascii="Courier New" w:hAnsi="Courier New" w:cs="Courier New"/>
                          <w:sz w:val="20"/>
                          <w:szCs w:val="20"/>
                          <w:lang w:val="en-US"/>
                        </w:rPr>
                      </w:pPr>
                    </w:p>
                    <w:p w14:paraId="3D180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CFD8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04601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22E5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6CDC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2F2D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w:t>
                      </w:r>
                      <w:r>
                        <w:rPr>
                          <w:rFonts w:ascii="Courier New" w:hAnsi="Courier New" w:cs="Courier New"/>
                          <w:sz w:val="20"/>
                          <w:szCs w:val="20"/>
                          <w:lang w:val="en-US"/>
                        </w:rPr>
                        <w:t>an Cosing Similarity untuk resep {{values['nama_resep']}} &lt;/h4&gt;</w:t>
                      </w:r>
                    </w:p>
                    <w:p w14:paraId="011326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6CAC8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C6EE0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04A01A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w:t>
                      </w:r>
                      <w:r>
                        <w:rPr>
                          <w:rFonts w:ascii="Courier New" w:hAnsi="Courier New" w:cs="Courier New"/>
                          <w:sz w:val="20"/>
                          <w:szCs w:val="20"/>
                          <w:lang w:val="en-US"/>
                        </w:rPr>
                        <w:t>lues['Y_list']}} || &lt;/li&gt;</w:t>
                      </w:r>
                    </w:p>
                    <w:p w14:paraId="0D1A1F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3E28C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3D6BC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w:t>
                      </w:r>
                      <w:r>
                        <w:rPr>
                          <w:rFonts w:ascii="Courier New" w:hAnsi="Courier New" w:cs="Courier New"/>
                          <w:sz w:val="20"/>
                          <w:szCs w:val="20"/>
                          <w:lang w:val="en-US"/>
                        </w:rPr>
                        <w:t>['dot']}} / {{values['normal']}} &lt;/li&gt;</w:t>
                      </w:r>
                    </w:p>
                    <w:p w14:paraId="6AF5D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750453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0B99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521521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BCB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4DB1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4BA12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17029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F4E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DD84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5C29D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2733A323" w14:textId="77777777" w:rsidR="00F93A76" w:rsidRDefault="00124769">
      <w:pPr>
        <w:pStyle w:val="Caption"/>
        <w:jc w:val="center"/>
        <w:rPr>
          <w:b w:val="0"/>
          <w:bCs/>
        </w:rPr>
      </w:pPr>
      <w:bookmarkStart w:id="222" w:name="_Toc136799568"/>
      <w:r>
        <w:t xml:space="preserve">Gambar 5. </w:t>
      </w:r>
      <w:r>
        <w:fldChar w:fldCharType="begin"/>
      </w:r>
      <w:r>
        <w:instrText xml:space="preserve"> SEQ Gambar \* ARABIC \r 25</w:instrText>
      </w:r>
      <w:r>
        <w:fldChar w:fldCharType="separate"/>
      </w:r>
      <w:r w:rsidR="00A8538E">
        <w:rPr>
          <w:noProof/>
        </w:rPr>
        <w:t>25</w:t>
      </w:r>
      <w:r>
        <w:fldChar w:fldCharType="end"/>
      </w:r>
      <w:r>
        <w:t xml:space="preserve"> </w:t>
      </w:r>
      <w:r>
        <w:rPr>
          <w:b w:val="0"/>
          <w:bCs/>
          <w:i/>
          <w:iCs w:val="0"/>
        </w:rPr>
        <w:t xml:space="preserve">Source Code </w:t>
      </w:r>
      <w:r>
        <w:rPr>
          <w:b w:val="0"/>
          <w:bCs/>
        </w:rPr>
        <w:t>File HTML Klasifikasi dan mengukur kemiripan</w:t>
      </w:r>
      <w:bookmarkEnd w:id="222"/>
    </w:p>
    <w:p w14:paraId="03063EA0" w14:textId="77777777" w:rsidR="00F93A76" w:rsidRDefault="00F93A76"/>
    <w:p w14:paraId="219D297D" w14:textId="77777777" w:rsidR="00F93A76" w:rsidRDefault="00124769">
      <w:pPr>
        <w:jc w:val="both"/>
      </w:pPr>
      <w:r>
        <w:t xml:space="preserve">Dari </w:t>
      </w:r>
      <w:r>
        <w:rPr>
          <w:i/>
        </w:rPr>
        <w:t>hasil source code</w:t>
      </w:r>
      <w:r>
        <w:t xml:space="preserve"> Gambar 5.25 menghasilkan sebuah tampilan </w:t>
      </w:r>
      <w:r>
        <w:rPr>
          <w:i/>
        </w:rPr>
        <w:t>user interface</w:t>
      </w:r>
      <w:r>
        <w:t xml:space="preserve"> web yang terlihat pada Gambar 5.26.</w:t>
      </w:r>
    </w:p>
    <w:p w14:paraId="254D5E15" w14:textId="77777777" w:rsidR="00F93A76" w:rsidRDefault="00124769">
      <w:pPr>
        <w:jc w:val="both"/>
      </w:pPr>
      <w:r>
        <w:rPr>
          <w:noProof/>
          <w:lang w:eastAsia="en-US"/>
        </w:rPr>
        <w:drawing>
          <wp:inline distT="0" distB="0" distL="0" distR="0" wp14:anchorId="7685AB16" wp14:editId="01016488">
            <wp:extent cx="5252085" cy="3044190"/>
            <wp:effectExtent l="0" t="0" r="5715" b="3810"/>
            <wp:docPr id="136342069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20698" name="Picture 1" descr="A screenshot of a computer&#10;&#10;Description automatically generated with medium confidence"/>
                    <pic:cNvPicPr>
                      <a:picLocks noChangeAspect="1"/>
                    </pic:cNvPicPr>
                  </pic:nvPicPr>
                  <pic:blipFill>
                    <a:blip r:embed="rId77"/>
                    <a:stretch>
                      <a:fillRect/>
                    </a:stretch>
                  </pic:blipFill>
                  <pic:spPr>
                    <a:xfrm>
                      <a:off x="0" y="0"/>
                      <a:ext cx="5252085" cy="3044190"/>
                    </a:xfrm>
                    <a:prstGeom prst="rect">
                      <a:avLst/>
                    </a:prstGeom>
                  </pic:spPr>
                </pic:pic>
              </a:graphicData>
            </a:graphic>
          </wp:inline>
        </w:drawing>
      </w:r>
    </w:p>
    <w:p w14:paraId="241F028E" w14:textId="77777777" w:rsidR="00F93A76" w:rsidRDefault="00124769">
      <w:pPr>
        <w:pStyle w:val="Caption"/>
        <w:jc w:val="center"/>
        <w:rPr>
          <w:b w:val="0"/>
          <w:bCs/>
        </w:rPr>
      </w:pPr>
      <w:bookmarkStart w:id="223" w:name="_Toc136799569"/>
      <w:r>
        <w:t xml:space="preserve">Gambar 5. </w:t>
      </w:r>
      <w:r>
        <w:fldChar w:fldCharType="begin"/>
      </w:r>
      <w:r>
        <w:instrText xml:space="preserve"> SEQ Gambar \* ARABIC \r 26</w:instrText>
      </w:r>
      <w:r>
        <w:fldChar w:fldCharType="separate"/>
      </w:r>
      <w:r w:rsidR="00A8538E">
        <w:rPr>
          <w:noProof/>
        </w:rPr>
        <w:t>26</w:t>
      </w:r>
      <w:r>
        <w:fldChar w:fldCharType="end"/>
      </w:r>
      <w:r>
        <w:t xml:space="preserve"> </w:t>
      </w:r>
      <w:r>
        <w:rPr>
          <w:b w:val="0"/>
          <w:bCs/>
        </w:rPr>
        <w:t xml:space="preserve">Tampilan </w:t>
      </w:r>
      <w:r>
        <w:rPr>
          <w:b w:val="0"/>
          <w:bCs/>
          <w:i/>
          <w:iCs w:val="0"/>
        </w:rPr>
        <w:t xml:space="preserve">User Interface </w:t>
      </w:r>
      <w:r>
        <w:rPr>
          <w:b w:val="0"/>
          <w:bCs/>
        </w:rPr>
        <w:t>Halaman Rekomendasi Resep</w:t>
      </w:r>
      <w:bookmarkEnd w:id="223"/>
    </w:p>
    <w:p w14:paraId="54B1BA88" w14:textId="77777777" w:rsidR="00F93A76" w:rsidRDefault="00124769">
      <w:pPr>
        <w:pStyle w:val="Heading4"/>
        <w:numPr>
          <w:ilvl w:val="3"/>
          <w:numId w:val="44"/>
        </w:numPr>
        <w:ind w:left="851" w:hanging="851"/>
      </w:pPr>
      <w:r>
        <w:t>User</w:t>
      </w:r>
    </w:p>
    <w:p w14:paraId="414DCF0B" w14:textId="77777777" w:rsidR="00F93A76" w:rsidRDefault="00124769">
      <w:pPr>
        <w:ind w:firstLine="851"/>
        <w:jc w:val="both"/>
      </w:pPr>
      <w:r>
        <w:t xml:space="preserve">Alur dalam pembangunan sistem rekomendasi resep makanan menggunakan gambar bagian </w:t>
      </w:r>
      <w:r>
        <w:rPr>
          <w:i/>
          <w:iCs/>
        </w:rPr>
        <w:t>user</w:t>
      </w:r>
      <w:r>
        <w:t xml:space="preserve"> yaitu membuat RestAPI Client, membuat API Client, membuat halaman onboard screen, membuat halaman login, membuat halaman registrasi akun, membuat halaman pemindaian bahan sayuran, membuat halaman daftar pemindaian bahan, membuat halaman rekomendasi resep, Membuat halaman detail rekomendasi resep.</w:t>
      </w:r>
    </w:p>
    <w:p w14:paraId="610CB874" w14:textId="77777777" w:rsidR="00F93A76" w:rsidRDefault="00124769">
      <w:pPr>
        <w:pStyle w:val="Heading5"/>
        <w:numPr>
          <w:ilvl w:val="0"/>
          <w:numId w:val="46"/>
        </w:numPr>
        <w:ind w:left="851" w:hanging="851"/>
      </w:pPr>
      <w:r>
        <w:t>RestAPI Client</w:t>
      </w:r>
    </w:p>
    <w:p w14:paraId="400D23B7" w14:textId="77777777" w:rsidR="00F93A76" w:rsidRDefault="00124769">
      <w:pPr>
        <w:ind w:firstLine="851"/>
        <w:jc w:val="both"/>
      </w:pPr>
      <w:r>
        <w:t xml:space="preserve">Tujuan dari pembuatan RestAPI Client ini adalah agar aplikasi dari pengguna dapat berkomunikasi dengan </w:t>
      </w:r>
      <w:r>
        <w:rPr>
          <w:i/>
          <w:iCs/>
        </w:rPr>
        <w:t xml:space="preserve">server </w:t>
      </w:r>
      <w:r>
        <w:t xml:space="preserve">untuk melakukan pengambilan data </w:t>
      </w:r>
      <w:r>
        <w:lastRenderedPageBreak/>
        <w:t xml:space="preserve">ataupun proses pengecekan dari </w:t>
      </w:r>
      <w:r>
        <w:rPr>
          <w:i/>
          <w:iCs/>
        </w:rPr>
        <w:t xml:space="preserve">server. </w:t>
      </w:r>
      <w:r>
        <w:t>Jika server meresepon permintaan dari pengguna, maka RestAPI Client akan menerima response tersebut kedalam bentuk JSON (</w:t>
      </w:r>
      <w:r>
        <w:rPr>
          <w:i/>
          <w:iCs/>
        </w:rPr>
        <w:t>JavaScript Object Notation</w:t>
      </w:r>
      <w:r>
        <w:t xml:space="preserve">). Berikut </w:t>
      </w:r>
      <w:r>
        <w:rPr>
          <w:i/>
          <w:iCs/>
        </w:rPr>
        <w:t>source code</w:t>
      </w:r>
      <w:r>
        <w:t xml:space="preserve"> pembuatan RestAPI Client.</w:t>
      </w:r>
    </w:p>
    <w:p w14:paraId="531FFAB2" w14:textId="77777777" w:rsidR="00F93A76" w:rsidRDefault="00124769">
      <w:pPr>
        <w:jc w:val="both"/>
      </w:pPr>
      <w:r>
        <w:rPr>
          <w:rFonts w:ascii="Courier New" w:hAnsi="Courier New" w:cs="Courier New"/>
          <w:noProof/>
          <w:sz w:val="20"/>
          <w:szCs w:val="20"/>
          <w:lang w:eastAsia="en-US"/>
        </w:rPr>
        <mc:AlternateContent>
          <mc:Choice Requires="wps">
            <w:drawing>
              <wp:inline distT="0" distB="0" distL="0" distR="0" wp14:anchorId="2D7A5A7F" wp14:editId="49EE909B">
                <wp:extent cx="4937760" cy="2948940"/>
                <wp:effectExtent l="0" t="0" r="15240" b="22860"/>
                <wp:docPr id="17639240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2948940"/>
                        </a:xfrm>
                        <a:prstGeom prst="rect">
                          <a:avLst/>
                        </a:prstGeom>
                        <a:solidFill>
                          <a:srgbClr val="FFFFFF"/>
                        </a:solidFill>
                        <a:ln w="9525">
                          <a:solidFill>
                            <a:srgbClr val="000000"/>
                          </a:solidFill>
                          <a:miter lim="800000"/>
                        </a:ln>
                      </wps:spPr>
                      <wps:txbx>
                        <w:txbxContent>
                          <w:p w14:paraId="023FC1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trofitClient {</w:t>
                            </w:r>
                          </w:p>
                          <w:p w14:paraId="63012A26" w14:textId="77777777" w:rsidR="00F93A76" w:rsidRDefault="00F93A76">
                            <w:pPr>
                              <w:pStyle w:val="Default"/>
                              <w:rPr>
                                <w:rFonts w:ascii="Courier New" w:hAnsi="Courier New" w:cs="Courier New"/>
                                <w:sz w:val="20"/>
                                <w:szCs w:val="20"/>
                                <w:lang w:val="en-US"/>
                              </w:rPr>
                            </w:pPr>
                          </w:p>
                          <w:p w14:paraId="3EBAD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client = OkHttpClient.Builder().build()</w:t>
                            </w:r>
                          </w:p>
                          <w:p w14:paraId="202DD315" w14:textId="77777777" w:rsidR="00F93A76" w:rsidRDefault="00F93A76">
                            <w:pPr>
                              <w:pStyle w:val="Default"/>
                              <w:rPr>
                                <w:rFonts w:ascii="Courier New" w:hAnsi="Courier New" w:cs="Courier New"/>
                                <w:sz w:val="20"/>
                                <w:szCs w:val="20"/>
                                <w:lang w:val="en-US"/>
                              </w:rPr>
                            </w:pPr>
                          </w:p>
                          <w:p w14:paraId="190799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son = GsonBuilder()</w:t>
                            </w:r>
                          </w:p>
                          <w:p w14:paraId="5398D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Lenient()</w:t>
                            </w:r>
                          </w:p>
                          <w:p w14:paraId="28AF4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w:t>
                            </w:r>
                          </w:p>
                          <w:p w14:paraId="67B708DD" w14:textId="77777777" w:rsidR="00F93A76" w:rsidRDefault="00F93A76">
                            <w:pPr>
                              <w:pStyle w:val="Default"/>
                              <w:rPr>
                                <w:rFonts w:ascii="Courier New" w:hAnsi="Courier New" w:cs="Courier New"/>
                                <w:sz w:val="20"/>
                                <w:szCs w:val="20"/>
                                <w:lang w:val="en-US"/>
                              </w:rPr>
                            </w:pPr>
                          </w:p>
                          <w:p w14:paraId="73DBF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stance: ApiClient by lazy {</w:t>
                            </w:r>
                          </w:p>
                          <w:p w14:paraId="5825F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retrofit = Retrofit.Builder()</w:t>
                            </w:r>
                          </w:p>
                          <w:p w14:paraId="4425E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Url("http://192.168.200.222:5000/api/")</w:t>
                            </w:r>
                          </w:p>
                          <w:p w14:paraId="7E5AE1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dConverterFactory(GsonConverterFactory.create(gson))</w:t>
                            </w:r>
                          </w:p>
                          <w:p w14:paraId="7F86D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ient(client)</w:t>
                            </w:r>
                          </w:p>
                          <w:p w14:paraId="729CF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uild()</w:t>
                            </w:r>
                          </w:p>
                          <w:p w14:paraId="0BFB0B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rofit.create(ApiClient::class.java)</w:t>
                            </w:r>
                          </w:p>
                          <w:p w14:paraId="38EDA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A82780" w14:textId="77777777" w:rsidR="00F93A76" w:rsidRDefault="00F93A76">
                            <w:pPr>
                              <w:pStyle w:val="Default"/>
                              <w:rPr>
                                <w:rFonts w:ascii="Courier New" w:hAnsi="Courier New" w:cs="Courier New"/>
                                <w:sz w:val="20"/>
                                <w:szCs w:val="20"/>
                                <w:lang w:val="en-US"/>
                              </w:rPr>
                            </w:pPr>
                          </w:p>
                          <w:p w14:paraId="41001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7A5A7F" id="_x0000_s1053" type="#_x0000_t202" style="width:388.8pt;height:23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">
                <v:textbox>
                  <w:txbxContent>
                    <w:p w14:paraId="023FC1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trofitClient {</w:t>
                      </w:r>
                    </w:p>
                    <w:p w14:paraId="63012A26" w14:textId="77777777" w:rsidR="00F93A76" w:rsidRDefault="00F93A76">
                      <w:pPr>
                        <w:pStyle w:val="Default"/>
                        <w:rPr>
                          <w:rFonts w:ascii="Courier New" w:hAnsi="Courier New" w:cs="Courier New"/>
                          <w:sz w:val="20"/>
                          <w:szCs w:val="20"/>
                          <w:lang w:val="en-US"/>
                        </w:rPr>
                      </w:pPr>
                    </w:p>
                    <w:p w14:paraId="3EBAD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client = OkHttpClient.Builder().build()</w:t>
                      </w:r>
                    </w:p>
                    <w:p w14:paraId="202DD315" w14:textId="77777777" w:rsidR="00F93A76" w:rsidRDefault="00F93A76">
                      <w:pPr>
                        <w:pStyle w:val="Default"/>
                        <w:rPr>
                          <w:rFonts w:ascii="Courier New" w:hAnsi="Courier New" w:cs="Courier New"/>
                          <w:sz w:val="20"/>
                          <w:szCs w:val="20"/>
                          <w:lang w:val="en-US"/>
                        </w:rPr>
                      </w:pPr>
                    </w:p>
                    <w:p w14:paraId="190799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son = GsonBuilder()</w:t>
                      </w:r>
                    </w:p>
                    <w:p w14:paraId="5398D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Lenient()</w:t>
                      </w:r>
                    </w:p>
                    <w:p w14:paraId="28AF4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w:t>
                      </w:r>
                    </w:p>
                    <w:p w14:paraId="67B708DD" w14:textId="77777777" w:rsidR="00F93A76" w:rsidRDefault="00F93A76">
                      <w:pPr>
                        <w:pStyle w:val="Default"/>
                        <w:rPr>
                          <w:rFonts w:ascii="Courier New" w:hAnsi="Courier New" w:cs="Courier New"/>
                          <w:sz w:val="20"/>
                          <w:szCs w:val="20"/>
                          <w:lang w:val="en-US"/>
                        </w:rPr>
                      </w:pPr>
                    </w:p>
                    <w:p w14:paraId="73DBF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stance: ApiClient by lazy {</w:t>
                      </w:r>
                    </w:p>
                    <w:p w14:paraId="5825F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retrofit = Retrofit.Builder()</w:t>
                      </w:r>
                    </w:p>
                    <w:p w14:paraId="4425E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seUrl("http://192.168.200.222:5000</w:t>
                      </w:r>
                      <w:r>
                        <w:rPr>
                          <w:rFonts w:ascii="Courier New" w:hAnsi="Courier New" w:cs="Courier New"/>
                          <w:sz w:val="20"/>
                          <w:szCs w:val="20"/>
                          <w:lang w:val="en-US"/>
                        </w:rPr>
                        <w:t>/api/")</w:t>
                      </w:r>
                    </w:p>
                    <w:p w14:paraId="7E5AE1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dConverterFactory(GsonConverterFactory.create(gson))</w:t>
                      </w:r>
                    </w:p>
                    <w:p w14:paraId="7F86D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ient(client)</w:t>
                      </w:r>
                    </w:p>
                    <w:p w14:paraId="729CF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uild()</w:t>
                      </w:r>
                    </w:p>
                    <w:p w14:paraId="0BFB0B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rofit.create(ApiClient::class.java)</w:t>
                      </w:r>
                    </w:p>
                    <w:p w14:paraId="38EDA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A82780" w14:textId="77777777" w:rsidR="00F93A76" w:rsidRDefault="00F93A76">
                      <w:pPr>
                        <w:pStyle w:val="Default"/>
                        <w:rPr>
                          <w:rFonts w:ascii="Courier New" w:hAnsi="Courier New" w:cs="Courier New"/>
                          <w:sz w:val="20"/>
                          <w:szCs w:val="20"/>
                          <w:lang w:val="en-US"/>
                        </w:rPr>
                      </w:pPr>
                    </w:p>
                    <w:p w14:paraId="41001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0CE168FE" w14:textId="77777777" w:rsidR="00F93A76" w:rsidRDefault="00124769">
      <w:pPr>
        <w:pStyle w:val="Caption"/>
        <w:jc w:val="center"/>
        <w:rPr>
          <w:b w:val="0"/>
          <w:bCs/>
        </w:rPr>
      </w:pPr>
      <w:bookmarkStart w:id="224" w:name="_Toc136799570"/>
      <w:r>
        <w:t xml:space="preserve">Gambar 5. </w:t>
      </w:r>
      <w:r>
        <w:fldChar w:fldCharType="begin"/>
      </w:r>
      <w:r>
        <w:instrText xml:space="preserve"> SEQ Gambar \* ARABIC \r 27</w:instrText>
      </w:r>
      <w:r>
        <w:fldChar w:fldCharType="separate"/>
      </w:r>
      <w:r w:rsidR="00A8538E">
        <w:rPr>
          <w:noProof/>
        </w:rPr>
        <w:t>27</w:t>
      </w:r>
      <w:r>
        <w:fldChar w:fldCharType="end"/>
      </w:r>
      <w:r>
        <w:t xml:space="preserve"> </w:t>
      </w:r>
      <w:r>
        <w:rPr>
          <w:b w:val="0"/>
          <w:bCs/>
          <w:i/>
          <w:iCs w:val="0"/>
        </w:rPr>
        <w:t xml:space="preserve">Source Code </w:t>
      </w:r>
      <w:r>
        <w:rPr>
          <w:b w:val="0"/>
          <w:bCs/>
        </w:rPr>
        <w:t>RestAPI Client</w:t>
      </w:r>
      <w:bookmarkEnd w:id="224"/>
    </w:p>
    <w:p w14:paraId="3E858215" w14:textId="77777777" w:rsidR="00F93A76" w:rsidRDefault="00124769">
      <w:pPr>
        <w:ind w:firstLine="851"/>
        <w:jc w:val="both"/>
      </w:pPr>
      <w:r>
        <w:t xml:space="preserve">Agar </w:t>
      </w:r>
      <w:r>
        <w:rPr>
          <w:i/>
          <w:iCs/>
        </w:rPr>
        <w:t>server</w:t>
      </w:r>
      <w:r>
        <w:t xml:space="preserve"> bisa memberikan respon yang sesuai terhadap pemintaan pengguna, maka perlu untuk membuat semua kondisi permintaan dari pengguna. Ada 3 permintaan yang disediakan </w:t>
      </w:r>
      <w:r>
        <w:rPr>
          <w:i/>
          <w:iCs/>
        </w:rPr>
        <w:t xml:space="preserve">server </w:t>
      </w:r>
      <w:r>
        <w:t xml:space="preserve">pada sistem rekomendasi resep makanan berdasarkan gambar bahan ini, antara lain permintaan untuk mendapatkan rekomendasi resep, memasuki aplikasi berdasarkan akun, dan mendaftar akun. Berikut </w:t>
      </w:r>
      <w:r>
        <w:rPr>
          <w:i/>
          <w:iCs/>
        </w:rPr>
        <w:t xml:space="preserve">source code </w:t>
      </w:r>
      <w:r>
        <w:t xml:space="preserve">untuk menyediakan respon dari server. Untuk Pemintaan rekomendasi resep dapat dilihat pada Gambar 5.28, untuk permintaan </w:t>
      </w:r>
      <w:r>
        <w:rPr>
          <w:i/>
          <w:iCs/>
        </w:rPr>
        <w:t>login</w:t>
      </w:r>
      <w:r>
        <w:t xml:space="preserve"> dapat dilihat pada gambar 5.29 dan untuk permintaan registrasi akun dapat dilihat pada gambar 5.30</w:t>
      </w:r>
    </w:p>
    <w:p w14:paraId="22DC471B"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602E60D0" wp14:editId="6E44ED44">
                <wp:extent cx="4937760" cy="7033260"/>
                <wp:effectExtent l="0" t="0" r="15240" b="15240"/>
                <wp:docPr id="1175408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33260"/>
                        </a:xfrm>
                        <a:prstGeom prst="rect">
                          <a:avLst/>
                        </a:prstGeom>
                        <a:solidFill>
                          <a:srgbClr val="FFFFFF"/>
                        </a:solidFill>
                        <a:ln w="9525">
                          <a:solidFill>
                            <a:srgbClr val="000000"/>
                          </a:solidFill>
                          <a:miter lim="800000"/>
                        </a:ln>
                      </wps:spPr>
                      <wps:txbx>
                        <w:txbxContent>
                          <w:p w14:paraId="3DBA8953" w14:textId="77777777" w:rsidR="00F93A76" w:rsidRDefault="00F93A76">
                            <w:pPr>
                              <w:pStyle w:val="Default"/>
                              <w:rPr>
                                <w:rFonts w:ascii="Courier New" w:hAnsi="Courier New" w:cs="Courier New"/>
                                <w:sz w:val="20"/>
                                <w:szCs w:val="20"/>
                                <w:lang w:val="en-US"/>
                              </w:rPr>
                            </w:pPr>
                          </w:p>
                          <w:p w14:paraId="3832F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PI</w:t>
                            </w:r>
                          </w:p>
                          <w:p w14:paraId="176334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GET RESEP</w:t>
                            </w:r>
                          </w:p>
                          <w:p w14:paraId="53CF1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get_resep', methods=['GET', 'POST'])</w:t>
                            </w:r>
                          </w:p>
                          <w:p w14:paraId="4A8CF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get_resep():</w:t>
                            </w:r>
                          </w:p>
                          <w:p w14:paraId="1D752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3398A7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request.form['bahan1']</w:t>
                            </w:r>
                          </w:p>
                          <w:p w14:paraId="025CF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request.form['bahan2']</w:t>
                            </w:r>
                          </w:p>
                          <w:p w14:paraId="44773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request.form['bahan3']</w:t>
                            </w:r>
                          </w:p>
                          <w:p w14:paraId="2C5CB8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request.form['bahan4']</w:t>
                            </w:r>
                          </w:p>
                          <w:p w14:paraId="7C0D3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request.form['bahan5']</w:t>
                            </w:r>
                          </w:p>
                          <w:p w14:paraId="228B9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request.form['bahan6']</w:t>
                            </w:r>
                          </w:p>
                          <w:p w14:paraId="5F45C6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bahan = [bahan1, bahan2, bahan3, bahan4, bahan5, bahan6]</w:t>
                            </w:r>
                          </w:p>
                          <w:p w14:paraId="12E58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 = bahan1 + " " + bahan2 + " " + bahan3 + " " + bahan4 + " " + bahan5 + " " + bahan6</w:t>
                            </w:r>
                          </w:p>
                          <w:p w14:paraId="09ED97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 = Y.lower()</w:t>
                            </w:r>
                          </w:p>
                          <w:p w14:paraId="7AC78DE7" w14:textId="77777777" w:rsidR="00F93A76" w:rsidRDefault="00F93A76">
                            <w:pPr>
                              <w:pStyle w:val="Default"/>
                              <w:rPr>
                                <w:rFonts w:ascii="Courier New" w:hAnsi="Courier New" w:cs="Courier New"/>
                                <w:sz w:val="20"/>
                                <w:szCs w:val="20"/>
                                <w:lang w:val="en-US"/>
                              </w:rPr>
                            </w:pPr>
                          </w:p>
                          <w:p w14:paraId="549BD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79989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DELETE FROM rekomendasi")</w:t>
                            </w:r>
                          </w:p>
                          <w:p w14:paraId="6D263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  </w:t>
                            </w:r>
                          </w:p>
                          <w:p w14:paraId="6E1C11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CE7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id_resep, nama_resep, bahan FROM resep")   </w:t>
                            </w:r>
                          </w:p>
                          <w:p w14:paraId="1CDF6B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42376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62848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121F91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sine, dot, normal, norm1, norm2, X_list, Y_list = cosine_score(item[2], Y)</w:t>
                            </w:r>
                          </w:p>
                          <w:p w14:paraId="601347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math.isnan(cosine):</w:t>
                            </w:r>
                          </w:p>
                          <w:p w14:paraId="5E9F1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1925D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if cosine == 0:</w:t>
                            </w:r>
                          </w:p>
                          <w:p w14:paraId="5C164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5D4F52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7112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B6ED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komendasi VALUES('', '{item[0]}', 1,'{item[1]}' , '{round(100*cosine)}')")</w:t>
                            </w:r>
                          </w:p>
                          <w:p w14:paraId="3FC276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2255A4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resep.id_resep, rekomendasi.nama_resep, resep.bahan, resep.langkah, resep.gambar FROM rekomendasi INNER JOIN resep ON rekomendasi.id_resep = resep.id_resep ORDER BY nilai_cosine DESC limit 5;")</w:t>
                            </w:r>
                          </w:p>
                          <w:p w14:paraId="4A9CE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DA5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27B6F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647AEA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close</w:t>
                            </w:r>
                          </w:p>
                          <w:p w14:paraId="5A8E75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 = []</w:t>
                            </w:r>
                          </w:p>
                          <w:p w14:paraId="263C4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A3A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2DF38D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ep = {</w:t>
                            </w:r>
                          </w:p>
                          <w:p w14:paraId="738CF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 item[0],</w:t>
                            </w:r>
                          </w:p>
                          <w:p w14:paraId="02125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 item[1],</w:t>
                            </w:r>
                          </w:p>
                          <w:p w14:paraId="146B44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item[2],</w:t>
                            </w:r>
                          </w:p>
                          <w:p w14:paraId="72327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 item[3],</w:t>
                            </w:r>
                          </w:p>
                          <w:p w14:paraId="15B4A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 item[4]</w:t>
                            </w:r>
                          </w:p>
                          <w:p w14:paraId="4D8A44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57C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append(resep)</w:t>
                            </w:r>
                          </w:p>
                          <w:p w14:paraId="522E08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FFC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E74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list_resep)</w:t>
                            </w:r>
                          </w:p>
                          <w:p w14:paraId="52E6F270" w14:textId="77777777" w:rsidR="00F93A76" w:rsidRDefault="00F93A76">
                            <w:pPr>
                              <w:pStyle w:val="Default"/>
                              <w:rPr>
                                <w:rFonts w:ascii="Courier New" w:hAnsi="Courier New" w:cs="Courier New"/>
                                <w:sz w:val="20"/>
                                <w:szCs w:val="20"/>
                                <w:lang w:val="en-US"/>
                              </w:rPr>
                            </w:pPr>
                          </w:p>
                          <w:p w14:paraId="00EF9F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LOGIN SERVICE</w:t>
                            </w:r>
                          </w:p>
                          <w:p w14:paraId="03C907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login_service', methods=['GET', 'POST'])</w:t>
                            </w:r>
                          </w:p>
                          <w:p w14:paraId="523F9E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login_service():</w:t>
                            </w:r>
                          </w:p>
                          <w:p w14:paraId="6DA111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571F17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5EE19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0EA54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76574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0D885B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4328B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0B745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sponse = []</w:t>
                            </w:r>
                          </w:p>
                          <w:p w14:paraId="092B88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6616B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0F6EBF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26BFB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241F12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item[1]</w:t>
                            </w:r>
                          </w:p>
                          <w:p w14:paraId="57079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10DD79" w14:textId="77777777" w:rsidR="00F93A76" w:rsidRDefault="00F93A76">
                            <w:pPr>
                              <w:pStyle w:val="Default"/>
                              <w:rPr>
                                <w:rFonts w:ascii="Courier New" w:hAnsi="Courier New" w:cs="Courier New"/>
                                <w:sz w:val="20"/>
                                <w:szCs w:val="20"/>
                                <w:lang w:val="en-US"/>
                              </w:rPr>
                            </w:pPr>
                          </w:p>
                          <w:p w14:paraId="540D5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CF9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1D14B07B" w14:textId="77777777" w:rsidR="00F93A76" w:rsidRDefault="00F93A76">
                            <w:pPr>
                              <w:pStyle w:val="Default"/>
                              <w:rPr>
                                <w:rFonts w:ascii="Courier New" w:hAnsi="Courier New" w:cs="Courier New"/>
                                <w:sz w:val="20"/>
                                <w:szCs w:val="20"/>
                                <w:lang w:val="en-US"/>
                              </w:rPr>
                            </w:pPr>
                          </w:p>
                          <w:p w14:paraId="3DC314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REGISTRASI ACCOUNT SERVICE</w:t>
                            </w:r>
                          </w:p>
                          <w:p w14:paraId="0003FB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register_service', methods=['GET', 'POST'])</w:t>
                            </w:r>
                          </w:p>
                          <w:p w14:paraId="33E3F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gister_service():</w:t>
                            </w:r>
                          </w:p>
                          <w:p w14:paraId="4BB2E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2922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9BA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169704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3A9C3B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A22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65F51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06B48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6CF1D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62BC3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8E31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False</w:t>
                            </w:r>
                          </w:p>
                          <w:p w14:paraId="6AA02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F76A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37B4BD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BE3E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 = mysql.connection.cursor()</w:t>
                            </w:r>
                          </w:p>
                          <w:p w14:paraId="620AB1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execute(f"INSERT INTO users VALUES('', '{username}', '{password}')")</w:t>
                            </w:r>
                          </w:p>
                          <w:p w14:paraId="4F37B7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2790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F0A1E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72329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E91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48F6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2E60D0" id="_x0000_s1054" type="#_x0000_t202" style="width:388.8pt;height:5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">
                <v:textbox>
                  <w:txbxContent>
                    <w:p w14:paraId="3DBA8953" w14:textId="77777777" w:rsidR="00F93A76" w:rsidRDefault="00F93A76">
                      <w:pPr>
                        <w:pStyle w:val="Default"/>
                        <w:rPr>
                          <w:rFonts w:ascii="Courier New" w:hAnsi="Courier New" w:cs="Courier New"/>
                          <w:sz w:val="20"/>
                          <w:szCs w:val="20"/>
                          <w:lang w:val="en-US"/>
                        </w:rPr>
                      </w:pPr>
                    </w:p>
                    <w:p w14:paraId="3832F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PI</w:t>
                      </w:r>
                    </w:p>
                    <w:p w14:paraId="176334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GET RESEP</w:t>
                      </w:r>
                    </w:p>
                    <w:p w14:paraId="53CF1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get_resep', methods=['GET', 'POST'])</w:t>
                      </w:r>
                    </w:p>
                    <w:p w14:paraId="4A8CF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get_resep():</w:t>
                      </w:r>
                    </w:p>
                    <w:p w14:paraId="1D752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3398A7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request</w:t>
                      </w:r>
                      <w:r>
                        <w:rPr>
                          <w:rFonts w:ascii="Courier New" w:hAnsi="Courier New" w:cs="Courier New"/>
                          <w:sz w:val="20"/>
                          <w:szCs w:val="20"/>
                          <w:lang w:val="en-US"/>
                        </w:rPr>
                        <w:t>.form['bahan1']</w:t>
                      </w:r>
                    </w:p>
                    <w:p w14:paraId="025CF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request.form['bahan2']</w:t>
                      </w:r>
                    </w:p>
                    <w:p w14:paraId="44773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request.form['bahan3']</w:t>
                      </w:r>
                    </w:p>
                    <w:p w14:paraId="2C5CB8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request.form['bahan4']</w:t>
                      </w:r>
                    </w:p>
                    <w:p w14:paraId="7C0D3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request.form['bahan5']</w:t>
                      </w:r>
                    </w:p>
                    <w:p w14:paraId="228B9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request.form['bahan6']</w:t>
                      </w:r>
                    </w:p>
                    <w:p w14:paraId="5F45C6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bahan = [bahan1, bahan2, bahan3, bahan4, bahan5, bahan6]</w:t>
                      </w:r>
                    </w:p>
                    <w:p w14:paraId="12E58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 = bahan1 + " " + bahan2 + " " + bahan3 + " " + bahan4 + " " + bahan5 + " " + bahan6</w:t>
                      </w:r>
                    </w:p>
                    <w:p w14:paraId="09ED97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Y = Y.lower()</w:t>
                      </w:r>
                    </w:p>
                    <w:p w14:paraId="7AC78DE7" w14:textId="77777777" w:rsidR="00F93A76" w:rsidRDefault="00F93A76">
                      <w:pPr>
                        <w:pStyle w:val="Default"/>
                        <w:rPr>
                          <w:rFonts w:ascii="Courier New" w:hAnsi="Courier New" w:cs="Courier New"/>
                          <w:sz w:val="20"/>
                          <w:szCs w:val="20"/>
                          <w:lang w:val="en-US"/>
                        </w:rPr>
                      </w:pPr>
                    </w:p>
                    <w:p w14:paraId="549BD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79989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DELETE FROM rekomendasi")</w:t>
                      </w:r>
                    </w:p>
                    <w:p w14:paraId="6D263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  </w:t>
                      </w:r>
                    </w:p>
                    <w:p w14:paraId="6E1C11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CE7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id_resep, nama_resep, bahan FROM resep")   </w:t>
                      </w:r>
                    </w:p>
                    <w:p w14:paraId="1CDF6B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42376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w:t>
                      </w:r>
                      <w:r>
                        <w:rPr>
                          <w:rFonts w:ascii="Courier New" w:hAnsi="Courier New" w:cs="Courier New"/>
                          <w:sz w:val="20"/>
                          <w:szCs w:val="20"/>
                          <w:lang w:val="en-US"/>
                        </w:rPr>
                        <w:t>tion.commit()</w:t>
                      </w:r>
                    </w:p>
                    <w:p w14:paraId="62848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121F91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sine, dot, normal, norm1, norm2, X_list, Y_list = cosine_score(item[2], Y)</w:t>
                      </w:r>
                    </w:p>
                    <w:p w14:paraId="601347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math.isnan(cosine):</w:t>
                      </w:r>
                    </w:p>
                    <w:p w14:paraId="5E9F1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1925D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if cosine == 0:</w:t>
                      </w:r>
                    </w:p>
                    <w:p w14:paraId="5C164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t>
                      </w:r>
                    </w:p>
                    <w:p w14:paraId="5D4F52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7112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77B6ED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komendasi VALUES('', '{item[0]}', 1,'{item[1]}' , '{round(100*cosine)}')")</w:t>
                      </w:r>
                    </w:p>
                    <w:p w14:paraId="3FC276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2255A4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resep.id_resep, rekomendasi.nama_resep, resep.bahan</w:t>
                      </w:r>
                      <w:r>
                        <w:rPr>
                          <w:rFonts w:ascii="Courier New" w:hAnsi="Courier New" w:cs="Courier New"/>
                          <w:sz w:val="20"/>
                          <w:szCs w:val="20"/>
                          <w:lang w:val="en-US"/>
                        </w:rPr>
                        <w:t>, resep.langkah, resep.gambar FROM rekomendasi INNER JOIN resep ON rekomendasi.id_resep = resep.id_resep ORDER BY nilai_cosine DESC limit 5;")</w:t>
                      </w:r>
                    </w:p>
                    <w:p w14:paraId="4A9CE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DA5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27B6F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647AEA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close</w:t>
                      </w:r>
                    </w:p>
                    <w:p w14:paraId="5A8E75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 = [</w:t>
                      </w:r>
                      <w:r>
                        <w:rPr>
                          <w:rFonts w:ascii="Courier New" w:hAnsi="Courier New" w:cs="Courier New"/>
                          <w:sz w:val="20"/>
                          <w:szCs w:val="20"/>
                          <w:lang w:val="en-US"/>
                        </w:rPr>
                        <w:t>]</w:t>
                      </w:r>
                    </w:p>
                    <w:p w14:paraId="263C4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A3A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2DF38D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ep = {</w:t>
                      </w:r>
                    </w:p>
                    <w:p w14:paraId="738CF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 item[0],</w:t>
                      </w:r>
                    </w:p>
                    <w:p w14:paraId="02125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 item[1],</w:t>
                      </w:r>
                    </w:p>
                    <w:p w14:paraId="146B44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item[2],</w:t>
                      </w:r>
                    </w:p>
                    <w:p w14:paraId="72327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 item[3],</w:t>
                      </w:r>
                    </w:p>
                    <w:p w14:paraId="15B4A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 item[4]</w:t>
                      </w:r>
                    </w:p>
                    <w:p w14:paraId="4D8A44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57C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append(resep)</w:t>
                      </w:r>
                    </w:p>
                    <w:p w14:paraId="522E08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FFC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E74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list_resep)</w:t>
                      </w:r>
                    </w:p>
                    <w:p w14:paraId="52E6F270" w14:textId="77777777" w:rsidR="00F93A76" w:rsidRDefault="00F93A76">
                      <w:pPr>
                        <w:pStyle w:val="Default"/>
                        <w:rPr>
                          <w:rFonts w:ascii="Courier New" w:hAnsi="Courier New" w:cs="Courier New"/>
                          <w:sz w:val="20"/>
                          <w:szCs w:val="20"/>
                          <w:lang w:val="en-US"/>
                        </w:rPr>
                      </w:pPr>
                    </w:p>
                    <w:p w14:paraId="00EF9F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LOGIN SERVICE</w:t>
                      </w:r>
                    </w:p>
                    <w:p w14:paraId="03C907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login_service', methods=['GET', 'POST'])</w:t>
                      </w:r>
                    </w:p>
                    <w:p w14:paraId="523F9E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login_service():</w:t>
                      </w:r>
                    </w:p>
                    <w:p w14:paraId="6DA111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w:t>
                      </w:r>
                      <w:r>
                        <w:rPr>
                          <w:rFonts w:ascii="Courier New" w:hAnsi="Courier New" w:cs="Courier New"/>
                          <w:sz w:val="20"/>
                          <w:szCs w:val="20"/>
                          <w:lang w:val="en-US"/>
                        </w:rPr>
                        <w:t>hod == 'POST':</w:t>
                      </w:r>
                    </w:p>
                    <w:p w14:paraId="571F17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5EE19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0EA54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76574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0D885B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4328B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0B745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sponse = []</w:t>
                      </w:r>
                    </w:p>
                    <w:p w14:paraId="092B88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6616B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0F6EBF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r>
                        <w:rPr>
                          <w:rFonts w:ascii="Courier New" w:hAnsi="Courier New" w:cs="Courier New"/>
                          <w:sz w:val="20"/>
                          <w:szCs w:val="20"/>
                          <w:lang w:val="en-US"/>
                        </w:rPr>
                        <w:t>{</w:t>
                      </w:r>
                    </w:p>
                    <w:p w14:paraId="26BFB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241F12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item[1]</w:t>
                      </w:r>
                    </w:p>
                    <w:p w14:paraId="57079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10DD79" w14:textId="77777777" w:rsidR="00F93A76" w:rsidRDefault="00F93A76">
                      <w:pPr>
                        <w:pStyle w:val="Default"/>
                        <w:rPr>
                          <w:rFonts w:ascii="Courier New" w:hAnsi="Courier New" w:cs="Courier New"/>
                          <w:sz w:val="20"/>
                          <w:szCs w:val="20"/>
                          <w:lang w:val="en-US"/>
                        </w:rPr>
                      </w:pPr>
                    </w:p>
                    <w:p w14:paraId="540D5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CF9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1D14B07B" w14:textId="77777777" w:rsidR="00F93A76" w:rsidRDefault="00F93A76">
                      <w:pPr>
                        <w:pStyle w:val="Default"/>
                        <w:rPr>
                          <w:rFonts w:ascii="Courier New" w:hAnsi="Courier New" w:cs="Courier New"/>
                          <w:sz w:val="20"/>
                          <w:szCs w:val="20"/>
                          <w:lang w:val="en-US"/>
                        </w:rPr>
                      </w:pPr>
                    </w:p>
                    <w:p w14:paraId="3DC314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REGISTRASI ACCOUNT SERVICE</w:t>
                      </w:r>
                    </w:p>
                    <w:p w14:paraId="0003FB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register_service', methods=['GET', 'POST'])</w:t>
                      </w:r>
                    </w:p>
                    <w:p w14:paraId="33E3F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def </w:t>
                      </w:r>
                      <w:r>
                        <w:rPr>
                          <w:rFonts w:ascii="Courier New" w:hAnsi="Courier New" w:cs="Courier New"/>
                          <w:sz w:val="20"/>
                          <w:szCs w:val="20"/>
                          <w:lang w:val="en-US"/>
                        </w:rPr>
                        <w:t>register_service():</w:t>
                      </w:r>
                    </w:p>
                    <w:p w14:paraId="4BB2E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2922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9BA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169704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3A9C3B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A22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65F51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w:t>
                      </w:r>
                      <w:r>
                        <w:rPr>
                          <w:rFonts w:ascii="Courier New" w:hAnsi="Courier New" w:cs="Courier New"/>
                          <w:sz w:val="20"/>
                          <w:szCs w:val="20"/>
                          <w:lang w:val="en-US"/>
                        </w:rPr>
                        <w:t>'{username}' AND password='{password}'")</w:t>
                      </w:r>
                    </w:p>
                    <w:p w14:paraId="06B48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6CF1D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62BC3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8E31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False</w:t>
                      </w:r>
                    </w:p>
                    <w:p w14:paraId="6AA02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F76A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37B4BD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BE3E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 = mysql.connection.cursor()</w:t>
                      </w:r>
                    </w:p>
                    <w:p w14:paraId="620AB1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nsert.execute(f"INSERT INTO users VALUES('', '{username}', '{password}')")</w:t>
                      </w:r>
                    </w:p>
                    <w:p w14:paraId="4F37B7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2790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F0A1E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72329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E91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48F6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txbxContent>
                </v:textbox>
                <w10:anchorlock/>
              </v:shape>
            </w:pict>
          </mc:Fallback>
        </mc:AlternateContent>
      </w:r>
    </w:p>
    <w:p w14:paraId="77A0AABA" w14:textId="77777777" w:rsidR="00F93A76" w:rsidRDefault="00124769">
      <w:pPr>
        <w:pStyle w:val="Caption"/>
        <w:jc w:val="center"/>
        <w:rPr>
          <w:b w:val="0"/>
          <w:bCs/>
        </w:rPr>
      </w:pPr>
      <w:bookmarkStart w:id="225" w:name="_Toc136799571"/>
      <w:r>
        <w:t xml:space="preserve">Gambar 5. </w:t>
      </w:r>
      <w:r>
        <w:fldChar w:fldCharType="begin"/>
      </w:r>
      <w:r>
        <w:instrText xml:space="preserve"> SEQ Gambar \* ARABIC \r 28</w:instrText>
      </w:r>
      <w:r>
        <w:fldChar w:fldCharType="separate"/>
      </w:r>
      <w:r w:rsidR="00A8538E">
        <w:rPr>
          <w:noProof/>
        </w:rPr>
        <w:t>28</w:t>
      </w:r>
      <w:r>
        <w:fldChar w:fldCharType="end"/>
      </w:r>
      <w:r>
        <w:t xml:space="preserve"> </w:t>
      </w:r>
      <w:r>
        <w:rPr>
          <w:b w:val="0"/>
          <w:bCs/>
          <w:i/>
          <w:iCs w:val="0"/>
        </w:rPr>
        <w:t xml:space="preserve">Source Code RestServer </w:t>
      </w:r>
      <w:r>
        <w:rPr>
          <w:b w:val="0"/>
          <w:bCs/>
        </w:rPr>
        <w:t>Permintaan rekomendasi resep</w:t>
      </w:r>
      <w:bookmarkEnd w:id="225"/>
    </w:p>
    <w:p w14:paraId="69C28C31" w14:textId="77777777" w:rsidR="00F93A76" w:rsidRDefault="00F93A76">
      <w:pPr>
        <w:jc w:val="both"/>
      </w:pPr>
    </w:p>
    <w:p w14:paraId="67891FEC" w14:textId="77777777" w:rsidR="00F93A76" w:rsidRDefault="00124769">
      <w:pPr>
        <w:jc w:val="both"/>
      </w:pPr>
      <w:r>
        <w:rPr>
          <w:rFonts w:ascii="Courier New" w:hAnsi="Courier New" w:cs="Courier New"/>
          <w:noProof/>
          <w:sz w:val="20"/>
          <w:szCs w:val="20"/>
          <w:lang w:eastAsia="en-US"/>
        </w:rPr>
        <mc:AlternateContent>
          <mc:Choice Requires="wps">
            <w:drawing>
              <wp:inline distT="0" distB="0" distL="0" distR="0" wp14:anchorId="654F4482" wp14:editId="2D042457">
                <wp:extent cx="4937760" cy="2293620"/>
                <wp:effectExtent l="0" t="0" r="15240" b="11430"/>
                <wp:docPr id="1202020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2293620"/>
                        </a:xfrm>
                        <a:prstGeom prst="rect">
                          <a:avLst/>
                        </a:prstGeom>
                        <a:solidFill>
                          <a:srgbClr val="FFFFFF"/>
                        </a:solidFill>
                        <a:ln w="9525">
                          <a:solidFill>
                            <a:srgbClr val="000000"/>
                          </a:solidFill>
                          <a:miter lim="800000"/>
                        </a:ln>
                      </wps:spPr>
                      <wps:txbx>
                        <w:txbxContent>
                          <w:p w14:paraId="1A2E6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 = []</w:t>
                            </w:r>
                          </w:p>
                          <w:p w14:paraId="004B6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E589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48E66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ep = {</w:t>
                            </w:r>
                          </w:p>
                          <w:p w14:paraId="4B13F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 item[0],</w:t>
                            </w:r>
                          </w:p>
                          <w:p w14:paraId="58EC5B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 item[1],</w:t>
                            </w:r>
                          </w:p>
                          <w:p w14:paraId="7E883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item[2],</w:t>
                            </w:r>
                          </w:p>
                          <w:p w14:paraId="49EF7F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 item[3],</w:t>
                            </w:r>
                          </w:p>
                          <w:p w14:paraId="0403D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 item[4]</w:t>
                            </w:r>
                          </w:p>
                          <w:p w14:paraId="21B00A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9E8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append(resep)</w:t>
                            </w:r>
                          </w:p>
                          <w:p w14:paraId="51A436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3DA72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6F9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list_resep)</w:t>
                            </w:r>
                          </w:p>
                          <w:p w14:paraId="6B22CA1C"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4F4482" id="_x0000_s1055" type="#_x0000_t202" style="width:388.8pt;height:18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">
                <v:textbox>
                  <w:txbxContent>
                    <w:p w14:paraId="1A2E6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 = []</w:t>
                      </w:r>
                    </w:p>
                    <w:p w14:paraId="004B6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E589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48E66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ep = {</w:t>
                      </w:r>
                    </w:p>
                    <w:p w14:paraId="4B13F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d_resep" : item[0],</w:t>
                      </w:r>
                    </w:p>
                    <w:p w14:paraId="58EC5B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 : item[1],</w:t>
                      </w:r>
                    </w:p>
                    <w:p w14:paraId="7E883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item[2],</w:t>
                      </w:r>
                    </w:p>
                    <w:p w14:paraId="49EF7F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ngkah" : item[3],</w:t>
                      </w:r>
                    </w:p>
                    <w:p w14:paraId="0403D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mbar" : item[4]</w:t>
                      </w:r>
                    </w:p>
                    <w:p w14:paraId="21B00A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9E8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resep.append(resep)</w:t>
                      </w:r>
                    </w:p>
                    <w:p w14:paraId="51A436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3DA72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6F9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list_resep)</w:t>
                      </w:r>
                    </w:p>
                    <w:p w14:paraId="6B22CA1C"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129A7EB3" w14:textId="77777777" w:rsidR="00F93A76" w:rsidRDefault="00124769">
      <w:pPr>
        <w:pStyle w:val="Caption"/>
        <w:jc w:val="center"/>
        <w:rPr>
          <w:b w:val="0"/>
          <w:bCs/>
        </w:rPr>
      </w:pPr>
      <w:r>
        <w:t xml:space="preserve">Gambar 5. 28 </w:t>
      </w:r>
      <w:r>
        <w:rPr>
          <w:b w:val="0"/>
          <w:bCs/>
        </w:rPr>
        <w:t xml:space="preserve">Lanjutan </w:t>
      </w:r>
      <w:r>
        <w:rPr>
          <w:b w:val="0"/>
          <w:bCs/>
          <w:i/>
          <w:iCs w:val="0"/>
        </w:rPr>
        <w:t xml:space="preserve">Source Code RestServer </w:t>
      </w:r>
      <w:r>
        <w:rPr>
          <w:b w:val="0"/>
          <w:bCs/>
        </w:rPr>
        <w:t>Permintaan rekomendasi resep</w:t>
      </w:r>
    </w:p>
    <w:p w14:paraId="4BFB43F6" w14:textId="77777777" w:rsidR="00F93A76" w:rsidRDefault="00124769">
      <w:pPr>
        <w:jc w:val="both"/>
      </w:pPr>
      <w:r>
        <w:rPr>
          <w:rFonts w:ascii="Courier New" w:hAnsi="Courier New" w:cs="Courier New"/>
          <w:noProof/>
          <w:sz w:val="20"/>
          <w:szCs w:val="20"/>
          <w:lang w:eastAsia="en-US"/>
        </w:rPr>
        <mc:AlternateContent>
          <mc:Choice Requires="wps">
            <w:drawing>
              <wp:inline distT="0" distB="0" distL="0" distR="0" wp14:anchorId="12F2F3C7" wp14:editId="0D7EC86D">
                <wp:extent cx="4937760" cy="2979420"/>
                <wp:effectExtent l="0" t="0" r="15240" b="11430"/>
                <wp:docPr id="15637660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2979420"/>
                        </a:xfrm>
                        <a:prstGeom prst="rect">
                          <a:avLst/>
                        </a:prstGeom>
                        <a:solidFill>
                          <a:srgbClr val="FFFFFF"/>
                        </a:solidFill>
                        <a:ln w="9525">
                          <a:solidFill>
                            <a:srgbClr val="000000"/>
                          </a:solidFill>
                          <a:miter lim="800000"/>
                        </a:ln>
                      </wps:spPr>
                      <wps:txbx>
                        <w:txbxContent>
                          <w:p w14:paraId="7E0B7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LOGIN SERVICE</w:t>
                            </w:r>
                          </w:p>
                          <w:p w14:paraId="19CCDD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login_service', methods=['GET', 'POST'])</w:t>
                            </w:r>
                          </w:p>
                          <w:p w14:paraId="634E78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login_service():</w:t>
                            </w:r>
                          </w:p>
                          <w:p w14:paraId="5467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2A8CA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7227BA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79237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61C39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26C11D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98C85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7EDA46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sponse = []</w:t>
                            </w:r>
                          </w:p>
                          <w:p w14:paraId="16C12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0C393E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0B135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7F3C2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43008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item[1]</w:t>
                            </w:r>
                          </w:p>
                          <w:p w14:paraId="05AEC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3A9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E0B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712AA5A9"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F2F3C7" id="_x0000_s1056" type="#_x0000_t202" style="width:388.8pt;height:23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">
                <v:textbox>
                  <w:txbxContent>
                    <w:p w14:paraId="7E0B7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LOGIN SERVICE</w:t>
                      </w:r>
                    </w:p>
                    <w:p w14:paraId="19CCDD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login_service', methods=['GET', 'POST'])</w:t>
                      </w:r>
                    </w:p>
                    <w:p w14:paraId="634E78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login_service():</w:t>
                      </w:r>
                    </w:p>
                    <w:p w14:paraId="5467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2A8CA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7227BA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password = request.form['password']</w:t>
                      </w:r>
                    </w:p>
                    <w:p w14:paraId="79237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61C39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26C11D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598C85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7EDA46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esponse = []</w:t>
                      </w:r>
                    </w:p>
                    <w:p w14:paraId="16C12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0C393E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tem in data:</w:t>
                      </w:r>
                    </w:p>
                    <w:p w14:paraId="0B135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7F3C2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43008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item[1]</w:t>
                      </w:r>
                    </w:p>
                    <w:p w14:paraId="05AEC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3A9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E0B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712AA5A9"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016B1148" w14:textId="77777777" w:rsidR="00F93A76" w:rsidRDefault="00124769">
      <w:pPr>
        <w:pStyle w:val="Caption"/>
        <w:jc w:val="center"/>
        <w:rPr>
          <w:b w:val="0"/>
          <w:bCs/>
        </w:rPr>
      </w:pPr>
      <w:bookmarkStart w:id="226" w:name="_Toc136799572"/>
      <w:r>
        <w:t xml:space="preserve">Gambar 5. </w:t>
      </w:r>
      <w:r>
        <w:fldChar w:fldCharType="begin"/>
      </w:r>
      <w:r>
        <w:instrText xml:space="preserve"> SEQ Gambar \* ARABIC \r 29</w:instrText>
      </w:r>
      <w:r>
        <w:fldChar w:fldCharType="separate"/>
      </w:r>
      <w:r w:rsidR="00A8538E">
        <w:rPr>
          <w:noProof/>
        </w:rPr>
        <w:t>29</w:t>
      </w:r>
      <w:r>
        <w:fldChar w:fldCharType="end"/>
      </w:r>
      <w:r>
        <w:t xml:space="preserve"> </w:t>
      </w:r>
      <w:r>
        <w:rPr>
          <w:b w:val="0"/>
          <w:bCs/>
          <w:i/>
          <w:iCs w:val="0"/>
        </w:rPr>
        <w:t xml:space="preserve">Source Code RestServer </w:t>
      </w:r>
      <w:r>
        <w:rPr>
          <w:b w:val="0"/>
          <w:bCs/>
        </w:rPr>
        <w:t>Permintaan login/memasuki aplikasi</w:t>
      </w:r>
      <w:bookmarkEnd w:id="226"/>
    </w:p>
    <w:p w14:paraId="0382B3A1"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53DBBABD" wp14:editId="2F97C6E4">
                <wp:extent cx="4937760" cy="4000500"/>
                <wp:effectExtent l="0" t="0" r="15240" b="19050"/>
                <wp:docPr id="715052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4000500"/>
                        </a:xfrm>
                        <a:prstGeom prst="rect">
                          <a:avLst/>
                        </a:prstGeom>
                        <a:solidFill>
                          <a:srgbClr val="FFFFFF"/>
                        </a:solidFill>
                        <a:ln w="9525">
                          <a:solidFill>
                            <a:srgbClr val="000000"/>
                          </a:solidFill>
                          <a:miter lim="800000"/>
                        </a:ln>
                      </wps:spPr>
                      <wps:txbx>
                        <w:txbxContent>
                          <w:p w14:paraId="17F98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REGISTRASI ACCOUNT SERVICE</w:t>
                            </w:r>
                          </w:p>
                          <w:p w14:paraId="5ABC5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register_service', methods=['GET', 'POST'])</w:t>
                            </w:r>
                          </w:p>
                          <w:p w14:paraId="0781E5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gister_service():</w:t>
                            </w:r>
                          </w:p>
                          <w:p w14:paraId="1D544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465CF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93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233118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assword']</w:t>
                            </w:r>
                          </w:p>
                          <w:p w14:paraId="2D913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C60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434C0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568FE9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69FBA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7783E4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19E0AD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False</w:t>
                            </w:r>
                          </w:p>
                          <w:p w14:paraId="5B665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F71EA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5032F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E425A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 = mysql.connection.cursor()</w:t>
                            </w:r>
                          </w:p>
                          <w:p w14:paraId="62A1A3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execute(f"INSERT INTO users VALUES('', '{username}', '{password}')")</w:t>
                            </w:r>
                          </w:p>
                          <w:p w14:paraId="6DFC78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09B78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0712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70DE6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709B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FAC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DBBABD" id="_x0000_s1057" type="#_x0000_t202" style="width:388.8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">
                <v:textbox>
                  <w:txbxContent>
                    <w:p w14:paraId="17F98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REGISTRASI ACCOUNT SERVICE</w:t>
                      </w:r>
                    </w:p>
                    <w:p w14:paraId="5ABC5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api/register_service', methods=['GET', 'POST'])</w:t>
                      </w:r>
                    </w:p>
                    <w:p w14:paraId="0781E5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register_service():</w:t>
                      </w:r>
                    </w:p>
                    <w:p w14:paraId="1D544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method == 'POST':</w:t>
                      </w:r>
                    </w:p>
                    <w:p w14:paraId="465CF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93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request.form['username']</w:t>
                      </w:r>
                    </w:p>
                    <w:p w14:paraId="233118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word = request.form['p</w:t>
                      </w:r>
                      <w:r>
                        <w:rPr>
                          <w:rFonts w:ascii="Courier New" w:hAnsi="Courier New" w:cs="Courier New"/>
                          <w:sz w:val="20"/>
                          <w:szCs w:val="20"/>
                          <w:lang w:val="en-US"/>
                        </w:rPr>
                        <w:t>assword']</w:t>
                      </w:r>
                    </w:p>
                    <w:p w14:paraId="2D913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C60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434C0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SELECT * FROM users WHERE username='{username}' AND password='{password}'")</w:t>
                      </w:r>
                    </w:p>
                    <w:p w14:paraId="568FE9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69FBA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w:t>
                      </w:r>
                    </w:p>
                    <w:p w14:paraId="7783E4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19E0AD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False</w:t>
                      </w:r>
                    </w:p>
                    <w:p w14:paraId="5B665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F71EA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p w14:paraId="5032F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E425A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 = mysql.connection.cursor()</w:t>
                      </w:r>
                    </w:p>
                    <w:p w14:paraId="62A1A3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sert.execute(f"INSERT INTO users VALUES('', '{username}', '{password}')")</w:t>
                      </w:r>
                    </w:p>
                    <w:p w14:paraId="6DFC78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w:t>
                      </w:r>
                      <w:r>
                        <w:rPr>
                          <w:rFonts w:ascii="Courier New" w:hAnsi="Courier New" w:cs="Courier New"/>
                          <w:sz w:val="20"/>
                          <w:szCs w:val="20"/>
                          <w:lang w:val="en-US"/>
                        </w:rPr>
                        <w:t>ection.commit()</w:t>
                      </w:r>
                    </w:p>
                    <w:p w14:paraId="09B78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kun = {</w:t>
                      </w:r>
                    </w:p>
                    <w:p w14:paraId="60712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 True</w:t>
                      </w:r>
                    </w:p>
                    <w:p w14:paraId="70DE6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709B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FAC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turn json.dumps(akun)</w:t>
                      </w:r>
                    </w:p>
                  </w:txbxContent>
                </v:textbox>
                <w10:anchorlock/>
              </v:shape>
            </w:pict>
          </mc:Fallback>
        </mc:AlternateContent>
      </w:r>
    </w:p>
    <w:p w14:paraId="4831CB01" w14:textId="77777777" w:rsidR="00F93A76" w:rsidRDefault="00124769">
      <w:pPr>
        <w:pStyle w:val="Caption"/>
        <w:jc w:val="center"/>
        <w:rPr>
          <w:b w:val="0"/>
          <w:bCs/>
        </w:rPr>
      </w:pPr>
      <w:bookmarkStart w:id="227" w:name="_Toc136799573"/>
      <w:r>
        <w:t xml:space="preserve">Gambar 5. </w:t>
      </w:r>
      <w:r>
        <w:fldChar w:fldCharType="begin"/>
      </w:r>
      <w:r>
        <w:instrText xml:space="preserve"> SEQ Gambar \* ARABIC \r 30</w:instrText>
      </w:r>
      <w:r>
        <w:fldChar w:fldCharType="separate"/>
      </w:r>
      <w:r w:rsidR="00A8538E">
        <w:rPr>
          <w:noProof/>
        </w:rPr>
        <w:t>30</w:t>
      </w:r>
      <w:r>
        <w:fldChar w:fldCharType="end"/>
      </w:r>
      <w:r>
        <w:t xml:space="preserve"> </w:t>
      </w:r>
      <w:r>
        <w:rPr>
          <w:b w:val="0"/>
          <w:bCs/>
          <w:i/>
          <w:iCs w:val="0"/>
        </w:rPr>
        <w:t xml:space="preserve">Source Code RestServer </w:t>
      </w:r>
      <w:r>
        <w:rPr>
          <w:b w:val="0"/>
          <w:bCs/>
        </w:rPr>
        <w:t>Permintaan pendaftaran akun</w:t>
      </w:r>
      <w:bookmarkEnd w:id="227"/>
    </w:p>
    <w:p w14:paraId="3945CE72" w14:textId="77777777" w:rsidR="00F93A76" w:rsidRDefault="00124769">
      <w:pPr>
        <w:pStyle w:val="Heading5"/>
        <w:numPr>
          <w:ilvl w:val="0"/>
          <w:numId w:val="46"/>
        </w:numPr>
        <w:ind w:left="851" w:hanging="851"/>
      </w:pPr>
      <w:r>
        <w:t>API Client</w:t>
      </w:r>
    </w:p>
    <w:p w14:paraId="460DC747" w14:textId="77777777" w:rsidR="00F93A76" w:rsidRDefault="00124769">
      <w:pPr>
        <w:ind w:firstLine="851"/>
        <w:jc w:val="both"/>
      </w:pPr>
      <w:r>
        <w:t xml:space="preserve">Tujuan dari pembuatan API Client ini adalah menampung data hasil respon dari server yang berkomunikasi dengan RestAPI Client, agar bisa digunakan secara lokal oleh aplikasi pengguna. Berikut </w:t>
      </w:r>
      <w:r>
        <w:rPr>
          <w:i/>
          <w:iCs/>
        </w:rPr>
        <w:t>source code</w:t>
      </w:r>
      <w:r>
        <w:t xml:space="preserve"> pembuatan API Client.</w:t>
      </w:r>
    </w:p>
    <w:p w14:paraId="19A2BCCC" w14:textId="77777777" w:rsidR="00F93A76" w:rsidRDefault="00124769">
      <w:r>
        <w:rPr>
          <w:rFonts w:ascii="Courier New" w:hAnsi="Courier New" w:cs="Courier New"/>
          <w:noProof/>
          <w:sz w:val="20"/>
          <w:szCs w:val="20"/>
          <w:lang w:eastAsia="en-US"/>
        </w:rPr>
        <w:lastRenderedPageBreak/>
        <mc:AlternateContent>
          <mc:Choice Requires="wps">
            <w:drawing>
              <wp:inline distT="0" distB="0" distL="0" distR="0" wp14:anchorId="6CB5F7AF" wp14:editId="1BEBF321">
                <wp:extent cx="4937760" cy="4000500"/>
                <wp:effectExtent l="0" t="0" r="15240" b="19050"/>
                <wp:docPr id="13089597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4000500"/>
                        </a:xfrm>
                        <a:prstGeom prst="rect">
                          <a:avLst/>
                        </a:prstGeom>
                        <a:solidFill>
                          <a:srgbClr val="FFFFFF"/>
                        </a:solidFill>
                        <a:ln w="9525">
                          <a:solidFill>
                            <a:srgbClr val="000000"/>
                          </a:solidFill>
                          <a:miter lim="800000"/>
                        </a:ln>
                      </wps:spPr>
                      <wps:txbx>
                        <w:txbxContent>
                          <w:p w14:paraId="1A0F53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nterface ApiClient {</w:t>
                            </w:r>
                          </w:p>
                          <w:p w14:paraId="58FBED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mUrlEncoded</w:t>
                            </w:r>
                          </w:p>
                          <w:p w14:paraId="53D89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get_resep")</w:t>
                            </w:r>
                          </w:p>
                          <w:p w14:paraId="36CBA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GetResep(</w:t>
                            </w:r>
                          </w:p>
                          <w:p w14:paraId="3F2AA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1") bahan1: String?,</w:t>
                            </w:r>
                          </w:p>
                          <w:p w14:paraId="633FFA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2") bahan2: String?,</w:t>
                            </w:r>
                          </w:p>
                          <w:p w14:paraId="286E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3") bahan3: String?,</w:t>
                            </w:r>
                          </w:p>
                          <w:p w14:paraId="4326A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4") bahan4: String?,</w:t>
                            </w:r>
                          </w:p>
                          <w:p w14:paraId="3C2CB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5") bahan5: String?,</w:t>
                            </w:r>
                          </w:p>
                          <w:p w14:paraId="1A509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6") bahan6: String?</w:t>
                            </w:r>
                          </w:p>
                          <w:p w14:paraId="1FC72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lt;ArrayList&lt;ResponseResep&gt;&gt;</w:t>
                            </w:r>
                          </w:p>
                          <w:p w14:paraId="35A24140" w14:textId="77777777" w:rsidR="00F93A76" w:rsidRDefault="00F93A76">
                            <w:pPr>
                              <w:pStyle w:val="Default"/>
                              <w:rPr>
                                <w:rFonts w:ascii="Courier New" w:hAnsi="Courier New" w:cs="Courier New"/>
                                <w:sz w:val="20"/>
                                <w:szCs w:val="20"/>
                                <w:lang w:val="en-US"/>
                              </w:rPr>
                            </w:pPr>
                          </w:p>
                          <w:p w14:paraId="2CAE0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w:t>
                            </w:r>
                          </w:p>
                          <w:p w14:paraId="2C315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mUrlEncoded</w:t>
                            </w:r>
                          </w:p>
                          <w:p w14:paraId="7CA6F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login_service")</w:t>
                            </w:r>
                          </w:p>
                          <w:p w14:paraId="2CC57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login(</w:t>
                            </w:r>
                          </w:p>
                          <w:p w14:paraId="2E6B9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username") username : String,</w:t>
                            </w:r>
                          </w:p>
                          <w:p w14:paraId="7115B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password") password : String</w:t>
                            </w:r>
                          </w:p>
                          <w:p w14:paraId="68EC16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lt;ResponseLogin&gt;</w:t>
                            </w:r>
                          </w:p>
                          <w:p w14:paraId="44159F99" w14:textId="77777777" w:rsidR="00F93A76" w:rsidRDefault="00F93A76">
                            <w:pPr>
                              <w:pStyle w:val="Default"/>
                              <w:rPr>
                                <w:rFonts w:ascii="Courier New" w:hAnsi="Courier New" w:cs="Courier New"/>
                                <w:sz w:val="20"/>
                                <w:szCs w:val="20"/>
                                <w:lang w:val="en-US"/>
                              </w:rPr>
                            </w:pPr>
                          </w:p>
                          <w:p w14:paraId="0C988B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mUrlEncoded</w:t>
                            </w:r>
                          </w:p>
                          <w:p w14:paraId="533F8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register_service")</w:t>
                            </w:r>
                          </w:p>
                          <w:p w14:paraId="4625A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registrasi(</w:t>
                            </w:r>
                          </w:p>
                          <w:p w14:paraId="2D92E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username") username : String,</w:t>
                            </w:r>
                          </w:p>
                          <w:p w14:paraId="77406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password") password : String</w:t>
                            </w:r>
                          </w:p>
                          <w:p w14:paraId="7E06E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lt;ResponseRegistrasi&gt;</w:t>
                            </w:r>
                          </w:p>
                          <w:p w14:paraId="6A001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B5F7AF" id="_x0000_s1058" type="#_x0000_t202" style="width:388.8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">
                <v:textbox>
                  <w:txbxContent>
                    <w:p w14:paraId="1A0F53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nterface ApiClient {</w:t>
                      </w:r>
                    </w:p>
                    <w:p w14:paraId="58FBED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w:t>
                      </w:r>
                      <w:r>
                        <w:rPr>
                          <w:rFonts w:ascii="Courier New" w:hAnsi="Courier New" w:cs="Courier New"/>
                          <w:sz w:val="20"/>
                          <w:szCs w:val="20"/>
                          <w:lang w:val="en-US"/>
                        </w:rPr>
                        <w:t>ormUrlEncoded</w:t>
                      </w:r>
                    </w:p>
                    <w:p w14:paraId="53D89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get_resep")</w:t>
                      </w:r>
                    </w:p>
                    <w:p w14:paraId="36CBA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GetResep(</w:t>
                      </w:r>
                    </w:p>
                    <w:p w14:paraId="3F2AA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1") bahan1: String?,</w:t>
                      </w:r>
                    </w:p>
                    <w:p w14:paraId="633FFA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2") bahan2: String?,</w:t>
                      </w:r>
                    </w:p>
                    <w:p w14:paraId="286E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3") bahan3: String?,</w:t>
                      </w:r>
                    </w:p>
                    <w:p w14:paraId="4326A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4") bahan4: String?,</w:t>
                      </w:r>
                    </w:p>
                    <w:p w14:paraId="3C2CB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5") bahan5: String?,</w:t>
                      </w:r>
                    </w:p>
                    <w:p w14:paraId="1A509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bahan6") bahan6: String?</w:t>
                      </w:r>
                    </w:p>
                    <w:p w14:paraId="1FC72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ll&lt;ArrayList&lt;ResponseResep&gt;&gt;</w:t>
                      </w:r>
                    </w:p>
                    <w:p w14:paraId="35A24140" w14:textId="77777777" w:rsidR="00F93A76" w:rsidRDefault="00F93A76">
                      <w:pPr>
                        <w:pStyle w:val="Default"/>
                        <w:rPr>
                          <w:rFonts w:ascii="Courier New" w:hAnsi="Courier New" w:cs="Courier New"/>
                          <w:sz w:val="20"/>
                          <w:szCs w:val="20"/>
                          <w:lang w:val="en-US"/>
                        </w:rPr>
                      </w:pPr>
                    </w:p>
                    <w:p w14:paraId="2CAE0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w:t>
                      </w:r>
                    </w:p>
                    <w:p w14:paraId="2C315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mUrlEncoded</w:t>
                      </w:r>
                    </w:p>
                    <w:p w14:paraId="7CA6F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login_service")</w:t>
                      </w:r>
                    </w:p>
                    <w:p w14:paraId="2CC57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login(</w:t>
                      </w:r>
                    </w:p>
                    <w:p w14:paraId="2E6B9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use</w:t>
                      </w:r>
                      <w:r>
                        <w:rPr>
                          <w:rFonts w:ascii="Courier New" w:hAnsi="Courier New" w:cs="Courier New"/>
                          <w:sz w:val="20"/>
                          <w:szCs w:val="20"/>
                          <w:lang w:val="en-US"/>
                        </w:rPr>
                        <w:t>rname") username : String,</w:t>
                      </w:r>
                    </w:p>
                    <w:p w14:paraId="7115B5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password") password : String</w:t>
                      </w:r>
                    </w:p>
                    <w:p w14:paraId="68EC16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lt;ResponseLogin&gt;</w:t>
                      </w:r>
                    </w:p>
                    <w:p w14:paraId="44159F99" w14:textId="77777777" w:rsidR="00F93A76" w:rsidRDefault="00F93A76">
                      <w:pPr>
                        <w:pStyle w:val="Default"/>
                        <w:rPr>
                          <w:rFonts w:ascii="Courier New" w:hAnsi="Courier New" w:cs="Courier New"/>
                          <w:sz w:val="20"/>
                          <w:szCs w:val="20"/>
                          <w:lang w:val="en-US"/>
                        </w:rPr>
                      </w:pPr>
                    </w:p>
                    <w:p w14:paraId="0C988B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mUrlEncoded</w:t>
                      </w:r>
                    </w:p>
                    <w:p w14:paraId="533F8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ST("register_service")</w:t>
                      </w:r>
                    </w:p>
                    <w:p w14:paraId="4625A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registrasi(</w:t>
                      </w:r>
                    </w:p>
                    <w:p w14:paraId="2D92E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username") username : String,</w:t>
                      </w:r>
                    </w:p>
                    <w:p w14:paraId="77406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eld("password") password : Str</w:t>
                      </w:r>
                      <w:r>
                        <w:rPr>
                          <w:rFonts w:ascii="Courier New" w:hAnsi="Courier New" w:cs="Courier New"/>
                          <w:sz w:val="20"/>
                          <w:szCs w:val="20"/>
                          <w:lang w:val="en-US"/>
                        </w:rPr>
                        <w:t>ing</w:t>
                      </w:r>
                    </w:p>
                    <w:p w14:paraId="7E06E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lt;ResponseRegistrasi&gt;</w:t>
                      </w:r>
                    </w:p>
                    <w:p w14:paraId="6A001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133194F6" w14:textId="77777777" w:rsidR="00F93A76" w:rsidRDefault="00124769">
      <w:pPr>
        <w:pStyle w:val="Caption"/>
        <w:jc w:val="center"/>
        <w:rPr>
          <w:b w:val="0"/>
          <w:bCs/>
        </w:rPr>
      </w:pPr>
      <w:bookmarkStart w:id="228" w:name="_Toc136799574"/>
      <w:r>
        <w:t xml:space="preserve">Gambar 5. </w:t>
      </w:r>
      <w:r>
        <w:fldChar w:fldCharType="begin"/>
      </w:r>
      <w:r>
        <w:instrText xml:space="preserve"> SEQ Gambar \* ARABIC \r 31</w:instrText>
      </w:r>
      <w:r>
        <w:fldChar w:fldCharType="separate"/>
      </w:r>
      <w:r w:rsidR="00A8538E">
        <w:rPr>
          <w:noProof/>
        </w:rPr>
        <w:t>31</w:t>
      </w:r>
      <w:r>
        <w:fldChar w:fldCharType="end"/>
      </w:r>
      <w:r>
        <w:t xml:space="preserve"> </w:t>
      </w:r>
      <w:r>
        <w:rPr>
          <w:b w:val="0"/>
          <w:bCs/>
          <w:i/>
          <w:iCs w:val="0"/>
        </w:rPr>
        <w:t xml:space="preserve">Source Code </w:t>
      </w:r>
      <w:r>
        <w:rPr>
          <w:b w:val="0"/>
          <w:bCs/>
        </w:rPr>
        <w:t>API Client</w:t>
      </w:r>
      <w:bookmarkEnd w:id="228"/>
    </w:p>
    <w:p w14:paraId="702C5357" w14:textId="77777777" w:rsidR="00F93A76" w:rsidRDefault="00124769">
      <w:pPr>
        <w:pStyle w:val="Heading5"/>
        <w:numPr>
          <w:ilvl w:val="0"/>
          <w:numId w:val="46"/>
        </w:numPr>
        <w:ind w:left="851" w:hanging="851"/>
      </w:pPr>
      <w:r>
        <w:t xml:space="preserve">Halaman Onboard </w:t>
      </w:r>
    </w:p>
    <w:p w14:paraId="6F8636B9" w14:textId="77777777" w:rsidR="00F93A76" w:rsidRDefault="00124769">
      <w:pPr>
        <w:ind w:firstLine="851"/>
        <w:jc w:val="both"/>
      </w:pPr>
      <w:r>
        <w:t xml:space="preserve">Tahap selanjutnya adalah membuat halaman </w:t>
      </w:r>
      <w:r>
        <w:rPr>
          <w:i/>
          <w:iCs/>
        </w:rPr>
        <w:t>onboard</w:t>
      </w:r>
      <w:r>
        <w:t xml:space="preserve"> untuk menjelaskan secara singkat tentang kegunaan aplikasi pada pengguna, termasuk fitur aplikasi yang dimiliki. Halaman </w:t>
      </w:r>
      <w:r>
        <w:rPr>
          <w:i/>
          <w:iCs/>
        </w:rPr>
        <w:t xml:space="preserve">Onboard </w:t>
      </w:r>
      <w:r>
        <w:t xml:space="preserve">sangat penting jika pengguna belum pernah menggunakan aplikasi yang memiliki fitur yang serupa. Untuk  </w:t>
      </w:r>
      <w:r>
        <w:rPr>
          <w:i/>
          <w:iCs/>
        </w:rPr>
        <w:t>source code</w:t>
      </w:r>
      <w:r>
        <w:t xml:space="preserve"> pembuatan tampilan halaman </w:t>
      </w:r>
      <w:r>
        <w:rPr>
          <w:i/>
          <w:iCs/>
        </w:rPr>
        <w:t xml:space="preserve">Onboard </w:t>
      </w:r>
      <w:r>
        <w:t>dapat dilihat pada gambar 5.32</w:t>
      </w:r>
      <w:r>
        <w:rPr>
          <w:i/>
          <w:iCs/>
        </w:rPr>
        <w:t xml:space="preserve">, </w:t>
      </w:r>
      <w:r>
        <w:t>untuk</w:t>
      </w:r>
      <w:r>
        <w:rPr>
          <w:i/>
          <w:iCs/>
        </w:rPr>
        <w:t xml:space="preserve"> backend </w:t>
      </w:r>
      <w:r>
        <w:t xml:space="preserve">halaman </w:t>
      </w:r>
      <w:r>
        <w:rPr>
          <w:i/>
          <w:iCs/>
        </w:rPr>
        <w:t xml:space="preserve">Onboard </w:t>
      </w:r>
      <w:r>
        <w:t xml:space="preserve">dapat dilihat pada gambar 5.33, dan untuk </w:t>
      </w:r>
      <w:r>
        <w:rPr>
          <w:i/>
          <w:iCs/>
        </w:rPr>
        <w:t xml:space="preserve">user interface </w:t>
      </w:r>
      <w:r>
        <w:t xml:space="preserve">Halaman </w:t>
      </w:r>
      <w:r>
        <w:rPr>
          <w:i/>
          <w:iCs/>
        </w:rPr>
        <w:t xml:space="preserve">Onboard </w:t>
      </w:r>
      <w:r>
        <w:t>dapat dilihat pada gambar 5.34.</w:t>
      </w:r>
    </w:p>
    <w:p w14:paraId="0AEE5CCF"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5DB0AE3" wp14:editId="7F3D6E64">
                <wp:extent cx="4937760" cy="7010400"/>
                <wp:effectExtent l="0" t="0" r="15240" b="19050"/>
                <wp:docPr id="1372027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30391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19088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77DC09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F721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8183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primary"</w:t>
                            </w:r>
                          </w:p>
                          <w:p w14:paraId="039EF4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04181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A3FB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onboard.ui.OnBoard"&gt;</w:t>
                            </w:r>
                          </w:p>
                          <w:p w14:paraId="68618465" w14:textId="77777777" w:rsidR="00F93A76" w:rsidRDefault="00F93A76">
                            <w:pPr>
                              <w:pStyle w:val="Default"/>
                              <w:rPr>
                                <w:rFonts w:ascii="Courier New" w:hAnsi="Courier New" w:cs="Courier New"/>
                                <w:sz w:val="20"/>
                                <w:szCs w:val="20"/>
                                <w:lang w:val="en-US"/>
                              </w:rPr>
                            </w:pPr>
                          </w:p>
                          <w:p w14:paraId="0020F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viewpager2.widget.ViewPager2</w:t>
                            </w:r>
                          </w:p>
                          <w:p w14:paraId="0B6D7A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palshViewPager"</w:t>
                            </w:r>
                          </w:p>
                          <w:p w14:paraId="0211D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29BF9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34BB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view_pager_background"</w:t>
                            </w:r>
                          </w:p>
                          <w:p w14:paraId="291FAE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viewCenterOfNext"</w:t>
                            </w:r>
                          </w:p>
                          <w:p w14:paraId="3F813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5B1342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0CE9BF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E6362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ndicatorsContainer"</w:t>
                            </w:r>
                          </w:p>
                          <w:p w14:paraId="45C84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ECB4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391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0dp"</w:t>
                            </w:r>
                          </w:p>
                          <w:p w14:paraId="7582D7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20dp"</w:t>
                            </w:r>
                          </w:p>
                          <w:p w14:paraId="37999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1A969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D67A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D966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7D9EAE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B883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124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Skip"</w:t>
                            </w:r>
                          </w:p>
                          <w:p w14:paraId="30182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8C5F4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5070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21E93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0dp"</w:t>
                            </w:r>
                          </w:p>
                          <w:p w14:paraId="0B99EE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0dp"</w:t>
                            </w:r>
                          </w:p>
                          <w:p w14:paraId="2B669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ring/skip"</w:t>
                            </w:r>
                          </w:p>
                          <w:p w14:paraId="198FA3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custom_color_primary"</w:t>
                            </w:r>
                          </w:p>
                          <w:p w14:paraId="36885C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6dp"</w:t>
                            </w:r>
                          </w:p>
                          <w:p w14:paraId="2862B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EDFC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1A8E66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64032D3C" w14:textId="77777777" w:rsidR="00F93A76" w:rsidRDefault="00F93A76">
                            <w:pPr>
                              <w:pStyle w:val="Default"/>
                              <w:rPr>
                                <w:rFonts w:ascii="Courier New" w:hAnsi="Courier New" w:cs="Courier New"/>
                                <w:sz w:val="20"/>
                                <w:szCs w:val="20"/>
                                <w:lang w:val="en-US"/>
                              </w:rPr>
                            </w:pPr>
                          </w:p>
                          <w:p w14:paraId="68EB4A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258FA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5dp"</w:t>
                            </w:r>
                          </w:p>
                          <w:p w14:paraId="125AF4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5dp"</w:t>
                            </w:r>
                          </w:p>
                          <w:p w14:paraId="465CF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outer_background"</w:t>
                            </w:r>
                          </w:p>
                          <w:p w14:paraId="78492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299D54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13CBA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07C108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w:t>
                            </w:r>
                          </w:p>
                          <w:p w14:paraId="13673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8E22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7A0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63A4BA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419BC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111486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5B8B7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10CB36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5EF9D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32E9F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552A70EE" w14:textId="77777777" w:rsidR="00F93A76" w:rsidRDefault="00F93A76">
                            <w:pPr>
                              <w:pStyle w:val="Default"/>
                              <w:rPr>
                                <w:rFonts w:ascii="Courier New" w:hAnsi="Courier New" w:cs="Courier New"/>
                                <w:sz w:val="20"/>
                                <w:szCs w:val="20"/>
                                <w:lang w:val="en-US"/>
                              </w:rPr>
                            </w:pPr>
                          </w:p>
                          <w:p w14:paraId="583B3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34974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nextImg"</w:t>
                            </w:r>
                          </w:p>
                          <w:p w14:paraId="640808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234B5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1CE03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608AD0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485F9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155429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8C81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uttonMulai"</w:t>
                            </w:r>
                          </w:p>
                          <w:p w14:paraId="0F0F07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986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7FC0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29AE6E14" w14:textId="77777777" w:rsidR="00F93A76" w:rsidRDefault="00F93A76">
                            <w:pPr>
                              <w:pStyle w:val="Default"/>
                              <w:rPr>
                                <w:rFonts w:ascii="Courier New" w:hAnsi="Courier New" w:cs="Courier New"/>
                                <w:sz w:val="20"/>
                                <w:szCs w:val="20"/>
                                <w:lang w:val="en-US"/>
                              </w:rPr>
                            </w:pPr>
                          </w:p>
                          <w:p w14:paraId="23C1B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AEE6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uttonMulai"</w:t>
                            </w:r>
                          </w:p>
                          <w:p w14:paraId="077C8A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FCD1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9D850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4A89B9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20AD92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3DE10D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ed"</w:t>
                            </w:r>
                          </w:p>
                          <w:p w14:paraId="7DC27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p>
                          <w:p w14:paraId="28B224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553BA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BDC69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01BB51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0A3026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43498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0D16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FCBA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269B39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DB0AE3" id="_x0000_s1059"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">
                <v:textbox>
                  <w:txbxContent>
                    <w:p w14:paraId="30391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19088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77DC09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F721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8183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primary"</w:t>
                      </w:r>
                    </w:p>
                    <w:p w14:paraId="039EF4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w:t>
                      </w:r>
                      <w:r>
                        <w:rPr>
                          <w:rFonts w:ascii="Courier New" w:hAnsi="Courier New" w:cs="Courier New"/>
                          <w:sz w:val="20"/>
                          <w:szCs w:val="20"/>
                          <w:lang w:val="en-US"/>
                        </w:rPr>
                        <w:t>p="http://schemas.android.com/apk/res-auto"</w:t>
                      </w:r>
                    </w:p>
                    <w:p w14:paraId="04181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A3FB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onboard.ui.OnBoard"&gt;</w:t>
                      </w:r>
                    </w:p>
                    <w:p w14:paraId="68618465" w14:textId="77777777" w:rsidR="00F93A76" w:rsidRDefault="00F93A76">
                      <w:pPr>
                        <w:pStyle w:val="Default"/>
                        <w:rPr>
                          <w:rFonts w:ascii="Courier New" w:hAnsi="Courier New" w:cs="Courier New"/>
                          <w:sz w:val="20"/>
                          <w:szCs w:val="20"/>
                          <w:lang w:val="en-US"/>
                        </w:rPr>
                      </w:pPr>
                    </w:p>
                    <w:p w14:paraId="0020F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viewpager2.widget.ViewPager2</w:t>
                      </w:r>
                    </w:p>
                    <w:p w14:paraId="0B6D7A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palshViewPager"</w:t>
                      </w:r>
                    </w:p>
                    <w:p w14:paraId="0211D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w:t>
                      </w:r>
                      <w:r>
                        <w:rPr>
                          <w:rFonts w:ascii="Courier New" w:hAnsi="Courier New" w:cs="Courier New"/>
                          <w:sz w:val="20"/>
                          <w:szCs w:val="20"/>
                          <w:lang w:val="en-US"/>
                        </w:rPr>
                        <w:t>h_parent"</w:t>
                      </w:r>
                    </w:p>
                    <w:p w14:paraId="029BF9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34BB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view_pager_background"</w:t>
                      </w:r>
                    </w:p>
                    <w:p w14:paraId="291FAE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viewCenterOfNext"</w:t>
                      </w:r>
                    </w:p>
                    <w:p w14:paraId="3F813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5B1342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0CE9BF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E6362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ndicatorsContainer"</w:t>
                      </w:r>
                    </w:p>
                    <w:p w14:paraId="45C84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ECB4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391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0dp"</w:t>
                      </w:r>
                    </w:p>
                    <w:p w14:paraId="7582D7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20dp"</w:t>
                      </w:r>
                    </w:p>
                    <w:p w14:paraId="37999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r>
                        <w:rPr>
                          <w:rFonts w:ascii="Courier New" w:hAnsi="Courier New" w:cs="Courier New"/>
                          <w:sz w:val="20"/>
                          <w:szCs w:val="20"/>
                          <w:lang w:val="en-US"/>
                        </w:rPr>
                        <w:t>"</w:t>
                      </w:r>
                    </w:p>
                    <w:p w14:paraId="1A969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D67A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D966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7D9EAE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B883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124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Skip"</w:t>
                      </w:r>
                    </w:p>
                    <w:p w14:paraId="30182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8C5F4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5070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21E93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0dp"</w:t>
                      </w:r>
                    </w:p>
                    <w:p w14:paraId="0B99EE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0dp"</w:t>
                      </w:r>
                    </w:p>
                    <w:p w14:paraId="2B669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ring/skip"</w:t>
                      </w:r>
                    </w:p>
                    <w:p w14:paraId="198FA3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textColor="@color/custom_color_primary"</w:t>
                      </w:r>
                    </w:p>
                    <w:p w14:paraId="36885C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6dp"</w:t>
                      </w:r>
                    </w:p>
                    <w:p w14:paraId="2862B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EDFC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1A8E66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64032D3C" w14:textId="77777777" w:rsidR="00F93A76" w:rsidRDefault="00F93A76">
                      <w:pPr>
                        <w:pStyle w:val="Default"/>
                        <w:rPr>
                          <w:rFonts w:ascii="Courier New" w:hAnsi="Courier New" w:cs="Courier New"/>
                          <w:sz w:val="20"/>
                          <w:szCs w:val="20"/>
                          <w:lang w:val="en-US"/>
                        </w:rPr>
                      </w:pPr>
                    </w:p>
                    <w:p w14:paraId="68EB4A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258FA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5dp"</w:t>
                      </w:r>
                    </w:p>
                    <w:p w14:paraId="125AF4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height="55dp"</w:t>
                      </w:r>
                    </w:p>
                    <w:p w14:paraId="465CFC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outer_background"</w:t>
                      </w:r>
                    </w:p>
                    <w:p w14:paraId="78492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299D54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13CBA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07C108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Top_toTopOf="@id/nextImg"</w:t>
                      </w:r>
                    </w:p>
                    <w:p w14:paraId="13673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8E22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7A0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63A4BA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419BC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111486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5B8B7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10CB36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5EF9D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32E9F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552A70EE" w14:textId="77777777" w:rsidR="00F93A76" w:rsidRDefault="00F93A76">
                      <w:pPr>
                        <w:pStyle w:val="Default"/>
                        <w:rPr>
                          <w:rFonts w:ascii="Courier New" w:hAnsi="Courier New" w:cs="Courier New"/>
                          <w:sz w:val="20"/>
                          <w:szCs w:val="20"/>
                          <w:lang w:val="en-US"/>
                        </w:rPr>
                      </w:pPr>
                    </w:p>
                    <w:p w14:paraId="583B3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34974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id="@+id/nextImg"</w:t>
                      </w:r>
                    </w:p>
                    <w:p w14:paraId="640808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234B5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1CE03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608AD0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485F9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155429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8C81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uttonMulai"</w:t>
                      </w:r>
                    </w:p>
                    <w:p w14:paraId="0F0F07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986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w:t>
                      </w:r>
                      <w:r>
                        <w:rPr>
                          <w:rFonts w:ascii="Courier New" w:hAnsi="Courier New" w:cs="Courier New"/>
                          <w:sz w:val="20"/>
                          <w:szCs w:val="20"/>
                          <w:lang w:val="en-US"/>
                        </w:rPr>
                        <w:t>ent"</w:t>
                      </w:r>
                    </w:p>
                    <w:p w14:paraId="47FC0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29AE6E14" w14:textId="77777777" w:rsidR="00F93A76" w:rsidRDefault="00F93A76">
                      <w:pPr>
                        <w:pStyle w:val="Default"/>
                        <w:rPr>
                          <w:rFonts w:ascii="Courier New" w:hAnsi="Courier New" w:cs="Courier New"/>
                          <w:sz w:val="20"/>
                          <w:szCs w:val="20"/>
                          <w:lang w:val="en-US"/>
                        </w:rPr>
                      </w:pPr>
                    </w:p>
                    <w:p w14:paraId="23C1B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AEE6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uttonMulai"</w:t>
                      </w:r>
                    </w:p>
                    <w:p w14:paraId="077C8A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FCD1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9D850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w:t>
                      </w:r>
                      <w:r>
                        <w:rPr>
                          <w:rFonts w:ascii="Courier New" w:hAnsi="Courier New" w:cs="Courier New"/>
                          <w:sz w:val="20"/>
                          <w:szCs w:val="20"/>
                          <w:lang w:val="en-US"/>
                        </w:rPr>
                        <w:t>arginBottom="50dp"</w:t>
                      </w:r>
                    </w:p>
                    <w:p w14:paraId="4A89B9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20AD92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3DE10D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ed"</w:t>
                      </w:r>
                    </w:p>
                    <w:p w14:paraId="7DC27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p>
                    <w:p w14:paraId="28B224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553BA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BDC69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01BB51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0A3026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43498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0D16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FCBA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gt;</w:t>
                      </w:r>
                    </w:p>
                    <w:p w14:paraId="269B39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756B1F94" w14:textId="77777777" w:rsidR="00F93A76" w:rsidRDefault="00124769">
      <w:pPr>
        <w:pStyle w:val="Caption"/>
        <w:jc w:val="center"/>
        <w:rPr>
          <w:b w:val="0"/>
          <w:bCs/>
        </w:rPr>
      </w:pPr>
      <w:bookmarkStart w:id="229" w:name="_Toc136799575"/>
      <w:r>
        <w:t xml:space="preserve">Gambar 5. </w:t>
      </w:r>
      <w:r>
        <w:fldChar w:fldCharType="begin"/>
      </w:r>
      <w:r>
        <w:instrText xml:space="preserve"> SEQ Gambar \* ARABIC \r 32</w:instrText>
      </w:r>
      <w:r>
        <w:fldChar w:fldCharType="separate"/>
      </w:r>
      <w:r w:rsidR="00A8538E">
        <w:rPr>
          <w:noProof/>
        </w:rPr>
        <w:t>32</w:t>
      </w:r>
      <w:r>
        <w:fldChar w:fldCharType="end"/>
      </w:r>
      <w:r>
        <w:t xml:space="preserve"> </w:t>
      </w:r>
      <w:r>
        <w:rPr>
          <w:b w:val="0"/>
          <w:bCs/>
          <w:i/>
          <w:iCs w:val="0"/>
        </w:rPr>
        <w:t xml:space="preserve">Source Code </w:t>
      </w:r>
      <w:r>
        <w:rPr>
          <w:b w:val="0"/>
          <w:bCs/>
        </w:rPr>
        <w:t xml:space="preserve">XML Halaman </w:t>
      </w:r>
      <w:r>
        <w:rPr>
          <w:b w:val="0"/>
          <w:bCs/>
          <w:i/>
          <w:iCs w:val="0"/>
        </w:rPr>
        <w:t>Onboard</w:t>
      </w:r>
      <w:bookmarkEnd w:id="229"/>
    </w:p>
    <w:p w14:paraId="29A75B51"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72C100EA" wp14:editId="714D0452">
                <wp:extent cx="4937760" cy="7071360"/>
                <wp:effectExtent l="0" t="0" r="15240" b="15240"/>
                <wp:docPr id="19704358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71360"/>
                        </a:xfrm>
                        <a:prstGeom prst="rect">
                          <a:avLst/>
                        </a:prstGeom>
                        <a:solidFill>
                          <a:srgbClr val="FFFFFF"/>
                        </a:solidFill>
                        <a:ln w="9525">
                          <a:solidFill>
                            <a:srgbClr val="000000"/>
                          </a:solidFill>
                          <a:miter lim="800000"/>
                        </a:ln>
                      </wps:spPr>
                      <wps:txbx>
                        <w:txbxContent>
                          <w:p w14:paraId="362A18C4" w14:textId="77777777" w:rsidR="00F93A76" w:rsidRDefault="00F93A76">
                            <w:pPr>
                              <w:pStyle w:val="Default"/>
                              <w:rPr>
                                <w:rFonts w:ascii="Courier New" w:hAnsi="Courier New" w:cs="Courier New"/>
                                <w:sz w:val="20"/>
                                <w:szCs w:val="20"/>
                                <w:lang w:val="en-US"/>
                              </w:rPr>
                            </w:pPr>
                          </w:p>
                          <w:p w14:paraId="0804E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OnBoard : AppCompatActivity(){</w:t>
                            </w:r>
                          </w:p>
                          <w:p w14:paraId="400A8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onBoardItemAdapter: onBoardItemAdapter</w:t>
                            </w:r>
                          </w:p>
                          <w:p w14:paraId="6F926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indicatorsContainer: LinearLayout</w:t>
                            </w:r>
                          </w:p>
                          <w:p w14:paraId="5F273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F8CC67D" w14:textId="77777777" w:rsidR="00F93A76" w:rsidRDefault="00F93A76">
                            <w:pPr>
                              <w:pStyle w:val="Default"/>
                              <w:rPr>
                                <w:rFonts w:ascii="Courier New" w:hAnsi="Courier New" w:cs="Courier New"/>
                                <w:sz w:val="20"/>
                                <w:szCs w:val="20"/>
                                <w:lang w:val="en-US"/>
                              </w:rPr>
                            </w:pPr>
                          </w:p>
                          <w:p w14:paraId="56A79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76A77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210F8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onboard_screen)</w:t>
                            </w:r>
                          </w:p>
                          <w:p w14:paraId="3008CA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SplashScreenItem()</w:t>
                            </w:r>
                          </w:p>
                          <w:p w14:paraId="5C5866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upIndicators()</w:t>
                            </w:r>
                          </w:p>
                          <w:p w14:paraId="466007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0)</w:t>
                            </w:r>
                          </w:p>
                          <w:p w14:paraId="6D0E6CA9" w14:textId="77777777" w:rsidR="00F93A76" w:rsidRDefault="00F93A76">
                            <w:pPr>
                              <w:pStyle w:val="Default"/>
                              <w:rPr>
                                <w:rFonts w:ascii="Courier New" w:hAnsi="Courier New" w:cs="Courier New"/>
                                <w:sz w:val="20"/>
                                <w:szCs w:val="20"/>
                                <w:lang w:val="en-US"/>
                              </w:rPr>
                            </w:pPr>
                          </w:p>
                          <w:p w14:paraId="5D6B7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E76693" w14:textId="77777777" w:rsidR="00F93A76" w:rsidRDefault="00F93A76">
                            <w:pPr>
                              <w:pStyle w:val="Default"/>
                              <w:rPr>
                                <w:rFonts w:ascii="Courier New" w:hAnsi="Courier New" w:cs="Courier New"/>
                                <w:sz w:val="20"/>
                                <w:szCs w:val="20"/>
                                <w:lang w:val="en-US"/>
                              </w:rPr>
                            </w:pPr>
                          </w:p>
                          <w:p w14:paraId="315705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26969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lertDialog.Builder(this).apply {</w:t>
                            </w:r>
                          </w:p>
                          <w:p w14:paraId="510948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Silahkan Konfirmasi .")</w:t>
                            </w:r>
                          </w:p>
                          <w:p w14:paraId="6C2E5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Apakah Kamu ingin keluar dari aplikasi?")</w:t>
                            </w:r>
                          </w:p>
                          <w:p w14:paraId="48C2C2D7" w14:textId="77777777" w:rsidR="00F93A76" w:rsidRDefault="00F93A76">
                            <w:pPr>
                              <w:pStyle w:val="Default"/>
                              <w:rPr>
                                <w:rFonts w:ascii="Courier New" w:hAnsi="Courier New" w:cs="Courier New"/>
                                <w:sz w:val="20"/>
                                <w:szCs w:val="20"/>
                                <w:lang w:val="en-US"/>
                              </w:rPr>
                            </w:pPr>
                          </w:p>
                          <w:p w14:paraId="72B98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 _, _ -&gt;</w:t>
                            </w:r>
                          </w:p>
                          <w:p w14:paraId="52EA1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9AF8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450164" w14:textId="77777777" w:rsidR="00F93A76" w:rsidRDefault="00F93A76">
                            <w:pPr>
                              <w:pStyle w:val="Default"/>
                              <w:rPr>
                                <w:rFonts w:ascii="Courier New" w:hAnsi="Courier New" w:cs="Courier New"/>
                                <w:sz w:val="20"/>
                                <w:szCs w:val="20"/>
                                <w:lang w:val="en-US"/>
                              </w:rPr>
                            </w:pPr>
                          </w:p>
                          <w:p w14:paraId="3B533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NegativeButton("No"){_, _ -&gt;</w:t>
                            </w:r>
                          </w:p>
                          <w:p w14:paraId="01D34A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OnBoard, "Terima Kasih",</w:t>
                            </w:r>
                          </w:p>
                          <w:p w14:paraId="21E9D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2069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341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ancelable(true)</w:t>
                            </w:r>
                          </w:p>
                          <w:p w14:paraId="77095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show()</w:t>
                            </w:r>
                          </w:p>
                          <w:p w14:paraId="3BFAF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55FF70" w14:textId="77777777" w:rsidR="00F93A76" w:rsidRDefault="00F93A76">
                            <w:pPr>
                              <w:pStyle w:val="Default"/>
                              <w:rPr>
                                <w:rFonts w:ascii="Courier New" w:hAnsi="Courier New" w:cs="Courier New"/>
                                <w:sz w:val="20"/>
                                <w:szCs w:val="20"/>
                                <w:lang w:val="en-US"/>
                              </w:rPr>
                            </w:pPr>
                          </w:p>
                          <w:p w14:paraId="6F353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SplashScreenItem(){</w:t>
                            </w:r>
                          </w:p>
                          <w:p w14:paraId="66FE9D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Adapter = onBoardItemAdapter(</w:t>
                            </w:r>
                          </w:p>
                          <w:p w14:paraId="50DF4B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Of(</w:t>
                            </w:r>
                          </w:p>
                          <w:p w14:paraId="2160CD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19C55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1,</w:t>
                            </w:r>
                          </w:p>
                          <w:p w14:paraId="43B944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ndai Bahan Sayuranmu",</w:t>
                            </w:r>
                          </w:p>
                          <w:p w14:paraId="3595F4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Kamu dapat memindai bahan sayuranmu untuk mendapatkan rekomendasi resep"</w:t>
                            </w:r>
                          </w:p>
                          <w:p w14:paraId="54C8A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0B0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0EE304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2,</w:t>
                            </w:r>
                          </w:p>
                          <w:p w14:paraId="36435D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mindai lebih dari 1 bahan",</w:t>
                            </w:r>
                          </w:p>
                          <w:p w14:paraId="516751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da Aplikasi ini kamu bisa memindai lebih dari 1 bahan, jadi jangan khawatir"</w:t>
                            </w:r>
                          </w:p>
                          <w:p w14:paraId="03A48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893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5D4B14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245B4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punya",</w:t>
                            </w:r>
                          </w:p>
                          <w:p w14:paraId="5D49C7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si"</w:t>
                            </w:r>
                          </w:p>
                          <w:p w14:paraId="72847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FF3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4051D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3A8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26D5A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adapter = onBoardItemAdapter</w:t>
                            </w:r>
                          </w:p>
                          <w:p w14:paraId="6CFD62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4FC35D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14DE9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39498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54EAF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n)</w:t>
                            </w:r>
                          </w:p>
                          <w:p w14:paraId="555C3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2F9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9671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44852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R.id.nextImg).setOnClickListener{</w:t>
                            </w:r>
                          </w:p>
                          <w:p w14:paraId="42F9E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ItemAdapter.itemCount){</w:t>
                            </w:r>
                          </w:p>
                          <w:p w14:paraId="095F9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3277C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79AC3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47433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08F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1915D3" w14:textId="77777777" w:rsidR="00F93A76" w:rsidRDefault="00F93A76">
                            <w:pPr>
                              <w:pStyle w:val="Default"/>
                              <w:rPr>
                                <w:rFonts w:ascii="Courier New" w:hAnsi="Courier New" w:cs="Courier New"/>
                                <w:sz w:val="20"/>
                                <w:szCs w:val="20"/>
                                <w:lang w:val="en-US"/>
                              </w:rPr>
                            </w:pPr>
                          </w:p>
                          <w:p w14:paraId="48672E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TextView&gt;(R.id.textSkip).setOnClickListener{</w:t>
                            </w:r>
                          </w:p>
                          <w:p w14:paraId="397A2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1DB90F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9E24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50F0BD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3E9D5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1611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A6FCE7" w14:textId="77777777" w:rsidR="00F93A76" w:rsidRDefault="00F93A76">
                            <w:pPr>
                              <w:pStyle w:val="Default"/>
                              <w:rPr>
                                <w:rFonts w:ascii="Courier New" w:hAnsi="Courier New" w:cs="Courier New"/>
                                <w:sz w:val="20"/>
                                <w:szCs w:val="20"/>
                                <w:lang w:val="en-US"/>
                              </w:rPr>
                            </w:pPr>
                          </w:p>
                          <w:p w14:paraId="1A410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upIndicators(){</w:t>
                            </w:r>
                          </w:p>
                          <w:p w14:paraId="4C596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1DE617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dicators = arrayOfNulls&lt;ImageView&gt;(onBoardItemAdapter.itemCount)</w:t>
                            </w:r>
                          </w:p>
                          <w:p w14:paraId="1F173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57FF8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021D0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2F1F15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568DE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1CD5A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4C3CB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F8EB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1E09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0FF561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980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E922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2CDAD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62625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335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937B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EB6A77" w14:textId="77777777" w:rsidR="00F93A76" w:rsidRDefault="00F93A76">
                            <w:pPr>
                              <w:pStyle w:val="Default"/>
                              <w:rPr>
                                <w:rFonts w:ascii="Courier New" w:hAnsi="Courier New" w:cs="Courier New"/>
                                <w:sz w:val="20"/>
                                <w:szCs w:val="20"/>
                                <w:lang w:val="en-US"/>
                              </w:rPr>
                            </w:pPr>
                          </w:p>
                          <w:p w14:paraId="75601D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035912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0B3968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346F5B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F257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B8B44A" w14:textId="77777777" w:rsidR="00F93A76" w:rsidRDefault="00F93A76">
                            <w:pPr>
                              <w:pStyle w:val="Default"/>
                              <w:rPr>
                                <w:rFonts w:ascii="Courier New" w:hAnsi="Courier New" w:cs="Courier New"/>
                                <w:sz w:val="20"/>
                                <w:szCs w:val="20"/>
                                <w:lang w:val="en-US"/>
                              </w:rPr>
                            </w:pPr>
                          </w:p>
                          <w:p w14:paraId="2AE96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5663B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A914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772F4E" w14:textId="77777777" w:rsidR="00F93A76" w:rsidRDefault="00F93A76">
                            <w:pPr>
                              <w:pStyle w:val="Default"/>
                              <w:rPr>
                                <w:rFonts w:ascii="Courier New" w:hAnsi="Courier New" w:cs="Courier New"/>
                                <w:sz w:val="20"/>
                                <w:szCs w:val="20"/>
                                <w:lang w:val="en-US"/>
                              </w:rPr>
                            </w:pPr>
                          </w:p>
                          <w:p w14:paraId="715EA8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576FC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75FD3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0E9F73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tainer.getChildAt(i) as ImageView</w:t>
                            </w:r>
                          </w:p>
                          <w:p w14:paraId="162DEC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7AE77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CDB5C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267BE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7A81C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602F8A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AE77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DF4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FEE5D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769902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670607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6D6D75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1B49A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1238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1E6E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832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392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336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C100EA" id="_x0000_s1060" type="#_x0000_t202" style="width:388.8pt;height:55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">
                <v:textbox>
                  <w:txbxContent>
                    <w:p w14:paraId="362A18C4" w14:textId="77777777" w:rsidR="00F93A76" w:rsidRDefault="00F93A76">
                      <w:pPr>
                        <w:pStyle w:val="Default"/>
                        <w:rPr>
                          <w:rFonts w:ascii="Courier New" w:hAnsi="Courier New" w:cs="Courier New"/>
                          <w:sz w:val="20"/>
                          <w:szCs w:val="20"/>
                          <w:lang w:val="en-US"/>
                        </w:rPr>
                      </w:pPr>
                    </w:p>
                    <w:p w14:paraId="0804E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OnBoard : AppCompatActivity(){</w:t>
                      </w:r>
                    </w:p>
                    <w:p w14:paraId="400A8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onBoardItemAdapter: onBoardItemAdapter</w:t>
                      </w:r>
                    </w:p>
                    <w:p w14:paraId="6F926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w:t>
                      </w:r>
                      <w:r>
                        <w:rPr>
                          <w:rFonts w:ascii="Courier New" w:hAnsi="Courier New" w:cs="Courier New"/>
                          <w:sz w:val="20"/>
                          <w:szCs w:val="20"/>
                          <w:lang w:val="en-US"/>
                        </w:rPr>
                        <w:t>lateinit var indicatorsContainer: LinearLayout</w:t>
                      </w:r>
                    </w:p>
                    <w:p w14:paraId="5F273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F8CC67D" w14:textId="77777777" w:rsidR="00F93A76" w:rsidRDefault="00F93A76">
                      <w:pPr>
                        <w:pStyle w:val="Default"/>
                        <w:rPr>
                          <w:rFonts w:ascii="Courier New" w:hAnsi="Courier New" w:cs="Courier New"/>
                          <w:sz w:val="20"/>
                          <w:szCs w:val="20"/>
                          <w:lang w:val="en-US"/>
                        </w:rPr>
                      </w:pPr>
                    </w:p>
                    <w:p w14:paraId="56A79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76A77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210F8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onboard_screen)</w:t>
                      </w:r>
                    </w:p>
                    <w:p w14:paraId="3008CA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SplashScreenItem()</w:t>
                      </w:r>
                    </w:p>
                    <w:p w14:paraId="5C5866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upIndicators()</w:t>
                      </w:r>
                    </w:p>
                    <w:p w14:paraId="466007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0)</w:t>
                      </w:r>
                    </w:p>
                    <w:p w14:paraId="6D0E6CA9" w14:textId="77777777" w:rsidR="00F93A76" w:rsidRDefault="00F93A76">
                      <w:pPr>
                        <w:pStyle w:val="Default"/>
                        <w:rPr>
                          <w:rFonts w:ascii="Courier New" w:hAnsi="Courier New" w:cs="Courier New"/>
                          <w:sz w:val="20"/>
                          <w:szCs w:val="20"/>
                          <w:lang w:val="en-US"/>
                        </w:rPr>
                      </w:pPr>
                    </w:p>
                    <w:p w14:paraId="5D6B7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E76693" w14:textId="77777777" w:rsidR="00F93A76" w:rsidRDefault="00F93A76">
                      <w:pPr>
                        <w:pStyle w:val="Default"/>
                        <w:rPr>
                          <w:rFonts w:ascii="Courier New" w:hAnsi="Courier New" w:cs="Courier New"/>
                          <w:sz w:val="20"/>
                          <w:szCs w:val="20"/>
                          <w:lang w:val="en-US"/>
                        </w:rPr>
                      </w:pPr>
                    </w:p>
                    <w:p w14:paraId="315705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26969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lertDialog.Builder(this).apply {</w:t>
                      </w:r>
                    </w:p>
                    <w:p w14:paraId="510948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Silahkan Konfirmasi .")</w:t>
                      </w:r>
                    </w:p>
                    <w:p w14:paraId="6C2E5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Apakah Kamu ingin keluar dari aplikasi?")</w:t>
                      </w:r>
                    </w:p>
                    <w:p w14:paraId="48C2C2D7" w14:textId="77777777" w:rsidR="00F93A76" w:rsidRDefault="00F93A76">
                      <w:pPr>
                        <w:pStyle w:val="Default"/>
                        <w:rPr>
                          <w:rFonts w:ascii="Courier New" w:hAnsi="Courier New" w:cs="Courier New"/>
                          <w:sz w:val="20"/>
                          <w:szCs w:val="20"/>
                          <w:lang w:val="en-US"/>
                        </w:rPr>
                      </w:pPr>
                    </w:p>
                    <w:p w14:paraId="72B98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 _, _ -&gt;</w:t>
                      </w:r>
                    </w:p>
                    <w:p w14:paraId="52EA1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9AF8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450164" w14:textId="77777777" w:rsidR="00F93A76" w:rsidRDefault="00F93A76">
                      <w:pPr>
                        <w:pStyle w:val="Default"/>
                        <w:rPr>
                          <w:rFonts w:ascii="Courier New" w:hAnsi="Courier New" w:cs="Courier New"/>
                          <w:sz w:val="20"/>
                          <w:szCs w:val="20"/>
                          <w:lang w:val="en-US"/>
                        </w:rPr>
                      </w:pPr>
                    </w:p>
                    <w:p w14:paraId="3B533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NegativeButton("No"){_, _ -&gt;</w:t>
                      </w:r>
                    </w:p>
                    <w:p w14:paraId="01D34A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OnBoard, "Terima Kasih",</w:t>
                      </w:r>
                    </w:p>
                    <w:p w14:paraId="21E9D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20692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341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ancelable(true)</w:t>
                      </w:r>
                    </w:p>
                    <w:p w14:paraId="77095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show()</w:t>
                      </w:r>
                    </w:p>
                    <w:p w14:paraId="3BFAF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55FF70" w14:textId="77777777" w:rsidR="00F93A76" w:rsidRDefault="00F93A76">
                      <w:pPr>
                        <w:pStyle w:val="Default"/>
                        <w:rPr>
                          <w:rFonts w:ascii="Courier New" w:hAnsi="Courier New" w:cs="Courier New"/>
                          <w:sz w:val="20"/>
                          <w:szCs w:val="20"/>
                          <w:lang w:val="en-US"/>
                        </w:rPr>
                      </w:pPr>
                    </w:p>
                    <w:p w14:paraId="6F353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SplashScreenItem(){</w:t>
                      </w:r>
                    </w:p>
                    <w:p w14:paraId="66FE9D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Adapter = o</w:t>
                      </w:r>
                      <w:r>
                        <w:rPr>
                          <w:rFonts w:ascii="Courier New" w:hAnsi="Courier New" w:cs="Courier New"/>
                          <w:sz w:val="20"/>
                          <w:szCs w:val="20"/>
                          <w:lang w:val="en-US"/>
                        </w:rPr>
                        <w:t>nBoardItemAdapter(</w:t>
                      </w:r>
                    </w:p>
                    <w:p w14:paraId="50DF4B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Of(</w:t>
                      </w:r>
                    </w:p>
                    <w:p w14:paraId="2160CD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19C55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1,</w:t>
                      </w:r>
                    </w:p>
                    <w:p w14:paraId="43B944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ndai Bahan Sayuranmu",</w:t>
                      </w:r>
                    </w:p>
                    <w:p w14:paraId="3595F4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Kamu dapat memindai bahan sayuranmu untuk mendapatkan rekomendasi rese</w:t>
                      </w:r>
                      <w:r>
                        <w:rPr>
                          <w:rFonts w:ascii="Courier New" w:hAnsi="Courier New" w:cs="Courier New"/>
                          <w:sz w:val="20"/>
                          <w:szCs w:val="20"/>
                          <w:lang w:val="en-US"/>
                        </w:rPr>
                        <w:t>p"</w:t>
                      </w:r>
                    </w:p>
                    <w:p w14:paraId="54C8A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0B0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0EE304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2,</w:t>
                      </w:r>
                    </w:p>
                    <w:p w14:paraId="36435D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mindai lebih dari 1 bahan",</w:t>
                      </w:r>
                    </w:p>
                    <w:p w14:paraId="516751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da Aplikasi ini kamu bisa memindai lebih dari 1 bahan, jadi jangan khaw</w:t>
                      </w:r>
                      <w:r>
                        <w:rPr>
                          <w:rFonts w:ascii="Courier New" w:hAnsi="Courier New" w:cs="Courier New"/>
                          <w:sz w:val="20"/>
                          <w:szCs w:val="20"/>
                          <w:lang w:val="en-US"/>
                        </w:rPr>
                        <w:t>atir"</w:t>
                      </w:r>
                    </w:p>
                    <w:p w14:paraId="03A48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893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5D4B14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245B4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punya",</w:t>
                      </w:r>
                    </w:p>
                    <w:p w14:paraId="5D49C7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si"</w:t>
                      </w:r>
                    </w:p>
                    <w:p w14:paraId="72847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FF3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4051D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3A8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26D5A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adapt</w:t>
                      </w:r>
                      <w:r>
                        <w:rPr>
                          <w:rFonts w:ascii="Courier New" w:hAnsi="Courier New" w:cs="Courier New"/>
                          <w:sz w:val="20"/>
                          <w:szCs w:val="20"/>
                          <w:lang w:val="en-US"/>
                        </w:rPr>
                        <w:t>er = onBoardItemAdapter</w:t>
                      </w:r>
                    </w:p>
                    <w:p w14:paraId="6CFD62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4FC35D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14DE9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39498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54EAF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n)</w:t>
                      </w:r>
                    </w:p>
                    <w:p w14:paraId="555C3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2F9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9671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44852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w:t>
                      </w:r>
                      <w:r>
                        <w:rPr>
                          <w:rFonts w:ascii="Courier New" w:hAnsi="Courier New" w:cs="Courier New"/>
                          <w:sz w:val="20"/>
                          <w:szCs w:val="20"/>
                          <w:lang w:val="en-US"/>
                        </w:rPr>
                        <w:t>(R.id.nextImg).setOnClickListener{</w:t>
                      </w:r>
                    </w:p>
                    <w:p w14:paraId="42F9E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ItemAdapter.itemCount){</w:t>
                      </w:r>
                    </w:p>
                    <w:p w14:paraId="095F9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3277C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79AC3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47433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08F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1915D3" w14:textId="77777777" w:rsidR="00F93A76" w:rsidRDefault="00F93A76">
                      <w:pPr>
                        <w:pStyle w:val="Default"/>
                        <w:rPr>
                          <w:rFonts w:ascii="Courier New" w:hAnsi="Courier New" w:cs="Courier New"/>
                          <w:sz w:val="20"/>
                          <w:szCs w:val="20"/>
                          <w:lang w:val="en-US"/>
                        </w:rPr>
                      </w:pPr>
                    </w:p>
                    <w:p w14:paraId="48672E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findViewById&lt;TextView&gt;(R.id.textSkip).setOnClickListener{</w:t>
                      </w:r>
                    </w:p>
                    <w:p w14:paraId="397A2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1DB90F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9E24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50F0BD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3E9D5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1611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A6FCE7" w14:textId="77777777" w:rsidR="00F93A76" w:rsidRDefault="00F93A76">
                      <w:pPr>
                        <w:pStyle w:val="Default"/>
                        <w:rPr>
                          <w:rFonts w:ascii="Courier New" w:hAnsi="Courier New" w:cs="Courier New"/>
                          <w:sz w:val="20"/>
                          <w:szCs w:val="20"/>
                          <w:lang w:val="en-US"/>
                        </w:rPr>
                      </w:pPr>
                    </w:p>
                    <w:p w14:paraId="1A410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upIndicators(){</w:t>
                      </w:r>
                    </w:p>
                    <w:p w14:paraId="4C596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1DE617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dicators = arrayOfNulls&lt;ImageView&gt;(onBoardItemAdapter.itemCount)</w:t>
                      </w:r>
                    </w:p>
                    <w:p w14:paraId="1F173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w:t>
                      </w:r>
                      <w:r>
                        <w:rPr>
                          <w:rFonts w:ascii="Courier New" w:hAnsi="Courier New" w:cs="Courier New"/>
                          <w:sz w:val="20"/>
                          <w:szCs w:val="20"/>
                          <w:lang w:val="en-US"/>
                        </w:rPr>
                        <w:t>arams(LayoutParams.WRAP_CONTENT,LayoutParams.WRAP_CONTENT)</w:t>
                      </w:r>
                    </w:p>
                    <w:p w14:paraId="57FF8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021D0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2F1F15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568DE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1CD5A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w:t>
                      </w:r>
                      <w:r>
                        <w:rPr>
                          <w:rFonts w:ascii="Courier New" w:hAnsi="Courier New" w:cs="Courier New"/>
                          <w:sz w:val="20"/>
                          <w:szCs w:val="20"/>
                          <w:lang w:val="en-US"/>
                        </w:rPr>
                        <w:t>eDrawable(</w:t>
                      </w:r>
                    </w:p>
                    <w:p w14:paraId="4C3CB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F8EB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1E09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0FF561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980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E922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2CDAD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ndicatorsContainer.addView(it)</w:t>
                      </w:r>
                    </w:p>
                    <w:p w14:paraId="62625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335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937B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EB6A77" w14:textId="77777777" w:rsidR="00F93A76" w:rsidRDefault="00F93A76">
                      <w:pPr>
                        <w:pStyle w:val="Default"/>
                        <w:rPr>
                          <w:rFonts w:ascii="Courier New" w:hAnsi="Courier New" w:cs="Courier New"/>
                          <w:sz w:val="20"/>
                          <w:szCs w:val="20"/>
                          <w:lang w:val="en-US"/>
                        </w:rPr>
                      </w:pPr>
                    </w:p>
                    <w:p w14:paraId="75601D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035912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0B3968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346F5B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F257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B8B44A" w14:textId="77777777" w:rsidR="00F93A76" w:rsidRDefault="00F93A76">
                      <w:pPr>
                        <w:pStyle w:val="Default"/>
                        <w:rPr>
                          <w:rFonts w:ascii="Courier New" w:hAnsi="Courier New" w:cs="Courier New"/>
                          <w:sz w:val="20"/>
                          <w:szCs w:val="20"/>
                          <w:lang w:val="en-US"/>
                        </w:rPr>
                      </w:pPr>
                    </w:p>
                    <w:p w14:paraId="2AE96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5663B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A914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772F4E" w14:textId="77777777" w:rsidR="00F93A76" w:rsidRDefault="00F93A76">
                      <w:pPr>
                        <w:pStyle w:val="Default"/>
                        <w:rPr>
                          <w:rFonts w:ascii="Courier New" w:hAnsi="Courier New" w:cs="Courier New"/>
                          <w:sz w:val="20"/>
                          <w:szCs w:val="20"/>
                          <w:lang w:val="en-US"/>
                        </w:rPr>
                      </w:pPr>
                    </w:p>
                    <w:p w14:paraId="715EA8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576FC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75FD3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0E9F73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w:t>
                      </w:r>
                      <w:r>
                        <w:rPr>
                          <w:rFonts w:ascii="Courier New" w:hAnsi="Courier New" w:cs="Courier New"/>
                          <w:sz w:val="20"/>
                          <w:szCs w:val="20"/>
                          <w:lang w:val="en-US"/>
                        </w:rPr>
                        <w:t xml:space="preserve"> imageView = indicatorsContainer.getChildAt(i) as ImageView</w:t>
                      </w:r>
                    </w:p>
                    <w:p w14:paraId="162DEC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7AE77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CDB5C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267BE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7A81C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t>
                      </w:r>
                      <w:r>
                        <w:rPr>
                          <w:rFonts w:ascii="Courier New" w:hAnsi="Courier New" w:cs="Courier New"/>
                          <w:sz w:val="20"/>
                          <w:szCs w:val="20"/>
                          <w:lang w:val="en-US"/>
                        </w:rPr>
                        <w:t>wable.indicator_active_background</w:t>
                      </w:r>
                    </w:p>
                    <w:p w14:paraId="602F8A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AE77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DF4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FEE5D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769902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670607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6D6D75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w:t>
                      </w:r>
                      <w:r>
                        <w:rPr>
                          <w:rFonts w:ascii="Courier New" w:hAnsi="Courier New" w:cs="Courier New"/>
                          <w:sz w:val="20"/>
                          <w:szCs w:val="20"/>
                          <w:lang w:val="en-US"/>
                        </w:rPr>
                        <w:t>awable.indicator_inactive_background</w:t>
                      </w:r>
                    </w:p>
                    <w:p w14:paraId="1B49A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1238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1E6E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832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392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336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1466F14B" w14:textId="77777777" w:rsidR="00F93A76" w:rsidRDefault="00124769">
      <w:pPr>
        <w:pStyle w:val="Caption"/>
        <w:jc w:val="center"/>
        <w:rPr>
          <w:b w:val="0"/>
          <w:bCs/>
          <w:i/>
          <w:iCs w:val="0"/>
        </w:rPr>
      </w:pPr>
      <w:bookmarkStart w:id="230" w:name="_Toc136799576"/>
      <w:r>
        <w:t xml:space="preserve">Gambar 5. </w:t>
      </w:r>
      <w:r>
        <w:fldChar w:fldCharType="begin"/>
      </w:r>
      <w:r>
        <w:instrText xml:space="preserve"> SEQ Gambar \* ARABIC \r 33</w:instrText>
      </w:r>
      <w:r>
        <w:fldChar w:fldCharType="separate"/>
      </w:r>
      <w:r w:rsidR="00A8538E">
        <w:rPr>
          <w:noProof/>
        </w:rPr>
        <w:t>33</w:t>
      </w:r>
      <w:r>
        <w:fldChar w:fldCharType="end"/>
      </w:r>
      <w:r>
        <w:t xml:space="preserve"> </w:t>
      </w:r>
      <w:r>
        <w:rPr>
          <w:b w:val="0"/>
          <w:bCs/>
          <w:i/>
          <w:iCs w:val="0"/>
        </w:rPr>
        <w:t>Source Code Backend</w:t>
      </w:r>
      <w:r>
        <w:rPr>
          <w:b w:val="0"/>
          <w:bCs/>
        </w:rPr>
        <w:t xml:space="preserve"> Halaman </w:t>
      </w:r>
      <w:r>
        <w:rPr>
          <w:b w:val="0"/>
          <w:bCs/>
          <w:i/>
          <w:iCs w:val="0"/>
        </w:rPr>
        <w:t>Onboard</w:t>
      </w:r>
      <w:bookmarkEnd w:id="230"/>
    </w:p>
    <w:p w14:paraId="4C438CEF" w14:textId="77777777" w:rsidR="00F93A76" w:rsidRDefault="00124769">
      <w:pPr>
        <w:jc w:val="center"/>
      </w:pPr>
      <w:r>
        <w:rPr>
          <w:noProof/>
          <w:lang w:eastAsia="en-US"/>
        </w:rPr>
        <w:lastRenderedPageBreak/>
        <w:drawing>
          <wp:inline distT="0" distB="0" distL="0" distR="0" wp14:anchorId="32ABAC9C" wp14:editId="7F09A905">
            <wp:extent cx="2034540" cy="4410710"/>
            <wp:effectExtent l="0" t="0" r="3810" b="8890"/>
            <wp:docPr id="1620310418" name="Picture 1" descr="A picture containing text, screenshot, human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310418" name="Picture 1" descr="A picture containing text, screenshot, human face&#10;&#10;Description automatically generated"/>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043903" cy="4431632"/>
                    </a:xfrm>
                    <a:prstGeom prst="rect">
                      <a:avLst/>
                    </a:prstGeom>
                  </pic:spPr>
                </pic:pic>
              </a:graphicData>
            </a:graphic>
          </wp:inline>
        </w:drawing>
      </w:r>
    </w:p>
    <w:p w14:paraId="568279A0" w14:textId="77777777" w:rsidR="00F93A76" w:rsidRDefault="00124769">
      <w:pPr>
        <w:pStyle w:val="Caption"/>
        <w:jc w:val="center"/>
        <w:rPr>
          <w:b w:val="0"/>
          <w:bCs/>
          <w:i/>
          <w:iCs w:val="0"/>
        </w:rPr>
      </w:pPr>
      <w:bookmarkStart w:id="231" w:name="_Toc136799577"/>
      <w:r>
        <w:t xml:space="preserve">Gambar 5. </w:t>
      </w:r>
      <w:r>
        <w:fldChar w:fldCharType="begin"/>
      </w:r>
      <w:r>
        <w:instrText xml:space="preserve"> SEQ Gambar \* ARABIC \r 34</w:instrText>
      </w:r>
      <w:r>
        <w:fldChar w:fldCharType="separate"/>
      </w:r>
      <w:r w:rsidR="00A8538E">
        <w:rPr>
          <w:noProof/>
        </w:rPr>
        <w:t>34</w:t>
      </w:r>
      <w:r>
        <w:fldChar w:fldCharType="end"/>
      </w:r>
      <w:r>
        <w:t xml:space="preserve"> </w:t>
      </w:r>
      <w:r>
        <w:rPr>
          <w:b w:val="0"/>
          <w:bCs/>
          <w:i/>
          <w:iCs w:val="0"/>
        </w:rPr>
        <w:t xml:space="preserve">User Interface </w:t>
      </w:r>
      <w:r>
        <w:rPr>
          <w:b w:val="0"/>
          <w:bCs/>
        </w:rPr>
        <w:t>Halaman</w:t>
      </w:r>
      <w:r>
        <w:rPr>
          <w:b w:val="0"/>
          <w:bCs/>
          <w:i/>
          <w:iCs w:val="0"/>
        </w:rPr>
        <w:t xml:space="preserve"> Onboard</w:t>
      </w:r>
      <w:bookmarkEnd w:id="231"/>
    </w:p>
    <w:p w14:paraId="6680CFEE" w14:textId="77777777" w:rsidR="00F93A76" w:rsidRDefault="00124769">
      <w:pPr>
        <w:pStyle w:val="Heading5"/>
        <w:numPr>
          <w:ilvl w:val="0"/>
          <w:numId w:val="46"/>
        </w:numPr>
        <w:ind w:left="851" w:hanging="851"/>
      </w:pPr>
      <w:r>
        <w:t>Halaman Login</w:t>
      </w:r>
    </w:p>
    <w:p w14:paraId="76B5D15F" w14:textId="77777777" w:rsidR="00F93A76" w:rsidRDefault="00124769">
      <w:pPr>
        <w:ind w:firstLine="851"/>
        <w:jc w:val="both"/>
      </w:pPr>
      <w:r>
        <w:t>Tahap selanjutnya adalah membuat halaman</w:t>
      </w:r>
      <w:r>
        <w:rPr>
          <w:i/>
          <w:iCs/>
        </w:rPr>
        <w:t xml:space="preserve"> login</w:t>
      </w:r>
      <w:r>
        <w:t xml:space="preserve"> untuk melakukan pengecekan apakah pengguna sudah mempunyai akun atau belum berdasarkan username dan password yang dimasukan. Pengecekan ini dilakukan agar, server dapat mengetahui pengguna mana saja yang menggunakan aplikasi. Untuk </w:t>
      </w:r>
      <w:r>
        <w:rPr>
          <w:i/>
          <w:iCs/>
        </w:rPr>
        <w:t>source code</w:t>
      </w:r>
      <w:r>
        <w:t xml:space="preserve"> pembuatan tampilan halaman </w:t>
      </w:r>
      <w:r>
        <w:rPr>
          <w:i/>
          <w:iCs/>
        </w:rPr>
        <w:t xml:space="preserve">Login </w:t>
      </w:r>
      <w:r>
        <w:t>dapat dilihat pada gambar 5.35</w:t>
      </w:r>
      <w:r>
        <w:rPr>
          <w:i/>
          <w:iCs/>
        </w:rPr>
        <w:t xml:space="preserve">, </w:t>
      </w:r>
      <w:r>
        <w:t xml:space="preserve">untuk </w:t>
      </w:r>
      <w:r>
        <w:rPr>
          <w:i/>
          <w:iCs/>
        </w:rPr>
        <w:t xml:space="preserve">backend </w:t>
      </w:r>
      <w:r>
        <w:t xml:space="preserve">halaman </w:t>
      </w:r>
      <w:r>
        <w:rPr>
          <w:i/>
          <w:iCs/>
        </w:rPr>
        <w:t xml:space="preserve">Login </w:t>
      </w:r>
      <w:r>
        <w:t xml:space="preserve">dapat dilihat pada gambar 5.36, dan </w:t>
      </w:r>
      <w:r>
        <w:rPr>
          <w:i/>
          <w:iCs/>
        </w:rPr>
        <w:t xml:space="preserve">user interface </w:t>
      </w:r>
      <w:r>
        <w:t xml:space="preserve">Halaman </w:t>
      </w:r>
      <w:r>
        <w:rPr>
          <w:i/>
          <w:iCs/>
        </w:rPr>
        <w:t xml:space="preserve">Login </w:t>
      </w:r>
      <w:r>
        <w:t>dapat dilihat pada gambar 5.37.</w:t>
      </w:r>
    </w:p>
    <w:p w14:paraId="382E29A4"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30A6288B" wp14:editId="716E1C8F">
                <wp:extent cx="4937760" cy="7010400"/>
                <wp:effectExtent l="0" t="0" r="15240" b="19050"/>
                <wp:docPr id="16515735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0CABF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3CD032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w:t>
                            </w:r>
                          </w:p>
                          <w:p w14:paraId="1A294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C4D1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ndroid="http://schemas.android.com/apk/res/android"</w:t>
                            </w:r>
                          </w:p>
                          <w:p w14:paraId="745939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E00E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3B1A2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LoginActivity"&gt;</w:t>
                            </w:r>
                          </w:p>
                          <w:p w14:paraId="70AE644F" w14:textId="77777777" w:rsidR="00F93A76" w:rsidRDefault="00F93A76">
                            <w:pPr>
                              <w:pStyle w:val="Default"/>
                              <w:rPr>
                                <w:rFonts w:ascii="Courier New" w:hAnsi="Courier New" w:cs="Courier New"/>
                                <w:sz w:val="20"/>
                                <w:szCs w:val="20"/>
                                <w:lang w:val="en-US"/>
                              </w:rPr>
                            </w:pPr>
                          </w:p>
                          <w:p w14:paraId="6D4B1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3B49F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6992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41FA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3DFDB2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8AB3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6A9E0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0dp"&gt;</w:t>
                            </w:r>
                          </w:p>
                          <w:p w14:paraId="4B545384" w14:textId="77777777" w:rsidR="00F93A76" w:rsidRDefault="00F93A76">
                            <w:pPr>
                              <w:pStyle w:val="Default"/>
                              <w:rPr>
                                <w:rFonts w:ascii="Courier New" w:hAnsi="Courier New" w:cs="Courier New"/>
                                <w:sz w:val="20"/>
                                <w:szCs w:val="20"/>
                                <w:lang w:val="en-US"/>
                              </w:rPr>
                            </w:pPr>
                          </w:p>
                          <w:p w14:paraId="7D14D3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30013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50dp"</w:t>
                            </w:r>
                          </w:p>
                          <w:p w14:paraId="54E7CF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50dp"</w:t>
                            </w:r>
                          </w:p>
                          <w:p w14:paraId="5C193C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F2D5F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logo_resepkita"</w:t>
                            </w:r>
                          </w:p>
                          <w:p w14:paraId="1AC20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0F92A01" w14:textId="77777777" w:rsidR="00F93A76" w:rsidRDefault="00F93A76">
                            <w:pPr>
                              <w:pStyle w:val="Default"/>
                              <w:rPr>
                                <w:rFonts w:ascii="Courier New" w:hAnsi="Courier New" w:cs="Courier New"/>
                                <w:sz w:val="20"/>
                                <w:szCs w:val="20"/>
                                <w:lang w:val="en-US"/>
                              </w:rPr>
                            </w:pPr>
                          </w:p>
                          <w:p w14:paraId="11CD36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8A2C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86153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C5B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53E2D4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40085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1BA5A6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ogin Aplikasi"</w:t>
                            </w:r>
                          </w:p>
                          <w:p w14:paraId="3CE5BA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43D6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purple_700"/&gt;</w:t>
                            </w:r>
                          </w:p>
                          <w:p w14:paraId="51E89E43" w14:textId="77777777" w:rsidR="00F93A76" w:rsidRDefault="00F93A76">
                            <w:pPr>
                              <w:pStyle w:val="Default"/>
                              <w:rPr>
                                <w:rFonts w:ascii="Courier New" w:hAnsi="Courier New" w:cs="Courier New"/>
                                <w:sz w:val="20"/>
                                <w:szCs w:val="20"/>
                                <w:lang w:val="en-US"/>
                              </w:rPr>
                            </w:pPr>
                          </w:p>
                          <w:p w14:paraId="640C59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8E51D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89A0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82EB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6386E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48C38ED9" w14:textId="77777777" w:rsidR="00F93A76" w:rsidRDefault="00F93A76">
                            <w:pPr>
                              <w:pStyle w:val="Default"/>
                              <w:rPr>
                                <w:rFonts w:ascii="Courier New" w:hAnsi="Courier New" w:cs="Courier New"/>
                                <w:sz w:val="20"/>
                                <w:szCs w:val="20"/>
                                <w:lang w:val="en-US"/>
                              </w:rPr>
                            </w:pPr>
                          </w:p>
                          <w:p w14:paraId="114C0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C1F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Username"</w:t>
                            </w:r>
                          </w:p>
                          <w:p w14:paraId="28EBA2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CD6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CB9B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0CBAD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779493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w:t>
                            </w:r>
                          </w:p>
                          <w:p w14:paraId="19EB8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7B6848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6AABAEE8" w14:textId="77777777" w:rsidR="00F93A76" w:rsidRDefault="00F93A76">
                            <w:pPr>
                              <w:pStyle w:val="Default"/>
                              <w:rPr>
                                <w:rFonts w:ascii="Courier New" w:hAnsi="Courier New" w:cs="Courier New"/>
                                <w:sz w:val="20"/>
                                <w:szCs w:val="20"/>
                                <w:lang w:val="en-US"/>
                              </w:rPr>
                            </w:pPr>
                          </w:p>
                          <w:p w14:paraId="5761E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61B9DC69" w14:textId="77777777" w:rsidR="00F93A76" w:rsidRDefault="00F93A76">
                            <w:pPr>
                              <w:pStyle w:val="Default"/>
                              <w:rPr>
                                <w:rFonts w:ascii="Courier New" w:hAnsi="Courier New" w:cs="Courier New"/>
                                <w:sz w:val="20"/>
                                <w:szCs w:val="20"/>
                                <w:lang w:val="en-US"/>
                              </w:rPr>
                            </w:pPr>
                          </w:p>
                          <w:p w14:paraId="32499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CB5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B318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0BC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0FF613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6E654E8A" w14:textId="77777777" w:rsidR="00F93A76" w:rsidRDefault="00F93A76">
                            <w:pPr>
                              <w:pStyle w:val="Default"/>
                              <w:rPr>
                                <w:rFonts w:ascii="Courier New" w:hAnsi="Courier New" w:cs="Courier New"/>
                                <w:sz w:val="20"/>
                                <w:szCs w:val="20"/>
                                <w:lang w:val="en-US"/>
                              </w:rPr>
                            </w:pPr>
                          </w:p>
                          <w:p w14:paraId="3F82FF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1FA37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5C1F5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8FDBF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A4F7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48BFCF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01850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68908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0B491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0DB97090" w14:textId="77777777" w:rsidR="00F93A76" w:rsidRDefault="00F93A76">
                            <w:pPr>
                              <w:pStyle w:val="Default"/>
                              <w:rPr>
                                <w:rFonts w:ascii="Courier New" w:hAnsi="Courier New" w:cs="Courier New"/>
                                <w:sz w:val="20"/>
                                <w:szCs w:val="20"/>
                                <w:lang w:val="en-US"/>
                              </w:rPr>
                            </w:pPr>
                          </w:p>
                          <w:p w14:paraId="1E1FF9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4BBF6E90" w14:textId="77777777" w:rsidR="00F93A76" w:rsidRDefault="00F93A76">
                            <w:pPr>
                              <w:pStyle w:val="Default"/>
                              <w:rPr>
                                <w:rFonts w:ascii="Courier New" w:hAnsi="Courier New" w:cs="Courier New"/>
                                <w:sz w:val="20"/>
                                <w:szCs w:val="20"/>
                                <w:lang w:val="en-US"/>
                              </w:rPr>
                            </w:pPr>
                          </w:p>
                          <w:p w14:paraId="0A0167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2ED58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16569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1301C1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56E5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363AE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0CD6E7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B7881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91B93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1FCD5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B94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6A518DD" w14:textId="77777777" w:rsidR="00F93A76" w:rsidRDefault="00F93A76">
                            <w:pPr>
                              <w:pStyle w:val="Default"/>
                              <w:rPr>
                                <w:rFonts w:ascii="Courier New" w:hAnsi="Courier New" w:cs="Courier New"/>
                                <w:sz w:val="20"/>
                                <w:szCs w:val="20"/>
                                <w:lang w:val="en-US"/>
                              </w:rPr>
                            </w:pPr>
                          </w:p>
                          <w:p w14:paraId="26B79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6B4962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795CA1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719F4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6AC85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238A7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114C85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FA440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1B59F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308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2CD5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6A08A5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AF9D03" w14:textId="77777777" w:rsidR="00F93A76" w:rsidRDefault="00F93A76">
                            <w:pPr>
                              <w:pStyle w:val="Default"/>
                              <w:rPr>
                                <w:rFonts w:ascii="Courier New" w:hAnsi="Courier New" w:cs="Courier New"/>
                                <w:sz w:val="20"/>
                                <w:szCs w:val="20"/>
                                <w:lang w:val="en-US"/>
                              </w:rPr>
                            </w:pPr>
                          </w:p>
                          <w:p w14:paraId="342761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5C1C9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566EF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95C37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C0B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39C3F8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2E23C3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D050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3607C963" w14:textId="77777777" w:rsidR="00F93A76" w:rsidRDefault="00F93A76">
                            <w:pPr>
                              <w:pStyle w:val="Default"/>
                              <w:rPr>
                                <w:rFonts w:ascii="Courier New" w:hAnsi="Courier New" w:cs="Courier New"/>
                                <w:sz w:val="20"/>
                                <w:szCs w:val="20"/>
                                <w:lang w:val="en-US"/>
                              </w:rPr>
                            </w:pPr>
                          </w:p>
                          <w:p w14:paraId="63C5A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A6288B" id="_x0000_s1061"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">
                <v:textbox>
                  <w:txbxContent>
                    <w:p w14:paraId="0CABF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3CD032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w:t>
                      </w:r>
                    </w:p>
                    <w:p w14:paraId="1A294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C4D1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ndroid="http://schemas.android.com/apk/res/android"</w:t>
                      </w:r>
                    </w:p>
                    <w:p w14:paraId="745939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E00E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w:t>
                      </w:r>
                      <w:r>
                        <w:rPr>
                          <w:rFonts w:ascii="Courier New" w:hAnsi="Courier New" w:cs="Courier New"/>
                          <w:sz w:val="20"/>
                          <w:szCs w:val="20"/>
                          <w:lang w:val="en-US"/>
                        </w:rPr>
                        <w:t>ch_parent"</w:t>
                      </w:r>
                    </w:p>
                    <w:p w14:paraId="23B1A2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LoginActivity"&gt;</w:t>
                      </w:r>
                    </w:p>
                    <w:p w14:paraId="70AE644F" w14:textId="77777777" w:rsidR="00F93A76" w:rsidRDefault="00F93A76">
                      <w:pPr>
                        <w:pStyle w:val="Default"/>
                        <w:rPr>
                          <w:rFonts w:ascii="Courier New" w:hAnsi="Courier New" w:cs="Courier New"/>
                          <w:sz w:val="20"/>
                          <w:szCs w:val="20"/>
                          <w:lang w:val="en-US"/>
                        </w:rPr>
                      </w:pPr>
                    </w:p>
                    <w:p w14:paraId="6D4B1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3B49F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6992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41FA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3DFDB2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8AB3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background="@color/white"</w:t>
                      </w:r>
                    </w:p>
                    <w:p w14:paraId="6A9E0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0dp"&gt;</w:t>
                      </w:r>
                    </w:p>
                    <w:p w14:paraId="4B545384" w14:textId="77777777" w:rsidR="00F93A76" w:rsidRDefault="00F93A76">
                      <w:pPr>
                        <w:pStyle w:val="Default"/>
                        <w:rPr>
                          <w:rFonts w:ascii="Courier New" w:hAnsi="Courier New" w:cs="Courier New"/>
                          <w:sz w:val="20"/>
                          <w:szCs w:val="20"/>
                          <w:lang w:val="en-US"/>
                        </w:rPr>
                      </w:pPr>
                    </w:p>
                    <w:p w14:paraId="7D14D3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30013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50dp"</w:t>
                      </w:r>
                    </w:p>
                    <w:p w14:paraId="54E7CF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50dp"</w:t>
                      </w:r>
                    </w:p>
                    <w:p w14:paraId="5C193C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F2D5F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logo_resepkita"</w:t>
                      </w:r>
                    </w:p>
                    <w:p w14:paraId="1AC20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0F92A01" w14:textId="77777777" w:rsidR="00F93A76" w:rsidRDefault="00F93A76">
                      <w:pPr>
                        <w:pStyle w:val="Default"/>
                        <w:rPr>
                          <w:rFonts w:ascii="Courier New" w:hAnsi="Courier New" w:cs="Courier New"/>
                          <w:sz w:val="20"/>
                          <w:szCs w:val="20"/>
                          <w:lang w:val="en-US"/>
                        </w:rPr>
                      </w:pPr>
                    </w:p>
                    <w:p w14:paraId="11CD36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8A2C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86153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C5B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53E2D4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40085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1BA5A6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ogin Aplikasi"</w:t>
                      </w:r>
                    </w:p>
                    <w:p w14:paraId="3CE5BA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43D6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Color="@color/purple_700"/&gt;</w:t>
                      </w:r>
                    </w:p>
                    <w:p w14:paraId="51E89E43" w14:textId="77777777" w:rsidR="00F93A76" w:rsidRDefault="00F93A76">
                      <w:pPr>
                        <w:pStyle w:val="Default"/>
                        <w:rPr>
                          <w:rFonts w:ascii="Courier New" w:hAnsi="Courier New" w:cs="Courier New"/>
                          <w:sz w:val="20"/>
                          <w:szCs w:val="20"/>
                          <w:lang w:val="en-US"/>
                        </w:rPr>
                      </w:pPr>
                    </w:p>
                    <w:p w14:paraId="640C59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8E51D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89A0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82EB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6386E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style="@style/Widget.Material3.TextInputEditText.OutlinedBox"&gt;</w:t>
                      </w:r>
                    </w:p>
                    <w:p w14:paraId="48C38ED9" w14:textId="77777777" w:rsidR="00F93A76" w:rsidRDefault="00F93A76">
                      <w:pPr>
                        <w:pStyle w:val="Default"/>
                        <w:rPr>
                          <w:rFonts w:ascii="Courier New" w:hAnsi="Courier New" w:cs="Courier New"/>
                          <w:sz w:val="20"/>
                          <w:szCs w:val="20"/>
                          <w:lang w:val="en-US"/>
                        </w:rPr>
                      </w:pPr>
                    </w:p>
                    <w:p w14:paraId="114C0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C1F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Username"</w:t>
                      </w:r>
                    </w:p>
                    <w:p w14:paraId="28EBA2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CD6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CB9B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ize="12sp"</w:t>
                      </w:r>
                    </w:p>
                    <w:p w14:paraId="0CBAD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779493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w:t>
                      </w:r>
                    </w:p>
                    <w:p w14:paraId="19EB8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7B6848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6AABAEE8" w14:textId="77777777" w:rsidR="00F93A76" w:rsidRDefault="00F93A76">
                      <w:pPr>
                        <w:pStyle w:val="Default"/>
                        <w:rPr>
                          <w:rFonts w:ascii="Courier New" w:hAnsi="Courier New" w:cs="Courier New"/>
                          <w:sz w:val="20"/>
                          <w:szCs w:val="20"/>
                          <w:lang w:val="en-US"/>
                        </w:rPr>
                      </w:pPr>
                    </w:p>
                    <w:p w14:paraId="5761E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61B9DC69" w14:textId="77777777" w:rsidR="00F93A76" w:rsidRDefault="00F93A76">
                      <w:pPr>
                        <w:pStyle w:val="Default"/>
                        <w:rPr>
                          <w:rFonts w:ascii="Courier New" w:hAnsi="Courier New" w:cs="Courier New"/>
                          <w:sz w:val="20"/>
                          <w:szCs w:val="20"/>
                          <w:lang w:val="en-US"/>
                        </w:rPr>
                      </w:pPr>
                    </w:p>
                    <w:p w14:paraId="32499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CB5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B318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0BC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w:t>
                      </w:r>
                      <w:r>
                        <w:rPr>
                          <w:rFonts w:ascii="Courier New" w:hAnsi="Courier New" w:cs="Courier New"/>
                          <w:sz w:val="20"/>
                          <w:szCs w:val="20"/>
                          <w:lang w:val="en-US"/>
                        </w:rPr>
                        <w:t>ginTop="20dp"</w:t>
                      </w:r>
                    </w:p>
                    <w:p w14:paraId="0FF613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6E654E8A" w14:textId="77777777" w:rsidR="00F93A76" w:rsidRDefault="00F93A76">
                      <w:pPr>
                        <w:pStyle w:val="Default"/>
                        <w:rPr>
                          <w:rFonts w:ascii="Courier New" w:hAnsi="Courier New" w:cs="Courier New"/>
                          <w:sz w:val="20"/>
                          <w:szCs w:val="20"/>
                          <w:lang w:val="en-US"/>
                        </w:rPr>
                      </w:pPr>
                    </w:p>
                    <w:p w14:paraId="3F82FF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1FA37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5C1F5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8FDBF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w:t>
                      </w:r>
                      <w:r>
                        <w:rPr>
                          <w:rFonts w:ascii="Courier New" w:hAnsi="Courier New" w:cs="Courier New"/>
                          <w:sz w:val="20"/>
                          <w:szCs w:val="20"/>
                          <w:lang w:val="en-US"/>
                        </w:rPr>
                        <w:t>tent"</w:t>
                      </w:r>
                    </w:p>
                    <w:p w14:paraId="79A4F7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48BFCF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01850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68908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0B491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0DB97090" w14:textId="77777777" w:rsidR="00F93A76" w:rsidRDefault="00F93A76">
                      <w:pPr>
                        <w:pStyle w:val="Default"/>
                        <w:rPr>
                          <w:rFonts w:ascii="Courier New" w:hAnsi="Courier New" w:cs="Courier New"/>
                          <w:sz w:val="20"/>
                          <w:szCs w:val="20"/>
                          <w:lang w:val="en-US"/>
                        </w:rPr>
                      </w:pPr>
                    </w:p>
                    <w:p w14:paraId="1E1FF9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w:t>
                      </w:r>
                      <w:r>
                        <w:rPr>
                          <w:rFonts w:ascii="Courier New" w:hAnsi="Courier New" w:cs="Courier New"/>
                          <w:sz w:val="20"/>
                          <w:szCs w:val="20"/>
                          <w:lang w:val="en-US"/>
                        </w:rPr>
                        <w:t>e.android.material.textfield.TextInputLayout&gt;</w:t>
                      </w:r>
                    </w:p>
                    <w:p w14:paraId="4BBF6E90" w14:textId="77777777" w:rsidR="00F93A76" w:rsidRDefault="00F93A76">
                      <w:pPr>
                        <w:pStyle w:val="Default"/>
                        <w:rPr>
                          <w:rFonts w:ascii="Courier New" w:hAnsi="Courier New" w:cs="Courier New"/>
                          <w:sz w:val="20"/>
                          <w:szCs w:val="20"/>
                          <w:lang w:val="en-US"/>
                        </w:rPr>
                      </w:pPr>
                    </w:p>
                    <w:p w14:paraId="0A0167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2ED58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16569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1301C1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56E5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363AE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background="@drawable/btn_login"</w:t>
                      </w:r>
                    </w:p>
                    <w:p w14:paraId="0CD6E7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B7881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91B93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1FCD5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B94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6A518DD" w14:textId="77777777" w:rsidR="00F93A76" w:rsidRDefault="00F93A76">
                      <w:pPr>
                        <w:pStyle w:val="Default"/>
                        <w:rPr>
                          <w:rFonts w:ascii="Courier New" w:hAnsi="Courier New" w:cs="Courier New"/>
                          <w:sz w:val="20"/>
                          <w:szCs w:val="20"/>
                          <w:lang w:val="en-US"/>
                        </w:rPr>
                      </w:pPr>
                    </w:p>
                    <w:p w14:paraId="26B79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6B4962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795CA1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719F4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6AC85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238A7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background="@drawable/btn_login"</w:t>
                      </w:r>
                    </w:p>
                    <w:p w14:paraId="114C85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FA440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1B59F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308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2CD5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r>
                        <w:rPr>
                          <w:rFonts w:ascii="Courier New" w:hAnsi="Courier New" w:cs="Courier New"/>
                          <w:sz w:val="20"/>
                          <w:szCs w:val="20"/>
                          <w:lang w:val="en-US"/>
                        </w:rPr>
                        <w:t>/&gt;</w:t>
                      </w:r>
                    </w:p>
                    <w:p w14:paraId="6A08A5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AF9D03" w14:textId="77777777" w:rsidR="00F93A76" w:rsidRDefault="00F93A76">
                      <w:pPr>
                        <w:pStyle w:val="Default"/>
                        <w:rPr>
                          <w:rFonts w:ascii="Courier New" w:hAnsi="Courier New" w:cs="Courier New"/>
                          <w:sz w:val="20"/>
                          <w:szCs w:val="20"/>
                          <w:lang w:val="en-US"/>
                        </w:rPr>
                      </w:pPr>
                    </w:p>
                    <w:p w14:paraId="342761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5C1C9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566EF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95C37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C0B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39C3F8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2E23C3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D050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3607C963" w14:textId="77777777" w:rsidR="00F93A76" w:rsidRDefault="00F93A76">
                      <w:pPr>
                        <w:pStyle w:val="Default"/>
                        <w:rPr>
                          <w:rFonts w:ascii="Courier New" w:hAnsi="Courier New" w:cs="Courier New"/>
                          <w:sz w:val="20"/>
                          <w:szCs w:val="20"/>
                          <w:lang w:val="en-US"/>
                        </w:rPr>
                      </w:pPr>
                    </w:p>
                    <w:p w14:paraId="63C5A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5E00436E" w14:textId="77777777" w:rsidR="00F93A76" w:rsidRDefault="00124769">
      <w:pPr>
        <w:pStyle w:val="Caption"/>
        <w:jc w:val="center"/>
        <w:rPr>
          <w:b w:val="0"/>
          <w:bCs/>
        </w:rPr>
      </w:pPr>
      <w:bookmarkStart w:id="232" w:name="_Toc136799578"/>
      <w:r>
        <w:t xml:space="preserve">Gambar 5. </w:t>
      </w:r>
      <w:r>
        <w:fldChar w:fldCharType="begin"/>
      </w:r>
      <w:r>
        <w:instrText xml:space="preserve"> SEQ Gambar \* ARABIC \r 35</w:instrText>
      </w:r>
      <w:r>
        <w:fldChar w:fldCharType="separate"/>
      </w:r>
      <w:r w:rsidR="00A8538E">
        <w:rPr>
          <w:noProof/>
        </w:rPr>
        <w:t>35</w:t>
      </w:r>
      <w:r>
        <w:fldChar w:fldCharType="end"/>
      </w:r>
      <w:r>
        <w:t xml:space="preserve"> </w:t>
      </w:r>
      <w:r>
        <w:rPr>
          <w:b w:val="0"/>
          <w:bCs/>
          <w:i/>
          <w:iCs w:val="0"/>
        </w:rPr>
        <w:t xml:space="preserve">Source Code </w:t>
      </w:r>
      <w:r>
        <w:rPr>
          <w:b w:val="0"/>
          <w:bCs/>
        </w:rPr>
        <w:t xml:space="preserve">XML Halaman </w:t>
      </w:r>
      <w:r>
        <w:rPr>
          <w:b w:val="0"/>
          <w:bCs/>
          <w:i/>
          <w:iCs w:val="0"/>
        </w:rPr>
        <w:t>Login</w:t>
      </w:r>
      <w:bookmarkEnd w:id="232"/>
    </w:p>
    <w:p w14:paraId="4B27BE68"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284A7F67" wp14:editId="4D066A29">
                <wp:extent cx="4937760" cy="7010400"/>
                <wp:effectExtent l="0" t="0" r="15240" b="19050"/>
                <wp:docPr id="3115035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3DD4CB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auth</w:t>
                            </w:r>
                          </w:p>
                          <w:p w14:paraId="279D8FF0" w14:textId="77777777" w:rsidR="00F93A76" w:rsidRDefault="00F93A76">
                            <w:pPr>
                              <w:pStyle w:val="Default"/>
                              <w:rPr>
                                <w:rFonts w:ascii="Courier New" w:hAnsi="Courier New" w:cs="Courier New"/>
                                <w:sz w:val="20"/>
                                <w:szCs w:val="20"/>
                                <w:lang w:val="en-US"/>
                              </w:rPr>
                            </w:pPr>
                          </w:p>
                          <w:p w14:paraId="62A7BB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57E1A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graphics.Color</w:t>
                            </w:r>
                          </w:p>
                          <w:p w14:paraId="05CAF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562CB1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util.Log</w:t>
                            </w:r>
                          </w:p>
                          <w:p w14:paraId="0BAF4D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5F3F5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widget.Toast</w:t>
                            </w:r>
                          </w:p>
                          <w:p w14:paraId="1C5CCC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ctivity.OnBackPressedCallback</w:t>
                            </w:r>
                          </w:p>
                          <w:p w14:paraId="2F1477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lertDialog</w:t>
                            </w:r>
                          </w:p>
                          <w:p w14:paraId="3F3102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ppCompatActivity</w:t>
                            </w:r>
                          </w:p>
                          <w:p w14:paraId="563FF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LoginActivityBinding</w:t>
                            </w:r>
                          </w:p>
                          <w:p w14:paraId="6E03CA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odel.ResponseLogin</w:t>
                            </w:r>
                          </w:p>
                          <w:p w14:paraId="226AEF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network.RetrofitClient</w:t>
                            </w:r>
                          </w:p>
                          <w:p w14:paraId="7B6369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ui.Bahan_List</w:t>
                            </w:r>
                          </w:p>
                          <w:p w14:paraId="2FD41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w:t>
                            </w:r>
                          </w:p>
                          <w:p w14:paraId="75D848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back</w:t>
                            </w:r>
                          </w:p>
                          <w:p w14:paraId="056E7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Response</w:t>
                            </w:r>
                          </w:p>
                          <w:p w14:paraId="78DD467D" w14:textId="77777777" w:rsidR="00F93A76" w:rsidRDefault="00F93A76">
                            <w:pPr>
                              <w:pStyle w:val="Default"/>
                              <w:rPr>
                                <w:rFonts w:ascii="Courier New" w:hAnsi="Courier New" w:cs="Courier New"/>
                                <w:sz w:val="20"/>
                                <w:szCs w:val="20"/>
                                <w:lang w:val="en-US"/>
                              </w:rPr>
                            </w:pPr>
                          </w:p>
                          <w:p w14:paraId="5BE63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LoginActivity: AppCompatActivity() {</w:t>
                            </w:r>
                          </w:p>
                          <w:p w14:paraId="290AD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LoginActivityBinding? = null</w:t>
                            </w:r>
                          </w:p>
                          <w:p w14:paraId="1EDB24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 : String = ""</w:t>
                            </w:r>
                          </w:p>
                          <w:p w14:paraId="58080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47ED17C3" w14:textId="77777777" w:rsidR="00F93A76" w:rsidRDefault="00F93A76">
                            <w:pPr>
                              <w:pStyle w:val="Default"/>
                              <w:rPr>
                                <w:rFonts w:ascii="Courier New" w:hAnsi="Courier New" w:cs="Courier New"/>
                                <w:sz w:val="20"/>
                                <w:szCs w:val="20"/>
                                <w:lang w:val="en-US"/>
                              </w:rPr>
                            </w:pPr>
                          </w:p>
                          <w:p w14:paraId="6DB56D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4267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33DFD1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LoginActivityBinding.inflate(layoutInflater)</w:t>
                            </w:r>
                          </w:p>
                          <w:p w14:paraId="2C758E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34D9F495" w14:textId="77777777" w:rsidR="00F93A76" w:rsidRDefault="00F93A76">
                            <w:pPr>
                              <w:pStyle w:val="Default"/>
                              <w:rPr>
                                <w:rFonts w:ascii="Courier New" w:hAnsi="Courier New" w:cs="Courier New"/>
                                <w:sz w:val="20"/>
                                <w:szCs w:val="20"/>
                                <w:lang w:val="en-US"/>
                              </w:rPr>
                            </w:pPr>
                          </w:p>
                          <w:p w14:paraId="2888D0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Login.setOnClickListener{</w:t>
                            </w:r>
                          </w:p>
                          <w:p w14:paraId="23A9C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binding!!.etUsername.text.toString()</w:t>
                            </w:r>
                          </w:p>
                          <w:p w14:paraId="43F9F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etPassword.text.toString()</w:t>
                            </w:r>
                          </w:p>
                          <w:p w14:paraId="686FE0C7" w14:textId="77777777" w:rsidR="00F93A76" w:rsidRDefault="00F93A76">
                            <w:pPr>
                              <w:pStyle w:val="Default"/>
                              <w:rPr>
                                <w:rFonts w:ascii="Courier New" w:hAnsi="Courier New" w:cs="Courier New"/>
                                <w:sz w:val="20"/>
                                <w:szCs w:val="20"/>
                                <w:lang w:val="en-US"/>
                              </w:rPr>
                            </w:pPr>
                          </w:p>
                          <w:p w14:paraId="270F2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B987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2C3C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B8C65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1F6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34839B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37F93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F8B5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4F72E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072705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7F06A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875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1FD6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62F9B9" w14:textId="77777777" w:rsidR="00F93A76" w:rsidRDefault="00F93A76">
                            <w:pPr>
                              <w:pStyle w:val="Default"/>
                              <w:rPr>
                                <w:rFonts w:ascii="Courier New" w:hAnsi="Courier New" w:cs="Courier New"/>
                                <w:sz w:val="20"/>
                                <w:szCs w:val="20"/>
                                <w:lang w:val="en-US"/>
                              </w:rPr>
                            </w:pPr>
                          </w:p>
                          <w:p w14:paraId="371321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40B19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68D8B8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D2493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4A1A5E" w14:textId="77777777" w:rsidR="00F93A76" w:rsidRDefault="00F93A76">
                            <w:pPr>
                              <w:pStyle w:val="Default"/>
                              <w:rPr>
                                <w:rFonts w:ascii="Courier New" w:hAnsi="Courier New" w:cs="Courier New"/>
                                <w:sz w:val="20"/>
                                <w:szCs w:val="20"/>
                                <w:lang w:val="en-US"/>
                              </w:rPr>
                            </w:pPr>
                          </w:p>
                          <w:p w14:paraId="38E27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E689C4" w14:textId="77777777" w:rsidR="00F93A76" w:rsidRDefault="00F93A76">
                            <w:pPr>
                              <w:pStyle w:val="Default"/>
                              <w:rPr>
                                <w:rFonts w:ascii="Courier New" w:hAnsi="Courier New" w:cs="Courier New"/>
                                <w:sz w:val="20"/>
                                <w:szCs w:val="20"/>
                                <w:lang w:val="en-US"/>
                              </w:rPr>
                            </w:pPr>
                          </w:p>
                          <w:p w14:paraId="1E400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189736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7C23A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7E7714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3954E1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0869D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5E6CAF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0A8AF3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0FA0C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73348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634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C70F0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13CAC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5924B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876CC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0813D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192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21A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471755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652E1A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CC6D36" w14:textId="77777777" w:rsidR="00F93A76" w:rsidRDefault="00F93A76">
                            <w:pPr>
                              <w:pStyle w:val="Default"/>
                              <w:rPr>
                                <w:rFonts w:ascii="Courier New" w:hAnsi="Courier New" w:cs="Courier New"/>
                                <w:sz w:val="20"/>
                                <w:szCs w:val="20"/>
                                <w:lang w:val="en-US"/>
                              </w:rPr>
                            </w:pPr>
                          </w:p>
                          <w:p w14:paraId="21868C68" w14:textId="77777777" w:rsidR="00F93A76" w:rsidRDefault="00F93A76">
                            <w:pPr>
                              <w:pStyle w:val="Default"/>
                              <w:rPr>
                                <w:rFonts w:ascii="Courier New" w:hAnsi="Courier New" w:cs="Courier New"/>
                                <w:sz w:val="20"/>
                                <w:szCs w:val="20"/>
                                <w:lang w:val="en-US"/>
                              </w:rPr>
                            </w:pPr>
                          </w:p>
                          <w:p w14:paraId="41C53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2164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287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4A7F67" id="_x0000_s1062"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">
                <v:textbox>
                  <w:txbxContent>
                    <w:p w14:paraId="3DD4CB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auth</w:t>
                      </w:r>
                    </w:p>
                    <w:p w14:paraId="279D8FF0" w14:textId="77777777" w:rsidR="00F93A76" w:rsidRDefault="00F93A76">
                      <w:pPr>
                        <w:pStyle w:val="Default"/>
                        <w:rPr>
                          <w:rFonts w:ascii="Courier New" w:hAnsi="Courier New" w:cs="Courier New"/>
                          <w:sz w:val="20"/>
                          <w:szCs w:val="20"/>
                          <w:lang w:val="en-US"/>
                        </w:rPr>
                      </w:pPr>
                    </w:p>
                    <w:p w14:paraId="62A7BB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57E1A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android.graphics.Color</w:t>
                      </w:r>
                    </w:p>
                    <w:p w14:paraId="05CAF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562CB1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util.Log</w:t>
                      </w:r>
                    </w:p>
                    <w:p w14:paraId="0BAF4D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5F3F5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widget.Toast</w:t>
                      </w:r>
                    </w:p>
                    <w:p w14:paraId="1C5CCC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ctivity.OnBackPressedCallback</w:t>
                      </w:r>
                    </w:p>
                    <w:p w14:paraId="2F1477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lertDialog</w:t>
                      </w:r>
                    </w:p>
                    <w:p w14:paraId="3F3102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androidx.appcompat.app.AppCompatActivity</w:t>
                      </w:r>
                    </w:p>
                    <w:p w14:paraId="563FF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LoginActivityBinding</w:t>
                      </w:r>
                    </w:p>
                    <w:p w14:paraId="6E03CA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odel.ResponseLogin</w:t>
                      </w:r>
                    </w:p>
                    <w:p w14:paraId="226AEF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network.RetrofitClient</w:t>
                      </w:r>
                    </w:p>
                    <w:p w14:paraId="7B6369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ui.Bahan_List</w:t>
                      </w:r>
                    </w:p>
                    <w:p w14:paraId="2FD41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w:t>
                      </w:r>
                    </w:p>
                    <w:p w14:paraId="75D848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ba</w:t>
                      </w:r>
                      <w:r>
                        <w:rPr>
                          <w:rFonts w:ascii="Courier New" w:hAnsi="Courier New" w:cs="Courier New"/>
                          <w:sz w:val="20"/>
                          <w:szCs w:val="20"/>
                          <w:lang w:val="en-US"/>
                        </w:rPr>
                        <w:t>ck</w:t>
                      </w:r>
                    </w:p>
                    <w:p w14:paraId="056E7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Response</w:t>
                      </w:r>
                    </w:p>
                    <w:p w14:paraId="78DD467D" w14:textId="77777777" w:rsidR="00F93A76" w:rsidRDefault="00F93A76">
                      <w:pPr>
                        <w:pStyle w:val="Default"/>
                        <w:rPr>
                          <w:rFonts w:ascii="Courier New" w:hAnsi="Courier New" w:cs="Courier New"/>
                          <w:sz w:val="20"/>
                          <w:szCs w:val="20"/>
                          <w:lang w:val="en-US"/>
                        </w:rPr>
                      </w:pPr>
                    </w:p>
                    <w:p w14:paraId="5BE63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LoginActivity: AppCompatActivity() {</w:t>
                      </w:r>
                    </w:p>
                    <w:p w14:paraId="290AD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LoginActivityBinding? = null</w:t>
                      </w:r>
                    </w:p>
                    <w:p w14:paraId="1EDB24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 : String = ""</w:t>
                      </w:r>
                    </w:p>
                    <w:p w14:paraId="58080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47ED17C3" w14:textId="77777777" w:rsidR="00F93A76" w:rsidRDefault="00F93A76">
                      <w:pPr>
                        <w:pStyle w:val="Default"/>
                        <w:rPr>
                          <w:rFonts w:ascii="Courier New" w:hAnsi="Courier New" w:cs="Courier New"/>
                          <w:sz w:val="20"/>
                          <w:szCs w:val="20"/>
                          <w:lang w:val="en-US"/>
                        </w:rPr>
                      </w:pPr>
                    </w:p>
                    <w:p w14:paraId="6DB56D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4267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33DFD1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LoginActivityBinding.inflate(layoutInflater)</w:t>
                      </w:r>
                    </w:p>
                    <w:p w14:paraId="2C758E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34D9F495" w14:textId="77777777" w:rsidR="00F93A76" w:rsidRDefault="00F93A76">
                      <w:pPr>
                        <w:pStyle w:val="Default"/>
                        <w:rPr>
                          <w:rFonts w:ascii="Courier New" w:hAnsi="Courier New" w:cs="Courier New"/>
                          <w:sz w:val="20"/>
                          <w:szCs w:val="20"/>
                          <w:lang w:val="en-US"/>
                        </w:rPr>
                      </w:pPr>
                    </w:p>
                    <w:p w14:paraId="2888D0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Login.setOnClickListener{</w:t>
                      </w:r>
                    </w:p>
                    <w:p w14:paraId="23A9C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binding!!.etUsername.text.toString()</w:t>
                      </w:r>
                    </w:p>
                    <w:p w14:paraId="43F9F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pass = binding!!.etPassword.text.toString()</w:t>
                      </w:r>
                    </w:p>
                    <w:p w14:paraId="686FE0C7" w14:textId="77777777" w:rsidR="00F93A76" w:rsidRDefault="00F93A76">
                      <w:pPr>
                        <w:pStyle w:val="Default"/>
                        <w:rPr>
                          <w:rFonts w:ascii="Courier New" w:hAnsi="Courier New" w:cs="Courier New"/>
                          <w:sz w:val="20"/>
                          <w:szCs w:val="20"/>
                          <w:lang w:val="en-US"/>
                        </w:rPr>
                      </w:pPr>
                    </w:p>
                    <w:p w14:paraId="270F2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B987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2C3C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B8C65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1F6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34839B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w:t>
                      </w:r>
                      <w:r>
                        <w:rPr>
                          <w:rFonts w:ascii="Courier New" w:hAnsi="Courier New" w:cs="Courier New"/>
                          <w:sz w:val="20"/>
                          <w:szCs w:val="20"/>
                          <w:lang w:val="en-US"/>
                        </w:rPr>
                        <w:t>!!.etPassword.error = "Password Tidak Boleh Kosong"</w:t>
                      </w:r>
                    </w:p>
                    <w:p w14:paraId="37F93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F8B5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4F72E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072705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7F06A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875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1FD6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62F9B9" w14:textId="77777777" w:rsidR="00F93A76" w:rsidRDefault="00F93A76">
                      <w:pPr>
                        <w:pStyle w:val="Default"/>
                        <w:rPr>
                          <w:rFonts w:ascii="Courier New" w:hAnsi="Courier New" w:cs="Courier New"/>
                          <w:sz w:val="20"/>
                          <w:szCs w:val="20"/>
                          <w:lang w:val="en-US"/>
                        </w:rPr>
                      </w:pPr>
                    </w:p>
                    <w:p w14:paraId="371321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w:t>
                      </w:r>
                      <w:r>
                        <w:rPr>
                          <w:rFonts w:ascii="Courier New" w:hAnsi="Courier New" w:cs="Courier New"/>
                          <w:sz w:val="20"/>
                          <w:szCs w:val="20"/>
                          <w:lang w:val="en-US"/>
                        </w:rPr>
                        <w:t>gis.setOnClickListener {</w:t>
                      </w:r>
                    </w:p>
                    <w:p w14:paraId="740B19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68D8B8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D2493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4A1A5E" w14:textId="77777777" w:rsidR="00F93A76" w:rsidRDefault="00F93A76">
                      <w:pPr>
                        <w:pStyle w:val="Default"/>
                        <w:rPr>
                          <w:rFonts w:ascii="Courier New" w:hAnsi="Courier New" w:cs="Courier New"/>
                          <w:sz w:val="20"/>
                          <w:szCs w:val="20"/>
                          <w:lang w:val="en-US"/>
                        </w:rPr>
                      </w:pPr>
                    </w:p>
                    <w:p w14:paraId="38E27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E689C4" w14:textId="77777777" w:rsidR="00F93A76" w:rsidRDefault="00F93A76">
                      <w:pPr>
                        <w:pStyle w:val="Default"/>
                        <w:rPr>
                          <w:rFonts w:ascii="Courier New" w:hAnsi="Courier New" w:cs="Courier New"/>
                          <w:sz w:val="20"/>
                          <w:szCs w:val="20"/>
                          <w:lang w:val="en-US"/>
                        </w:rPr>
                      </w:pPr>
                    </w:p>
                    <w:p w14:paraId="1E400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189736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7C23A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7E7714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3954E1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0869D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5E6CAF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w:t>
                      </w:r>
                      <w:r>
                        <w:rPr>
                          <w:rFonts w:ascii="Courier New" w:hAnsi="Courier New" w:cs="Courier New"/>
                          <w:sz w:val="20"/>
                          <w:szCs w:val="20"/>
                          <w:lang w:val="en-US"/>
                        </w:rPr>
                        <w:t>lity = View.GONE</w:t>
                      </w:r>
                    </w:p>
                    <w:p w14:paraId="0A8AF3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0FA0C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73348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634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C70F0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w:t>
                      </w:r>
                      <w:r>
                        <w:rPr>
                          <w:rFonts w:ascii="Courier New" w:hAnsi="Courier New" w:cs="Courier New"/>
                          <w:sz w:val="20"/>
                          <w:szCs w:val="20"/>
                          <w:lang w:val="en-US"/>
                        </w:rPr>
                        <w:t>View.GONE</w:t>
                      </w:r>
                    </w:p>
                    <w:p w14:paraId="13CAC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5924B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876CC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0813D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192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21A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override fun onFailure(call: Call&lt;ResponseLogin&gt;, t: Throwable) {</w:t>
                      </w:r>
                    </w:p>
                    <w:p w14:paraId="471755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652E1A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CC6D36" w14:textId="77777777" w:rsidR="00F93A76" w:rsidRDefault="00F93A76">
                      <w:pPr>
                        <w:pStyle w:val="Default"/>
                        <w:rPr>
                          <w:rFonts w:ascii="Courier New" w:hAnsi="Courier New" w:cs="Courier New"/>
                          <w:sz w:val="20"/>
                          <w:szCs w:val="20"/>
                          <w:lang w:val="en-US"/>
                        </w:rPr>
                      </w:pPr>
                    </w:p>
                    <w:p w14:paraId="21868C68" w14:textId="77777777" w:rsidR="00F93A76" w:rsidRDefault="00F93A76">
                      <w:pPr>
                        <w:pStyle w:val="Default"/>
                        <w:rPr>
                          <w:rFonts w:ascii="Courier New" w:hAnsi="Courier New" w:cs="Courier New"/>
                          <w:sz w:val="20"/>
                          <w:szCs w:val="20"/>
                          <w:lang w:val="en-US"/>
                        </w:rPr>
                      </w:pPr>
                    </w:p>
                    <w:p w14:paraId="41C53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2164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287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4EC087C1" w14:textId="77777777" w:rsidR="00F93A76" w:rsidRDefault="00124769">
      <w:pPr>
        <w:pStyle w:val="Caption"/>
        <w:jc w:val="center"/>
        <w:rPr>
          <w:b w:val="0"/>
          <w:bCs/>
        </w:rPr>
      </w:pPr>
      <w:bookmarkStart w:id="233" w:name="_Toc136799579"/>
      <w:r>
        <w:t xml:space="preserve">Gambar 5. </w:t>
      </w:r>
      <w:r>
        <w:fldChar w:fldCharType="begin"/>
      </w:r>
      <w:r>
        <w:instrText xml:space="preserve"> SEQ Gambar \* ARABIC \r 36</w:instrText>
      </w:r>
      <w:r>
        <w:fldChar w:fldCharType="separate"/>
      </w:r>
      <w:r w:rsidR="00A8538E">
        <w:rPr>
          <w:noProof/>
        </w:rPr>
        <w:t>36</w:t>
      </w:r>
      <w:r>
        <w:fldChar w:fldCharType="end"/>
      </w:r>
      <w:r>
        <w:t xml:space="preserve"> </w:t>
      </w:r>
      <w:r>
        <w:rPr>
          <w:b w:val="0"/>
          <w:bCs/>
          <w:i/>
          <w:iCs w:val="0"/>
        </w:rPr>
        <w:t>Source Code Backend</w:t>
      </w:r>
      <w:r>
        <w:rPr>
          <w:b w:val="0"/>
          <w:bCs/>
        </w:rPr>
        <w:t xml:space="preserve"> Halaman </w:t>
      </w:r>
      <w:r>
        <w:rPr>
          <w:b w:val="0"/>
          <w:bCs/>
          <w:i/>
          <w:iCs w:val="0"/>
        </w:rPr>
        <w:t>Login</w:t>
      </w:r>
      <w:bookmarkEnd w:id="233"/>
    </w:p>
    <w:p w14:paraId="4B24C723" w14:textId="77777777" w:rsidR="00F93A76" w:rsidRDefault="00124769">
      <w:pPr>
        <w:jc w:val="center"/>
      </w:pPr>
      <w:r>
        <w:rPr>
          <w:noProof/>
          <w:lang w:eastAsia="en-US"/>
        </w:rPr>
        <w:lastRenderedPageBreak/>
        <w:drawing>
          <wp:inline distT="0" distB="0" distL="0" distR="0" wp14:anchorId="0A237546" wp14:editId="0D56B1C2">
            <wp:extent cx="2171700" cy="4704715"/>
            <wp:effectExtent l="0" t="0" r="0" b="635"/>
            <wp:docPr id="1004738016" name="Picture 2" descr="A screenshot of a login 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738016" name="Picture 2" descr="A screenshot of a login form&#10;&#10;Description automatically generated with medium confidence"/>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82716" cy="4729152"/>
                    </a:xfrm>
                    <a:prstGeom prst="rect">
                      <a:avLst/>
                    </a:prstGeom>
                  </pic:spPr>
                </pic:pic>
              </a:graphicData>
            </a:graphic>
          </wp:inline>
        </w:drawing>
      </w:r>
    </w:p>
    <w:p w14:paraId="5CF86341" w14:textId="77777777" w:rsidR="00F93A76" w:rsidRDefault="00124769">
      <w:pPr>
        <w:pStyle w:val="Caption"/>
        <w:jc w:val="center"/>
        <w:rPr>
          <w:b w:val="0"/>
          <w:bCs/>
          <w:i/>
          <w:iCs w:val="0"/>
        </w:rPr>
      </w:pPr>
      <w:bookmarkStart w:id="234" w:name="_Toc136799580"/>
      <w:r>
        <w:t xml:space="preserve">Gambar 5. </w:t>
      </w:r>
      <w:r>
        <w:fldChar w:fldCharType="begin"/>
      </w:r>
      <w:r>
        <w:instrText xml:space="preserve"> SEQ Gambar \* ARABIC \r 37</w:instrText>
      </w:r>
      <w:r>
        <w:fldChar w:fldCharType="separate"/>
      </w:r>
      <w:r w:rsidR="00A8538E">
        <w:rPr>
          <w:noProof/>
        </w:rPr>
        <w:t>37</w:t>
      </w:r>
      <w:r>
        <w:fldChar w:fldCharType="end"/>
      </w:r>
      <w:r>
        <w:t xml:space="preserve"> </w:t>
      </w:r>
      <w:r>
        <w:rPr>
          <w:b w:val="0"/>
          <w:bCs/>
          <w:i/>
          <w:iCs w:val="0"/>
        </w:rPr>
        <w:t xml:space="preserve">User Interface </w:t>
      </w:r>
      <w:r>
        <w:rPr>
          <w:b w:val="0"/>
          <w:bCs/>
        </w:rPr>
        <w:t>Halaman</w:t>
      </w:r>
      <w:r>
        <w:rPr>
          <w:b w:val="0"/>
          <w:bCs/>
          <w:i/>
          <w:iCs w:val="0"/>
        </w:rPr>
        <w:t xml:space="preserve"> Login</w:t>
      </w:r>
      <w:bookmarkEnd w:id="234"/>
    </w:p>
    <w:p w14:paraId="400490C7" w14:textId="77777777" w:rsidR="00F93A76" w:rsidRDefault="00F93A76">
      <w:pPr>
        <w:jc w:val="center"/>
      </w:pPr>
    </w:p>
    <w:p w14:paraId="0A32E5CF" w14:textId="77777777" w:rsidR="00F93A76" w:rsidRDefault="00124769">
      <w:pPr>
        <w:pStyle w:val="Heading5"/>
        <w:numPr>
          <w:ilvl w:val="0"/>
          <w:numId w:val="46"/>
        </w:numPr>
        <w:ind w:left="851" w:hanging="851"/>
      </w:pPr>
      <w:r>
        <w:t>Halaman Registrasi Akun</w:t>
      </w:r>
    </w:p>
    <w:p w14:paraId="5DA6DC90" w14:textId="77777777" w:rsidR="00F93A76" w:rsidRDefault="00124769">
      <w:pPr>
        <w:ind w:firstLine="851"/>
        <w:jc w:val="both"/>
      </w:pPr>
      <w:r>
        <w:t>Tahap selanjutnya adalah membuat halaman</w:t>
      </w:r>
      <w:r>
        <w:rPr>
          <w:i/>
          <w:iCs/>
        </w:rPr>
        <w:t xml:space="preserve"> </w:t>
      </w:r>
      <w:r>
        <w:t xml:space="preserve">Registrasi untuk pengguna mendaftarkan akun, agar dapat menggunakan aplikasi. Pendaftaran akun sangat penting, karena jika pengguna tidak mendaftar, maka pengguna tidak bisa menggunakan aplikasi. Untuk </w:t>
      </w:r>
      <w:r>
        <w:rPr>
          <w:i/>
          <w:iCs/>
        </w:rPr>
        <w:t>source code</w:t>
      </w:r>
      <w:r>
        <w:t xml:space="preserve"> pembuatan tampilan halaman Registrasi Akun dapat dilihat pada gambar 5.38</w:t>
      </w:r>
      <w:r>
        <w:rPr>
          <w:i/>
          <w:iCs/>
        </w:rPr>
        <w:t xml:space="preserve">, </w:t>
      </w:r>
      <w:r>
        <w:t xml:space="preserve">untuk </w:t>
      </w:r>
      <w:r>
        <w:rPr>
          <w:i/>
          <w:iCs/>
        </w:rPr>
        <w:t xml:space="preserve">backend </w:t>
      </w:r>
      <w:r>
        <w:t xml:space="preserve">halaman Registrasi Akun dapat </w:t>
      </w:r>
      <w:r>
        <w:lastRenderedPageBreak/>
        <w:t xml:space="preserve">dilihat pada gambar 5.39, dan untuk </w:t>
      </w:r>
      <w:r>
        <w:rPr>
          <w:i/>
          <w:iCs/>
        </w:rPr>
        <w:t xml:space="preserve">user interface </w:t>
      </w:r>
      <w:r>
        <w:t>Halaman Registrasi Akun dapat dilihat pada gambar 5.40.</w:t>
      </w:r>
    </w:p>
    <w:p w14:paraId="65685A26" w14:textId="77777777" w:rsidR="00F93A76" w:rsidRDefault="00124769">
      <w:pPr>
        <w:spacing w:line="240" w:lineRule="auto"/>
      </w:pPr>
      <w:r>
        <w:rPr>
          <w:rFonts w:ascii="Courier New" w:hAnsi="Courier New" w:cs="Courier New"/>
          <w:noProof/>
          <w:sz w:val="20"/>
          <w:szCs w:val="20"/>
          <w:lang w:eastAsia="en-US"/>
        </w:rPr>
        <mc:AlternateContent>
          <mc:Choice Requires="wps">
            <w:drawing>
              <wp:inline distT="0" distB="0" distL="0" distR="0" wp14:anchorId="51EE2336" wp14:editId="37C9B040">
                <wp:extent cx="4937760" cy="4953000"/>
                <wp:effectExtent l="0" t="0" r="15240" b="19050"/>
                <wp:docPr id="13408840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4953000"/>
                        </a:xfrm>
                        <a:prstGeom prst="rect">
                          <a:avLst/>
                        </a:prstGeom>
                        <a:solidFill>
                          <a:srgbClr val="FFFFFF"/>
                        </a:solidFill>
                        <a:ln w="9525">
                          <a:solidFill>
                            <a:srgbClr val="000000"/>
                          </a:solidFill>
                          <a:miter lim="800000"/>
                        </a:ln>
                      </wps:spPr>
                      <wps:txbx>
                        <w:txbxContent>
                          <w:p w14:paraId="5F80D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D5A21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35CB3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4F96E6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6B24E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27B0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3FF9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6dp"</w:t>
                            </w:r>
                          </w:p>
                          <w:p w14:paraId="3F76B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6dp"</w:t>
                            </w:r>
                          </w:p>
                          <w:p w14:paraId="47A352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16dp"</w:t>
                            </w:r>
                          </w:p>
                          <w:p w14:paraId="5FA75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8dp"</w:t>
                            </w:r>
                          </w:p>
                          <w:p w14:paraId="330316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RegisterAcitivity"&gt;</w:t>
                            </w:r>
                          </w:p>
                          <w:p w14:paraId="188AEB02" w14:textId="77777777" w:rsidR="00F93A76" w:rsidRDefault="00F93A76">
                            <w:pPr>
                              <w:pStyle w:val="Default"/>
                              <w:rPr>
                                <w:rFonts w:ascii="Courier New" w:hAnsi="Courier New" w:cs="Courier New"/>
                                <w:sz w:val="20"/>
                                <w:szCs w:val="20"/>
                                <w:lang w:val="en-US"/>
                              </w:rPr>
                            </w:pPr>
                          </w:p>
                          <w:p w14:paraId="24666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7EEAD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Heading"</w:t>
                            </w:r>
                          </w:p>
                          <w:p w14:paraId="6A862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8D943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20AE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semibold"</w:t>
                            </w:r>
                          </w:p>
                          <w:p w14:paraId="76EA9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gistrasi"</w:t>
                            </w:r>
                          </w:p>
                          <w:p w14:paraId="2174E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D3A04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55BAA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3ED1D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6A908578" w14:textId="77777777" w:rsidR="00F93A76" w:rsidRDefault="00F93A76">
                            <w:pPr>
                              <w:pStyle w:val="Default"/>
                              <w:rPr>
                                <w:rFonts w:ascii="Courier New" w:hAnsi="Courier New" w:cs="Courier New"/>
                                <w:sz w:val="20"/>
                                <w:szCs w:val="20"/>
                                <w:lang w:val="en-US"/>
                              </w:rPr>
                            </w:pPr>
                          </w:p>
                          <w:p w14:paraId="455D36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40526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74920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0E65F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40ED10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8dp"</w:t>
                            </w:r>
                          </w:p>
                          <w:p w14:paraId="618C8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verScrollMode="never"</w:t>
                            </w:r>
                          </w:p>
                          <w:p w14:paraId="66531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tnTambah"</w:t>
                            </w:r>
                          </w:p>
                          <w:p w14:paraId="1D2A7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2067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DE58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tvHeading"</w:t>
                            </w:r>
                          </w:p>
                          <w:p w14:paraId="798E8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Vertical_bias="1.0"&gt;</w:t>
                            </w:r>
                          </w:p>
                          <w:p w14:paraId="6B8561ED" w14:textId="77777777" w:rsidR="00F93A76" w:rsidRDefault="00F93A76">
                            <w:pPr>
                              <w:pStyle w:val="Default"/>
                              <w:rPr>
                                <w:rFonts w:ascii="Courier New" w:hAnsi="Courier New" w:cs="Courier New"/>
                                <w:sz w:val="20"/>
                                <w:szCs w:val="20"/>
                                <w:lang w:val="en-US"/>
                              </w:rPr>
                            </w:pPr>
                          </w:p>
                          <w:p w14:paraId="770AA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w:t>
                            </w:r>
                          </w:p>
                          <w:p w14:paraId="6E1D2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52EF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38B8E206" w14:textId="77777777" w:rsidR="00F93A76" w:rsidRDefault="00F93A76">
                            <w:pPr>
                              <w:pStyle w:val="Default"/>
                              <w:rPr>
                                <w:rFonts w:ascii="Courier New" w:hAnsi="Courier New" w:cs="Courier New"/>
                                <w:sz w:val="20"/>
                                <w:szCs w:val="20"/>
                                <w:lang w:val="en-US"/>
                              </w:rPr>
                            </w:pPr>
                          </w:p>
                          <w:p w14:paraId="27C3D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E705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55CA0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3A41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83D2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E3C5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B955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AA90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129E5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F4DE1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49D3B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944A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38EEA1C8" w14:textId="77777777" w:rsidR="00F93A76" w:rsidRDefault="00F93A76">
                            <w:pPr>
                              <w:pStyle w:val="Default"/>
                              <w:rPr>
                                <w:rFonts w:ascii="Courier New" w:hAnsi="Courier New" w:cs="Courier New"/>
                                <w:sz w:val="20"/>
                                <w:szCs w:val="20"/>
                                <w:lang w:val="en-US"/>
                              </w:rPr>
                            </w:pPr>
                          </w:p>
                          <w:p w14:paraId="35C15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5192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40155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EDC8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AEDC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1B5F9A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DA649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F665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04DD9A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48C3C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530B1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B6A7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E2D8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630C9D92" w14:textId="77777777" w:rsidR="00F93A76" w:rsidRDefault="00F93A76">
                            <w:pPr>
                              <w:pStyle w:val="Default"/>
                              <w:rPr>
                                <w:rFonts w:ascii="Courier New" w:hAnsi="Courier New" w:cs="Courier New"/>
                                <w:sz w:val="20"/>
                                <w:szCs w:val="20"/>
                                <w:lang w:val="en-US"/>
                              </w:rPr>
                            </w:pPr>
                          </w:p>
                          <w:p w14:paraId="7605CB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757D37A" w14:textId="77777777" w:rsidR="00F93A76" w:rsidRDefault="00F93A76">
                            <w:pPr>
                              <w:pStyle w:val="Default"/>
                              <w:rPr>
                                <w:rFonts w:ascii="Courier New" w:hAnsi="Courier New" w:cs="Courier New"/>
                                <w:sz w:val="20"/>
                                <w:szCs w:val="20"/>
                                <w:lang w:val="en-US"/>
                              </w:rPr>
                            </w:pPr>
                          </w:p>
                          <w:p w14:paraId="5F58D2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D99E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44D9B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F044B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2CE97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1A8E29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5AE961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4643A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BB60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166E2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13E5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0D52EF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41C1F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49F2DCAD" w14:textId="77777777" w:rsidR="00F93A76" w:rsidRDefault="00F93A76">
                            <w:pPr>
                              <w:pStyle w:val="Default"/>
                              <w:rPr>
                                <w:rFonts w:ascii="Courier New" w:hAnsi="Courier New" w:cs="Courier New"/>
                                <w:sz w:val="20"/>
                                <w:szCs w:val="20"/>
                                <w:lang w:val="en-US"/>
                              </w:rPr>
                            </w:pPr>
                          </w:p>
                          <w:p w14:paraId="0508A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8CA66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47CA0A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CF7E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8C5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BB4A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D7C6E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9A66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FFC3E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6AE6F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A787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98108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624E9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11B73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452FC573" w14:textId="77777777" w:rsidR="00F93A76" w:rsidRDefault="00F93A76">
                            <w:pPr>
                              <w:pStyle w:val="Default"/>
                              <w:rPr>
                                <w:rFonts w:ascii="Courier New" w:hAnsi="Courier New" w:cs="Courier New"/>
                                <w:sz w:val="20"/>
                                <w:szCs w:val="20"/>
                                <w:lang w:val="en-US"/>
                              </w:rPr>
                            </w:pPr>
                          </w:p>
                          <w:p w14:paraId="54B69E39" w14:textId="77777777" w:rsidR="00F93A76" w:rsidRDefault="00F93A76">
                            <w:pPr>
                              <w:pStyle w:val="Default"/>
                              <w:rPr>
                                <w:rFonts w:ascii="Courier New" w:hAnsi="Courier New" w:cs="Courier New"/>
                                <w:sz w:val="20"/>
                                <w:szCs w:val="20"/>
                                <w:lang w:val="en-US"/>
                              </w:rPr>
                            </w:pPr>
                          </w:p>
                          <w:p w14:paraId="7CE0D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953B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7AC0D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2E08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BD6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7B57EC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771BC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002E9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673AA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E67A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B0D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417B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D8F43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6C0C899D" w14:textId="77777777" w:rsidR="00F93A76" w:rsidRDefault="00F93A76">
                            <w:pPr>
                              <w:pStyle w:val="Default"/>
                              <w:rPr>
                                <w:rFonts w:ascii="Courier New" w:hAnsi="Courier New" w:cs="Courier New"/>
                                <w:sz w:val="20"/>
                                <w:szCs w:val="20"/>
                                <w:lang w:val="en-US"/>
                              </w:rPr>
                            </w:pPr>
                          </w:p>
                          <w:p w14:paraId="38082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AD2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09E52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6461B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A69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241DD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74E8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AFD3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2FBF1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00F1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E95C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357B7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71D3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16F2F7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01B100" w14:textId="77777777" w:rsidR="00F93A76" w:rsidRDefault="00F93A76">
                            <w:pPr>
                              <w:pStyle w:val="Default"/>
                              <w:rPr>
                                <w:rFonts w:ascii="Courier New" w:hAnsi="Courier New" w:cs="Courier New"/>
                                <w:sz w:val="20"/>
                                <w:szCs w:val="20"/>
                                <w:lang w:val="en-US"/>
                              </w:rPr>
                            </w:pPr>
                          </w:p>
                          <w:p w14:paraId="15F00832" w14:textId="77777777" w:rsidR="00F93A76" w:rsidRDefault="00F93A76">
                            <w:pPr>
                              <w:pStyle w:val="Default"/>
                              <w:rPr>
                                <w:rFonts w:ascii="Courier New" w:hAnsi="Courier New" w:cs="Courier New"/>
                                <w:sz w:val="20"/>
                                <w:szCs w:val="20"/>
                                <w:lang w:val="en-US"/>
                              </w:rPr>
                            </w:pPr>
                          </w:p>
                          <w:p w14:paraId="34772CAD" w14:textId="77777777" w:rsidR="00F93A76" w:rsidRDefault="00F93A76">
                            <w:pPr>
                              <w:pStyle w:val="Default"/>
                              <w:rPr>
                                <w:rFonts w:ascii="Courier New" w:hAnsi="Courier New" w:cs="Courier New"/>
                                <w:sz w:val="20"/>
                                <w:szCs w:val="20"/>
                                <w:lang w:val="en-US"/>
                              </w:rPr>
                            </w:pPr>
                          </w:p>
                          <w:p w14:paraId="5AF9B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7F14B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3EDD6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F7B1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043CA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03B6A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20EE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090A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807AE72" w14:textId="77777777" w:rsidR="00F93A76" w:rsidRDefault="00F93A76">
                            <w:pPr>
                              <w:pStyle w:val="Default"/>
                              <w:rPr>
                                <w:rFonts w:ascii="Courier New" w:hAnsi="Courier New" w:cs="Courier New"/>
                                <w:sz w:val="20"/>
                                <w:szCs w:val="20"/>
                                <w:lang w:val="en-US"/>
                              </w:rPr>
                            </w:pPr>
                          </w:p>
                          <w:p w14:paraId="49BC00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C705F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E0D85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7C28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D507C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53BE60EE" w14:textId="77777777" w:rsidR="00F93A76" w:rsidRDefault="00F93A76">
                            <w:pPr>
                              <w:pStyle w:val="Default"/>
                              <w:rPr>
                                <w:rFonts w:ascii="Courier New" w:hAnsi="Courier New" w:cs="Courier New"/>
                                <w:sz w:val="20"/>
                                <w:szCs w:val="20"/>
                                <w:lang w:val="en-US"/>
                              </w:rPr>
                            </w:pPr>
                          </w:p>
                          <w:p w14:paraId="49997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E6CF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5F31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CC88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6AE41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4613649A" w14:textId="77777777" w:rsidR="00F93A76" w:rsidRDefault="00F93A76">
                            <w:pPr>
                              <w:pStyle w:val="Default"/>
                              <w:rPr>
                                <w:rFonts w:ascii="Courier New" w:hAnsi="Courier New" w:cs="Courier New"/>
                                <w:sz w:val="20"/>
                                <w:szCs w:val="20"/>
                                <w:lang w:val="en-US"/>
                              </w:rPr>
                            </w:pPr>
                          </w:p>
                          <w:p w14:paraId="71073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D9637A6" w14:textId="77777777" w:rsidR="00F93A76" w:rsidRDefault="00F93A76">
                            <w:pPr>
                              <w:pStyle w:val="Default"/>
                              <w:rPr>
                                <w:rFonts w:ascii="Courier New" w:hAnsi="Courier New" w:cs="Courier New"/>
                                <w:sz w:val="20"/>
                                <w:szCs w:val="20"/>
                                <w:lang w:val="en-US"/>
                              </w:rPr>
                            </w:pPr>
                          </w:p>
                          <w:p w14:paraId="46E1BF2F" w14:textId="77777777" w:rsidR="00F93A76" w:rsidRDefault="00F93A76">
                            <w:pPr>
                              <w:pStyle w:val="Default"/>
                              <w:rPr>
                                <w:rFonts w:ascii="Courier New" w:hAnsi="Courier New" w:cs="Courier New"/>
                                <w:sz w:val="20"/>
                                <w:szCs w:val="20"/>
                                <w:lang w:val="en-US"/>
                              </w:rPr>
                            </w:pPr>
                          </w:p>
                          <w:p w14:paraId="5D704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383E85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518BA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5CBD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04D9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00215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B0EF8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2852319B" w14:textId="77777777" w:rsidR="00F93A76" w:rsidRDefault="00F93A76">
                            <w:pPr>
                              <w:pStyle w:val="Default"/>
                              <w:rPr>
                                <w:rFonts w:ascii="Courier New" w:hAnsi="Courier New" w:cs="Courier New"/>
                                <w:sz w:val="20"/>
                                <w:szCs w:val="20"/>
                                <w:lang w:val="en-US"/>
                              </w:rPr>
                            </w:pPr>
                          </w:p>
                          <w:p w14:paraId="7445D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6293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65BCEC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C1E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1EC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503426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BB665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1F4DA30B" w14:textId="77777777" w:rsidR="00F93A76" w:rsidRDefault="00F93A76">
                            <w:pPr>
                              <w:pStyle w:val="Default"/>
                              <w:rPr>
                                <w:rFonts w:ascii="Courier New" w:hAnsi="Courier New" w:cs="Courier New"/>
                                <w:sz w:val="20"/>
                                <w:szCs w:val="20"/>
                                <w:lang w:val="en-US"/>
                              </w:rPr>
                            </w:pPr>
                          </w:p>
                          <w:p w14:paraId="0074A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157DA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1033E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3679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3EB7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C1ABD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18D7A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2579EB54" w14:textId="77777777" w:rsidR="00F93A76" w:rsidRDefault="00F93A76">
                            <w:pPr>
                              <w:pStyle w:val="Default"/>
                              <w:rPr>
                                <w:rFonts w:ascii="Courier New" w:hAnsi="Courier New" w:cs="Courier New"/>
                                <w:sz w:val="20"/>
                                <w:szCs w:val="20"/>
                                <w:lang w:val="en-US"/>
                              </w:rPr>
                            </w:pPr>
                          </w:p>
                          <w:p w14:paraId="5145AEF3" w14:textId="77777777" w:rsidR="00F93A76" w:rsidRDefault="00F93A76">
                            <w:pPr>
                              <w:pStyle w:val="Default"/>
                              <w:rPr>
                                <w:rFonts w:ascii="Courier New" w:hAnsi="Courier New" w:cs="Courier New"/>
                                <w:sz w:val="20"/>
                                <w:szCs w:val="20"/>
                                <w:lang w:val="en-US"/>
                              </w:rPr>
                            </w:pPr>
                          </w:p>
                          <w:p w14:paraId="79556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5DA9A493" w14:textId="77777777" w:rsidR="00F93A76" w:rsidRDefault="00F93A76">
                            <w:pPr>
                              <w:pStyle w:val="Default"/>
                              <w:rPr>
                                <w:rFonts w:ascii="Courier New" w:hAnsi="Courier New" w:cs="Courier New"/>
                                <w:sz w:val="20"/>
                                <w:szCs w:val="20"/>
                                <w:lang w:val="en-US"/>
                              </w:rPr>
                            </w:pPr>
                          </w:p>
                          <w:p w14:paraId="501B7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7C124F4" w14:textId="77777777" w:rsidR="00F93A76" w:rsidRDefault="00F93A76">
                            <w:pPr>
                              <w:pStyle w:val="Default"/>
                              <w:rPr>
                                <w:rFonts w:ascii="Courier New" w:hAnsi="Courier New" w:cs="Courier New"/>
                                <w:sz w:val="20"/>
                                <w:szCs w:val="20"/>
                                <w:lang w:val="en-US"/>
                              </w:rPr>
                            </w:pPr>
                          </w:p>
                          <w:p w14:paraId="57B38F1D" w14:textId="77777777" w:rsidR="00F93A76" w:rsidRDefault="00F93A76">
                            <w:pPr>
                              <w:pStyle w:val="Default"/>
                              <w:rPr>
                                <w:rFonts w:ascii="Courier New" w:hAnsi="Courier New" w:cs="Courier New"/>
                                <w:sz w:val="20"/>
                                <w:szCs w:val="20"/>
                                <w:lang w:val="en-US"/>
                              </w:rPr>
                            </w:pPr>
                          </w:p>
                          <w:p w14:paraId="1E862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1BF87E2E" w14:textId="77777777" w:rsidR="00F93A76" w:rsidRDefault="00F93A76">
                            <w:pPr>
                              <w:pStyle w:val="Default"/>
                              <w:rPr>
                                <w:rFonts w:ascii="Courier New" w:hAnsi="Courier New" w:cs="Courier New"/>
                                <w:sz w:val="20"/>
                                <w:szCs w:val="20"/>
                                <w:lang w:val="en-US"/>
                              </w:rPr>
                            </w:pPr>
                          </w:p>
                          <w:p w14:paraId="270D59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61CD208" w14:textId="77777777" w:rsidR="00F93A76" w:rsidRDefault="00F93A76">
                            <w:pPr>
                              <w:pStyle w:val="Default"/>
                              <w:rPr>
                                <w:rFonts w:ascii="Courier New" w:hAnsi="Courier New" w:cs="Courier New"/>
                                <w:sz w:val="20"/>
                                <w:szCs w:val="20"/>
                                <w:lang w:val="en-US"/>
                              </w:rPr>
                            </w:pPr>
                          </w:p>
                          <w:p w14:paraId="5AB266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903F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7C97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6F75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007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3AE2F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0D7FA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68B005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43D05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A921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1BB3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590A4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913B1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639E844D" w14:textId="77777777" w:rsidR="00F93A76" w:rsidRDefault="00F93A76">
                            <w:pPr>
                              <w:pStyle w:val="Default"/>
                              <w:rPr>
                                <w:rFonts w:ascii="Courier New" w:hAnsi="Courier New" w:cs="Courier New"/>
                                <w:sz w:val="20"/>
                                <w:szCs w:val="20"/>
                                <w:lang w:val="en-US"/>
                              </w:rPr>
                            </w:pPr>
                          </w:p>
                          <w:p w14:paraId="53467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0D0E8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7965E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67BF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DCFA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51F139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E41D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E9B9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223A3E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F887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136C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4D10A4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127A04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DF9D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24B3BC77" w14:textId="77777777" w:rsidR="00F93A76" w:rsidRDefault="00F93A76">
                            <w:pPr>
                              <w:pStyle w:val="Default"/>
                              <w:rPr>
                                <w:rFonts w:ascii="Courier New" w:hAnsi="Courier New" w:cs="Courier New"/>
                                <w:sz w:val="20"/>
                                <w:szCs w:val="20"/>
                                <w:lang w:val="en-US"/>
                              </w:rPr>
                            </w:pPr>
                          </w:p>
                          <w:p w14:paraId="1E51E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4795D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59605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EFD0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BCA1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2641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5405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06D0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169D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59E2A45" w14:textId="77777777" w:rsidR="00F93A76" w:rsidRDefault="00F93A76">
                            <w:pPr>
                              <w:pStyle w:val="Default"/>
                              <w:rPr>
                                <w:rFonts w:ascii="Courier New" w:hAnsi="Courier New" w:cs="Courier New"/>
                                <w:sz w:val="20"/>
                                <w:szCs w:val="20"/>
                                <w:lang w:val="en-US"/>
                              </w:rPr>
                            </w:pPr>
                          </w:p>
                          <w:p w14:paraId="7FC87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486E5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C84A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1881B321" w14:textId="77777777" w:rsidR="00F93A76" w:rsidRDefault="00F93A76">
                            <w:pPr>
                              <w:pStyle w:val="Default"/>
                              <w:rPr>
                                <w:rFonts w:ascii="Courier New" w:hAnsi="Courier New" w:cs="Courier New"/>
                                <w:sz w:val="20"/>
                                <w:szCs w:val="20"/>
                                <w:lang w:val="en-US"/>
                              </w:rPr>
                            </w:pPr>
                          </w:p>
                          <w:p w14:paraId="42C1B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D46C8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3F915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6FED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1FED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75E2C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19102F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CEA7E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B0BD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028F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E408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CB48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04A7347E" w14:textId="77777777" w:rsidR="00F93A76" w:rsidRDefault="00F93A76">
                            <w:pPr>
                              <w:pStyle w:val="Default"/>
                              <w:rPr>
                                <w:rFonts w:ascii="Courier New" w:hAnsi="Courier New" w:cs="Courier New"/>
                                <w:sz w:val="20"/>
                                <w:szCs w:val="20"/>
                                <w:lang w:val="en-US"/>
                              </w:rPr>
                            </w:pPr>
                          </w:p>
                          <w:p w14:paraId="1D957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9CC8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05FAB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EF73F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E5BD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3B56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13CD7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462D7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59B11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795A24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22FE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3C0AC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1B01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7CA09BB4" w14:textId="77777777" w:rsidR="00F93A76" w:rsidRDefault="00F93A76">
                            <w:pPr>
                              <w:pStyle w:val="Default"/>
                              <w:rPr>
                                <w:rFonts w:ascii="Courier New" w:hAnsi="Courier New" w:cs="Courier New"/>
                                <w:sz w:val="20"/>
                                <w:szCs w:val="20"/>
                                <w:lang w:val="en-US"/>
                              </w:rPr>
                            </w:pPr>
                          </w:p>
                          <w:p w14:paraId="38824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A0AD6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0CE03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FD0F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5F279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BF5F1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54C11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2489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35A97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41184C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5C31445B" w14:textId="77777777" w:rsidR="00F93A76" w:rsidRDefault="00F93A76">
                            <w:pPr>
                              <w:pStyle w:val="Default"/>
                              <w:rPr>
                                <w:rFonts w:ascii="Courier New" w:hAnsi="Courier New" w:cs="Courier New"/>
                                <w:sz w:val="20"/>
                                <w:szCs w:val="20"/>
                                <w:lang w:val="en-US"/>
                              </w:rPr>
                            </w:pPr>
                          </w:p>
                          <w:p w14:paraId="69183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115A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17BB2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1A77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CACC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72252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58AC7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081FD7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8A56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B92C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93DF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BE4E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183340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015119A2" w14:textId="77777777" w:rsidR="00F93A76" w:rsidRDefault="00F93A76">
                            <w:pPr>
                              <w:pStyle w:val="Default"/>
                              <w:rPr>
                                <w:rFonts w:ascii="Courier New" w:hAnsi="Courier New" w:cs="Courier New"/>
                                <w:sz w:val="20"/>
                                <w:szCs w:val="20"/>
                                <w:lang w:val="en-US"/>
                              </w:rPr>
                            </w:pPr>
                          </w:p>
                          <w:p w14:paraId="1F510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2C60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1FBD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52982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47A53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33E7F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49C2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5D190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63A785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CC109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4A3E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F6CF4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1F3C1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F4E7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3143D48F" w14:textId="77777777" w:rsidR="00F93A76" w:rsidRDefault="00F93A76">
                            <w:pPr>
                              <w:pStyle w:val="Default"/>
                              <w:rPr>
                                <w:rFonts w:ascii="Courier New" w:hAnsi="Courier New" w:cs="Courier New"/>
                                <w:sz w:val="20"/>
                                <w:szCs w:val="20"/>
                                <w:lang w:val="en-US"/>
                              </w:rPr>
                            </w:pPr>
                          </w:p>
                          <w:p w14:paraId="123E4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AEE5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24683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4C188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3F15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C42E0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CBAD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8109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0ECB21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21CEE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196735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77C5B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68D0E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04EE0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BC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275A9E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5A7B4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45724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C252E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9836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1F9E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AA07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81C62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73E9433D" w14:textId="77777777" w:rsidR="00F93A76" w:rsidRDefault="00F93A76">
                            <w:pPr>
                              <w:pStyle w:val="Default"/>
                              <w:rPr>
                                <w:rFonts w:ascii="Courier New" w:hAnsi="Courier New" w:cs="Courier New"/>
                                <w:sz w:val="20"/>
                                <w:szCs w:val="20"/>
                                <w:lang w:val="en-US"/>
                              </w:rPr>
                            </w:pPr>
                          </w:p>
                          <w:p w14:paraId="56C56A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6EA20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59D8F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2C1C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696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A49A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55D82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01FA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39482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06E25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9B5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CF8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9B76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3B4F3039" w14:textId="77777777" w:rsidR="00F93A76" w:rsidRDefault="00F93A76">
                            <w:pPr>
                              <w:pStyle w:val="Default"/>
                              <w:rPr>
                                <w:rFonts w:ascii="Courier New" w:hAnsi="Courier New" w:cs="Courier New"/>
                                <w:sz w:val="20"/>
                                <w:szCs w:val="20"/>
                                <w:lang w:val="en-US"/>
                              </w:rPr>
                            </w:pPr>
                          </w:p>
                          <w:p w14:paraId="67F9D8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70568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59632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E163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0660CB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A75F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A6ED3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8A2A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139486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3FA5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76D79F5C" w14:textId="77777777" w:rsidR="00F93A76" w:rsidRDefault="00F93A76">
                            <w:pPr>
                              <w:pStyle w:val="Default"/>
                              <w:rPr>
                                <w:rFonts w:ascii="Courier New" w:hAnsi="Courier New" w:cs="Courier New"/>
                                <w:sz w:val="20"/>
                                <w:szCs w:val="20"/>
                                <w:lang w:val="en-US"/>
                              </w:rPr>
                            </w:pPr>
                          </w:p>
                          <w:p w14:paraId="49098116" w14:textId="77777777" w:rsidR="00F93A76" w:rsidRDefault="00F93A76">
                            <w:pPr>
                              <w:pStyle w:val="Default"/>
                              <w:rPr>
                                <w:rFonts w:ascii="Courier New" w:hAnsi="Courier New" w:cs="Courier New"/>
                                <w:sz w:val="20"/>
                                <w:szCs w:val="20"/>
                                <w:lang w:val="en-US"/>
                              </w:rPr>
                            </w:pPr>
                          </w:p>
                          <w:p w14:paraId="0CA9F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02D43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137825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33F3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C581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B54D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11137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C93F4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332222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3F9B0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399DE7D4" w14:textId="77777777" w:rsidR="00F93A76" w:rsidRDefault="00F93A76">
                            <w:pPr>
                              <w:pStyle w:val="Default"/>
                              <w:rPr>
                                <w:rFonts w:ascii="Courier New" w:hAnsi="Courier New" w:cs="Courier New"/>
                                <w:sz w:val="20"/>
                                <w:szCs w:val="20"/>
                                <w:lang w:val="en-US"/>
                              </w:rPr>
                            </w:pPr>
                          </w:p>
                          <w:p w14:paraId="79D38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21796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1E02B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9D67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4A650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5B723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6BC74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46CFFF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349B9028" w14:textId="77777777" w:rsidR="00F93A76" w:rsidRDefault="00F93A76">
                            <w:pPr>
                              <w:pStyle w:val="Default"/>
                              <w:rPr>
                                <w:rFonts w:ascii="Courier New" w:hAnsi="Courier New" w:cs="Courier New"/>
                                <w:sz w:val="20"/>
                                <w:szCs w:val="20"/>
                                <w:lang w:val="en-US"/>
                              </w:rPr>
                            </w:pPr>
                          </w:p>
                          <w:p w14:paraId="4EF61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1FC5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57FFF8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F20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C0F90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C2F56A1" w14:textId="77777777" w:rsidR="00F93A76" w:rsidRDefault="00F93A76">
                            <w:pPr>
                              <w:pStyle w:val="Default"/>
                              <w:rPr>
                                <w:rFonts w:ascii="Courier New" w:hAnsi="Courier New" w:cs="Courier New"/>
                                <w:sz w:val="20"/>
                                <w:szCs w:val="20"/>
                                <w:lang w:val="en-US"/>
                              </w:rPr>
                            </w:pPr>
                          </w:p>
                          <w:p w14:paraId="4F1B4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8E8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ABEEE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9DDE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72003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0C4F52F8" w14:textId="77777777" w:rsidR="00F93A76" w:rsidRDefault="00F93A76">
                            <w:pPr>
                              <w:pStyle w:val="Default"/>
                              <w:rPr>
                                <w:rFonts w:ascii="Courier New" w:hAnsi="Courier New" w:cs="Courier New"/>
                                <w:sz w:val="20"/>
                                <w:szCs w:val="20"/>
                                <w:lang w:val="en-US"/>
                              </w:rPr>
                            </w:pPr>
                          </w:p>
                          <w:p w14:paraId="5A2EA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ADF5DB6" w14:textId="77777777" w:rsidR="00F93A76" w:rsidRDefault="00F93A76">
                            <w:pPr>
                              <w:pStyle w:val="Default"/>
                              <w:rPr>
                                <w:rFonts w:ascii="Courier New" w:hAnsi="Courier New" w:cs="Courier New"/>
                                <w:sz w:val="20"/>
                                <w:szCs w:val="20"/>
                                <w:lang w:val="en-US"/>
                              </w:rPr>
                            </w:pPr>
                          </w:p>
                          <w:p w14:paraId="761AE881" w14:textId="77777777" w:rsidR="00F93A76" w:rsidRDefault="00F93A76">
                            <w:pPr>
                              <w:pStyle w:val="Default"/>
                              <w:rPr>
                                <w:rFonts w:ascii="Courier New" w:hAnsi="Courier New" w:cs="Courier New"/>
                                <w:sz w:val="20"/>
                                <w:szCs w:val="20"/>
                                <w:lang w:val="en-US"/>
                              </w:rPr>
                            </w:pPr>
                          </w:p>
                          <w:p w14:paraId="015691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7116DA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14D84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9621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234A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48E30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9131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7C472A8B" w14:textId="77777777" w:rsidR="00F93A76" w:rsidRDefault="00F93A76">
                            <w:pPr>
                              <w:pStyle w:val="Default"/>
                              <w:rPr>
                                <w:rFonts w:ascii="Courier New" w:hAnsi="Courier New" w:cs="Courier New"/>
                                <w:sz w:val="20"/>
                                <w:szCs w:val="20"/>
                                <w:lang w:val="en-US"/>
                              </w:rPr>
                            </w:pPr>
                          </w:p>
                          <w:p w14:paraId="51380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6C8CE8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74B5BB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AF0CE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32C1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4DFE4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2EFF33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0F571076" w14:textId="77777777" w:rsidR="00F93A76" w:rsidRDefault="00F93A76">
                            <w:pPr>
                              <w:pStyle w:val="Default"/>
                              <w:rPr>
                                <w:rFonts w:ascii="Courier New" w:hAnsi="Courier New" w:cs="Courier New"/>
                                <w:sz w:val="20"/>
                                <w:szCs w:val="20"/>
                                <w:lang w:val="en-US"/>
                              </w:rPr>
                            </w:pPr>
                          </w:p>
                          <w:p w14:paraId="1A1F2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8263F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2E572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61565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8DF0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84E7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52C5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51B9CA50" w14:textId="77777777" w:rsidR="00F93A76" w:rsidRDefault="00F93A76">
                            <w:pPr>
                              <w:pStyle w:val="Default"/>
                              <w:rPr>
                                <w:rFonts w:ascii="Courier New" w:hAnsi="Courier New" w:cs="Courier New"/>
                                <w:sz w:val="20"/>
                                <w:szCs w:val="20"/>
                                <w:lang w:val="en-US"/>
                              </w:rPr>
                            </w:pPr>
                          </w:p>
                          <w:p w14:paraId="5F933C7F" w14:textId="77777777" w:rsidR="00F93A76" w:rsidRDefault="00F93A76">
                            <w:pPr>
                              <w:pStyle w:val="Default"/>
                              <w:rPr>
                                <w:rFonts w:ascii="Courier New" w:hAnsi="Courier New" w:cs="Courier New"/>
                                <w:sz w:val="20"/>
                                <w:szCs w:val="20"/>
                                <w:lang w:val="en-US"/>
                              </w:rPr>
                            </w:pPr>
                          </w:p>
                          <w:p w14:paraId="2E84C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5FB9FFF" w14:textId="77777777" w:rsidR="00F93A76" w:rsidRDefault="00F93A76">
                            <w:pPr>
                              <w:pStyle w:val="Default"/>
                              <w:rPr>
                                <w:rFonts w:ascii="Courier New" w:hAnsi="Courier New" w:cs="Courier New"/>
                                <w:sz w:val="20"/>
                                <w:szCs w:val="20"/>
                                <w:lang w:val="en-US"/>
                              </w:rPr>
                            </w:pPr>
                          </w:p>
                          <w:p w14:paraId="1135D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9F31600" w14:textId="77777777" w:rsidR="00F93A76" w:rsidRDefault="00F93A76">
                            <w:pPr>
                              <w:pStyle w:val="Default"/>
                              <w:rPr>
                                <w:rFonts w:ascii="Courier New" w:hAnsi="Courier New" w:cs="Courier New"/>
                                <w:sz w:val="20"/>
                                <w:szCs w:val="20"/>
                                <w:lang w:val="en-US"/>
                              </w:rPr>
                            </w:pPr>
                          </w:p>
                          <w:p w14:paraId="5D9FD25E" w14:textId="77777777" w:rsidR="00F93A76" w:rsidRDefault="00F93A76">
                            <w:pPr>
                              <w:pStyle w:val="Default"/>
                              <w:rPr>
                                <w:rFonts w:ascii="Courier New" w:hAnsi="Courier New" w:cs="Courier New"/>
                                <w:sz w:val="20"/>
                                <w:szCs w:val="20"/>
                                <w:lang w:val="en-US"/>
                              </w:rPr>
                            </w:pPr>
                          </w:p>
                          <w:p w14:paraId="57564E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25038DAA" w14:textId="77777777" w:rsidR="00F93A76" w:rsidRDefault="00F93A76">
                            <w:pPr>
                              <w:pStyle w:val="Default"/>
                              <w:rPr>
                                <w:rFonts w:ascii="Courier New" w:hAnsi="Courier New" w:cs="Courier New"/>
                                <w:sz w:val="20"/>
                                <w:szCs w:val="20"/>
                                <w:lang w:val="en-US"/>
                              </w:rPr>
                            </w:pPr>
                          </w:p>
                          <w:p w14:paraId="145E8C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A2D9C4B" w14:textId="77777777" w:rsidR="00F93A76" w:rsidRDefault="00F93A76">
                            <w:pPr>
                              <w:pStyle w:val="Default"/>
                              <w:rPr>
                                <w:rFonts w:ascii="Courier New" w:hAnsi="Courier New" w:cs="Courier New"/>
                                <w:sz w:val="20"/>
                                <w:szCs w:val="20"/>
                                <w:lang w:val="en-US"/>
                              </w:rPr>
                            </w:pPr>
                          </w:p>
                          <w:p w14:paraId="12D196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D960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4EAFE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DF063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221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28178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96C1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33386F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71D6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E4065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7930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FBC5E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87C1E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5CB94719" w14:textId="77777777" w:rsidR="00F93A76" w:rsidRDefault="00F93A76">
                            <w:pPr>
                              <w:pStyle w:val="Default"/>
                              <w:rPr>
                                <w:rFonts w:ascii="Courier New" w:hAnsi="Courier New" w:cs="Courier New"/>
                                <w:sz w:val="20"/>
                                <w:szCs w:val="20"/>
                                <w:lang w:val="en-US"/>
                              </w:rPr>
                            </w:pPr>
                          </w:p>
                          <w:p w14:paraId="4AE96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783214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34557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EDB2A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9082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57D0B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7DBBEF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DDFE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01EE1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5687F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4F3AA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02D88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47FDB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C5DFE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6CFC4642" w14:textId="77777777" w:rsidR="00F93A76" w:rsidRDefault="00F93A76">
                            <w:pPr>
                              <w:pStyle w:val="Default"/>
                              <w:rPr>
                                <w:rFonts w:ascii="Courier New" w:hAnsi="Courier New" w:cs="Courier New"/>
                                <w:sz w:val="20"/>
                                <w:szCs w:val="20"/>
                                <w:lang w:val="en-US"/>
                              </w:rPr>
                            </w:pPr>
                          </w:p>
                          <w:p w14:paraId="25205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3EC41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798F6D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E694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0F2C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5623F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3CD69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FFBD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CC338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7860C364" w14:textId="77777777" w:rsidR="00F93A76" w:rsidRDefault="00F93A76">
                            <w:pPr>
                              <w:pStyle w:val="Default"/>
                              <w:rPr>
                                <w:rFonts w:ascii="Courier New" w:hAnsi="Courier New" w:cs="Courier New"/>
                                <w:sz w:val="20"/>
                                <w:szCs w:val="20"/>
                                <w:lang w:val="en-US"/>
                              </w:rPr>
                            </w:pPr>
                          </w:p>
                          <w:p w14:paraId="3334C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0BF761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C741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CF33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1A2A8E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B4D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D0B6A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49F4B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561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1EC02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4D43B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39AEF6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83BA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46CD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474F9D" w14:textId="77777777" w:rsidR="00F93A76" w:rsidRDefault="00F93A76">
                            <w:pPr>
                              <w:pStyle w:val="Default"/>
                              <w:rPr>
                                <w:rFonts w:ascii="Courier New" w:hAnsi="Courier New" w:cs="Courier New"/>
                                <w:sz w:val="20"/>
                                <w:szCs w:val="20"/>
                                <w:lang w:val="en-US"/>
                              </w:rPr>
                            </w:pPr>
                          </w:p>
                          <w:p w14:paraId="10C63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1ECF1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08FC1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A406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2C1682F" w14:textId="77777777" w:rsidR="00F93A76" w:rsidRDefault="00F93A76">
                            <w:pPr>
                              <w:pStyle w:val="Default"/>
                              <w:rPr>
                                <w:rFonts w:ascii="Courier New" w:hAnsi="Courier New" w:cs="Courier New"/>
                                <w:sz w:val="20"/>
                                <w:szCs w:val="20"/>
                                <w:lang w:val="en-US"/>
                              </w:rPr>
                            </w:pPr>
                          </w:p>
                          <w:p w14:paraId="70C69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1B7EC1" w14:textId="77777777" w:rsidR="00F93A76" w:rsidRDefault="00F93A76">
                            <w:pPr>
                              <w:pStyle w:val="Default"/>
                              <w:rPr>
                                <w:rFonts w:ascii="Courier New" w:hAnsi="Courier New" w:cs="Courier New"/>
                                <w:sz w:val="20"/>
                                <w:szCs w:val="20"/>
                                <w:lang w:val="en-US"/>
                              </w:rPr>
                            </w:pPr>
                          </w:p>
                          <w:p w14:paraId="4FDA7D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0C1B7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1515D0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00D9B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3A719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32359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4C67E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842C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44433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09B5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6AA8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3C42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083EB3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87379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0F9F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7FE65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1F6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FB62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37F856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4D17B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4CB459" w14:textId="77777777" w:rsidR="00F93A76" w:rsidRDefault="00F93A76">
                            <w:pPr>
                              <w:pStyle w:val="Default"/>
                              <w:rPr>
                                <w:rFonts w:ascii="Courier New" w:hAnsi="Courier New" w:cs="Courier New"/>
                                <w:sz w:val="20"/>
                                <w:szCs w:val="20"/>
                                <w:lang w:val="en-US"/>
                              </w:rPr>
                            </w:pPr>
                          </w:p>
                          <w:p w14:paraId="16AF8530" w14:textId="77777777" w:rsidR="00F93A76" w:rsidRDefault="00F93A76">
                            <w:pPr>
                              <w:pStyle w:val="Default"/>
                              <w:rPr>
                                <w:rFonts w:ascii="Courier New" w:hAnsi="Courier New" w:cs="Courier New"/>
                                <w:sz w:val="20"/>
                                <w:szCs w:val="20"/>
                                <w:lang w:val="en-US"/>
                              </w:rPr>
                            </w:pPr>
                          </w:p>
                          <w:p w14:paraId="66954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E5A5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02D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EE2336" id="_x0000_s1063" type="#_x0000_t202" style="width:388.8pt;height:3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">
                <v:textbox>
                  <w:txbxContent>
                    <w:p w14:paraId="5F80D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D5A21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w:t>
                      </w:r>
                      <w:r>
                        <w:rPr>
                          <w:rFonts w:ascii="Courier New" w:hAnsi="Courier New" w:cs="Courier New"/>
                          <w:sz w:val="20"/>
                          <w:szCs w:val="20"/>
                          <w:lang w:val="en-US"/>
                        </w:rPr>
                        <w:t>get.ConstraintLayout xmlns:android="http://schemas.android.com/apk/res/android"</w:t>
                      </w:r>
                    </w:p>
                    <w:p w14:paraId="35CB3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4F96E6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6B24E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27B0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w:t>
                      </w:r>
                      <w:r>
                        <w:rPr>
                          <w:rFonts w:ascii="Courier New" w:hAnsi="Courier New" w:cs="Courier New"/>
                          <w:sz w:val="20"/>
                          <w:szCs w:val="20"/>
                          <w:lang w:val="en-US"/>
                        </w:rPr>
                        <w:t>tch_parent"</w:t>
                      </w:r>
                    </w:p>
                    <w:p w14:paraId="43FF9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6dp"</w:t>
                      </w:r>
                    </w:p>
                    <w:p w14:paraId="3F76B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6dp"</w:t>
                      </w:r>
                    </w:p>
                    <w:p w14:paraId="47A352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16dp"</w:t>
                      </w:r>
                    </w:p>
                    <w:p w14:paraId="5FA75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8dp"</w:t>
                      </w:r>
                    </w:p>
                    <w:p w14:paraId="330316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RegisterAcitivity"&gt;</w:t>
                      </w:r>
                    </w:p>
                    <w:p w14:paraId="188AEB02" w14:textId="77777777" w:rsidR="00F93A76" w:rsidRDefault="00F93A76">
                      <w:pPr>
                        <w:pStyle w:val="Default"/>
                        <w:rPr>
                          <w:rFonts w:ascii="Courier New" w:hAnsi="Courier New" w:cs="Courier New"/>
                          <w:sz w:val="20"/>
                          <w:szCs w:val="20"/>
                          <w:lang w:val="en-US"/>
                        </w:rPr>
                      </w:pPr>
                    </w:p>
                    <w:p w14:paraId="24666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7EEAD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Heading"</w:t>
                      </w:r>
                    </w:p>
                    <w:p w14:paraId="6A862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width="wrap_content"</w:t>
                      </w:r>
                    </w:p>
                    <w:p w14:paraId="38D943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20AE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semibold"</w:t>
                      </w:r>
                    </w:p>
                    <w:p w14:paraId="76EA9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gistrasi"</w:t>
                      </w:r>
                    </w:p>
                    <w:p w14:paraId="2174E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D3A04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55BAA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3ED1D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6A908578" w14:textId="77777777" w:rsidR="00F93A76" w:rsidRDefault="00F93A76">
                      <w:pPr>
                        <w:pStyle w:val="Default"/>
                        <w:rPr>
                          <w:rFonts w:ascii="Courier New" w:hAnsi="Courier New" w:cs="Courier New"/>
                          <w:sz w:val="20"/>
                          <w:szCs w:val="20"/>
                          <w:lang w:val="en-US"/>
                        </w:rPr>
                      </w:pPr>
                    </w:p>
                    <w:p w14:paraId="455D36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40526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74920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0E65F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0dp"</w:t>
                      </w:r>
                    </w:p>
                    <w:p w14:paraId="40ED10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8dp"</w:t>
                      </w:r>
                    </w:p>
                    <w:p w14:paraId="618C8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verScrollMode="never"</w:t>
                      </w:r>
                    </w:p>
                    <w:p w14:paraId="66531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tnTambah"</w:t>
                      </w:r>
                    </w:p>
                    <w:p w14:paraId="1D2A7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2067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w:t>
                      </w:r>
                      <w:r>
                        <w:rPr>
                          <w:rFonts w:ascii="Courier New" w:hAnsi="Courier New" w:cs="Courier New"/>
                          <w:sz w:val="20"/>
                          <w:szCs w:val="20"/>
                          <w:lang w:val="en-US"/>
                        </w:rPr>
                        <w:t>rt_toStartOf="parent"</w:t>
                      </w:r>
                    </w:p>
                    <w:p w14:paraId="4DE58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tvHeading"</w:t>
                      </w:r>
                    </w:p>
                    <w:p w14:paraId="798E8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Vertical_bias="1.0"&gt;</w:t>
                      </w:r>
                    </w:p>
                    <w:p w14:paraId="6B8561ED" w14:textId="77777777" w:rsidR="00F93A76" w:rsidRDefault="00F93A76">
                      <w:pPr>
                        <w:pStyle w:val="Default"/>
                        <w:rPr>
                          <w:rFonts w:ascii="Courier New" w:hAnsi="Courier New" w:cs="Courier New"/>
                          <w:sz w:val="20"/>
                          <w:szCs w:val="20"/>
                          <w:lang w:val="en-US"/>
                        </w:rPr>
                      </w:pPr>
                    </w:p>
                    <w:p w14:paraId="770AA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w:t>
                      </w:r>
                    </w:p>
                    <w:p w14:paraId="6E1D2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52EF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layout_height="match_parent"&gt;</w:t>
                      </w:r>
                    </w:p>
                    <w:p w14:paraId="38B8E206" w14:textId="77777777" w:rsidR="00F93A76" w:rsidRDefault="00F93A76">
                      <w:pPr>
                        <w:pStyle w:val="Default"/>
                        <w:rPr>
                          <w:rFonts w:ascii="Courier New" w:hAnsi="Courier New" w:cs="Courier New"/>
                          <w:sz w:val="20"/>
                          <w:szCs w:val="20"/>
                          <w:lang w:val="en-US"/>
                        </w:rPr>
                      </w:pPr>
                    </w:p>
                    <w:p w14:paraId="27C3D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E705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55CA0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3A41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83D2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E3C5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B955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AA90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129E5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5F4DE1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49D3B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944A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38EEA1C8" w14:textId="77777777" w:rsidR="00F93A76" w:rsidRDefault="00F93A76">
                      <w:pPr>
                        <w:pStyle w:val="Default"/>
                        <w:rPr>
                          <w:rFonts w:ascii="Courier New" w:hAnsi="Courier New" w:cs="Courier New"/>
                          <w:sz w:val="20"/>
                          <w:szCs w:val="20"/>
                          <w:lang w:val="en-US"/>
                        </w:rPr>
                      </w:pPr>
                    </w:p>
                    <w:p w14:paraId="35C15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5192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40155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EDC8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AEDC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w:t>
                      </w:r>
                      <w:r>
                        <w:rPr>
                          <w:rFonts w:ascii="Courier New" w:hAnsi="Courier New" w:cs="Courier New"/>
                          <w:sz w:val="20"/>
                          <w:szCs w:val="20"/>
                          <w:lang w:val="en-US"/>
                        </w:rPr>
                        <w:t>_marginTop="4dp"</w:t>
                      </w:r>
                    </w:p>
                    <w:p w14:paraId="1B5F9A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DA649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F665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04DD9A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48C3C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w:t>
                      </w:r>
                      <w:r>
                        <w:rPr>
                          <w:rFonts w:ascii="Courier New" w:hAnsi="Courier New" w:cs="Courier New"/>
                          <w:sz w:val="20"/>
                          <w:szCs w:val="20"/>
                          <w:lang w:val="en-US"/>
                        </w:rPr>
                        <w:t>dding="16dp"</w:t>
                      </w:r>
                    </w:p>
                    <w:p w14:paraId="530B1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B6A7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E2D8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630C9D92" w14:textId="77777777" w:rsidR="00F93A76" w:rsidRDefault="00F93A76">
                      <w:pPr>
                        <w:pStyle w:val="Default"/>
                        <w:rPr>
                          <w:rFonts w:ascii="Courier New" w:hAnsi="Courier New" w:cs="Courier New"/>
                          <w:sz w:val="20"/>
                          <w:szCs w:val="20"/>
                          <w:lang w:val="en-US"/>
                        </w:rPr>
                      </w:pPr>
                    </w:p>
                    <w:p w14:paraId="7605CB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757D37A" w14:textId="77777777" w:rsidR="00F93A76" w:rsidRDefault="00F93A76">
                      <w:pPr>
                        <w:pStyle w:val="Default"/>
                        <w:rPr>
                          <w:rFonts w:ascii="Courier New" w:hAnsi="Courier New" w:cs="Courier New"/>
                          <w:sz w:val="20"/>
                          <w:szCs w:val="20"/>
                          <w:lang w:val="en-US"/>
                        </w:rPr>
                      </w:pPr>
                    </w:p>
                    <w:p w14:paraId="5F58D2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D99E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labelNamaLengkap"</w:t>
                      </w:r>
                    </w:p>
                    <w:p w14:paraId="44D9B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F044B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2CE97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1A8E29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w:t>
                      </w:r>
                      <w:r>
                        <w:rPr>
                          <w:rFonts w:ascii="Courier New" w:hAnsi="Courier New" w:cs="Courier New"/>
                          <w:sz w:val="20"/>
                          <w:szCs w:val="20"/>
                          <w:lang w:val="en-US"/>
                        </w:rPr>
                        <w:t>medium"</w:t>
                      </w:r>
                    </w:p>
                    <w:p w14:paraId="5AE961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4643A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BB60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166E2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13E5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0D52EF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41C1F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49F2DCAD" w14:textId="77777777" w:rsidR="00F93A76" w:rsidRDefault="00F93A76">
                      <w:pPr>
                        <w:pStyle w:val="Default"/>
                        <w:rPr>
                          <w:rFonts w:ascii="Courier New" w:hAnsi="Courier New" w:cs="Courier New"/>
                          <w:sz w:val="20"/>
                          <w:szCs w:val="20"/>
                          <w:lang w:val="en-US"/>
                        </w:rPr>
                      </w:pPr>
                    </w:p>
                    <w:p w14:paraId="0508A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8CA66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w:t>
                      </w:r>
                      <w:r>
                        <w:rPr>
                          <w:rFonts w:ascii="Courier New" w:hAnsi="Courier New" w:cs="Courier New"/>
                          <w:sz w:val="20"/>
                          <w:szCs w:val="20"/>
                          <w:lang w:val="en-US"/>
                        </w:rPr>
                        <w:t>regNamaLengkap"</w:t>
                      </w:r>
                    </w:p>
                    <w:p w14:paraId="47CA0A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CF7E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8C5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BB4A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D7C6E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9A66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FFC3E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6AE6F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A787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98108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624E9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11B73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452FC573" w14:textId="77777777" w:rsidR="00F93A76" w:rsidRDefault="00F93A76">
                      <w:pPr>
                        <w:pStyle w:val="Default"/>
                        <w:rPr>
                          <w:rFonts w:ascii="Courier New" w:hAnsi="Courier New" w:cs="Courier New"/>
                          <w:sz w:val="20"/>
                          <w:szCs w:val="20"/>
                          <w:lang w:val="en-US"/>
                        </w:rPr>
                      </w:pPr>
                    </w:p>
                    <w:p w14:paraId="54B69E39" w14:textId="77777777" w:rsidR="00F93A76" w:rsidRDefault="00F93A76">
                      <w:pPr>
                        <w:pStyle w:val="Default"/>
                        <w:rPr>
                          <w:rFonts w:ascii="Courier New" w:hAnsi="Courier New" w:cs="Courier New"/>
                          <w:sz w:val="20"/>
                          <w:szCs w:val="20"/>
                          <w:lang w:val="en-US"/>
                        </w:rPr>
                      </w:pPr>
                    </w:p>
                    <w:p w14:paraId="7CE0D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953B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w:t>
                      </w:r>
                      <w:r>
                        <w:rPr>
                          <w:rFonts w:ascii="Courier New" w:hAnsi="Courier New" w:cs="Courier New"/>
                          <w:sz w:val="20"/>
                          <w:szCs w:val="20"/>
                          <w:lang w:val="en-US"/>
                        </w:rPr>
                        <w:t>d/labelPassword"</w:t>
                      </w:r>
                    </w:p>
                    <w:p w14:paraId="7AC0D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2E08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BD61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7B57EC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771BC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Password"</w:t>
                      </w:r>
                    </w:p>
                    <w:p w14:paraId="002E9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673AA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E67A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B0D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417B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D8F43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6C0C899D" w14:textId="77777777" w:rsidR="00F93A76" w:rsidRDefault="00F93A76">
                      <w:pPr>
                        <w:pStyle w:val="Default"/>
                        <w:rPr>
                          <w:rFonts w:ascii="Courier New" w:hAnsi="Courier New" w:cs="Courier New"/>
                          <w:sz w:val="20"/>
                          <w:szCs w:val="20"/>
                          <w:lang w:val="en-US"/>
                        </w:rPr>
                      </w:pPr>
                    </w:p>
                    <w:p w14:paraId="38082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AD2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w:t>
                      </w:r>
                      <w:r>
                        <w:rPr>
                          <w:rFonts w:ascii="Courier New" w:hAnsi="Courier New" w:cs="Courier New"/>
                          <w:sz w:val="20"/>
                          <w:szCs w:val="20"/>
                          <w:lang w:val="en-US"/>
                        </w:rPr>
                        <w:t>gPassword"</w:t>
                      </w:r>
                    </w:p>
                    <w:p w14:paraId="09E52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6461B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A69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241DD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74E8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w:t>
                      </w:r>
                      <w:r>
                        <w:rPr>
                          <w:rFonts w:ascii="Courier New" w:hAnsi="Courier New" w:cs="Courier New"/>
                          <w:sz w:val="20"/>
                          <w:szCs w:val="20"/>
                          <w:lang w:val="en-US"/>
                        </w:rPr>
                        <w:t>tserrat_alternates"</w:t>
                      </w:r>
                    </w:p>
                    <w:p w14:paraId="0AFD3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2FBF1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00F1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E95C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357B7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w:t>
                      </w:r>
                      <w:r>
                        <w:rPr>
                          <w:rFonts w:ascii="Courier New" w:hAnsi="Courier New" w:cs="Courier New"/>
                          <w:sz w:val="20"/>
                          <w:szCs w:val="20"/>
                          <w:lang w:val="en-US"/>
                        </w:rPr>
                        <w:t>rtOf="parent"</w:t>
                      </w:r>
                    </w:p>
                    <w:p w14:paraId="571D3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16F2F7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01B100" w14:textId="77777777" w:rsidR="00F93A76" w:rsidRDefault="00F93A76">
                      <w:pPr>
                        <w:pStyle w:val="Default"/>
                        <w:rPr>
                          <w:rFonts w:ascii="Courier New" w:hAnsi="Courier New" w:cs="Courier New"/>
                          <w:sz w:val="20"/>
                          <w:szCs w:val="20"/>
                          <w:lang w:val="en-US"/>
                        </w:rPr>
                      </w:pPr>
                    </w:p>
                    <w:p w14:paraId="15F00832" w14:textId="77777777" w:rsidR="00F93A76" w:rsidRDefault="00F93A76">
                      <w:pPr>
                        <w:pStyle w:val="Default"/>
                        <w:rPr>
                          <w:rFonts w:ascii="Courier New" w:hAnsi="Courier New" w:cs="Courier New"/>
                          <w:sz w:val="20"/>
                          <w:szCs w:val="20"/>
                          <w:lang w:val="en-US"/>
                        </w:rPr>
                      </w:pPr>
                    </w:p>
                    <w:p w14:paraId="34772CAD" w14:textId="77777777" w:rsidR="00F93A76" w:rsidRDefault="00F93A76">
                      <w:pPr>
                        <w:pStyle w:val="Default"/>
                        <w:rPr>
                          <w:rFonts w:ascii="Courier New" w:hAnsi="Courier New" w:cs="Courier New"/>
                          <w:sz w:val="20"/>
                          <w:szCs w:val="20"/>
                          <w:lang w:val="en-US"/>
                        </w:rPr>
                      </w:pPr>
                    </w:p>
                    <w:p w14:paraId="5AF9B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7F14B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3EDD6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F7B1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height="wrap_content"</w:t>
                      </w:r>
                    </w:p>
                    <w:p w14:paraId="4043CA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03B6A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20EE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090A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807AE72" w14:textId="77777777" w:rsidR="00F93A76" w:rsidRDefault="00F93A76">
                      <w:pPr>
                        <w:pStyle w:val="Default"/>
                        <w:rPr>
                          <w:rFonts w:ascii="Courier New" w:hAnsi="Courier New" w:cs="Courier New"/>
                          <w:sz w:val="20"/>
                          <w:szCs w:val="20"/>
                          <w:lang w:val="en-US"/>
                        </w:rPr>
                      </w:pPr>
                    </w:p>
                    <w:p w14:paraId="49BC00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C705F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E0D85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7C28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D507C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53BE60EE" w14:textId="77777777" w:rsidR="00F93A76" w:rsidRDefault="00F93A76">
                      <w:pPr>
                        <w:pStyle w:val="Default"/>
                        <w:rPr>
                          <w:rFonts w:ascii="Courier New" w:hAnsi="Courier New" w:cs="Courier New"/>
                          <w:sz w:val="20"/>
                          <w:szCs w:val="20"/>
                          <w:lang w:val="en-US"/>
                        </w:rPr>
                      </w:pPr>
                    </w:p>
                    <w:p w14:paraId="49997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E6CF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5F31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69CC88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6AE41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4613649A" w14:textId="77777777" w:rsidR="00F93A76" w:rsidRDefault="00F93A76">
                      <w:pPr>
                        <w:pStyle w:val="Default"/>
                        <w:rPr>
                          <w:rFonts w:ascii="Courier New" w:hAnsi="Courier New" w:cs="Courier New"/>
                          <w:sz w:val="20"/>
                          <w:szCs w:val="20"/>
                          <w:lang w:val="en-US"/>
                        </w:rPr>
                      </w:pPr>
                    </w:p>
                    <w:p w14:paraId="71073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D9637A6" w14:textId="77777777" w:rsidR="00F93A76" w:rsidRDefault="00F93A76">
                      <w:pPr>
                        <w:pStyle w:val="Default"/>
                        <w:rPr>
                          <w:rFonts w:ascii="Courier New" w:hAnsi="Courier New" w:cs="Courier New"/>
                          <w:sz w:val="20"/>
                          <w:szCs w:val="20"/>
                          <w:lang w:val="en-US"/>
                        </w:rPr>
                      </w:pPr>
                    </w:p>
                    <w:p w14:paraId="46E1BF2F" w14:textId="77777777" w:rsidR="00F93A76" w:rsidRDefault="00F93A76">
                      <w:pPr>
                        <w:pStyle w:val="Default"/>
                        <w:rPr>
                          <w:rFonts w:ascii="Courier New" w:hAnsi="Courier New" w:cs="Courier New"/>
                          <w:sz w:val="20"/>
                          <w:szCs w:val="20"/>
                          <w:lang w:val="en-US"/>
                        </w:rPr>
                      </w:pPr>
                    </w:p>
                    <w:p w14:paraId="5D704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383E85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gender_radio"</w:t>
                      </w:r>
                    </w:p>
                    <w:p w14:paraId="518BA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5CBD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04D9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00215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B0EF8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weightSum="75"&gt;</w:t>
                      </w:r>
                    </w:p>
                    <w:p w14:paraId="2852319B" w14:textId="77777777" w:rsidR="00F93A76" w:rsidRDefault="00F93A76">
                      <w:pPr>
                        <w:pStyle w:val="Default"/>
                        <w:rPr>
                          <w:rFonts w:ascii="Courier New" w:hAnsi="Courier New" w:cs="Courier New"/>
                          <w:sz w:val="20"/>
                          <w:szCs w:val="20"/>
                          <w:lang w:val="en-US"/>
                        </w:rPr>
                      </w:pPr>
                    </w:p>
                    <w:p w14:paraId="7445D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6293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65BCEC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C1E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1EC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503426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BB665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1F4DA30B" w14:textId="77777777" w:rsidR="00F93A76" w:rsidRDefault="00F93A76">
                      <w:pPr>
                        <w:pStyle w:val="Default"/>
                        <w:rPr>
                          <w:rFonts w:ascii="Courier New" w:hAnsi="Courier New" w:cs="Courier New"/>
                          <w:sz w:val="20"/>
                          <w:szCs w:val="20"/>
                          <w:lang w:val="en-US"/>
                        </w:rPr>
                      </w:pPr>
                    </w:p>
                    <w:p w14:paraId="0074A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157DA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adioButton2"</w:t>
                      </w:r>
                    </w:p>
                    <w:p w14:paraId="1033E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3679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3EB7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C1ABD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r>
                        <w:rPr>
                          <w:rFonts w:ascii="Courier New" w:hAnsi="Courier New" w:cs="Courier New"/>
                          <w:sz w:val="20"/>
                          <w:szCs w:val="20"/>
                          <w:lang w:val="en-US"/>
                        </w:rPr>
                        <w:t>"</w:t>
                      </w:r>
                    </w:p>
                    <w:p w14:paraId="18D7A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2579EB54" w14:textId="77777777" w:rsidR="00F93A76" w:rsidRDefault="00F93A76">
                      <w:pPr>
                        <w:pStyle w:val="Default"/>
                        <w:rPr>
                          <w:rFonts w:ascii="Courier New" w:hAnsi="Courier New" w:cs="Courier New"/>
                          <w:sz w:val="20"/>
                          <w:szCs w:val="20"/>
                          <w:lang w:val="en-US"/>
                        </w:rPr>
                      </w:pPr>
                    </w:p>
                    <w:p w14:paraId="5145AEF3" w14:textId="77777777" w:rsidR="00F93A76" w:rsidRDefault="00F93A76">
                      <w:pPr>
                        <w:pStyle w:val="Default"/>
                        <w:rPr>
                          <w:rFonts w:ascii="Courier New" w:hAnsi="Courier New" w:cs="Courier New"/>
                          <w:sz w:val="20"/>
                          <w:szCs w:val="20"/>
                          <w:lang w:val="en-US"/>
                        </w:rPr>
                      </w:pPr>
                    </w:p>
                    <w:p w14:paraId="79556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5DA9A493" w14:textId="77777777" w:rsidR="00F93A76" w:rsidRDefault="00F93A76">
                      <w:pPr>
                        <w:pStyle w:val="Default"/>
                        <w:rPr>
                          <w:rFonts w:ascii="Courier New" w:hAnsi="Courier New" w:cs="Courier New"/>
                          <w:sz w:val="20"/>
                          <w:szCs w:val="20"/>
                          <w:lang w:val="en-US"/>
                        </w:rPr>
                      </w:pPr>
                    </w:p>
                    <w:p w14:paraId="501B7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7C124F4" w14:textId="77777777" w:rsidR="00F93A76" w:rsidRDefault="00F93A76">
                      <w:pPr>
                        <w:pStyle w:val="Default"/>
                        <w:rPr>
                          <w:rFonts w:ascii="Courier New" w:hAnsi="Courier New" w:cs="Courier New"/>
                          <w:sz w:val="20"/>
                          <w:szCs w:val="20"/>
                          <w:lang w:val="en-US"/>
                        </w:rPr>
                      </w:pPr>
                    </w:p>
                    <w:p w14:paraId="57B38F1D" w14:textId="77777777" w:rsidR="00F93A76" w:rsidRDefault="00F93A76">
                      <w:pPr>
                        <w:pStyle w:val="Default"/>
                        <w:rPr>
                          <w:rFonts w:ascii="Courier New" w:hAnsi="Courier New" w:cs="Courier New"/>
                          <w:sz w:val="20"/>
                          <w:szCs w:val="20"/>
                          <w:lang w:val="en-US"/>
                        </w:rPr>
                      </w:pPr>
                    </w:p>
                    <w:p w14:paraId="1E862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1BF87E2E" w14:textId="77777777" w:rsidR="00F93A76" w:rsidRDefault="00F93A76">
                      <w:pPr>
                        <w:pStyle w:val="Default"/>
                        <w:rPr>
                          <w:rFonts w:ascii="Courier New" w:hAnsi="Courier New" w:cs="Courier New"/>
                          <w:sz w:val="20"/>
                          <w:szCs w:val="20"/>
                          <w:lang w:val="en-US"/>
                        </w:rPr>
                      </w:pPr>
                    </w:p>
                    <w:p w14:paraId="270D59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61CD208" w14:textId="77777777" w:rsidR="00F93A76" w:rsidRDefault="00F93A76">
                      <w:pPr>
                        <w:pStyle w:val="Default"/>
                        <w:rPr>
                          <w:rFonts w:ascii="Courier New" w:hAnsi="Courier New" w:cs="Courier New"/>
                          <w:sz w:val="20"/>
                          <w:szCs w:val="20"/>
                          <w:lang w:val="en-US"/>
                        </w:rPr>
                      </w:pPr>
                    </w:p>
                    <w:p w14:paraId="5AB266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w:t>
                      </w:r>
                      <w:r>
                        <w:rPr>
                          <w:rFonts w:ascii="Courier New" w:hAnsi="Courier New" w:cs="Courier New"/>
                          <w:sz w:val="20"/>
                          <w:szCs w:val="20"/>
                          <w:lang w:val="en-US"/>
                        </w:rPr>
                        <w:t>l.button.MaterialButton</w:t>
                      </w:r>
                    </w:p>
                    <w:p w14:paraId="0903F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7C97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6F75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007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3AE2F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0D7FA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68B005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43D05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A921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1BB3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590A4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913B1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639E844D" w14:textId="77777777" w:rsidR="00F93A76" w:rsidRDefault="00F93A76">
                      <w:pPr>
                        <w:pStyle w:val="Default"/>
                        <w:rPr>
                          <w:rFonts w:ascii="Courier New" w:hAnsi="Courier New" w:cs="Courier New"/>
                          <w:sz w:val="20"/>
                          <w:szCs w:val="20"/>
                          <w:lang w:val="en-US"/>
                        </w:rPr>
                      </w:pPr>
                    </w:p>
                    <w:p w14:paraId="53467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0D0E8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7965E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67BF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w:t>
                      </w:r>
                      <w:r>
                        <w:rPr>
                          <w:rFonts w:ascii="Courier New" w:hAnsi="Courier New" w:cs="Courier New"/>
                          <w:sz w:val="20"/>
                          <w:szCs w:val="20"/>
                          <w:lang w:val="en-US"/>
                        </w:rPr>
                        <w:t>_height="wrap_content"</w:t>
                      </w:r>
                    </w:p>
                    <w:p w14:paraId="6DCFA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51F139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E41D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E9B9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223A3E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F887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136C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pp:layout_constraintEnd_toEndOf="@id/btnTambah"</w:t>
                      </w:r>
                    </w:p>
                    <w:p w14:paraId="4D10A4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127A04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DF9D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24B3BC77" w14:textId="77777777" w:rsidR="00F93A76" w:rsidRDefault="00F93A76">
                      <w:pPr>
                        <w:pStyle w:val="Default"/>
                        <w:rPr>
                          <w:rFonts w:ascii="Courier New" w:hAnsi="Courier New" w:cs="Courier New"/>
                          <w:sz w:val="20"/>
                          <w:szCs w:val="20"/>
                          <w:lang w:val="en-US"/>
                        </w:rPr>
                      </w:pPr>
                    </w:p>
                    <w:p w14:paraId="1E51E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4795D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w:t>
                      </w:r>
                      <w:r>
                        <w:rPr>
                          <w:rFonts w:ascii="Courier New" w:hAnsi="Courier New" w:cs="Courier New"/>
                          <w:sz w:val="20"/>
                          <w:szCs w:val="20"/>
                          <w:lang w:val="en-US"/>
                        </w:rPr>
                        <w:t>d/loading"</w:t>
                      </w:r>
                    </w:p>
                    <w:p w14:paraId="59605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EFD0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BCA1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2641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5405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06D05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169D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59E2A45" w14:textId="77777777" w:rsidR="00F93A76" w:rsidRDefault="00F93A76">
                      <w:pPr>
                        <w:pStyle w:val="Default"/>
                        <w:rPr>
                          <w:rFonts w:ascii="Courier New" w:hAnsi="Courier New" w:cs="Courier New"/>
                          <w:sz w:val="20"/>
                          <w:szCs w:val="20"/>
                          <w:lang w:val="en-US"/>
                        </w:rPr>
                      </w:pPr>
                    </w:p>
                    <w:p w14:paraId="7FC87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486E5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width="match_parent"</w:t>
                      </w:r>
                    </w:p>
                    <w:p w14:paraId="4C84A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1881B321" w14:textId="77777777" w:rsidR="00F93A76" w:rsidRDefault="00F93A76">
                      <w:pPr>
                        <w:pStyle w:val="Default"/>
                        <w:rPr>
                          <w:rFonts w:ascii="Courier New" w:hAnsi="Courier New" w:cs="Courier New"/>
                          <w:sz w:val="20"/>
                          <w:szCs w:val="20"/>
                          <w:lang w:val="en-US"/>
                        </w:rPr>
                      </w:pPr>
                    </w:p>
                    <w:p w14:paraId="42C1B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D46C8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3F915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6FED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1FED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fontFamily="@font/montserrat_alternates_medium"</w:t>
                      </w:r>
                    </w:p>
                    <w:p w14:paraId="75E2C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19102F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CEA7E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B0BD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028F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Horizontal_bias="0.0"</w:t>
                      </w:r>
                    </w:p>
                    <w:p w14:paraId="7E4088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CB48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04A7347E" w14:textId="77777777" w:rsidR="00F93A76" w:rsidRDefault="00F93A76">
                      <w:pPr>
                        <w:pStyle w:val="Default"/>
                        <w:rPr>
                          <w:rFonts w:ascii="Courier New" w:hAnsi="Courier New" w:cs="Courier New"/>
                          <w:sz w:val="20"/>
                          <w:szCs w:val="20"/>
                          <w:lang w:val="en-US"/>
                        </w:rPr>
                      </w:pPr>
                    </w:p>
                    <w:p w14:paraId="1D957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9CC8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05FAB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0dp"</w:t>
                      </w:r>
                    </w:p>
                    <w:p w14:paraId="7EF73F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E5BD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3B56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13CD7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462D7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59B11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795A24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22FE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3C0AC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1B01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7CA09BB4" w14:textId="77777777" w:rsidR="00F93A76" w:rsidRDefault="00F93A76">
                      <w:pPr>
                        <w:pStyle w:val="Default"/>
                        <w:rPr>
                          <w:rFonts w:ascii="Courier New" w:hAnsi="Courier New" w:cs="Courier New"/>
                          <w:sz w:val="20"/>
                          <w:szCs w:val="20"/>
                          <w:lang w:val="en-US"/>
                        </w:rPr>
                      </w:pPr>
                    </w:p>
                    <w:p w14:paraId="38824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A0AD6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w:t>
                      </w:r>
                      <w:r>
                        <w:rPr>
                          <w:rFonts w:ascii="Courier New" w:hAnsi="Courier New" w:cs="Courier New"/>
                          <w:sz w:val="20"/>
                          <w:szCs w:val="20"/>
                          <w:lang w:val="en-US"/>
                        </w:rPr>
                        <w:t>egUsername"</w:t>
                      </w:r>
                    </w:p>
                    <w:p w14:paraId="0CE03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FD0F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5F279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BF5F1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54C11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2489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pp:layout_constraintBottom_toBottomOf="@+id/regUsername"</w:t>
                      </w:r>
                    </w:p>
                    <w:p w14:paraId="35A97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41184C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5C31445B" w14:textId="77777777" w:rsidR="00F93A76" w:rsidRDefault="00F93A76">
                      <w:pPr>
                        <w:pStyle w:val="Default"/>
                        <w:rPr>
                          <w:rFonts w:ascii="Courier New" w:hAnsi="Courier New" w:cs="Courier New"/>
                          <w:sz w:val="20"/>
                          <w:szCs w:val="20"/>
                          <w:lang w:val="en-US"/>
                        </w:rPr>
                      </w:pPr>
                    </w:p>
                    <w:p w14:paraId="69183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115A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w:t>
                      </w:r>
                      <w:r>
                        <w:rPr>
                          <w:rFonts w:ascii="Courier New" w:hAnsi="Courier New" w:cs="Courier New"/>
                          <w:sz w:val="20"/>
                          <w:szCs w:val="20"/>
                          <w:lang w:val="en-US"/>
                        </w:rPr>
                        <w:t>labelNamaLengkap"</w:t>
                      </w:r>
                    </w:p>
                    <w:p w14:paraId="17BB2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1A771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CACC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72252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58AC7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Nama Lengkap"</w:t>
                      </w:r>
                    </w:p>
                    <w:p w14:paraId="081FD7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8A56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B92C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93DF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BE4E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w:t>
                      </w:r>
                      <w:r>
                        <w:rPr>
                          <w:rFonts w:ascii="Courier New" w:hAnsi="Courier New" w:cs="Courier New"/>
                          <w:sz w:val="20"/>
                          <w:szCs w:val="20"/>
                          <w:lang w:val="en-US"/>
                        </w:rPr>
                        <w:t>:layout_constraintStart_toStartOf="@id/regUsername"</w:t>
                      </w:r>
                    </w:p>
                    <w:p w14:paraId="183340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015119A2" w14:textId="77777777" w:rsidR="00F93A76" w:rsidRDefault="00F93A76">
                      <w:pPr>
                        <w:pStyle w:val="Default"/>
                        <w:rPr>
                          <w:rFonts w:ascii="Courier New" w:hAnsi="Courier New" w:cs="Courier New"/>
                          <w:sz w:val="20"/>
                          <w:szCs w:val="20"/>
                          <w:lang w:val="en-US"/>
                        </w:rPr>
                      </w:pPr>
                    </w:p>
                    <w:p w14:paraId="1F510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2C60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1FBD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52982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47A53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33E7F4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49C2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w:t>
                      </w:r>
                      <w:r>
                        <w:rPr>
                          <w:rFonts w:ascii="Courier New" w:hAnsi="Courier New" w:cs="Courier New"/>
                          <w:sz w:val="20"/>
                          <w:szCs w:val="20"/>
                          <w:lang w:val="en-US"/>
                        </w:rPr>
                        <w:t>ternates"</w:t>
                      </w:r>
                    </w:p>
                    <w:p w14:paraId="55D190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63A785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CC109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4A3E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F6CF4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w:t>
                      </w:r>
                      <w:r>
                        <w:rPr>
                          <w:rFonts w:ascii="Courier New" w:hAnsi="Courier New" w:cs="Courier New"/>
                          <w:sz w:val="20"/>
                          <w:szCs w:val="20"/>
                          <w:lang w:val="en-US"/>
                        </w:rPr>
                        <w:t>0.0"</w:t>
                      </w:r>
                    </w:p>
                    <w:p w14:paraId="31F3C1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F4E7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3143D48F" w14:textId="77777777" w:rsidR="00F93A76" w:rsidRDefault="00F93A76">
                      <w:pPr>
                        <w:pStyle w:val="Default"/>
                        <w:rPr>
                          <w:rFonts w:ascii="Courier New" w:hAnsi="Courier New" w:cs="Courier New"/>
                          <w:sz w:val="20"/>
                          <w:szCs w:val="20"/>
                          <w:lang w:val="en-US"/>
                        </w:rPr>
                      </w:pPr>
                    </w:p>
                    <w:p w14:paraId="123E4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AEE5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24683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4C188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3F15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C42E0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CBAD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visibility="gone"</w:t>
                      </w:r>
                    </w:p>
                    <w:p w14:paraId="58109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0ECB21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21CEE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196735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w:t>
                      </w:r>
                      <w:r>
                        <w:rPr>
                          <w:rFonts w:ascii="Courier New" w:hAnsi="Courier New" w:cs="Courier New"/>
                          <w:sz w:val="20"/>
                          <w:szCs w:val="20"/>
                          <w:lang w:val="en-US"/>
                        </w:rPr>
                        <w:t>View</w:t>
                      </w:r>
                    </w:p>
                    <w:p w14:paraId="277C5B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68D0E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04EE0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BC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275A9E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5A7B4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45724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C252E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9836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w:t>
                      </w:r>
                      <w:r>
                        <w:rPr>
                          <w:rFonts w:ascii="Courier New" w:hAnsi="Courier New" w:cs="Courier New"/>
                          <w:sz w:val="20"/>
                          <w:szCs w:val="20"/>
                          <w:lang w:val="en-US"/>
                        </w:rPr>
                        <w:t>t"</w:t>
                      </w:r>
                    </w:p>
                    <w:p w14:paraId="51F9E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AA07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81C62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73E9433D" w14:textId="77777777" w:rsidR="00F93A76" w:rsidRDefault="00F93A76">
                      <w:pPr>
                        <w:pStyle w:val="Default"/>
                        <w:rPr>
                          <w:rFonts w:ascii="Courier New" w:hAnsi="Courier New" w:cs="Courier New"/>
                          <w:sz w:val="20"/>
                          <w:szCs w:val="20"/>
                          <w:lang w:val="en-US"/>
                        </w:rPr>
                      </w:pPr>
                    </w:p>
                    <w:p w14:paraId="56C56A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6EA20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w:t>
                      </w:r>
                      <w:r>
                        <w:rPr>
                          <w:rFonts w:ascii="Courier New" w:hAnsi="Courier New" w:cs="Courier New"/>
                          <w:sz w:val="20"/>
                          <w:szCs w:val="20"/>
                          <w:lang w:val="en-US"/>
                        </w:rPr>
                        <w:t>/regPassword"</w:t>
                      </w:r>
                    </w:p>
                    <w:p w14:paraId="59D8F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2C1C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696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A49A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55D82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w:t>
                      </w:r>
                      <w:r>
                        <w:rPr>
                          <w:rFonts w:ascii="Courier New" w:hAnsi="Courier New" w:cs="Courier New"/>
                          <w:sz w:val="20"/>
                          <w:szCs w:val="20"/>
                          <w:lang w:val="en-US"/>
                        </w:rPr>
                        <w:t>montserrat_alternates"</w:t>
                      </w:r>
                    </w:p>
                    <w:p w14:paraId="601FA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39482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06E25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9B5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CF8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w:t>
                      </w:r>
                      <w:r>
                        <w:rPr>
                          <w:rFonts w:ascii="Courier New" w:hAnsi="Courier New" w:cs="Courier New"/>
                          <w:sz w:val="20"/>
                          <w:szCs w:val="20"/>
                          <w:lang w:val="en-US"/>
                        </w:rPr>
                        <w:t>StartOf="parent"</w:t>
                      </w:r>
                    </w:p>
                    <w:p w14:paraId="69B76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3B4F3039" w14:textId="77777777" w:rsidR="00F93A76" w:rsidRDefault="00F93A76">
                      <w:pPr>
                        <w:pStyle w:val="Default"/>
                        <w:rPr>
                          <w:rFonts w:ascii="Courier New" w:hAnsi="Courier New" w:cs="Courier New"/>
                          <w:sz w:val="20"/>
                          <w:szCs w:val="20"/>
                          <w:lang w:val="en-US"/>
                        </w:rPr>
                      </w:pPr>
                    </w:p>
                    <w:p w14:paraId="67F9D8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70568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59632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E163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0660CB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A75F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A6ED3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8A2A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139486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3FA5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76D79F5C" w14:textId="77777777" w:rsidR="00F93A76" w:rsidRDefault="00F93A76">
                      <w:pPr>
                        <w:pStyle w:val="Default"/>
                        <w:rPr>
                          <w:rFonts w:ascii="Courier New" w:hAnsi="Courier New" w:cs="Courier New"/>
                          <w:sz w:val="20"/>
                          <w:szCs w:val="20"/>
                          <w:lang w:val="en-US"/>
                        </w:rPr>
                      </w:pPr>
                    </w:p>
                    <w:p w14:paraId="49098116" w14:textId="77777777" w:rsidR="00F93A76" w:rsidRDefault="00F93A76">
                      <w:pPr>
                        <w:pStyle w:val="Default"/>
                        <w:rPr>
                          <w:rFonts w:ascii="Courier New" w:hAnsi="Courier New" w:cs="Courier New"/>
                          <w:sz w:val="20"/>
                          <w:szCs w:val="20"/>
                          <w:lang w:val="en-US"/>
                        </w:rPr>
                      </w:pPr>
                    </w:p>
                    <w:p w14:paraId="0CA9F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02D43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id="@+id/ivSurname"</w:t>
                      </w:r>
                    </w:p>
                    <w:p w14:paraId="137825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33F3E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C581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B54D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11137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C93F4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Bottom_toBottomOf="@+id/regPassword"</w:t>
                      </w:r>
                    </w:p>
                    <w:p w14:paraId="332222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3F9B0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399DE7D4" w14:textId="77777777" w:rsidR="00F93A76" w:rsidRDefault="00F93A76">
                      <w:pPr>
                        <w:pStyle w:val="Default"/>
                        <w:rPr>
                          <w:rFonts w:ascii="Courier New" w:hAnsi="Courier New" w:cs="Courier New"/>
                          <w:sz w:val="20"/>
                          <w:szCs w:val="20"/>
                          <w:lang w:val="en-US"/>
                        </w:rPr>
                      </w:pPr>
                    </w:p>
                    <w:p w14:paraId="79D38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21796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t>
                      </w:r>
                      <w:r>
                        <w:rPr>
                          <w:rFonts w:ascii="Courier New" w:hAnsi="Courier New" w:cs="Courier New"/>
                          <w:sz w:val="20"/>
                          <w:szCs w:val="20"/>
                          <w:lang w:val="en-US"/>
                        </w:rPr>
                        <w:t>:id="@+id/llGender"</w:t>
                      </w:r>
                    </w:p>
                    <w:p w14:paraId="1E02B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9D67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4A650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5B723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6BC74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w:t>
                      </w:r>
                      <w:r>
                        <w:rPr>
                          <w:rFonts w:ascii="Courier New" w:hAnsi="Courier New" w:cs="Courier New"/>
                          <w:sz w:val="20"/>
                          <w:szCs w:val="20"/>
                          <w:lang w:val="en-US"/>
                        </w:rPr>
                        <w:t>"100"</w:t>
                      </w:r>
                    </w:p>
                    <w:p w14:paraId="46CFFF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349B9028" w14:textId="77777777" w:rsidR="00F93A76" w:rsidRDefault="00F93A76">
                      <w:pPr>
                        <w:pStyle w:val="Default"/>
                        <w:rPr>
                          <w:rFonts w:ascii="Courier New" w:hAnsi="Courier New" w:cs="Courier New"/>
                          <w:sz w:val="20"/>
                          <w:szCs w:val="20"/>
                          <w:lang w:val="en-US"/>
                        </w:rPr>
                      </w:pPr>
                    </w:p>
                    <w:p w14:paraId="4EF61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1FC5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57FFF8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F20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C0F90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C2F56A1" w14:textId="77777777" w:rsidR="00F93A76" w:rsidRDefault="00F93A76">
                      <w:pPr>
                        <w:pStyle w:val="Default"/>
                        <w:rPr>
                          <w:rFonts w:ascii="Courier New" w:hAnsi="Courier New" w:cs="Courier New"/>
                          <w:sz w:val="20"/>
                          <w:szCs w:val="20"/>
                          <w:lang w:val="en-US"/>
                        </w:rPr>
                      </w:pPr>
                    </w:p>
                    <w:p w14:paraId="4F1B4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8E8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ABEEE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19DDE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72003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0C4F52F8" w14:textId="77777777" w:rsidR="00F93A76" w:rsidRDefault="00F93A76">
                      <w:pPr>
                        <w:pStyle w:val="Default"/>
                        <w:rPr>
                          <w:rFonts w:ascii="Courier New" w:hAnsi="Courier New" w:cs="Courier New"/>
                          <w:sz w:val="20"/>
                          <w:szCs w:val="20"/>
                          <w:lang w:val="en-US"/>
                        </w:rPr>
                      </w:pPr>
                    </w:p>
                    <w:p w14:paraId="5A2EA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ADF5DB6" w14:textId="77777777" w:rsidR="00F93A76" w:rsidRDefault="00F93A76">
                      <w:pPr>
                        <w:pStyle w:val="Default"/>
                        <w:rPr>
                          <w:rFonts w:ascii="Courier New" w:hAnsi="Courier New" w:cs="Courier New"/>
                          <w:sz w:val="20"/>
                          <w:szCs w:val="20"/>
                          <w:lang w:val="en-US"/>
                        </w:rPr>
                      </w:pPr>
                    </w:p>
                    <w:p w14:paraId="761AE881" w14:textId="77777777" w:rsidR="00F93A76" w:rsidRDefault="00F93A76">
                      <w:pPr>
                        <w:pStyle w:val="Default"/>
                        <w:rPr>
                          <w:rFonts w:ascii="Courier New" w:hAnsi="Courier New" w:cs="Courier New"/>
                          <w:sz w:val="20"/>
                          <w:szCs w:val="20"/>
                          <w:lang w:val="en-US"/>
                        </w:rPr>
                      </w:pPr>
                    </w:p>
                    <w:p w14:paraId="015691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7116DA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gender_radio"</w:t>
                      </w:r>
                    </w:p>
                    <w:p w14:paraId="14D84F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9621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234A6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48E30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9131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weightSum="75"&gt;</w:t>
                      </w:r>
                    </w:p>
                    <w:p w14:paraId="7C472A8B" w14:textId="77777777" w:rsidR="00F93A76" w:rsidRDefault="00F93A76">
                      <w:pPr>
                        <w:pStyle w:val="Default"/>
                        <w:rPr>
                          <w:rFonts w:ascii="Courier New" w:hAnsi="Courier New" w:cs="Courier New"/>
                          <w:sz w:val="20"/>
                          <w:szCs w:val="20"/>
                          <w:lang w:val="en-US"/>
                        </w:rPr>
                      </w:pPr>
                    </w:p>
                    <w:p w14:paraId="51380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6C8CE8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74B5BB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AF0CE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32C1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eight="25"</w:t>
                      </w:r>
                    </w:p>
                    <w:p w14:paraId="4DFE4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2EFF33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0F571076" w14:textId="77777777" w:rsidR="00F93A76" w:rsidRDefault="00F93A76">
                      <w:pPr>
                        <w:pStyle w:val="Default"/>
                        <w:rPr>
                          <w:rFonts w:ascii="Courier New" w:hAnsi="Courier New" w:cs="Courier New"/>
                          <w:sz w:val="20"/>
                          <w:szCs w:val="20"/>
                          <w:lang w:val="en-US"/>
                        </w:rPr>
                      </w:pPr>
                    </w:p>
                    <w:p w14:paraId="1A1F2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8263F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2E572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61565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8DF0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84E7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w:t>
                      </w:r>
                      <w:r>
                        <w:rPr>
                          <w:rFonts w:ascii="Courier New" w:hAnsi="Courier New" w:cs="Courier New"/>
                          <w:sz w:val="20"/>
                          <w:szCs w:val="20"/>
                          <w:lang w:val="en-US"/>
                        </w:rPr>
                        <w:t>ked="false"</w:t>
                      </w:r>
                    </w:p>
                    <w:p w14:paraId="452C5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51B9CA50" w14:textId="77777777" w:rsidR="00F93A76" w:rsidRDefault="00F93A76">
                      <w:pPr>
                        <w:pStyle w:val="Default"/>
                        <w:rPr>
                          <w:rFonts w:ascii="Courier New" w:hAnsi="Courier New" w:cs="Courier New"/>
                          <w:sz w:val="20"/>
                          <w:szCs w:val="20"/>
                          <w:lang w:val="en-US"/>
                        </w:rPr>
                      </w:pPr>
                    </w:p>
                    <w:p w14:paraId="5F933C7F" w14:textId="77777777" w:rsidR="00F93A76" w:rsidRDefault="00F93A76">
                      <w:pPr>
                        <w:pStyle w:val="Default"/>
                        <w:rPr>
                          <w:rFonts w:ascii="Courier New" w:hAnsi="Courier New" w:cs="Courier New"/>
                          <w:sz w:val="20"/>
                          <w:szCs w:val="20"/>
                          <w:lang w:val="en-US"/>
                        </w:rPr>
                      </w:pPr>
                    </w:p>
                    <w:p w14:paraId="2E84C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5FB9FFF" w14:textId="77777777" w:rsidR="00F93A76" w:rsidRDefault="00F93A76">
                      <w:pPr>
                        <w:pStyle w:val="Default"/>
                        <w:rPr>
                          <w:rFonts w:ascii="Courier New" w:hAnsi="Courier New" w:cs="Courier New"/>
                          <w:sz w:val="20"/>
                          <w:szCs w:val="20"/>
                          <w:lang w:val="en-US"/>
                        </w:rPr>
                      </w:pPr>
                    </w:p>
                    <w:p w14:paraId="1135D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9F31600" w14:textId="77777777" w:rsidR="00F93A76" w:rsidRDefault="00F93A76">
                      <w:pPr>
                        <w:pStyle w:val="Default"/>
                        <w:rPr>
                          <w:rFonts w:ascii="Courier New" w:hAnsi="Courier New" w:cs="Courier New"/>
                          <w:sz w:val="20"/>
                          <w:szCs w:val="20"/>
                          <w:lang w:val="en-US"/>
                        </w:rPr>
                      </w:pPr>
                    </w:p>
                    <w:p w14:paraId="5D9FD25E" w14:textId="77777777" w:rsidR="00F93A76" w:rsidRDefault="00F93A76">
                      <w:pPr>
                        <w:pStyle w:val="Default"/>
                        <w:rPr>
                          <w:rFonts w:ascii="Courier New" w:hAnsi="Courier New" w:cs="Courier New"/>
                          <w:sz w:val="20"/>
                          <w:szCs w:val="20"/>
                          <w:lang w:val="en-US"/>
                        </w:rPr>
                      </w:pPr>
                    </w:p>
                    <w:p w14:paraId="57564E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25038DAA" w14:textId="77777777" w:rsidR="00F93A76" w:rsidRDefault="00F93A76">
                      <w:pPr>
                        <w:pStyle w:val="Default"/>
                        <w:rPr>
                          <w:rFonts w:ascii="Courier New" w:hAnsi="Courier New" w:cs="Courier New"/>
                          <w:sz w:val="20"/>
                          <w:szCs w:val="20"/>
                          <w:lang w:val="en-US"/>
                        </w:rPr>
                      </w:pPr>
                    </w:p>
                    <w:p w14:paraId="145E8C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A2D9C4B" w14:textId="77777777" w:rsidR="00F93A76" w:rsidRDefault="00F93A76">
                      <w:pPr>
                        <w:pStyle w:val="Default"/>
                        <w:rPr>
                          <w:rFonts w:ascii="Courier New" w:hAnsi="Courier New" w:cs="Courier New"/>
                          <w:sz w:val="20"/>
                          <w:szCs w:val="20"/>
                          <w:lang w:val="en-US"/>
                        </w:rPr>
                      </w:pPr>
                    </w:p>
                    <w:p w14:paraId="12D196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w:t>
                      </w:r>
                      <w:r>
                        <w:rPr>
                          <w:rFonts w:ascii="Courier New" w:hAnsi="Courier New" w:cs="Courier New"/>
                          <w:sz w:val="20"/>
                          <w:szCs w:val="20"/>
                          <w:lang w:val="en-US"/>
                        </w:rPr>
                        <w:t>id.material.button.MaterialButton</w:t>
                      </w:r>
                    </w:p>
                    <w:p w14:paraId="0D960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4EAFE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DF063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221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28178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96C1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24dp"</w:t>
                      </w:r>
                    </w:p>
                    <w:p w14:paraId="33386F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71D6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E4065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7930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FBC5E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87C1E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5CB94719" w14:textId="77777777" w:rsidR="00F93A76" w:rsidRDefault="00F93A76">
                      <w:pPr>
                        <w:pStyle w:val="Default"/>
                        <w:rPr>
                          <w:rFonts w:ascii="Courier New" w:hAnsi="Courier New" w:cs="Courier New"/>
                          <w:sz w:val="20"/>
                          <w:szCs w:val="20"/>
                          <w:lang w:val="en-US"/>
                        </w:rPr>
                      </w:pPr>
                    </w:p>
                    <w:p w14:paraId="4AE96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783214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34557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EDB2A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w:t>
                      </w:r>
                      <w:r>
                        <w:rPr>
                          <w:rFonts w:ascii="Courier New" w:hAnsi="Courier New" w:cs="Courier New"/>
                          <w:sz w:val="20"/>
                          <w:szCs w:val="20"/>
                          <w:lang w:val="en-US"/>
                        </w:rPr>
                        <w:t>_height="wrap_content"</w:t>
                      </w:r>
                    </w:p>
                    <w:p w14:paraId="49082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57D0B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7DBBEF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DDFE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01EE1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5687F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4F3AA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pp:layout_constraintEnd_toEndOf="@id/btnTambah"</w:t>
                      </w:r>
                    </w:p>
                    <w:p w14:paraId="02D88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47FDB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C5DFE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6CFC4642" w14:textId="77777777" w:rsidR="00F93A76" w:rsidRDefault="00F93A76">
                      <w:pPr>
                        <w:pStyle w:val="Default"/>
                        <w:rPr>
                          <w:rFonts w:ascii="Courier New" w:hAnsi="Courier New" w:cs="Courier New"/>
                          <w:sz w:val="20"/>
                          <w:szCs w:val="20"/>
                          <w:lang w:val="en-US"/>
                        </w:rPr>
                      </w:pPr>
                    </w:p>
                    <w:p w14:paraId="25205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3EC41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w:t>
                      </w:r>
                      <w:r>
                        <w:rPr>
                          <w:rFonts w:ascii="Courier New" w:hAnsi="Courier New" w:cs="Courier New"/>
                          <w:sz w:val="20"/>
                          <w:szCs w:val="20"/>
                          <w:lang w:val="en-US"/>
                        </w:rPr>
                        <w:t>d/loading"</w:t>
                      </w:r>
                    </w:p>
                    <w:p w14:paraId="798F6D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E694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0F2C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5623F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3CD69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FFBD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CC338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7860C364" w14:textId="77777777" w:rsidR="00F93A76" w:rsidRDefault="00F93A76">
                      <w:pPr>
                        <w:pStyle w:val="Default"/>
                        <w:rPr>
                          <w:rFonts w:ascii="Courier New" w:hAnsi="Courier New" w:cs="Courier New"/>
                          <w:sz w:val="20"/>
                          <w:szCs w:val="20"/>
                          <w:lang w:val="en-US"/>
                        </w:rPr>
                      </w:pPr>
                    </w:p>
                    <w:p w14:paraId="3334C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0BF761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C741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CF33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1A2A8E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B4D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D0B6A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49F4B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561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1EC02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inding!!.loading.visibility = View.VISIBLE</w:t>
                      </w:r>
                    </w:p>
                    <w:p w14:paraId="4D43B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39AEF6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83BA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46CD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474F9D" w14:textId="77777777" w:rsidR="00F93A76" w:rsidRDefault="00F93A76">
                      <w:pPr>
                        <w:pStyle w:val="Default"/>
                        <w:rPr>
                          <w:rFonts w:ascii="Courier New" w:hAnsi="Courier New" w:cs="Courier New"/>
                          <w:sz w:val="20"/>
                          <w:szCs w:val="20"/>
                          <w:lang w:val="en-US"/>
                        </w:rPr>
                      </w:pPr>
                    </w:p>
                    <w:p w14:paraId="10C63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1ECF1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w:t>
                      </w:r>
                      <w:r>
                        <w:rPr>
                          <w:rFonts w:ascii="Courier New" w:hAnsi="Courier New" w:cs="Courier New"/>
                          <w:sz w:val="20"/>
                          <w:szCs w:val="20"/>
                          <w:lang w:val="en-US"/>
                        </w:rPr>
                        <w:t>ss.java))</w:t>
                      </w:r>
                    </w:p>
                    <w:p w14:paraId="08FC1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A406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2C1682F" w14:textId="77777777" w:rsidR="00F93A76" w:rsidRDefault="00F93A76">
                      <w:pPr>
                        <w:pStyle w:val="Default"/>
                        <w:rPr>
                          <w:rFonts w:ascii="Courier New" w:hAnsi="Courier New" w:cs="Courier New"/>
                          <w:sz w:val="20"/>
                          <w:szCs w:val="20"/>
                          <w:lang w:val="en-US"/>
                        </w:rPr>
                      </w:pPr>
                    </w:p>
                    <w:p w14:paraId="70C69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1B7EC1" w14:textId="77777777" w:rsidR="00F93A76" w:rsidRDefault="00F93A76">
                      <w:pPr>
                        <w:pStyle w:val="Default"/>
                        <w:rPr>
                          <w:rFonts w:ascii="Courier New" w:hAnsi="Courier New" w:cs="Courier New"/>
                          <w:sz w:val="20"/>
                          <w:szCs w:val="20"/>
                          <w:lang w:val="en-US"/>
                        </w:rPr>
                      </w:pPr>
                    </w:p>
                    <w:p w14:paraId="4FDA7D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0C1B7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1515D0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00D9B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w:t>
                      </w:r>
                      <w:r>
                        <w:rPr>
                          <w:rFonts w:ascii="Courier New" w:hAnsi="Courier New" w:cs="Courier New"/>
                          <w:sz w:val="20"/>
                          <w:szCs w:val="20"/>
                          <w:lang w:val="en-US"/>
                        </w:rPr>
                        <w:t>esponse: Response&lt;ResponseLogin&gt;) {</w:t>
                      </w:r>
                    </w:p>
                    <w:p w14:paraId="3A719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32359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4C67E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842C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44433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09B5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6AA8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3C42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inding!!.loading.visibility = View.GONE</w:t>
                      </w:r>
                    </w:p>
                    <w:p w14:paraId="083EB3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87379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0F9F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7FE65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1F6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FB62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37F856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4D17B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4CB459" w14:textId="77777777" w:rsidR="00F93A76" w:rsidRDefault="00F93A76">
                      <w:pPr>
                        <w:pStyle w:val="Default"/>
                        <w:rPr>
                          <w:rFonts w:ascii="Courier New" w:hAnsi="Courier New" w:cs="Courier New"/>
                          <w:sz w:val="20"/>
                          <w:szCs w:val="20"/>
                          <w:lang w:val="en-US"/>
                        </w:rPr>
                      </w:pPr>
                    </w:p>
                    <w:p w14:paraId="16AF8530" w14:textId="77777777" w:rsidR="00F93A76" w:rsidRDefault="00F93A76">
                      <w:pPr>
                        <w:pStyle w:val="Default"/>
                        <w:rPr>
                          <w:rFonts w:ascii="Courier New" w:hAnsi="Courier New" w:cs="Courier New"/>
                          <w:sz w:val="20"/>
                          <w:szCs w:val="20"/>
                          <w:lang w:val="en-US"/>
                        </w:rPr>
                      </w:pPr>
                    </w:p>
                    <w:p w14:paraId="66954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E5A5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02D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6F575BD6" w14:textId="77777777" w:rsidR="00F93A76" w:rsidRDefault="00124769">
      <w:pPr>
        <w:pStyle w:val="Caption"/>
        <w:jc w:val="center"/>
        <w:rPr>
          <w:b w:val="0"/>
          <w:bCs/>
        </w:rPr>
      </w:pPr>
      <w:bookmarkStart w:id="235" w:name="_Toc136799581"/>
      <w:r>
        <w:t xml:space="preserve">Gambar 5. </w:t>
      </w:r>
      <w:r>
        <w:fldChar w:fldCharType="begin"/>
      </w:r>
      <w:r>
        <w:instrText xml:space="preserve"> SEQ Gambar \* ARABIC \r 38</w:instrText>
      </w:r>
      <w:r>
        <w:fldChar w:fldCharType="separate"/>
      </w:r>
      <w:r w:rsidR="00A8538E">
        <w:rPr>
          <w:noProof/>
        </w:rPr>
        <w:t>38</w:t>
      </w:r>
      <w:r>
        <w:fldChar w:fldCharType="end"/>
      </w:r>
      <w:r>
        <w:t xml:space="preserve"> </w:t>
      </w:r>
      <w:r>
        <w:rPr>
          <w:b w:val="0"/>
          <w:bCs/>
          <w:i/>
          <w:iCs w:val="0"/>
        </w:rPr>
        <w:t xml:space="preserve">Source Code </w:t>
      </w:r>
      <w:r>
        <w:rPr>
          <w:b w:val="0"/>
          <w:bCs/>
        </w:rPr>
        <w:t>XML Halaman Registrasi Akun</w:t>
      </w:r>
      <w:bookmarkEnd w:id="235"/>
    </w:p>
    <w:p w14:paraId="056B2080"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F7B54BA" wp14:editId="496E365E">
                <wp:extent cx="4937760" cy="7124700"/>
                <wp:effectExtent l="0" t="0" r="15240" b="19050"/>
                <wp:docPr id="645860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24700"/>
                        </a:xfrm>
                        <a:prstGeom prst="rect">
                          <a:avLst/>
                        </a:prstGeom>
                        <a:solidFill>
                          <a:srgbClr val="FFFFFF"/>
                        </a:solidFill>
                        <a:ln w="9525">
                          <a:solidFill>
                            <a:srgbClr val="000000"/>
                          </a:solidFill>
                          <a:miter lim="800000"/>
                        </a:ln>
                      </wps:spPr>
                      <wps:txbx>
                        <w:txbxContent>
                          <w:p w14:paraId="20BC2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gisterAcitivity: AppCompatActivity() {</w:t>
                            </w:r>
                          </w:p>
                          <w:p w14:paraId="6E0221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RegisterActivityBinding? = null</w:t>
                            </w:r>
                          </w:p>
                          <w:p w14:paraId="62D1D0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nama_lengkap: String= ""</w:t>
                            </w:r>
                          </w:p>
                          <w:p w14:paraId="26348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name : String = ""</w:t>
                            </w:r>
                          </w:p>
                          <w:p w14:paraId="49000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224F4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jenis_kelamin : String = ""</w:t>
                            </w:r>
                          </w:p>
                          <w:p w14:paraId="57163A41" w14:textId="77777777" w:rsidR="00F93A76" w:rsidRDefault="00F93A76">
                            <w:pPr>
                              <w:pStyle w:val="Default"/>
                              <w:rPr>
                                <w:rFonts w:ascii="Courier New" w:hAnsi="Courier New" w:cs="Courier New"/>
                                <w:sz w:val="20"/>
                                <w:szCs w:val="20"/>
                                <w:lang w:val="en-US"/>
                              </w:rPr>
                            </w:pPr>
                          </w:p>
                          <w:p w14:paraId="0AC5C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FA5EE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7BCB41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RegisterActivityBinding.inflate(layoutInflater)</w:t>
                            </w:r>
                          </w:p>
                          <w:p w14:paraId="3F9DAC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1EF1E5F5" w14:textId="77777777" w:rsidR="00F93A76" w:rsidRDefault="00F93A76">
                            <w:pPr>
                              <w:pStyle w:val="Default"/>
                              <w:rPr>
                                <w:rFonts w:ascii="Courier New" w:hAnsi="Courier New" w:cs="Courier New"/>
                                <w:sz w:val="20"/>
                                <w:szCs w:val="20"/>
                                <w:lang w:val="en-US"/>
                              </w:rPr>
                            </w:pPr>
                          </w:p>
                          <w:p w14:paraId="410FB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Tambah.setOnClickListener {</w:t>
                            </w:r>
                          </w:p>
                          <w:p w14:paraId="12560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binding!!.regNamaLengkap.text.toString()</w:t>
                            </w:r>
                          </w:p>
                          <w:p w14:paraId="0948B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binding!!.regUsername.text.toString()</w:t>
                            </w:r>
                          </w:p>
                          <w:p w14:paraId="463B0C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regPassword.text.toString()</w:t>
                            </w:r>
                          </w:p>
                          <w:p w14:paraId="6269B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enis_kelamin = when (binding!!.genderRadio.checkedRadioButtonId) {</w:t>
                            </w:r>
                          </w:p>
                          <w:p w14:paraId="0D6B8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1 -&gt; "Laki-Laki"</w:t>
                            </w:r>
                          </w:p>
                          <w:p w14:paraId="721C9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2 -&gt; "Perempuan"</w:t>
                            </w:r>
                          </w:p>
                          <w:p w14:paraId="4DFCAA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NA"</w:t>
                            </w:r>
                          </w:p>
                          <w:p w14:paraId="711D1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40EC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451CC0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 -&gt; {</w:t>
                            </w:r>
                          </w:p>
                          <w:p w14:paraId="7B089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NamaLengkap.error = "Username Tidak Boleh Kosong"</w:t>
                            </w:r>
                          </w:p>
                          <w:p w14:paraId="1455F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2A54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 -&gt;{</w:t>
                            </w:r>
                          </w:p>
                          <w:p w14:paraId="100B1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Username.error = "Nama Lengkap Tidak Boleh Kosong"</w:t>
                            </w:r>
                          </w:p>
                          <w:p w14:paraId="14FB90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F38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7C17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Password.error = "Password Tidak Boleh Kosong"</w:t>
                            </w:r>
                          </w:p>
                          <w:p w14:paraId="64097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85BD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7C56C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4BD64B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Data()</w:t>
                            </w:r>
                          </w:p>
                          <w:p w14:paraId="77280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5088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9EE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1AC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Cancel.setOnClickListener {</w:t>
                            </w:r>
                          </w:p>
                          <w:p w14:paraId="0EA04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3575A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D9C8A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7925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958021" w14:textId="77777777" w:rsidR="00F93A76" w:rsidRDefault="00F93A76">
                            <w:pPr>
                              <w:pStyle w:val="Default"/>
                              <w:rPr>
                                <w:rFonts w:ascii="Courier New" w:hAnsi="Courier New" w:cs="Courier New"/>
                                <w:sz w:val="20"/>
                                <w:szCs w:val="20"/>
                                <w:lang w:val="en-US"/>
                              </w:rPr>
                            </w:pPr>
                          </w:p>
                          <w:p w14:paraId="7D614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1708E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BC50A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registrasi(username,pass).enqueue(object : Callback&lt;ResponseRegistrasi&gt; {</w:t>
                            </w:r>
                          </w:p>
                          <w:p w14:paraId="6125F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08D931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ResponseRegistrasi&gt;,</w:t>
                            </w:r>
                          </w:p>
                          <w:p w14:paraId="0F49D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1EA948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F4D12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2AD292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6B3E90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A3D5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7EEC20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p>
                          <w:p w14:paraId="43A12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1858B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1F8600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2C92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9BB7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1706C104" w14:textId="77777777" w:rsidR="00F93A76" w:rsidRDefault="00F93A76">
                            <w:pPr>
                              <w:pStyle w:val="Default"/>
                              <w:rPr>
                                <w:rFonts w:ascii="Courier New" w:hAnsi="Courier New" w:cs="Courier New"/>
                                <w:sz w:val="20"/>
                                <w:szCs w:val="20"/>
                                <w:lang w:val="en-US"/>
                              </w:rPr>
                            </w:pPr>
                          </w:p>
                          <w:p w14:paraId="79278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lertDialog = AlertDialog.Builder(this@RegisterAcitivity)</w:t>
                            </w:r>
                          </w:p>
                          <w:p w14:paraId="7C2B1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1B6595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2316D6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Listener { dialog, which -&gt;</w:t>
                            </w:r>
                          </w:p>
                          <w:p w14:paraId="3E3B38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FB67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able.warning_icon)</w:t>
                            </w:r>
                          </w:p>
                          <w:p w14:paraId="47BD60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471D9D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56281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rasi Gagal, Akun Sudah Ada",</w:t>
                            </w:r>
                          </w:p>
                          <w:p w14:paraId="5B838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FFBB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6E89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4BDBB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6DDD6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62EB7E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esalahan Terjadi",</w:t>
                            </w:r>
                          </w:p>
                          <w:p w14:paraId="7F5AE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DB45D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B832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24A47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169F1D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712B9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723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3AE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4445FC9" w14:textId="77777777" w:rsidR="00F93A76" w:rsidRDefault="00F93A76">
                            <w:pPr>
                              <w:pStyle w:val="Default"/>
                              <w:rPr>
                                <w:rFonts w:ascii="Courier New" w:hAnsi="Courier New" w:cs="Courier New"/>
                                <w:sz w:val="20"/>
                                <w:szCs w:val="20"/>
                                <w:lang w:val="en-US"/>
                              </w:rPr>
                            </w:pPr>
                          </w:p>
                          <w:p w14:paraId="5E1B8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626DD5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2AB51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FB27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D7B6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593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7B54BA" id="_x0000_s1064" type="#_x0000_t202" style="width:388.8pt;height:5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">
                <v:textbox>
                  <w:txbxContent>
                    <w:p w14:paraId="20BC2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gisterAcitivity: AppCompatActivity() {</w:t>
                      </w:r>
                    </w:p>
                    <w:p w14:paraId="6E0221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RegisterActivityBinding? = null</w:t>
                      </w:r>
                    </w:p>
                    <w:p w14:paraId="62D1D0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nama_lengkap: String= ""</w:t>
                      </w:r>
                    </w:p>
                    <w:p w14:paraId="26348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name : String </w:t>
                      </w:r>
                      <w:r>
                        <w:rPr>
                          <w:rFonts w:ascii="Courier New" w:hAnsi="Courier New" w:cs="Courier New"/>
                          <w:sz w:val="20"/>
                          <w:szCs w:val="20"/>
                          <w:lang w:val="en-US"/>
                        </w:rPr>
                        <w:t>= ""</w:t>
                      </w:r>
                    </w:p>
                    <w:p w14:paraId="49000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224F4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jenis_kelamin : String = ""</w:t>
                      </w:r>
                    </w:p>
                    <w:p w14:paraId="57163A41" w14:textId="77777777" w:rsidR="00F93A76" w:rsidRDefault="00F93A76">
                      <w:pPr>
                        <w:pStyle w:val="Default"/>
                        <w:rPr>
                          <w:rFonts w:ascii="Courier New" w:hAnsi="Courier New" w:cs="Courier New"/>
                          <w:sz w:val="20"/>
                          <w:szCs w:val="20"/>
                          <w:lang w:val="en-US"/>
                        </w:rPr>
                      </w:pPr>
                    </w:p>
                    <w:p w14:paraId="0AC5C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FA5EE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7BCB41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RegisterActivityBinding.inflate(layoutInflater)</w:t>
                      </w:r>
                    </w:p>
                    <w:p w14:paraId="3F9DAC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1EF1E5F5" w14:textId="77777777" w:rsidR="00F93A76" w:rsidRDefault="00F93A76">
                      <w:pPr>
                        <w:pStyle w:val="Default"/>
                        <w:rPr>
                          <w:rFonts w:ascii="Courier New" w:hAnsi="Courier New" w:cs="Courier New"/>
                          <w:sz w:val="20"/>
                          <w:szCs w:val="20"/>
                          <w:lang w:val="en-US"/>
                        </w:rPr>
                      </w:pPr>
                    </w:p>
                    <w:p w14:paraId="410FB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Tambah.setOnClickListener {</w:t>
                      </w:r>
                    </w:p>
                    <w:p w14:paraId="12560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binding!!.regNamaLengkap.text.toString()</w:t>
                      </w:r>
                    </w:p>
                    <w:p w14:paraId="0948B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binding!!</w:t>
                      </w:r>
                      <w:r>
                        <w:rPr>
                          <w:rFonts w:ascii="Courier New" w:hAnsi="Courier New" w:cs="Courier New"/>
                          <w:sz w:val="20"/>
                          <w:szCs w:val="20"/>
                          <w:lang w:val="en-US"/>
                        </w:rPr>
                        <w:t>.regUsername.text.toString()</w:t>
                      </w:r>
                    </w:p>
                    <w:p w14:paraId="463B0C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regPassword.text.toString()</w:t>
                      </w:r>
                    </w:p>
                    <w:p w14:paraId="6269B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enis_kelamin = when (binding!!.genderRadio.checkedRadioButtonId) {</w:t>
                      </w:r>
                    </w:p>
                    <w:p w14:paraId="0D6B8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1 -&gt; "Laki-Laki"</w:t>
                      </w:r>
                    </w:p>
                    <w:p w14:paraId="721C9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2 -&gt; "Per</w:t>
                      </w:r>
                      <w:r>
                        <w:rPr>
                          <w:rFonts w:ascii="Courier New" w:hAnsi="Courier New" w:cs="Courier New"/>
                          <w:sz w:val="20"/>
                          <w:szCs w:val="20"/>
                          <w:lang w:val="en-US"/>
                        </w:rPr>
                        <w:t>empuan"</w:t>
                      </w:r>
                    </w:p>
                    <w:p w14:paraId="4DFCAA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NA"</w:t>
                      </w:r>
                    </w:p>
                    <w:p w14:paraId="711D1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40EC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451CC0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 -&gt; {</w:t>
                      </w:r>
                    </w:p>
                    <w:p w14:paraId="7B089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NamaLengkap.error = "Username Tidak Boleh Kosong"</w:t>
                      </w:r>
                    </w:p>
                    <w:p w14:paraId="1455F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2A54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 -&gt;{</w:t>
                      </w:r>
                    </w:p>
                    <w:p w14:paraId="100B1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inding!!.regUsername.error = "Nama Lengkap Tidak Boleh Kosong"</w:t>
                      </w:r>
                    </w:p>
                    <w:p w14:paraId="14FB90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F38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7C17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Password.error = "Password Tidak Boleh Kosong"</w:t>
                      </w:r>
                    </w:p>
                    <w:p w14:paraId="64097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85BD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7C56C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4BD64B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Data()</w:t>
                      </w:r>
                    </w:p>
                    <w:p w14:paraId="77280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5088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9EE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1AC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Cancel.setOnClickListener {</w:t>
                      </w:r>
                    </w:p>
                    <w:p w14:paraId="0EA04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3575A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D9C8A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7925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958021" w14:textId="77777777" w:rsidR="00F93A76" w:rsidRDefault="00F93A76">
                      <w:pPr>
                        <w:pStyle w:val="Default"/>
                        <w:rPr>
                          <w:rFonts w:ascii="Courier New" w:hAnsi="Courier New" w:cs="Courier New"/>
                          <w:sz w:val="20"/>
                          <w:szCs w:val="20"/>
                          <w:lang w:val="en-US"/>
                        </w:rPr>
                      </w:pPr>
                    </w:p>
                    <w:p w14:paraId="7D614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1708E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BC50A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w:t>
                      </w:r>
                      <w:r>
                        <w:rPr>
                          <w:rFonts w:ascii="Courier New" w:hAnsi="Courier New" w:cs="Courier New"/>
                          <w:sz w:val="20"/>
                          <w:szCs w:val="20"/>
                          <w:lang w:val="en-US"/>
                        </w:rPr>
                        <w:t>.registrasi(username,pass).enqueue(object : Callback&lt;ResponseRegistrasi&gt; {</w:t>
                      </w:r>
                    </w:p>
                    <w:p w14:paraId="6125F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08D931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ResponseRegistrasi&gt;,</w:t>
                      </w:r>
                    </w:p>
                    <w:p w14:paraId="0F49D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1EA948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F4D12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w:t>
                      </w:r>
                      <w:r>
                        <w:rPr>
                          <w:rFonts w:ascii="Courier New" w:hAnsi="Courier New" w:cs="Courier New"/>
                          <w:sz w:val="20"/>
                          <w:szCs w:val="20"/>
                          <w:lang w:val="en-US"/>
                        </w:rPr>
                        <w:t>nse.isSuccessful){</w:t>
                      </w:r>
                    </w:p>
                    <w:p w14:paraId="2AD292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6B3E90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A3D5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7EEC20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r>
                        <w:rPr>
                          <w:rFonts w:ascii="Courier New" w:hAnsi="Courier New" w:cs="Courier New"/>
                          <w:sz w:val="20"/>
                          <w:szCs w:val="20"/>
                          <w:lang w:val="en-US"/>
                        </w:rPr>
                        <w:t>,</w:t>
                      </w:r>
                    </w:p>
                    <w:p w14:paraId="43A12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1858B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1F8600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2C92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9BB7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w:t>
                      </w:r>
                      <w:r>
                        <w:rPr>
                          <w:rFonts w:ascii="Courier New" w:hAnsi="Courier New" w:cs="Courier New"/>
                          <w:sz w:val="20"/>
                          <w:szCs w:val="20"/>
                          <w:lang w:val="en-US"/>
                        </w:rPr>
                        <w:t>isibility = View.GONE</w:t>
                      </w:r>
                    </w:p>
                    <w:p w14:paraId="1706C104" w14:textId="77777777" w:rsidR="00F93A76" w:rsidRDefault="00F93A76">
                      <w:pPr>
                        <w:pStyle w:val="Default"/>
                        <w:rPr>
                          <w:rFonts w:ascii="Courier New" w:hAnsi="Courier New" w:cs="Courier New"/>
                          <w:sz w:val="20"/>
                          <w:szCs w:val="20"/>
                          <w:lang w:val="en-US"/>
                        </w:rPr>
                      </w:pPr>
                    </w:p>
                    <w:p w14:paraId="79278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lertDialog = AlertDialog.Builder(this@RegisterAcitivity)</w:t>
                      </w:r>
                    </w:p>
                    <w:p w14:paraId="7C2B1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1B6595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2316D6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Listener { dialog, which -&gt;</w:t>
                      </w:r>
                    </w:p>
                    <w:p w14:paraId="3E3B38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FB67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w:t>
                      </w:r>
                      <w:r>
                        <w:rPr>
                          <w:rFonts w:ascii="Courier New" w:hAnsi="Courier New" w:cs="Courier New"/>
                          <w:sz w:val="20"/>
                          <w:szCs w:val="20"/>
                          <w:lang w:val="en-US"/>
                        </w:rPr>
                        <w:t>able.warning_icon)</w:t>
                      </w:r>
                    </w:p>
                    <w:p w14:paraId="47BD60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471D9D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56281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rasi Gagal, Akun Sudah Ada",</w:t>
                      </w:r>
                    </w:p>
                    <w:p w14:paraId="5B838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FFBB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56E89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4BDBB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6DDD6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62EB7E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esalahan Terjadi",</w:t>
                      </w:r>
                    </w:p>
                    <w:p w14:paraId="7F5AE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DB45D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B832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24A47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169F1D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712B9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723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3AE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4445FC9" w14:textId="77777777" w:rsidR="00F93A76" w:rsidRDefault="00F93A76">
                      <w:pPr>
                        <w:pStyle w:val="Default"/>
                        <w:rPr>
                          <w:rFonts w:ascii="Courier New" w:hAnsi="Courier New" w:cs="Courier New"/>
                          <w:sz w:val="20"/>
                          <w:szCs w:val="20"/>
                          <w:lang w:val="en-US"/>
                        </w:rPr>
                      </w:pPr>
                    </w:p>
                    <w:p w14:paraId="5E1B8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626DD5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w:t>
                      </w:r>
                      <w:r>
                        <w:rPr>
                          <w:rFonts w:ascii="Courier New" w:hAnsi="Courier New" w:cs="Courier New"/>
                          <w:sz w:val="20"/>
                          <w:szCs w:val="20"/>
                          <w:lang w:val="en-US"/>
                        </w:rPr>
                        <w:t>ent(this@RegisterAcitivity, LoginActivity::class.java))</w:t>
                      </w:r>
                    </w:p>
                    <w:p w14:paraId="2AB51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FB27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D7B6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593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79CA766F" w14:textId="77777777" w:rsidR="00F93A76" w:rsidRDefault="00124769">
      <w:pPr>
        <w:pStyle w:val="Caption"/>
        <w:jc w:val="center"/>
        <w:rPr>
          <w:b w:val="0"/>
          <w:bCs/>
        </w:rPr>
      </w:pPr>
      <w:bookmarkStart w:id="236" w:name="_Toc136799582"/>
      <w:r>
        <w:t xml:space="preserve">Gambar 5. </w:t>
      </w:r>
      <w:r>
        <w:fldChar w:fldCharType="begin"/>
      </w:r>
      <w:r>
        <w:instrText xml:space="preserve"> SEQ Gambar \* ARABIC \r 39</w:instrText>
      </w:r>
      <w:r>
        <w:fldChar w:fldCharType="separate"/>
      </w:r>
      <w:r w:rsidR="00A8538E">
        <w:rPr>
          <w:noProof/>
        </w:rPr>
        <w:t>39</w:t>
      </w:r>
      <w:r>
        <w:fldChar w:fldCharType="end"/>
      </w:r>
      <w:r>
        <w:t xml:space="preserve"> </w:t>
      </w:r>
      <w:r>
        <w:rPr>
          <w:b w:val="0"/>
          <w:bCs/>
          <w:i/>
          <w:iCs w:val="0"/>
        </w:rPr>
        <w:t>Source Code Backend</w:t>
      </w:r>
      <w:r>
        <w:rPr>
          <w:b w:val="0"/>
          <w:bCs/>
        </w:rPr>
        <w:t xml:space="preserve"> Halaman Registrasi Akun</w:t>
      </w:r>
      <w:bookmarkEnd w:id="236"/>
    </w:p>
    <w:p w14:paraId="672E7968" w14:textId="77777777" w:rsidR="00F93A76" w:rsidRDefault="00124769">
      <w:pPr>
        <w:jc w:val="center"/>
      </w:pPr>
      <w:r>
        <w:rPr>
          <w:noProof/>
          <w:lang w:eastAsia="en-US"/>
        </w:rPr>
        <w:lastRenderedPageBreak/>
        <w:drawing>
          <wp:inline distT="0" distB="0" distL="0" distR="0" wp14:anchorId="242882FA" wp14:editId="41356798">
            <wp:extent cx="2065020" cy="4473575"/>
            <wp:effectExtent l="0" t="0" r="0" b="3175"/>
            <wp:docPr id="1576661860" name="Picture 3"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61860" name="Picture 3" descr="A screenshot of a phone&#10;&#10;Description automatically generated with medium confidence"/>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072108" cy="4489504"/>
                    </a:xfrm>
                    <a:prstGeom prst="rect">
                      <a:avLst/>
                    </a:prstGeom>
                  </pic:spPr>
                </pic:pic>
              </a:graphicData>
            </a:graphic>
          </wp:inline>
        </w:drawing>
      </w:r>
    </w:p>
    <w:p w14:paraId="7CF478FF" w14:textId="77777777" w:rsidR="00F93A76" w:rsidRDefault="00124769">
      <w:pPr>
        <w:pStyle w:val="Caption"/>
        <w:jc w:val="center"/>
        <w:rPr>
          <w:b w:val="0"/>
          <w:bCs/>
        </w:rPr>
      </w:pPr>
      <w:bookmarkStart w:id="237" w:name="_Toc136799583"/>
      <w:r>
        <w:t xml:space="preserve">Gambar 5. </w:t>
      </w:r>
      <w:r>
        <w:fldChar w:fldCharType="begin"/>
      </w:r>
      <w:r>
        <w:instrText xml:space="preserve"> SEQ Gambar \* ARABIC \r 40</w:instrText>
      </w:r>
      <w:r>
        <w:fldChar w:fldCharType="separate"/>
      </w:r>
      <w:r w:rsidR="00A8538E">
        <w:rPr>
          <w:noProof/>
        </w:rPr>
        <w:t>40</w:t>
      </w:r>
      <w:r>
        <w:fldChar w:fldCharType="end"/>
      </w:r>
      <w:r>
        <w:t xml:space="preserve"> </w:t>
      </w:r>
      <w:r>
        <w:rPr>
          <w:b w:val="0"/>
          <w:bCs/>
          <w:i/>
          <w:iCs w:val="0"/>
        </w:rPr>
        <w:t xml:space="preserve">User Interface </w:t>
      </w:r>
      <w:r>
        <w:rPr>
          <w:b w:val="0"/>
          <w:bCs/>
        </w:rPr>
        <w:t>Halaman Registrasi Akun</w:t>
      </w:r>
      <w:bookmarkEnd w:id="237"/>
    </w:p>
    <w:p w14:paraId="49D2D642" w14:textId="77777777" w:rsidR="00F93A76" w:rsidRDefault="00F93A76">
      <w:pPr>
        <w:jc w:val="center"/>
      </w:pPr>
    </w:p>
    <w:p w14:paraId="38727320" w14:textId="77777777" w:rsidR="00F93A76" w:rsidRDefault="00124769">
      <w:pPr>
        <w:pStyle w:val="Heading5"/>
        <w:numPr>
          <w:ilvl w:val="0"/>
          <w:numId w:val="46"/>
        </w:numPr>
        <w:ind w:left="851" w:hanging="851"/>
      </w:pPr>
      <w:r>
        <w:t>Halaman Pemindaian Bahan Sayuran</w:t>
      </w:r>
    </w:p>
    <w:p w14:paraId="19B7619A" w14:textId="77777777" w:rsidR="00F93A76" w:rsidRDefault="00124769">
      <w:pPr>
        <w:ind w:firstLine="851"/>
        <w:jc w:val="both"/>
      </w:pPr>
      <w:r>
        <w:t>Tahap selanjutnya adalah membuat halaman</w:t>
      </w:r>
      <w:r>
        <w:rPr>
          <w:i/>
          <w:iCs/>
        </w:rPr>
        <w:t xml:space="preserve"> </w:t>
      </w:r>
      <w:r>
        <w:t xml:space="preserve">Pemindaian bahan sayuran untuk pengguna memindai semua bahan sayuran yang dimiliki. Pada halaman ini menggunakan model CNN terbaik dari pelatihan model yang dilakukan oleh admin sebagai ekstrasksi fitur. Dalam proses ekstraksi fitur, arsitektur model CNN akan di load dan akan digunakan dari proses pengubahan pixel gambar dengan 3 </w:t>
      </w:r>
      <w:r>
        <w:rPr>
          <w:i/>
          <w:iCs/>
        </w:rPr>
        <w:t xml:space="preserve">channel </w:t>
      </w:r>
      <w:r>
        <w:t xml:space="preserve">yaitu (Red, Green dan Blue) menjadi 1 </w:t>
      </w:r>
      <w:r>
        <w:rPr>
          <w:i/>
          <w:iCs/>
        </w:rPr>
        <w:t>channel</w:t>
      </w:r>
      <w:r>
        <w:t xml:space="preserve"> sampai layer fully-connected sebagai output-nya setelah data gambar di ratakan menjadi 1 dimensi (flatenned) dan akan </w:t>
      </w:r>
      <w:r>
        <w:lastRenderedPageBreak/>
        <w:t xml:space="preserve">menghasilkan sebuah data vektor gambar yang akan disimpan atau diukur dengan data vektor lainnya. Lalu dari hasil ekstraksi fitur akan diambil kategori atau label yang bernilai terbesar dan menjadikan data kategori tersebut sebagai hasil klasifikasi dari model. Untuk </w:t>
      </w:r>
      <w:r>
        <w:rPr>
          <w:i/>
          <w:iCs/>
        </w:rPr>
        <w:t>source code</w:t>
      </w:r>
      <w:r>
        <w:t xml:space="preserve"> pembuatan tampilan halaman Pemindai Bahan Sayuran dapat dilihat pada gambar 5.41</w:t>
      </w:r>
      <w:r>
        <w:rPr>
          <w:i/>
          <w:iCs/>
        </w:rPr>
        <w:t xml:space="preserve">, </w:t>
      </w:r>
      <w:r>
        <w:t xml:space="preserve">untuk </w:t>
      </w:r>
      <w:r>
        <w:rPr>
          <w:i/>
          <w:iCs/>
        </w:rPr>
        <w:t xml:space="preserve">backend </w:t>
      </w:r>
      <w:r>
        <w:t xml:space="preserve">halaman Pemindai Bahan Sayuran dapat dilihat pada gambar 5.42, dan untuk </w:t>
      </w:r>
      <w:r>
        <w:rPr>
          <w:i/>
          <w:iCs/>
        </w:rPr>
        <w:t xml:space="preserve">user interface </w:t>
      </w:r>
      <w:r>
        <w:t>Halaman Pemindai Bahan Sayuran dapat dilihat pada gambar 5.42.</w:t>
      </w:r>
    </w:p>
    <w:p w14:paraId="2B2815A8" w14:textId="77777777" w:rsidR="00F93A76" w:rsidRDefault="00124769">
      <w:pPr>
        <w:spacing w:line="240" w:lineRule="auto"/>
      </w:pPr>
      <w:r>
        <w:rPr>
          <w:rFonts w:ascii="Courier New" w:hAnsi="Courier New" w:cs="Courier New"/>
          <w:noProof/>
          <w:sz w:val="20"/>
          <w:szCs w:val="20"/>
          <w:lang w:eastAsia="en-US"/>
        </w:rPr>
        <mc:AlternateContent>
          <mc:Choice Requires="wps">
            <w:drawing>
              <wp:inline distT="0" distB="0" distL="0" distR="0" wp14:anchorId="38D40397" wp14:editId="389A9BBC">
                <wp:extent cx="4937760" cy="5044440"/>
                <wp:effectExtent l="0" t="0" r="15240" b="22860"/>
                <wp:docPr id="1474510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044440"/>
                        </a:xfrm>
                        <a:prstGeom prst="rect">
                          <a:avLst/>
                        </a:prstGeom>
                        <a:solidFill>
                          <a:srgbClr val="FFFFFF"/>
                        </a:solidFill>
                        <a:ln w="9525">
                          <a:solidFill>
                            <a:srgbClr val="000000"/>
                          </a:solidFill>
                          <a:miter lim="800000"/>
                        </a:ln>
                      </wps:spPr>
                      <wps:txbx>
                        <w:txbxContent>
                          <w:p w14:paraId="3A1C8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424AC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3E021E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725430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2D580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AA0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5CA546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background"</w:t>
                            </w:r>
                          </w:p>
                          <w:p w14:paraId="4B83E6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MainActivity"&gt;</w:t>
                            </w:r>
                          </w:p>
                          <w:p w14:paraId="1E3EF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00ABB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inearLayout9"</w:t>
                            </w:r>
                          </w:p>
                          <w:p w14:paraId="66B6E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0E5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D3C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F8C81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2C616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EF877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0D0C84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43E1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DC24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gt;</w:t>
                            </w:r>
                          </w:p>
                          <w:p w14:paraId="31E5EF73" w14:textId="77777777" w:rsidR="00F93A76" w:rsidRDefault="00F93A76">
                            <w:pPr>
                              <w:pStyle w:val="Default"/>
                              <w:rPr>
                                <w:rFonts w:ascii="Courier New" w:hAnsi="Courier New" w:cs="Courier New"/>
                                <w:sz w:val="20"/>
                                <w:szCs w:val="20"/>
                                <w:lang w:val="en-US"/>
                              </w:rPr>
                            </w:pPr>
                          </w:p>
                          <w:p w14:paraId="5D1FD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A010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ackIv_scanImage"</w:t>
                            </w:r>
                          </w:p>
                          <w:p w14:paraId="036B02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3B39B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31766B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705E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86241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C85A635" w14:textId="77777777" w:rsidR="00F93A76" w:rsidRDefault="00F93A76">
                            <w:pPr>
                              <w:pStyle w:val="Default"/>
                              <w:rPr>
                                <w:rFonts w:ascii="Courier New" w:hAnsi="Courier New" w:cs="Courier New"/>
                                <w:sz w:val="20"/>
                                <w:szCs w:val="20"/>
                                <w:lang w:val="en-US"/>
                              </w:rPr>
                            </w:pPr>
                          </w:p>
                          <w:p w14:paraId="0E462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36592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5AA19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3A2BD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5E1A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5623B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3E04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3EBD3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C054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0B61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151E2D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41C013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0B6C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EDC4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63ECD4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F9DE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7132C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59F8D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502A2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51252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18E69C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620967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1DE724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769BF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EE082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60799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2C8BC929" w14:textId="77777777" w:rsidR="00F93A76" w:rsidRDefault="00F93A76">
                            <w:pPr>
                              <w:pStyle w:val="Default"/>
                              <w:rPr>
                                <w:rFonts w:ascii="Courier New" w:hAnsi="Courier New" w:cs="Courier New"/>
                                <w:sz w:val="20"/>
                                <w:szCs w:val="20"/>
                                <w:lang w:val="en-US"/>
                              </w:rPr>
                            </w:pPr>
                          </w:p>
                          <w:p w14:paraId="09B0E8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2DE4386" w14:textId="77777777" w:rsidR="00F93A76" w:rsidRDefault="00F93A76">
                            <w:pPr>
                              <w:pStyle w:val="Default"/>
                              <w:rPr>
                                <w:rFonts w:ascii="Courier New" w:hAnsi="Courier New" w:cs="Courier New"/>
                                <w:sz w:val="20"/>
                                <w:szCs w:val="20"/>
                                <w:lang w:val="en-US"/>
                              </w:rPr>
                            </w:pPr>
                          </w:p>
                          <w:p w14:paraId="03D15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3065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AA2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4AF463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1CA2EE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19153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F3D9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68C13C53" w14:textId="77777777" w:rsidR="00F93A76" w:rsidRDefault="00F93A76">
                            <w:pPr>
                              <w:pStyle w:val="Default"/>
                              <w:rPr>
                                <w:rFonts w:ascii="Courier New" w:hAnsi="Courier New" w:cs="Courier New"/>
                                <w:sz w:val="20"/>
                                <w:szCs w:val="20"/>
                                <w:lang w:val="en-US"/>
                              </w:rPr>
                            </w:pPr>
                          </w:p>
                          <w:p w14:paraId="58341C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23F3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E399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18E4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AFF2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2A525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50BFB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27CB72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42E46D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038E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32C4CED8" w14:textId="77777777" w:rsidR="00F93A76" w:rsidRDefault="00F93A76">
                            <w:pPr>
                              <w:pStyle w:val="Default"/>
                              <w:rPr>
                                <w:rFonts w:ascii="Courier New" w:hAnsi="Courier New" w:cs="Courier New"/>
                                <w:sz w:val="20"/>
                                <w:szCs w:val="20"/>
                                <w:lang w:val="en-US"/>
                              </w:rPr>
                            </w:pPr>
                          </w:p>
                          <w:p w14:paraId="434014AD" w14:textId="77777777" w:rsidR="00F93A76" w:rsidRDefault="00F93A76">
                            <w:pPr>
                              <w:pStyle w:val="Default"/>
                              <w:rPr>
                                <w:rFonts w:ascii="Courier New" w:hAnsi="Courier New" w:cs="Courier New"/>
                                <w:sz w:val="20"/>
                                <w:szCs w:val="20"/>
                                <w:lang w:val="en-US"/>
                              </w:rPr>
                            </w:pPr>
                          </w:p>
                          <w:p w14:paraId="0C661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43024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490ED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2948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CD16F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9A36B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D5025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66BB78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4110F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420B542B" w14:textId="77777777" w:rsidR="00F93A76" w:rsidRDefault="00F93A76">
                            <w:pPr>
                              <w:pStyle w:val="Default"/>
                              <w:rPr>
                                <w:rFonts w:ascii="Courier New" w:hAnsi="Courier New" w:cs="Courier New"/>
                                <w:sz w:val="20"/>
                                <w:szCs w:val="20"/>
                                <w:lang w:val="en-US"/>
                              </w:rPr>
                            </w:pPr>
                          </w:p>
                          <w:p w14:paraId="47A8C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FECC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90D4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30D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18B5E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154E67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7BF70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4F8F8377" w14:textId="77777777" w:rsidR="00F93A76" w:rsidRDefault="00F93A76">
                            <w:pPr>
                              <w:pStyle w:val="Default"/>
                              <w:rPr>
                                <w:rFonts w:ascii="Courier New" w:hAnsi="Courier New" w:cs="Courier New"/>
                                <w:sz w:val="20"/>
                                <w:szCs w:val="20"/>
                                <w:lang w:val="en-US"/>
                              </w:rPr>
                            </w:pPr>
                          </w:p>
                          <w:p w14:paraId="4FB346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B93F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5BFD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C41A9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E21C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00050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5C9D8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1447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B2B139B" w14:textId="77777777" w:rsidR="00F93A76" w:rsidRDefault="00F93A76">
                            <w:pPr>
                              <w:pStyle w:val="Default"/>
                              <w:rPr>
                                <w:rFonts w:ascii="Courier New" w:hAnsi="Courier New" w:cs="Courier New"/>
                                <w:sz w:val="20"/>
                                <w:szCs w:val="20"/>
                                <w:lang w:val="en-US"/>
                              </w:rPr>
                            </w:pPr>
                          </w:p>
                          <w:p w14:paraId="1E9C038B" w14:textId="77777777" w:rsidR="00F93A76" w:rsidRDefault="00F93A76">
                            <w:pPr>
                              <w:pStyle w:val="Default"/>
                              <w:rPr>
                                <w:rFonts w:ascii="Courier New" w:hAnsi="Courier New" w:cs="Courier New"/>
                                <w:sz w:val="20"/>
                                <w:szCs w:val="20"/>
                                <w:lang w:val="en-US"/>
                              </w:rPr>
                            </w:pPr>
                          </w:p>
                          <w:p w14:paraId="6240A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D40397" id="_x0000_s1065" type="#_x0000_t202" style="width:388.8pt;height:39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">
                <v:textbox>
                  <w:txbxContent>
                    <w:p w14:paraId="3A1C8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424AC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3E021E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725430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2D580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AA0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5CA546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background"</w:t>
                      </w:r>
                    </w:p>
                    <w:p w14:paraId="4B83E6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MainActivity"&gt;</w:t>
                      </w:r>
                    </w:p>
                    <w:p w14:paraId="1E3EF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00ABB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inearLayout9"</w:t>
                      </w:r>
                    </w:p>
                    <w:p w14:paraId="66B6E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0E5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height="wrap_content"</w:t>
                      </w:r>
                    </w:p>
                    <w:p w14:paraId="28D3C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F8C81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2C616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EF877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0D0C84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43E1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DC24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gt;</w:t>
                      </w:r>
                    </w:p>
                    <w:p w14:paraId="31E5EF73" w14:textId="77777777" w:rsidR="00F93A76" w:rsidRDefault="00F93A76">
                      <w:pPr>
                        <w:pStyle w:val="Default"/>
                        <w:rPr>
                          <w:rFonts w:ascii="Courier New" w:hAnsi="Courier New" w:cs="Courier New"/>
                          <w:sz w:val="20"/>
                          <w:szCs w:val="20"/>
                          <w:lang w:val="en-US"/>
                        </w:rPr>
                      </w:pPr>
                    </w:p>
                    <w:p w14:paraId="5D1FD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A010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ackIv_scanImage"</w:t>
                      </w:r>
                    </w:p>
                    <w:p w14:paraId="036B02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t>
                      </w:r>
                      <w:r>
                        <w:rPr>
                          <w:rFonts w:ascii="Courier New" w:hAnsi="Courier New" w:cs="Courier New"/>
                          <w:sz w:val="20"/>
                          <w:szCs w:val="20"/>
                          <w:lang w:val="en-US"/>
                        </w:rPr>
                        <w:t>20dp"</w:t>
                      </w:r>
                    </w:p>
                    <w:p w14:paraId="3B39B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31766B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705E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86241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C85A635" w14:textId="77777777" w:rsidR="00F93A76" w:rsidRDefault="00F93A76">
                      <w:pPr>
                        <w:pStyle w:val="Default"/>
                        <w:rPr>
                          <w:rFonts w:ascii="Courier New" w:hAnsi="Courier New" w:cs="Courier New"/>
                          <w:sz w:val="20"/>
                          <w:szCs w:val="20"/>
                          <w:lang w:val="en-US"/>
                        </w:rPr>
                      </w:pPr>
                    </w:p>
                    <w:p w14:paraId="0E462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36592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5AA19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width="0dp"</w:t>
                      </w:r>
                    </w:p>
                    <w:p w14:paraId="03A2BD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5E1A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5623B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3E04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3EBD3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C054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text="Scan Gambar Bahan Makanan"</w:t>
                      </w:r>
                    </w:p>
                    <w:p w14:paraId="70B61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151E2D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41C013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0B6C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EDC4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w:t>
                      </w:r>
                      <w:r>
                        <w:rPr>
                          <w:rFonts w:ascii="Courier New" w:hAnsi="Courier New" w:cs="Courier New"/>
                          <w:sz w:val="20"/>
                          <w:szCs w:val="20"/>
                          <w:lang w:val="en-US"/>
                        </w:rPr>
                        <w:t>out_constraintTop_toBottomOf="@+id/linearLayout2" /&gt;</w:t>
                      </w:r>
                    </w:p>
                    <w:p w14:paraId="63ECD4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F9DE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7132C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59F8D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502A2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51252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18E69C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620967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1DE724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769BF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EE082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w:t>
                      </w:r>
                      <w:r>
                        <w:rPr>
                          <w:rFonts w:ascii="Courier New" w:hAnsi="Courier New" w:cs="Courier New"/>
                          <w:sz w:val="20"/>
                          <w:szCs w:val="20"/>
                          <w:lang w:val="en-US"/>
                        </w:rPr>
                        <w:t>art_toStartOf="parent"</w:t>
                      </w:r>
                    </w:p>
                    <w:p w14:paraId="460799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2C8BC929" w14:textId="77777777" w:rsidR="00F93A76" w:rsidRDefault="00F93A76">
                      <w:pPr>
                        <w:pStyle w:val="Default"/>
                        <w:rPr>
                          <w:rFonts w:ascii="Courier New" w:hAnsi="Courier New" w:cs="Courier New"/>
                          <w:sz w:val="20"/>
                          <w:szCs w:val="20"/>
                          <w:lang w:val="en-US"/>
                        </w:rPr>
                      </w:pPr>
                    </w:p>
                    <w:p w14:paraId="09B0E8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2DE4386" w14:textId="77777777" w:rsidR="00F93A76" w:rsidRDefault="00F93A76">
                      <w:pPr>
                        <w:pStyle w:val="Default"/>
                        <w:rPr>
                          <w:rFonts w:ascii="Courier New" w:hAnsi="Courier New" w:cs="Courier New"/>
                          <w:sz w:val="20"/>
                          <w:szCs w:val="20"/>
                          <w:lang w:val="en-US"/>
                        </w:rPr>
                      </w:pPr>
                    </w:p>
                    <w:p w14:paraId="03D15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3065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AA2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4AF463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w:t>
                      </w:r>
                      <w:r>
                        <w:rPr>
                          <w:rFonts w:ascii="Courier New" w:hAnsi="Courier New" w:cs="Courier New"/>
                          <w:sz w:val="20"/>
                          <w:szCs w:val="20"/>
                          <w:lang w:val="en-US"/>
                        </w:rPr>
                        <w:t>t_constraintBottom_toBottomOf="@+id/imageView2"</w:t>
                      </w:r>
                    </w:p>
                    <w:p w14:paraId="1CA2EE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19153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F3D9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68C13C53" w14:textId="77777777" w:rsidR="00F93A76" w:rsidRDefault="00F93A76">
                      <w:pPr>
                        <w:pStyle w:val="Default"/>
                        <w:rPr>
                          <w:rFonts w:ascii="Courier New" w:hAnsi="Courier New" w:cs="Courier New"/>
                          <w:sz w:val="20"/>
                          <w:szCs w:val="20"/>
                          <w:lang w:val="en-US"/>
                        </w:rPr>
                      </w:pPr>
                    </w:p>
                    <w:p w14:paraId="58341C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23F3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width="match_parent"</w:t>
                      </w:r>
                    </w:p>
                    <w:p w14:paraId="2E399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18E4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AFF2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2A525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50BFB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w:t>
                      </w:r>
                      <w:r>
                        <w:rPr>
                          <w:rFonts w:ascii="Courier New" w:hAnsi="Courier New" w:cs="Courier New"/>
                          <w:sz w:val="20"/>
                          <w:szCs w:val="20"/>
                          <w:lang w:val="en-US"/>
                        </w:rPr>
                        <w:t>semibold"</w:t>
                      </w:r>
                    </w:p>
                    <w:p w14:paraId="27CB72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42E46D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038E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32C4CED8" w14:textId="77777777" w:rsidR="00F93A76" w:rsidRDefault="00F93A76">
                      <w:pPr>
                        <w:pStyle w:val="Default"/>
                        <w:rPr>
                          <w:rFonts w:ascii="Courier New" w:hAnsi="Courier New" w:cs="Courier New"/>
                          <w:sz w:val="20"/>
                          <w:szCs w:val="20"/>
                          <w:lang w:val="en-US"/>
                        </w:rPr>
                      </w:pPr>
                    </w:p>
                    <w:p w14:paraId="434014AD" w14:textId="77777777" w:rsidR="00F93A76" w:rsidRDefault="00F93A76">
                      <w:pPr>
                        <w:pStyle w:val="Default"/>
                        <w:rPr>
                          <w:rFonts w:ascii="Courier New" w:hAnsi="Courier New" w:cs="Courier New"/>
                          <w:sz w:val="20"/>
                          <w:szCs w:val="20"/>
                          <w:lang w:val="en-US"/>
                        </w:rPr>
                      </w:pPr>
                    </w:p>
                    <w:p w14:paraId="0C661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43024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490ED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2948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CD16F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9A36B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D5025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layout_marginRight="10dp"</w:t>
                      </w:r>
                    </w:p>
                    <w:p w14:paraId="66BB78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4110F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420B542B" w14:textId="77777777" w:rsidR="00F93A76" w:rsidRDefault="00F93A76">
                      <w:pPr>
                        <w:pStyle w:val="Default"/>
                        <w:rPr>
                          <w:rFonts w:ascii="Courier New" w:hAnsi="Courier New" w:cs="Courier New"/>
                          <w:sz w:val="20"/>
                          <w:szCs w:val="20"/>
                          <w:lang w:val="en-US"/>
                        </w:rPr>
                      </w:pPr>
                    </w:p>
                    <w:p w14:paraId="47A8C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FECC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90D4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30D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layout_marginLeft="10dp"</w:t>
                      </w:r>
                    </w:p>
                    <w:p w14:paraId="18B5E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154E67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7BF70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4F8F8377" w14:textId="77777777" w:rsidR="00F93A76" w:rsidRDefault="00F93A76">
                      <w:pPr>
                        <w:pStyle w:val="Default"/>
                        <w:rPr>
                          <w:rFonts w:ascii="Courier New" w:hAnsi="Courier New" w:cs="Courier New"/>
                          <w:sz w:val="20"/>
                          <w:szCs w:val="20"/>
                          <w:lang w:val="en-US"/>
                        </w:rPr>
                      </w:pPr>
                    </w:p>
                    <w:p w14:paraId="4FB346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B93F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5BFD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0C41A9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E21C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00050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5C9D8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1447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B2B139B" w14:textId="77777777" w:rsidR="00F93A76" w:rsidRDefault="00F93A76">
                      <w:pPr>
                        <w:pStyle w:val="Default"/>
                        <w:rPr>
                          <w:rFonts w:ascii="Courier New" w:hAnsi="Courier New" w:cs="Courier New"/>
                          <w:sz w:val="20"/>
                          <w:szCs w:val="20"/>
                          <w:lang w:val="en-US"/>
                        </w:rPr>
                      </w:pPr>
                    </w:p>
                    <w:p w14:paraId="1E9C038B" w14:textId="77777777" w:rsidR="00F93A76" w:rsidRDefault="00F93A76">
                      <w:pPr>
                        <w:pStyle w:val="Default"/>
                        <w:rPr>
                          <w:rFonts w:ascii="Courier New" w:hAnsi="Courier New" w:cs="Courier New"/>
                          <w:sz w:val="20"/>
                          <w:szCs w:val="20"/>
                          <w:lang w:val="en-US"/>
                        </w:rPr>
                      </w:pPr>
                    </w:p>
                    <w:p w14:paraId="6240A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3BD39729" w14:textId="77777777" w:rsidR="00F93A76" w:rsidRDefault="00124769">
      <w:pPr>
        <w:pStyle w:val="Caption"/>
        <w:jc w:val="center"/>
        <w:rPr>
          <w:b w:val="0"/>
          <w:bCs/>
        </w:rPr>
      </w:pPr>
      <w:bookmarkStart w:id="238" w:name="_Toc136799584"/>
      <w:r>
        <w:t xml:space="preserve">Gambar 5. </w:t>
      </w:r>
      <w:r>
        <w:fldChar w:fldCharType="begin"/>
      </w:r>
      <w:r>
        <w:instrText xml:space="preserve"> SEQ Gambar \* ARABIC \r 41</w:instrText>
      </w:r>
      <w:r>
        <w:fldChar w:fldCharType="separate"/>
      </w:r>
      <w:r w:rsidR="00A8538E">
        <w:rPr>
          <w:noProof/>
        </w:rPr>
        <w:t>41</w:t>
      </w:r>
      <w:r>
        <w:fldChar w:fldCharType="end"/>
      </w:r>
      <w:r>
        <w:t xml:space="preserve"> </w:t>
      </w:r>
      <w:r>
        <w:rPr>
          <w:b w:val="0"/>
          <w:bCs/>
          <w:i/>
          <w:iCs w:val="0"/>
        </w:rPr>
        <w:t xml:space="preserve">Source Code </w:t>
      </w:r>
      <w:r>
        <w:rPr>
          <w:b w:val="0"/>
          <w:bCs/>
        </w:rPr>
        <w:t>XML Halaman Pemindaian Bahan Sayuran</w:t>
      </w:r>
      <w:bookmarkEnd w:id="238"/>
    </w:p>
    <w:p w14:paraId="3F5AE486"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1E555A02" wp14:editId="4B6AC8FB">
                <wp:extent cx="4937760" cy="6964680"/>
                <wp:effectExtent l="0" t="0" r="15240" b="26670"/>
                <wp:docPr id="147399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64680"/>
                        </a:xfrm>
                        <a:prstGeom prst="rect">
                          <a:avLst/>
                        </a:prstGeom>
                        <a:solidFill>
                          <a:srgbClr val="FFFFFF"/>
                        </a:solidFill>
                        <a:ln w="9525">
                          <a:solidFill>
                            <a:srgbClr val="000000"/>
                          </a:solidFill>
                          <a:miter lim="800000"/>
                        </a:ln>
                      </wps:spPr>
                      <wps:txbx>
                        <w:txbxContent>
                          <w:p w14:paraId="0523EA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MainActivity : AppCompatActivity() {</w:t>
                            </w:r>
                          </w:p>
                          <w:p w14:paraId="4DD6DC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camera: Button</w:t>
                            </w:r>
                          </w:p>
                          <w:p w14:paraId="46C4A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gallery: Button</w:t>
                            </w:r>
                          </w:p>
                          <w:p w14:paraId="00EF80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back: ImageView</w:t>
                            </w:r>
                          </w:p>
                          <w:p w14:paraId="7F1828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Size = 224</w:t>
                            </w:r>
                          </w:p>
                          <w:p w14:paraId="5CE65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0AB207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6AC6D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myImage: Bitmap</w:t>
                            </w:r>
                          </w:p>
                          <w:p w14:paraId="69F5426D" w14:textId="77777777" w:rsidR="00F93A76" w:rsidRDefault="00F93A76">
                            <w:pPr>
                              <w:pStyle w:val="Default"/>
                              <w:rPr>
                                <w:rFonts w:ascii="Courier New" w:hAnsi="Courier New" w:cs="Courier New"/>
                                <w:sz w:val="20"/>
                                <w:szCs w:val="20"/>
                                <w:lang w:val="en-US"/>
                              </w:rPr>
                            </w:pPr>
                          </w:p>
                          <w:p w14:paraId="010250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pressLint("MissingInflatedId")</w:t>
                            </w:r>
                          </w:p>
                          <w:p w14:paraId="50C7BC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199C3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8B93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activity_main)</w:t>
                            </w:r>
                          </w:p>
                          <w:p w14:paraId="15AE19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 = findViewById(R.id.takeAPhotoBtn_scanImage)</w:t>
                            </w:r>
                          </w:p>
                          <w:p w14:paraId="531EB6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 = findViewById&lt;Button&gt;(R.id.uploadAPhotoBtn_scanImage)</w:t>
                            </w:r>
                          </w:p>
                          <w:p w14:paraId="5C5352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 = findViewById(R.id.backIv_scanImage)</w:t>
                            </w:r>
                          </w:p>
                          <w:p w14:paraId="03A06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setOnClickListener(View.OnClickListener {</w:t>
                            </w:r>
                          </w:p>
                          <w:p w14:paraId="3BAA8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17060D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heckSelfPermission(Manifest.permission.CAMERA) == PackageManager.PERMISSION_GRANTED) {</w:t>
                            </w:r>
                          </w:p>
                          <w:p w14:paraId="5E395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 Intent(MediaStore.ACTION_IMAGE_CAPTURE)</w:t>
                            </w:r>
                          </w:p>
                          <w:p w14:paraId="59455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3)</w:t>
                            </w:r>
                          </w:p>
                          <w:p w14:paraId="556680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861E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3E1D87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questPermissions(arrayOf(Manifest.permission.CAMERA), 100)</w:t>
                            </w:r>
                          </w:p>
                          <w:p w14:paraId="0DEC6D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429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A9F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5C88F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3C0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setOnClickListener(View.OnClickListener {</w:t>
                            </w:r>
                          </w:p>
                          <w:p w14:paraId="6D2F4C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w:t>
                            </w:r>
                          </w:p>
                          <w:p w14:paraId="4A8A5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tent(Intent.ACTION_PICK, MediaStore.Images.Media.EXTERNAL_CONTENT_URI)</w:t>
                            </w:r>
                          </w:p>
                          <w:p w14:paraId="37CF2F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1)</w:t>
                            </w:r>
                          </w:p>
                          <w:p w14:paraId="226ADF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124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setOnClickListener {</w:t>
                            </w:r>
                          </w:p>
                          <w:p w14:paraId="4C5C9C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17DA3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9C0A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AB20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60DF501" w14:textId="77777777" w:rsidR="00F93A76" w:rsidRDefault="00F93A76">
                            <w:pPr>
                              <w:pStyle w:val="Default"/>
                              <w:rPr>
                                <w:rFonts w:ascii="Courier New" w:hAnsi="Courier New" w:cs="Courier New"/>
                                <w:sz w:val="20"/>
                                <w:szCs w:val="20"/>
                                <w:lang w:val="en-US"/>
                              </w:rPr>
                            </w:pPr>
                          </w:p>
                          <w:p w14:paraId="407D1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1910DD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37133B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77CE8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image!!</w:t>
                            </w:r>
                          </w:p>
                          <w:p w14:paraId="4A13ED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7998B602" w14:textId="77777777" w:rsidR="00F93A76" w:rsidRDefault="00F93A76">
                            <w:pPr>
                              <w:pStyle w:val="Default"/>
                              <w:rPr>
                                <w:rFonts w:ascii="Courier New" w:hAnsi="Courier New" w:cs="Courier New"/>
                                <w:sz w:val="20"/>
                                <w:szCs w:val="20"/>
                                <w:lang w:val="en-US"/>
                              </w:rPr>
                            </w:pPr>
                          </w:p>
                          <w:p w14:paraId="728B6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6910A4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3E745A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10BFD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yteBuffer = ByteBuffer.allocateDirect(4 * imageSize * imageSize * 3)</w:t>
                            </w:r>
                          </w:p>
                          <w:p w14:paraId="2B858B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der())</w:t>
                            </w:r>
                          </w:p>
                          <w:p w14:paraId="3D4CF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 = IntArray(imageSize * imageSize)</w:t>
                            </w:r>
                          </w:p>
                          <w:p w14:paraId="4CBF6F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672DC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618F8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 those values individually to the byte buffer.</w:t>
                            </w:r>
                          </w:p>
                          <w:p w14:paraId="5A8F6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imageSize) {</w:t>
                            </w:r>
                          </w:p>
                          <w:p w14:paraId="49AFE9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7CAE0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3B011F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F) * (1f / 1))</w:t>
                            </w:r>
                          </w:p>
                          <w:p w14:paraId="351D3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8 and 0xFF) * (1f / 1))</w:t>
                            </w:r>
                          </w:p>
                          <w:p w14:paraId="3CBE1F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64D06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D24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3B56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622BFAEC" w14:textId="77777777" w:rsidR="00F93A76" w:rsidRDefault="00F93A76">
                            <w:pPr>
                              <w:pStyle w:val="Default"/>
                              <w:rPr>
                                <w:rFonts w:ascii="Courier New" w:hAnsi="Courier New" w:cs="Courier New"/>
                                <w:sz w:val="20"/>
                                <w:szCs w:val="20"/>
                                <w:lang w:val="en-US"/>
                              </w:rPr>
                            </w:pPr>
                          </w:p>
                          <w:p w14:paraId="4C461A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uns model inference and gets result.</w:t>
                            </w:r>
                          </w:p>
                          <w:p w14:paraId="386281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el.process(inputFeature0)</w:t>
                            </w:r>
                          </w:p>
                          <w:p w14:paraId="36139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28C43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09755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e index of the class with the biggest confidence.</w:t>
                            </w:r>
                          </w:p>
                          <w:p w14:paraId="760645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69A589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Confidence = 0f</w:t>
                            </w:r>
                          </w:p>
                          <w:p w14:paraId="0E9BE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0F1E2D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13BB6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18288E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Pos = i</w:t>
                            </w:r>
                          </w:p>
                          <w:p w14:paraId="66F6A7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8EDC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9BB9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5F287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E4BC2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2B62E4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0BD930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261AEC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71FB00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45506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924BF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51C71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CD82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6C42E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6B8D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2923DC" w14:textId="77777777" w:rsidR="00F93A76" w:rsidRDefault="00F93A76">
                            <w:pPr>
                              <w:pStyle w:val="Default"/>
                              <w:rPr>
                                <w:rFonts w:ascii="Courier New" w:hAnsi="Courier New" w:cs="Courier New"/>
                                <w:sz w:val="20"/>
                                <w:szCs w:val="20"/>
                                <w:lang w:val="en-US"/>
                              </w:rPr>
                            </w:pPr>
                          </w:p>
                          <w:p w14:paraId="4851A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7ED26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68A5C5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3A95B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1C4BFA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29D46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55044844" w14:textId="77777777" w:rsidR="00F93A76" w:rsidRDefault="00F93A76">
                            <w:pPr>
                              <w:pStyle w:val="Default"/>
                              <w:rPr>
                                <w:rFonts w:ascii="Courier New" w:hAnsi="Courier New" w:cs="Courier New"/>
                                <w:sz w:val="20"/>
                                <w:szCs w:val="20"/>
                                <w:lang w:val="en-US"/>
                              </w:rPr>
                            </w:pPr>
                          </w:p>
                          <w:p w14:paraId="20554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01F93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041D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0979BC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1E51A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3E27C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7B30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4A030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704F9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38797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19E3B2" w14:textId="77777777" w:rsidR="00F93A76" w:rsidRDefault="00F93A76">
                            <w:pPr>
                              <w:pStyle w:val="Default"/>
                              <w:rPr>
                                <w:rFonts w:ascii="Courier New" w:hAnsi="Courier New" w:cs="Courier New"/>
                                <w:sz w:val="20"/>
                                <w:szCs w:val="20"/>
                                <w:lang w:val="en-US"/>
                              </w:rPr>
                            </w:pPr>
                          </w:p>
                          <w:p w14:paraId="0440E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48649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6D14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614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BFE3E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73C2B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092440" w14:textId="77777777" w:rsidR="00F93A76" w:rsidRDefault="00F93A76">
                            <w:pPr>
                              <w:pStyle w:val="Default"/>
                              <w:rPr>
                                <w:rFonts w:ascii="Courier New" w:hAnsi="Courier New" w:cs="Courier New"/>
                                <w:sz w:val="20"/>
                                <w:szCs w:val="20"/>
                                <w:lang w:val="en-US"/>
                              </w:rPr>
                            </w:pPr>
                          </w:p>
                          <w:p w14:paraId="6CC063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2BC24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58485F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6B8972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30483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32A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44FD0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393037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09C02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AEB87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8A86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F5FA4E9" w14:textId="77777777" w:rsidR="00F93A76" w:rsidRDefault="00F93A76">
                            <w:pPr>
                              <w:pStyle w:val="Default"/>
                              <w:rPr>
                                <w:rFonts w:ascii="Courier New" w:hAnsi="Courier New" w:cs="Courier New"/>
                                <w:sz w:val="20"/>
                                <w:szCs w:val="20"/>
                                <w:lang w:val="en-US"/>
                              </w:rPr>
                            </w:pPr>
                          </w:p>
                          <w:p w14:paraId="73467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0F34E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410CAF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EAE3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BC13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5E1DA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3550D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61011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029CA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4F721C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67BF3D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2EAFB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646D0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5AA9D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7D668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26E1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58793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2D32DE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818F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6C57F7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05BDB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AE97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49C257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3F922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4CB8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E47A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4E17F032" w14:textId="77777777" w:rsidR="00F93A76" w:rsidRDefault="00F93A76">
                            <w:pPr>
                              <w:pStyle w:val="Default"/>
                              <w:rPr>
                                <w:rFonts w:ascii="Courier New" w:hAnsi="Courier New" w:cs="Courier New"/>
                                <w:sz w:val="20"/>
                                <w:szCs w:val="20"/>
                                <w:lang w:val="en-US"/>
                              </w:rPr>
                            </w:pPr>
                          </w:p>
                          <w:p w14:paraId="076682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2B8E8D5" w14:textId="77777777" w:rsidR="00F93A76" w:rsidRDefault="00F93A76">
                            <w:pPr>
                              <w:pStyle w:val="Default"/>
                              <w:rPr>
                                <w:rFonts w:ascii="Courier New" w:hAnsi="Courier New" w:cs="Courier New"/>
                                <w:sz w:val="20"/>
                                <w:szCs w:val="20"/>
                                <w:lang w:val="en-US"/>
                              </w:rPr>
                            </w:pPr>
                          </w:p>
                          <w:p w14:paraId="0AC8F2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9FC5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A8A0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7D1EF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27003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D67F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7C4A8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3E7127FD" w14:textId="77777777" w:rsidR="00F93A76" w:rsidRDefault="00F93A76">
                            <w:pPr>
                              <w:pStyle w:val="Default"/>
                              <w:rPr>
                                <w:rFonts w:ascii="Courier New" w:hAnsi="Courier New" w:cs="Courier New"/>
                                <w:sz w:val="20"/>
                                <w:szCs w:val="20"/>
                                <w:lang w:val="en-US"/>
                              </w:rPr>
                            </w:pPr>
                          </w:p>
                          <w:p w14:paraId="1617E0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CFE86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801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49C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6696C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45740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F16F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7FA62B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24CD4A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2AF7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509B62A1" w14:textId="77777777" w:rsidR="00F93A76" w:rsidRDefault="00F93A76">
                            <w:pPr>
                              <w:pStyle w:val="Default"/>
                              <w:rPr>
                                <w:rFonts w:ascii="Courier New" w:hAnsi="Courier New" w:cs="Courier New"/>
                                <w:sz w:val="20"/>
                                <w:szCs w:val="20"/>
                                <w:lang w:val="en-US"/>
                              </w:rPr>
                            </w:pPr>
                          </w:p>
                          <w:p w14:paraId="74239107" w14:textId="77777777" w:rsidR="00F93A76" w:rsidRDefault="00F93A76">
                            <w:pPr>
                              <w:pStyle w:val="Default"/>
                              <w:rPr>
                                <w:rFonts w:ascii="Courier New" w:hAnsi="Courier New" w:cs="Courier New"/>
                                <w:sz w:val="20"/>
                                <w:szCs w:val="20"/>
                                <w:lang w:val="en-US"/>
                              </w:rPr>
                            </w:pPr>
                          </w:p>
                          <w:p w14:paraId="137FB1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4D7D3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06E4B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F7602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571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1256C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3BC11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0F7EE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4283D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56CD5C9D" w14:textId="77777777" w:rsidR="00F93A76" w:rsidRDefault="00F93A76">
                            <w:pPr>
                              <w:pStyle w:val="Default"/>
                              <w:rPr>
                                <w:rFonts w:ascii="Courier New" w:hAnsi="Courier New" w:cs="Courier New"/>
                                <w:sz w:val="20"/>
                                <w:szCs w:val="20"/>
                                <w:lang w:val="en-US"/>
                              </w:rPr>
                            </w:pPr>
                          </w:p>
                          <w:p w14:paraId="1F66E9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A29CC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0A546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87C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37761C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493988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F264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3A5A31F2" w14:textId="77777777" w:rsidR="00F93A76" w:rsidRDefault="00F93A76">
                            <w:pPr>
                              <w:pStyle w:val="Default"/>
                              <w:rPr>
                                <w:rFonts w:ascii="Courier New" w:hAnsi="Courier New" w:cs="Courier New"/>
                                <w:sz w:val="20"/>
                                <w:szCs w:val="20"/>
                                <w:lang w:val="en-US"/>
                              </w:rPr>
                            </w:pPr>
                          </w:p>
                          <w:p w14:paraId="313AE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3BB746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0118D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4D4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DD5D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10B57A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1D17F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BC1CC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4CADE64" w14:textId="77777777" w:rsidR="00F93A76" w:rsidRDefault="00F93A76">
                            <w:pPr>
                              <w:pStyle w:val="Default"/>
                              <w:rPr>
                                <w:rFonts w:ascii="Courier New" w:hAnsi="Courier New" w:cs="Courier New"/>
                                <w:sz w:val="20"/>
                                <w:szCs w:val="20"/>
                                <w:lang w:val="en-US"/>
                              </w:rPr>
                            </w:pPr>
                          </w:p>
                          <w:p w14:paraId="45C24F6F" w14:textId="77777777" w:rsidR="00F93A76" w:rsidRDefault="00F93A76">
                            <w:pPr>
                              <w:pStyle w:val="Default"/>
                              <w:rPr>
                                <w:rFonts w:ascii="Courier New" w:hAnsi="Courier New" w:cs="Courier New"/>
                                <w:sz w:val="20"/>
                                <w:szCs w:val="20"/>
                                <w:lang w:val="en-US"/>
                              </w:rPr>
                            </w:pPr>
                          </w:p>
                          <w:p w14:paraId="4A6E3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555A02" id="_x0000_s1066" type="#_x0000_t202" style="width:388.8pt;height:5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">
                <v:textbox>
                  <w:txbxContent>
                    <w:p w14:paraId="0523EA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MainActivity : AppCompatActivity() {</w:t>
                      </w:r>
                    </w:p>
                    <w:p w14:paraId="4DD6DC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camera: Button</w:t>
                      </w:r>
                    </w:p>
                    <w:p w14:paraId="46C4A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gallery: Button</w:t>
                      </w:r>
                    </w:p>
                    <w:p w14:paraId="00EF80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back: ImageView</w:t>
                      </w:r>
                    </w:p>
                    <w:p w14:paraId="7F1828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Size = 224</w:t>
                      </w:r>
                    </w:p>
                    <w:p w14:paraId="5CE65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0AB207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6AC6D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myImage: Bitmap</w:t>
                      </w:r>
                    </w:p>
                    <w:p w14:paraId="69F5426D" w14:textId="77777777" w:rsidR="00F93A76" w:rsidRDefault="00F93A76">
                      <w:pPr>
                        <w:pStyle w:val="Default"/>
                        <w:rPr>
                          <w:rFonts w:ascii="Courier New" w:hAnsi="Courier New" w:cs="Courier New"/>
                          <w:sz w:val="20"/>
                          <w:szCs w:val="20"/>
                          <w:lang w:val="en-US"/>
                        </w:rPr>
                      </w:pPr>
                    </w:p>
                    <w:p w14:paraId="010250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pressLint("Miss</w:t>
                      </w:r>
                      <w:r>
                        <w:rPr>
                          <w:rFonts w:ascii="Courier New" w:hAnsi="Courier New" w:cs="Courier New"/>
                          <w:sz w:val="20"/>
                          <w:szCs w:val="20"/>
                          <w:lang w:val="en-US"/>
                        </w:rPr>
                        <w:t>ingInflatedId")</w:t>
                      </w:r>
                    </w:p>
                    <w:p w14:paraId="50C7BC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199C3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8B93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activity_main)</w:t>
                      </w:r>
                    </w:p>
                    <w:p w14:paraId="15AE19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 = findViewById(R.id.takeAPhotoBtn_scanImage)</w:t>
                      </w:r>
                    </w:p>
                    <w:p w14:paraId="531EB6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 = findViewById&lt;Bu</w:t>
                      </w:r>
                      <w:r>
                        <w:rPr>
                          <w:rFonts w:ascii="Courier New" w:hAnsi="Courier New" w:cs="Courier New"/>
                          <w:sz w:val="20"/>
                          <w:szCs w:val="20"/>
                          <w:lang w:val="en-US"/>
                        </w:rPr>
                        <w:t>tton&gt;(R.id.uploadAPhotoBtn_scanImage)</w:t>
                      </w:r>
                    </w:p>
                    <w:p w14:paraId="5C5352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 = findViewById(R.id.backIv_scanImage)</w:t>
                      </w:r>
                    </w:p>
                    <w:p w14:paraId="03A06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setOnClickListener(View.OnClickListener {</w:t>
                      </w:r>
                    </w:p>
                    <w:p w14:paraId="3BAA8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17060D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heckSelfPermission(Mani</w:t>
                      </w:r>
                      <w:r>
                        <w:rPr>
                          <w:rFonts w:ascii="Courier New" w:hAnsi="Courier New" w:cs="Courier New"/>
                          <w:sz w:val="20"/>
                          <w:szCs w:val="20"/>
                          <w:lang w:val="en-US"/>
                        </w:rPr>
                        <w:t>fest.permission.CAMERA) == PackageManager.PERMISSION_GRANTED) {</w:t>
                      </w:r>
                    </w:p>
                    <w:p w14:paraId="5E395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 Intent(MediaStore.ACTION_IMAGE_CAPTURE)</w:t>
                      </w:r>
                    </w:p>
                    <w:p w14:paraId="59455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3)</w:t>
                      </w:r>
                    </w:p>
                    <w:p w14:paraId="556680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861E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3E1D87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questPermissions(arrayOf(Manifest.permission.CAMERA), 100)</w:t>
                      </w:r>
                    </w:p>
                    <w:p w14:paraId="0DEC6D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429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A9F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5C88F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3C0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setOnClickListener(View.OnClickListener {</w:t>
                      </w:r>
                    </w:p>
                    <w:p w14:paraId="6D2F4C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w:t>
                      </w:r>
                    </w:p>
                    <w:p w14:paraId="4A8A5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tent(Intent.ACTION_PICK, MediaStore.Images.Media.EXTERNAL_CONTENT_URI)</w:t>
                      </w:r>
                    </w:p>
                    <w:p w14:paraId="37CF2F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1)</w:t>
                      </w:r>
                    </w:p>
                    <w:p w14:paraId="226ADF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124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se</w:t>
                      </w:r>
                      <w:r>
                        <w:rPr>
                          <w:rFonts w:ascii="Courier New" w:hAnsi="Courier New" w:cs="Courier New"/>
                          <w:sz w:val="20"/>
                          <w:szCs w:val="20"/>
                          <w:lang w:val="en-US"/>
                        </w:rPr>
                        <w:t>tOnClickListener {</w:t>
                      </w:r>
                    </w:p>
                    <w:p w14:paraId="4C5C9C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17DA3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9C0A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AB20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60DF501" w14:textId="77777777" w:rsidR="00F93A76" w:rsidRDefault="00F93A76">
                      <w:pPr>
                        <w:pStyle w:val="Default"/>
                        <w:rPr>
                          <w:rFonts w:ascii="Courier New" w:hAnsi="Courier New" w:cs="Courier New"/>
                          <w:sz w:val="20"/>
                          <w:szCs w:val="20"/>
                          <w:lang w:val="en-US"/>
                        </w:rPr>
                      </w:pPr>
                    </w:p>
                    <w:p w14:paraId="407D1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1910DD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37133B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77CE8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w:t>
                      </w:r>
                      <w:r>
                        <w:rPr>
                          <w:rFonts w:ascii="Courier New" w:hAnsi="Courier New" w:cs="Courier New"/>
                          <w:sz w:val="20"/>
                          <w:szCs w:val="20"/>
                          <w:lang w:val="en-US"/>
                        </w:rPr>
                        <w:t>image!!</w:t>
                      </w:r>
                    </w:p>
                    <w:p w14:paraId="4A13ED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7998B602" w14:textId="77777777" w:rsidR="00F93A76" w:rsidRDefault="00F93A76">
                      <w:pPr>
                        <w:pStyle w:val="Default"/>
                        <w:rPr>
                          <w:rFonts w:ascii="Courier New" w:hAnsi="Courier New" w:cs="Courier New"/>
                          <w:sz w:val="20"/>
                          <w:szCs w:val="20"/>
                          <w:lang w:val="en-US"/>
                        </w:rPr>
                      </w:pPr>
                    </w:p>
                    <w:p w14:paraId="728B6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6910A4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3E745A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10BFD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l byteBuffer = ByteBuffer.allocateDirect(4 * imageSize * imageSize * 3)</w:t>
                      </w:r>
                    </w:p>
                    <w:p w14:paraId="2B858B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der())</w:t>
                      </w:r>
                    </w:p>
                    <w:p w14:paraId="3D4CF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 = IntArray(imageSize * imageSize)</w:t>
                      </w:r>
                    </w:p>
                    <w:p w14:paraId="4CBF6F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672DC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618F8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 those values individually to the byte buffer.</w:t>
                      </w:r>
                    </w:p>
                    <w:p w14:paraId="5A8F6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w:t>
                      </w:r>
                      <w:r>
                        <w:rPr>
                          <w:rFonts w:ascii="Courier New" w:hAnsi="Courier New" w:cs="Courier New"/>
                          <w:sz w:val="20"/>
                          <w:szCs w:val="20"/>
                          <w:lang w:val="en-US"/>
                        </w:rPr>
                        <w:t>n 0 until imageSize) {</w:t>
                      </w:r>
                    </w:p>
                    <w:p w14:paraId="49AFE9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7CAE0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3B011F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F) * (1f / 1))</w:t>
                      </w:r>
                    </w:p>
                    <w:p w14:paraId="351D3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8</w:t>
                      </w:r>
                      <w:r>
                        <w:rPr>
                          <w:rFonts w:ascii="Courier New" w:hAnsi="Courier New" w:cs="Courier New"/>
                          <w:sz w:val="20"/>
                          <w:szCs w:val="20"/>
                          <w:lang w:val="en-US"/>
                        </w:rPr>
                        <w:t xml:space="preserve"> and 0xFF) * (1f / 1))</w:t>
                      </w:r>
                    </w:p>
                    <w:p w14:paraId="3CBE1F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64D06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D24B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3B56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622BFAEC" w14:textId="77777777" w:rsidR="00F93A76" w:rsidRDefault="00F93A76">
                      <w:pPr>
                        <w:pStyle w:val="Default"/>
                        <w:rPr>
                          <w:rFonts w:ascii="Courier New" w:hAnsi="Courier New" w:cs="Courier New"/>
                          <w:sz w:val="20"/>
                          <w:szCs w:val="20"/>
                          <w:lang w:val="en-US"/>
                        </w:rPr>
                      </w:pPr>
                    </w:p>
                    <w:p w14:paraId="4C461A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uns model inference and gets result.</w:t>
                      </w:r>
                    </w:p>
                    <w:p w14:paraId="386281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w:t>
                      </w:r>
                      <w:r>
                        <w:rPr>
                          <w:rFonts w:ascii="Courier New" w:hAnsi="Courier New" w:cs="Courier New"/>
                          <w:sz w:val="20"/>
                          <w:szCs w:val="20"/>
                          <w:lang w:val="en-US"/>
                        </w:rPr>
                        <w:t>el.process(inputFeature0)</w:t>
                      </w:r>
                    </w:p>
                    <w:p w14:paraId="361398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28C43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09755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e index of the class with the biggest confidence.</w:t>
                      </w:r>
                    </w:p>
                    <w:p w14:paraId="760645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69A589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r maxConfidence = 0f</w:t>
                      </w:r>
                    </w:p>
                    <w:p w14:paraId="0E9BE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0F1E2D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13BB6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18288E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Pos = i</w:t>
                      </w:r>
                    </w:p>
                    <w:p w14:paraId="66F6A7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8EDC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9BB9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5F287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E4BC2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2B62E4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0BD930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261AEC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71FB00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45506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r>
                        <w:rPr>
                          <w:rFonts w:ascii="Courier New" w:hAnsi="Courier New" w:cs="Courier New"/>
                          <w:sz w:val="20"/>
                          <w:szCs w:val="20"/>
                          <w:lang w:val="en-US"/>
                        </w:rPr>
                        <w:t>)</w:t>
                      </w:r>
                    </w:p>
                    <w:p w14:paraId="3924BF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51C71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CD82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6C42E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6B8D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2923DC" w14:textId="77777777" w:rsidR="00F93A76" w:rsidRDefault="00F93A76">
                      <w:pPr>
                        <w:pStyle w:val="Default"/>
                        <w:rPr>
                          <w:rFonts w:ascii="Courier New" w:hAnsi="Courier New" w:cs="Courier New"/>
                          <w:sz w:val="20"/>
                          <w:szCs w:val="20"/>
                          <w:lang w:val="en-US"/>
                        </w:rPr>
                      </w:pPr>
                    </w:p>
                    <w:p w14:paraId="4851A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7ED26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68A5C5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f (requestCode == 3) {</w:t>
                      </w:r>
                    </w:p>
                    <w:p w14:paraId="3A95B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1C4BFA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29D46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55044844" w14:textId="77777777" w:rsidR="00F93A76" w:rsidRDefault="00F93A76">
                      <w:pPr>
                        <w:pStyle w:val="Default"/>
                        <w:rPr>
                          <w:rFonts w:ascii="Courier New" w:hAnsi="Courier New" w:cs="Courier New"/>
                          <w:sz w:val="20"/>
                          <w:szCs w:val="20"/>
                          <w:lang w:val="en-US"/>
                        </w:rPr>
                      </w:pPr>
                    </w:p>
                    <w:p w14:paraId="20554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mage = Bitmap.createScaledBitmap(image, imageSize, imageSize, false)</w:t>
                      </w:r>
                    </w:p>
                    <w:p w14:paraId="01F93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041D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0979BC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1E51A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3E27C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7B30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w:t>
                      </w:r>
                      <w:r>
                        <w:rPr>
                          <w:rFonts w:ascii="Courier New" w:hAnsi="Courier New" w:cs="Courier New"/>
                          <w:sz w:val="20"/>
                          <w:szCs w:val="20"/>
                          <w:lang w:val="en-US"/>
                        </w:rPr>
                        <w:t>mage = MediaStore.Images.Media.getBitmap(this.contentResolver, dat)</w:t>
                      </w:r>
                    </w:p>
                    <w:p w14:paraId="4A030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704F9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38797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19E3B2" w14:textId="77777777" w:rsidR="00F93A76" w:rsidRDefault="00F93A76">
                      <w:pPr>
                        <w:pStyle w:val="Default"/>
                        <w:rPr>
                          <w:rFonts w:ascii="Courier New" w:hAnsi="Courier New" w:cs="Courier New"/>
                          <w:sz w:val="20"/>
                          <w:szCs w:val="20"/>
                          <w:lang w:val="en-US"/>
                        </w:rPr>
                      </w:pPr>
                    </w:p>
                    <w:p w14:paraId="0440E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48649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6D14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614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BFE3E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73C2B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092440" w14:textId="77777777" w:rsidR="00F93A76" w:rsidRDefault="00F93A76">
                      <w:pPr>
                        <w:pStyle w:val="Default"/>
                        <w:rPr>
                          <w:rFonts w:ascii="Courier New" w:hAnsi="Courier New" w:cs="Courier New"/>
                          <w:sz w:val="20"/>
                          <w:szCs w:val="20"/>
                          <w:lang w:val="en-US"/>
                        </w:rPr>
                      </w:pPr>
                    </w:p>
                    <w:p w14:paraId="6CC063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2BC24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super.onBackPressed()</w:t>
                      </w:r>
                    </w:p>
                    <w:p w14:paraId="58485F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6B8972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30483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32A5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44FD0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393037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09C02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AEB87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8A86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F5FA4E9" w14:textId="77777777" w:rsidR="00F93A76" w:rsidRDefault="00F93A76">
                      <w:pPr>
                        <w:pStyle w:val="Default"/>
                        <w:rPr>
                          <w:rFonts w:ascii="Courier New" w:hAnsi="Courier New" w:cs="Courier New"/>
                          <w:sz w:val="20"/>
                          <w:szCs w:val="20"/>
                          <w:lang w:val="en-US"/>
                        </w:rPr>
                      </w:pPr>
                    </w:p>
                    <w:p w14:paraId="73467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0F34E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410CAF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w:t>
                      </w:r>
                      <w:r>
                        <w:rPr>
                          <w:rFonts w:ascii="Courier New" w:hAnsi="Courier New" w:cs="Courier New"/>
                          <w:sz w:val="20"/>
                          <w:szCs w:val="20"/>
                          <w:lang w:val="en-US"/>
                        </w:rPr>
                        <w:t>dth="0dp"</w:t>
                      </w:r>
                    </w:p>
                    <w:p w14:paraId="1EAE3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BC13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5E1DA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3550D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61011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029CA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text="Scan Gambar Bahan Makanan"</w:t>
                      </w:r>
                    </w:p>
                    <w:p w14:paraId="4F721C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67BF3D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2EAFB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646D0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5AA9D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7D668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26E1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58793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2D32DE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818F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w:t>
                      </w:r>
                      <w:r>
                        <w:rPr>
                          <w:rFonts w:ascii="Courier New" w:hAnsi="Courier New" w:cs="Courier New"/>
                          <w:sz w:val="20"/>
                          <w:szCs w:val="20"/>
                          <w:lang w:val="en-US"/>
                        </w:rPr>
                        <w:t>droid:layout_height="0dp"</w:t>
                      </w:r>
                    </w:p>
                    <w:p w14:paraId="6C57F7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05BDB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AE978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49C257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3F922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4CB8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Start_toStartOf="parent"</w:t>
                      </w:r>
                    </w:p>
                    <w:p w14:paraId="6E47A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4E17F032" w14:textId="77777777" w:rsidR="00F93A76" w:rsidRDefault="00F93A76">
                      <w:pPr>
                        <w:pStyle w:val="Default"/>
                        <w:rPr>
                          <w:rFonts w:ascii="Courier New" w:hAnsi="Courier New" w:cs="Courier New"/>
                          <w:sz w:val="20"/>
                          <w:szCs w:val="20"/>
                          <w:lang w:val="en-US"/>
                        </w:rPr>
                      </w:pPr>
                    </w:p>
                    <w:p w14:paraId="076682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2B8E8D5" w14:textId="77777777" w:rsidR="00F93A76" w:rsidRDefault="00F93A76">
                      <w:pPr>
                        <w:pStyle w:val="Default"/>
                        <w:rPr>
                          <w:rFonts w:ascii="Courier New" w:hAnsi="Courier New" w:cs="Courier New"/>
                          <w:sz w:val="20"/>
                          <w:szCs w:val="20"/>
                          <w:lang w:val="en-US"/>
                        </w:rPr>
                      </w:pPr>
                    </w:p>
                    <w:p w14:paraId="0AC8F2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9FC5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A8A0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w:t>
                      </w:r>
                      <w:r>
                        <w:rPr>
                          <w:rFonts w:ascii="Courier New" w:hAnsi="Courier New" w:cs="Courier New"/>
                          <w:sz w:val="20"/>
                          <w:szCs w:val="20"/>
                          <w:lang w:val="en-US"/>
                        </w:rPr>
                        <w:t>ertical"</w:t>
                      </w:r>
                    </w:p>
                    <w:p w14:paraId="7D1EF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27003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D67F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7C4A8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3E7127FD" w14:textId="77777777" w:rsidR="00F93A76" w:rsidRDefault="00F93A76">
                      <w:pPr>
                        <w:pStyle w:val="Default"/>
                        <w:rPr>
                          <w:rFonts w:ascii="Courier New" w:hAnsi="Courier New" w:cs="Courier New"/>
                          <w:sz w:val="20"/>
                          <w:szCs w:val="20"/>
                          <w:lang w:val="en-US"/>
                        </w:rPr>
                      </w:pPr>
                    </w:p>
                    <w:p w14:paraId="1617E0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CFE86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8018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49C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6696C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45740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F16F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7FA62B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24CD4A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w:t>
                      </w:r>
                      <w:r>
                        <w:rPr>
                          <w:rFonts w:ascii="Courier New" w:hAnsi="Courier New" w:cs="Courier New"/>
                          <w:sz w:val="20"/>
                          <w:szCs w:val="20"/>
                          <w:lang w:val="en-US"/>
                        </w:rPr>
                        <w:t>or="@color/black"</w:t>
                      </w:r>
                    </w:p>
                    <w:p w14:paraId="72AF7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509B62A1" w14:textId="77777777" w:rsidR="00F93A76" w:rsidRDefault="00F93A76">
                      <w:pPr>
                        <w:pStyle w:val="Default"/>
                        <w:rPr>
                          <w:rFonts w:ascii="Courier New" w:hAnsi="Courier New" w:cs="Courier New"/>
                          <w:sz w:val="20"/>
                          <w:szCs w:val="20"/>
                          <w:lang w:val="en-US"/>
                        </w:rPr>
                      </w:pPr>
                    </w:p>
                    <w:p w14:paraId="74239107" w14:textId="77777777" w:rsidR="00F93A76" w:rsidRDefault="00F93A76">
                      <w:pPr>
                        <w:pStyle w:val="Default"/>
                        <w:rPr>
                          <w:rFonts w:ascii="Courier New" w:hAnsi="Courier New" w:cs="Courier New"/>
                          <w:sz w:val="20"/>
                          <w:szCs w:val="20"/>
                          <w:lang w:val="en-US"/>
                        </w:rPr>
                      </w:pPr>
                    </w:p>
                    <w:p w14:paraId="137FB1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4D7D3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06E4B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F7602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571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w:t>
                      </w:r>
                      <w:r>
                        <w:rPr>
                          <w:rFonts w:ascii="Courier New" w:hAnsi="Courier New" w:cs="Courier New"/>
                          <w:sz w:val="20"/>
                          <w:szCs w:val="20"/>
                          <w:lang w:val="en-US"/>
                        </w:rPr>
                        <w:t>ginLeft="10dp"</w:t>
                      </w:r>
                    </w:p>
                    <w:p w14:paraId="51256C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3BC11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0F7EE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4283D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56CD5C9D" w14:textId="77777777" w:rsidR="00F93A76" w:rsidRDefault="00F93A76">
                      <w:pPr>
                        <w:pStyle w:val="Default"/>
                        <w:rPr>
                          <w:rFonts w:ascii="Courier New" w:hAnsi="Courier New" w:cs="Courier New"/>
                          <w:sz w:val="20"/>
                          <w:szCs w:val="20"/>
                          <w:lang w:val="en-US"/>
                        </w:rPr>
                      </w:pPr>
                    </w:p>
                    <w:p w14:paraId="1F66E9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A29CC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w:t>
                      </w:r>
                      <w:r>
                        <w:rPr>
                          <w:rFonts w:ascii="Courier New" w:hAnsi="Courier New" w:cs="Courier New"/>
                          <w:sz w:val="20"/>
                          <w:szCs w:val="20"/>
                          <w:lang w:val="en-US"/>
                        </w:rPr>
                        <w:t>ch_parent"</w:t>
                      </w:r>
                    </w:p>
                    <w:p w14:paraId="40A546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87C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37761C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493988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F264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3A5A31F2" w14:textId="77777777" w:rsidR="00F93A76" w:rsidRDefault="00F93A76">
                      <w:pPr>
                        <w:pStyle w:val="Default"/>
                        <w:rPr>
                          <w:rFonts w:ascii="Courier New" w:hAnsi="Courier New" w:cs="Courier New"/>
                          <w:sz w:val="20"/>
                          <w:szCs w:val="20"/>
                          <w:lang w:val="en-US"/>
                        </w:rPr>
                      </w:pPr>
                    </w:p>
                    <w:p w14:paraId="313AE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3BB746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0118D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4D4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DD5D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10B57A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text="Upload Gambar" /&gt;</w:t>
                      </w:r>
                    </w:p>
                    <w:p w14:paraId="1D17F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BC1CC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4CADE64" w14:textId="77777777" w:rsidR="00F93A76" w:rsidRDefault="00F93A76">
                      <w:pPr>
                        <w:pStyle w:val="Default"/>
                        <w:rPr>
                          <w:rFonts w:ascii="Courier New" w:hAnsi="Courier New" w:cs="Courier New"/>
                          <w:sz w:val="20"/>
                          <w:szCs w:val="20"/>
                          <w:lang w:val="en-US"/>
                        </w:rPr>
                      </w:pPr>
                    </w:p>
                    <w:p w14:paraId="45C24F6F" w14:textId="77777777" w:rsidR="00F93A76" w:rsidRDefault="00F93A76">
                      <w:pPr>
                        <w:pStyle w:val="Default"/>
                        <w:rPr>
                          <w:rFonts w:ascii="Courier New" w:hAnsi="Courier New" w:cs="Courier New"/>
                          <w:sz w:val="20"/>
                          <w:szCs w:val="20"/>
                          <w:lang w:val="en-US"/>
                        </w:rPr>
                      </w:pPr>
                    </w:p>
                    <w:p w14:paraId="4A6E3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1CFDC059" w14:textId="77777777" w:rsidR="00F93A76" w:rsidRDefault="00124769">
      <w:pPr>
        <w:pStyle w:val="Caption"/>
        <w:jc w:val="center"/>
        <w:rPr>
          <w:b w:val="0"/>
          <w:bCs/>
        </w:rPr>
      </w:pPr>
      <w:bookmarkStart w:id="239" w:name="_Toc136799585"/>
      <w:r>
        <w:t xml:space="preserve">Gambar 5. </w:t>
      </w:r>
      <w:r>
        <w:fldChar w:fldCharType="begin"/>
      </w:r>
      <w:r>
        <w:instrText xml:space="preserve"> SEQ Gambar \* ARABIC \r 42</w:instrText>
      </w:r>
      <w:r>
        <w:fldChar w:fldCharType="separate"/>
      </w:r>
      <w:r w:rsidR="00A8538E">
        <w:rPr>
          <w:noProof/>
        </w:rPr>
        <w:t>42</w:t>
      </w:r>
      <w:r>
        <w:fldChar w:fldCharType="end"/>
      </w:r>
      <w:r>
        <w:t xml:space="preserve"> </w:t>
      </w:r>
      <w:r>
        <w:rPr>
          <w:b w:val="0"/>
          <w:bCs/>
          <w:i/>
          <w:iCs w:val="0"/>
        </w:rPr>
        <w:t>Source Code Backend</w:t>
      </w:r>
      <w:r>
        <w:rPr>
          <w:b w:val="0"/>
          <w:bCs/>
        </w:rPr>
        <w:t xml:space="preserve"> Halaman Pemindaian Bahan Sayuran</w:t>
      </w:r>
      <w:bookmarkEnd w:id="239"/>
    </w:p>
    <w:p w14:paraId="4DC8DDBD" w14:textId="77777777" w:rsidR="00F93A76" w:rsidRDefault="00124769">
      <w:pPr>
        <w:jc w:val="center"/>
      </w:pPr>
      <w:r>
        <w:rPr>
          <w:noProof/>
          <w:lang w:eastAsia="en-US"/>
        </w:rPr>
        <w:lastRenderedPageBreak/>
        <w:drawing>
          <wp:inline distT="0" distB="0" distL="0" distR="0" wp14:anchorId="5AAD1F3F" wp14:editId="3E949A77">
            <wp:extent cx="1943100" cy="4212590"/>
            <wp:effectExtent l="0" t="0" r="0" b="0"/>
            <wp:docPr id="1239053494" name="Picture 4"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53494" name="Picture 4" descr="A screenshot of a cell phone&#10;&#10;Description automatically generated with medium confidence"/>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50428" cy="4228957"/>
                    </a:xfrm>
                    <a:prstGeom prst="rect">
                      <a:avLst/>
                    </a:prstGeom>
                  </pic:spPr>
                </pic:pic>
              </a:graphicData>
            </a:graphic>
          </wp:inline>
        </w:drawing>
      </w:r>
    </w:p>
    <w:p w14:paraId="2DEF7979" w14:textId="77777777" w:rsidR="00F93A76" w:rsidRDefault="00124769">
      <w:pPr>
        <w:pStyle w:val="Caption"/>
        <w:jc w:val="center"/>
        <w:rPr>
          <w:b w:val="0"/>
          <w:bCs/>
        </w:rPr>
      </w:pPr>
      <w:bookmarkStart w:id="240" w:name="_Toc136799586"/>
      <w:r>
        <w:t xml:space="preserve">Gambar 5. </w:t>
      </w:r>
      <w:r>
        <w:fldChar w:fldCharType="begin"/>
      </w:r>
      <w:r>
        <w:instrText xml:space="preserve"> SEQ Gambar \* ARABIC \r 43</w:instrText>
      </w:r>
      <w:r>
        <w:fldChar w:fldCharType="separate"/>
      </w:r>
      <w:r w:rsidR="00A8538E">
        <w:rPr>
          <w:noProof/>
        </w:rPr>
        <w:t>43</w:t>
      </w:r>
      <w:r>
        <w:fldChar w:fldCharType="end"/>
      </w:r>
      <w:r>
        <w:t xml:space="preserve"> </w:t>
      </w:r>
      <w:r>
        <w:rPr>
          <w:b w:val="0"/>
          <w:bCs/>
          <w:i/>
          <w:iCs w:val="0"/>
        </w:rPr>
        <w:t>User Interface</w:t>
      </w:r>
      <w:r>
        <w:rPr>
          <w:b w:val="0"/>
          <w:bCs/>
        </w:rPr>
        <w:t xml:space="preserve"> Halaman Pemindaian Bahan Sayuran</w:t>
      </w:r>
      <w:bookmarkEnd w:id="240"/>
    </w:p>
    <w:p w14:paraId="5713DA51" w14:textId="77777777" w:rsidR="00F93A76" w:rsidRDefault="00124769">
      <w:pPr>
        <w:pStyle w:val="Heading5"/>
        <w:numPr>
          <w:ilvl w:val="0"/>
          <w:numId w:val="46"/>
        </w:numPr>
        <w:ind w:left="851" w:hanging="851"/>
      </w:pPr>
      <w:r>
        <w:t>Halaman Daftar Pemindaian Bahan Sayuran</w:t>
      </w:r>
    </w:p>
    <w:p w14:paraId="2FAB3A95" w14:textId="77777777" w:rsidR="00F93A76" w:rsidRDefault="00124769">
      <w:pPr>
        <w:ind w:firstLine="851"/>
        <w:jc w:val="both"/>
      </w:pPr>
      <w:r>
        <w:t>Tahap selanjutnya adalah membuat halaman daftar</w:t>
      </w:r>
      <w:r>
        <w:rPr>
          <w:i/>
          <w:iCs/>
        </w:rPr>
        <w:t xml:space="preserve"> </w:t>
      </w:r>
      <w:r>
        <w:t xml:space="preserve">Pemindaian bahan sayuran untuk menampung semua daftar hasil pemindaian bahan sayuran oleh pengguna. Agar tidak menimbulkan penumpukan data pada aplikasi, peneliti menggunakan database lokal aplikasi untuk menampung semua data dari server. Sehingga pada saat aplikasi membutuhkan hanya mengambil data lokal saja tidak langsung mengambil data pada server jika halaman diakses. Hal ini dapat mengurangi terjadi penumpukan data.  Untuk </w:t>
      </w:r>
      <w:r>
        <w:rPr>
          <w:i/>
          <w:iCs/>
        </w:rPr>
        <w:t>source code</w:t>
      </w:r>
      <w:r>
        <w:t xml:space="preserve"> pembuatan tampilan halaman daftar Pemindai Bahan Sayuran dapat dilihat pada gambar 5.44</w:t>
      </w:r>
      <w:r>
        <w:rPr>
          <w:i/>
          <w:iCs/>
        </w:rPr>
        <w:t xml:space="preserve">, </w:t>
      </w:r>
      <w:r>
        <w:t xml:space="preserve">untuk </w:t>
      </w:r>
      <w:r>
        <w:rPr>
          <w:i/>
          <w:iCs/>
        </w:rPr>
        <w:t xml:space="preserve">backend </w:t>
      </w:r>
      <w:r>
        <w:t xml:space="preserve">halaman daftar Pemindai Bahan Sayuran dapat dilihat pada gambar 5.45, dan untuk </w:t>
      </w:r>
      <w:r>
        <w:rPr>
          <w:i/>
          <w:iCs/>
        </w:rPr>
        <w:t xml:space="preserve">user interface </w:t>
      </w:r>
      <w:r>
        <w:t>Halaman daftar Pemindai Bahan Sayuran. dapat dilihat pada gambar 5.46.</w:t>
      </w:r>
    </w:p>
    <w:p w14:paraId="56F321D8"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65F69441" wp14:editId="3FA27753">
                <wp:extent cx="4937760" cy="6728460"/>
                <wp:effectExtent l="0" t="0" r="15240" b="15240"/>
                <wp:docPr id="1534388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728460"/>
                        </a:xfrm>
                        <a:prstGeom prst="rect">
                          <a:avLst/>
                        </a:prstGeom>
                        <a:solidFill>
                          <a:srgbClr val="FFFFFF"/>
                        </a:solidFill>
                        <a:ln w="9525">
                          <a:solidFill>
                            <a:srgbClr val="000000"/>
                          </a:solidFill>
                          <a:miter lim="800000"/>
                        </a:ln>
                      </wps:spPr>
                      <wps:txbx>
                        <w:txbxContent>
                          <w:p w14:paraId="4E753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01DAB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 xmlns:android="http://schemas.android.com/apk/res/android"</w:t>
                            </w:r>
                          </w:p>
                          <w:p w14:paraId="3F588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431974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987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D64E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2A6E8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Bahan_List"&gt;</w:t>
                            </w:r>
                          </w:p>
                          <w:p w14:paraId="6834E368" w14:textId="77777777" w:rsidR="00F93A76" w:rsidRDefault="00F93A76">
                            <w:pPr>
                              <w:pStyle w:val="Default"/>
                              <w:rPr>
                                <w:rFonts w:ascii="Courier New" w:hAnsi="Courier New" w:cs="Courier New"/>
                                <w:sz w:val="20"/>
                                <w:szCs w:val="20"/>
                                <w:lang w:val="en-US"/>
                              </w:rPr>
                            </w:pPr>
                          </w:p>
                          <w:p w14:paraId="5004F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9ED3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4BB57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Bahan"</w:t>
                            </w:r>
                          </w:p>
                          <w:p w14:paraId="0C82D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2B51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4830DF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15F525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50dp"</w:t>
                            </w:r>
                          </w:p>
                          <w:p w14:paraId="789F6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685D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7705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922375B" w14:textId="77777777" w:rsidR="00F93A76" w:rsidRDefault="00F93A76">
                            <w:pPr>
                              <w:pStyle w:val="Default"/>
                              <w:rPr>
                                <w:rFonts w:ascii="Courier New" w:hAnsi="Courier New" w:cs="Courier New"/>
                                <w:sz w:val="20"/>
                                <w:szCs w:val="20"/>
                                <w:lang w:val="en-US"/>
                              </w:rPr>
                            </w:pPr>
                          </w:p>
                          <w:p w14:paraId="30B29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4EA50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list_bahan"</w:t>
                            </w:r>
                          </w:p>
                          <w:p w14:paraId="2CA93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F02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505E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6E263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B696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54621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E7B0B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217FE26E" w14:textId="77777777" w:rsidR="00F93A76" w:rsidRDefault="00F93A76">
                            <w:pPr>
                              <w:pStyle w:val="Default"/>
                              <w:rPr>
                                <w:rFonts w:ascii="Courier New" w:hAnsi="Courier New" w:cs="Courier New"/>
                                <w:sz w:val="20"/>
                                <w:szCs w:val="20"/>
                                <w:lang w:val="en-US"/>
                              </w:rPr>
                            </w:pPr>
                          </w:p>
                          <w:p w14:paraId="421E69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w:t>
                            </w:r>
                          </w:p>
                          <w:p w14:paraId="23C547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2635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185691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4C233C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fab"</w:t>
                            </w:r>
                          </w:p>
                          <w:p w14:paraId="7ED25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5693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5A8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7CB04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6dp"</w:t>
                            </w:r>
                          </w:p>
                          <w:p w14:paraId="12352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1CE981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fabSize="normal"</w:t>
                            </w:r>
                          </w:p>
                          <w:p w14:paraId="4528D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action_name"/&gt;</w:t>
                            </w:r>
                          </w:p>
                          <w:p w14:paraId="4A63A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6BE1F0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komendasi"</w:t>
                            </w:r>
                          </w:p>
                          <w:p w14:paraId="55DC2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E9C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7AA8B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04C71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0dp"</w:t>
                            </w:r>
                          </w:p>
                          <w:p w14:paraId="63C4D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6dp"</w:t>
                            </w:r>
                          </w:p>
                          <w:p w14:paraId="12482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746156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gt;</w:t>
                            </w:r>
                          </w:p>
                          <w:p w14:paraId="5552AF07" w14:textId="77777777" w:rsidR="00F93A76" w:rsidRDefault="00F93A76">
                            <w:pPr>
                              <w:pStyle w:val="Default"/>
                              <w:rPr>
                                <w:rFonts w:ascii="Courier New" w:hAnsi="Courier New" w:cs="Courier New"/>
                                <w:sz w:val="20"/>
                                <w:szCs w:val="20"/>
                                <w:lang w:val="en-US"/>
                              </w:rPr>
                            </w:pPr>
                          </w:p>
                          <w:p w14:paraId="60118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gt;</w:t>
                            </w:r>
                          </w:p>
                          <w:p w14:paraId="1AE5E534" w14:textId="77777777" w:rsidR="00F93A76" w:rsidRDefault="00F93A76">
                            <w:pPr>
                              <w:pStyle w:val="Default"/>
                              <w:rPr>
                                <w:rFonts w:ascii="Courier New" w:hAnsi="Courier New" w:cs="Courier New"/>
                                <w:sz w:val="20"/>
                                <w:szCs w:val="20"/>
                                <w:lang w:val="en-US"/>
                              </w:rPr>
                            </w:pPr>
                          </w:p>
                          <w:p w14:paraId="0096C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F69441" id="_x0000_s1067" type="#_x0000_t202" style="width:388.8pt;height:52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">
                <v:textbox>
                  <w:txbxContent>
                    <w:p w14:paraId="4E753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01DAB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 xmlns:android="http://schemas.android.com/apk/res/android"</w:t>
                      </w:r>
                    </w:p>
                    <w:p w14:paraId="3F588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w:t>
                      </w:r>
                      <w:r>
                        <w:rPr>
                          <w:rFonts w:ascii="Courier New" w:hAnsi="Courier New" w:cs="Courier New"/>
                          <w:sz w:val="20"/>
                          <w:szCs w:val="20"/>
                          <w:lang w:val="en-US"/>
                        </w:rPr>
                        <w:t>emas.android.com/apk/res-auto"</w:t>
                      </w:r>
                    </w:p>
                    <w:p w14:paraId="431974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987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D64E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2A6E8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Bahan_List"&gt;</w:t>
                      </w:r>
                    </w:p>
                    <w:p w14:paraId="6834E368" w14:textId="77777777" w:rsidR="00F93A76" w:rsidRDefault="00F93A76">
                      <w:pPr>
                        <w:pStyle w:val="Default"/>
                        <w:rPr>
                          <w:rFonts w:ascii="Courier New" w:hAnsi="Courier New" w:cs="Courier New"/>
                          <w:sz w:val="20"/>
                          <w:szCs w:val="20"/>
                          <w:lang w:val="en-US"/>
                        </w:rPr>
                      </w:pPr>
                    </w:p>
                    <w:p w14:paraId="5004F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9ED3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4BB57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Bahan"</w:t>
                      </w:r>
                    </w:p>
                    <w:p w14:paraId="0C82D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2B51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4830DF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15F525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50dp"</w:t>
                      </w:r>
                    </w:p>
                    <w:p w14:paraId="789F6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685D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7705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922375B" w14:textId="77777777" w:rsidR="00F93A76" w:rsidRDefault="00F93A76">
                      <w:pPr>
                        <w:pStyle w:val="Default"/>
                        <w:rPr>
                          <w:rFonts w:ascii="Courier New" w:hAnsi="Courier New" w:cs="Courier New"/>
                          <w:sz w:val="20"/>
                          <w:szCs w:val="20"/>
                          <w:lang w:val="en-US"/>
                        </w:rPr>
                      </w:pPr>
                    </w:p>
                    <w:p w14:paraId="30B29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4EA50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list_bahan"</w:t>
                      </w:r>
                    </w:p>
                    <w:p w14:paraId="2CA93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F02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505E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t>
                      </w:r>
                      <w:r>
                        <w:rPr>
                          <w:rFonts w:ascii="Courier New" w:hAnsi="Courier New" w:cs="Courier New"/>
                          <w:sz w:val="20"/>
                          <w:szCs w:val="20"/>
                          <w:lang w:val="en-US"/>
                        </w:rPr>
                        <w:t>marginTop="48dp"</w:t>
                      </w:r>
                    </w:p>
                    <w:p w14:paraId="6E263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B696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54621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E7B0B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217FE26E" w14:textId="77777777" w:rsidR="00F93A76" w:rsidRDefault="00F93A76">
                      <w:pPr>
                        <w:pStyle w:val="Default"/>
                        <w:rPr>
                          <w:rFonts w:ascii="Courier New" w:hAnsi="Courier New" w:cs="Courier New"/>
                          <w:sz w:val="20"/>
                          <w:szCs w:val="20"/>
                          <w:lang w:val="en-US"/>
                        </w:rPr>
                      </w:pPr>
                    </w:p>
                    <w:p w14:paraId="421E69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w:t>
                      </w:r>
                    </w:p>
                    <w:p w14:paraId="23C547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26358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185691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w:t>
                      </w:r>
                      <w:r>
                        <w:rPr>
                          <w:rFonts w:ascii="Courier New" w:hAnsi="Courier New" w:cs="Courier New"/>
                          <w:sz w:val="20"/>
                          <w:szCs w:val="20"/>
                          <w:lang w:val="en-US"/>
                        </w:rPr>
                        <w:t>FloatingActionButton</w:t>
                      </w:r>
                    </w:p>
                    <w:p w14:paraId="4C233C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fab"</w:t>
                      </w:r>
                    </w:p>
                    <w:p w14:paraId="7ED25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5693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5A8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7CB04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6dp"</w:t>
                      </w:r>
                    </w:p>
                    <w:p w14:paraId="12352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1CE981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fabSize="normal"</w:t>
                      </w:r>
                    </w:p>
                    <w:p w14:paraId="4528D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action_name"/&gt;</w:t>
                      </w:r>
                    </w:p>
                    <w:p w14:paraId="4A63A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w:t>
                      </w:r>
                      <w:r>
                        <w:rPr>
                          <w:rFonts w:ascii="Courier New" w:hAnsi="Courier New" w:cs="Courier New"/>
                          <w:sz w:val="20"/>
                          <w:szCs w:val="20"/>
                          <w:lang w:val="en-US"/>
                        </w:rPr>
                        <w:t>Button</w:t>
                      </w:r>
                    </w:p>
                    <w:p w14:paraId="6BE1F0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komendasi"</w:t>
                      </w:r>
                    </w:p>
                    <w:p w14:paraId="55DC2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E9C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7AA8B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04C71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0dp"</w:t>
                      </w:r>
                    </w:p>
                    <w:p w14:paraId="63C4D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layout_marginRight="16dp"</w:t>
                      </w:r>
                    </w:p>
                    <w:p w14:paraId="124822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746156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gt;</w:t>
                      </w:r>
                    </w:p>
                    <w:p w14:paraId="5552AF07" w14:textId="77777777" w:rsidR="00F93A76" w:rsidRDefault="00F93A76">
                      <w:pPr>
                        <w:pStyle w:val="Default"/>
                        <w:rPr>
                          <w:rFonts w:ascii="Courier New" w:hAnsi="Courier New" w:cs="Courier New"/>
                          <w:sz w:val="20"/>
                          <w:szCs w:val="20"/>
                          <w:lang w:val="en-US"/>
                        </w:rPr>
                      </w:pPr>
                    </w:p>
                    <w:p w14:paraId="60118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gt;</w:t>
                      </w:r>
                    </w:p>
                    <w:p w14:paraId="1AE5E534" w14:textId="77777777" w:rsidR="00F93A76" w:rsidRDefault="00F93A76">
                      <w:pPr>
                        <w:pStyle w:val="Default"/>
                        <w:rPr>
                          <w:rFonts w:ascii="Courier New" w:hAnsi="Courier New" w:cs="Courier New"/>
                          <w:sz w:val="20"/>
                          <w:szCs w:val="20"/>
                          <w:lang w:val="en-US"/>
                        </w:rPr>
                      </w:pPr>
                    </w:p>
                    <w:p w14:paraId="0096C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486652C1" w14:textId="77777777" w:rsidR="00F93A76" w:rsidRDefault="00124769">
      <w:pPr>
        <w:pStyle w:val="Caption"/>
        <w:jc w:val="center"/>
        <w:rPr>
          <w:b w:val="0"/>
          <w:bCs/>
        </w:rPr>
      </w:pPr>
      <w:bookmarkStart w:id="241" w:name="_Toc136799587"/>
      <w:r>
        <w:t xml:space="preserve">Gambar 5. </w:t>
      </w:r>
      <w:r>
        <w:fldChar w:fldCharType="begin"/>
      </w:r>
      <w:r>
        <w:instrText xml:space="preserve"> SEQ Gambar \* ARABIC \r 44</w:instrText>
      </w:r>
      <w:r>
        <w:fldChar w:fldCharType="separate"/>
      </w:r>
      <w:r w:rsidR="00A8538E">
        <w:rPr>
          <w:noProof/>
        </w:rPr>
        <w:t>44</w:t>
      </w:r>
      <w:r>
        <w:fldChar w:fldCharType="end"/>
      </w:r>
      <w:r>
        <w:t xml:space="preserve"> </w:t>
      </w:r>
      <w:r>
        <w:rPr>
          <w:b w:val="0"/>
          <w:bCs/>
          <w:i/>
          <w:iCs w:val="0"/>
        </w:rPr>
        <w:t>Source Code XML</w:t>
      </w:r>
      <w:r>
        <w:rPr>
          <w:b w:val="0"/>
          <w:bCs/>
        </w:rPr>
        <w:t xml:space="preserve"> Halaman Daftar Pemindaian Bahan Sayuran</w:t>
      </w:r>
      <w:bookmarkEnd w:id="241"/>
    </w:p>
    <w:p w14:paraId="1881968C" w14:textId="77777777" w:rsidR="00F93A76" w:rsidRDefault="00F93A76"/>
    <w:p w14:paraId="3E7949EF"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6C892B4" wp14:editId="67B0DE47">
                <wp:extent cx="4937760" cy="6865620"/>
                <wp:effectExtent l="0" t="0" r="15240" b="11430"/>
                <wp:docPr id="880359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865620"/>
                        </a:xfrm>
                        <a:prstGeom prst="rect">
                          <a:avLst/>
                        </a:prstGeom>
                        <a:solidFill>
                          <a:srgbClr val="FFFFFF"/>
                        </a:solidFill>
                        <a:ln w="9525">
                          <a:solidFill>
                            <a:srgbClr val="000000"/>
                          </a:solidFill>
                          <a:miter lim="800000"/>
                        </a:ln>
                      </wps:spPr>
                      <wps:txbx>
                        <w:txbxContent>
                          <w:p w14:paraId="0E9DE2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w:t>
                            </w:r>
                          </w:p>
                          <w:p w14:paraId="5A03D7E2" w14:textId="77777777" w:rsidR="00F93A76" w:rsidRDefault="00F93A76">
                            <w:pPr>
                              <w:pStyle w:val="Default"/>
                              <w:rPr>
                                <w:rFonts w:ascii="Courier New" w:hAnsi="Courier New" w:cs="Courier New"/>
                                <w:sz w:val="20"/>
                                <w:szCs w:val="20"/>
                                <w:lang w:val="en-US"/>
                              </w:rPr>
                            </w:pPr>
                          </w:p>
                          <w:p w14:paraId="607DD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562208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72AECF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375890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ppCompatActivity</w:t>
                            </w:r>
                          </w:p>
                          <w:p w14:paraId="5BA74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GridLayoutManager</w:t>
                            </w:r>
                          </w:p>
                          <w:p w14:paraId="3B121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LinearLayoutManager</w:t>
                            </w:r>
                          </w:p>
                          <w:p w14:paraId="3FDAB4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RecyclerView</w:t>
                            </w:r>
                          </w:p>
                          <w:p w14:paraId="443B71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GlobalScope</w:t>
                            </w:r>
                          </w:p>
                          <w:p w14:paraId="37778C57" w14:textId="77777777" w:rsidR="00F93A76" w:rsidRDefault="00F93A76">
                            <w:pPr>
                              <w:pStyle w:val="Default"/>
                              <w:rPr>
                                <w:rFonts w:ascii="Courier New" w:hAnsi="Courier New" w:cs="Courier New"/>
                                <w:sz w:val="20"/>
                                <w:szCs w:val="20"/>
                                <w:lang w:val="en-US"/>
                              </w:rPr>
                            </w:pPr>
                          </w:p>
                          <w:p w14:paraId="004FC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launch</w:t>
                            </w:r>
                          </w:p>
                          <w:p w14:paraId="0F19E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ainActivity</w:t>
                            </w:r>
                          </w:p>
                          <w:p w14:paraId="6F116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R</w:t>
                            </w:r>
                          </w:p>
                          <w:p w14:paraId="0AD99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adapter.ScanListAdapater</w:t>
                            </w:r>
                          </w:p>
                          <w:p w14:paraId="57EF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entitas.BahanEntity</w:t>
                            </w:r>
                          </w:p>
                          <w:p w14:paraId="1213D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local.db.AppDatabase</w:t>
                            </w:r>
                          </w:p>
                          <w:p w14:paraId="1F265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ActivityListBahanBinding</w:t>
                            </w:r>
                          </w:p>
                          <w:p w14:paraId="1BF84F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onboard.ui.OnBoard</w:t>
                            </w:r>
                          </w:p>
                          <w:p w14:paraId="20062459" w14:textId="77777777" w:rsidR="00F93A76" w:rsidRDefault="00F93A76">
                            <w:pPr>
                              <w:pStyle w:val="Default"/>
                              <w:rPr>
                                <w:rFonts w:ascii="Courier New" w:hAnsi="Courier New" w:cs="Courier New"/>
                                <w:sz w:val="20"/>
                                <w:szCs w:val="20"/>
                                <w:lang w:val="en-US"/>
                              </w:rPr>
                            </w:pPr>
                          </w:p>
                          <w:p w14:paraId="26AD1D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Bahan_List: AppCompatActivity() {</w:t>
                            </w:r>
                          </w:p>
                          <w:p w14:paraId="5A5A80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CED5D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recyclerView: RecyclerView? = null</w:t>
                            </w:r>
                          </w:p>
                          <w:p w14:paraId="19293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nager: LinearLayoutManager? = null</w:t>
                            </w:r>
                          </w:p>
                          <w:p w14:paraId="5D6716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ScanListAdapater? = null</w:t>
                            </w:r>
                          </w:p>
                          <w:p w14:paraId="56D04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binding: ActivityListBahanBinding</w:t>
                            </w:r>
                          </w:p>
                          <w:p w14:paraId="1069614F" w14:textId="77777777" w:rsidR="00F93A76" w:rsidRDefault="00F93A76">
                            <w:pPr>
                              <w:pStyle w:val="Default"/>
                              <w:rPr>
                                <w:rFonts w:ascii="Courier New" w:hAnsi="Courier New" w:cs="Courier New"/>
                                <w:sz w:val="20"/>
                                <w:szCs w:val="20"/>
                                <w:lang w:val="en-US"/>
                              </w:rPr>
                            </w:pPr>
                          </w:p>
                          <w:p w14:paraId="35C6D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27AB45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70A1F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ListBahanBinding.inflate(layoutInflater)</w:t>
                            </w:r>
                          </w:p>
                          <w:p w14:paraId="11A4A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74E9F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4FC04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1DBD2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youtManager = Manager</w:t>
                            </w:r>
                          </w:p>
                          <w:p w14:paraId="7C45E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21D10A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6B86EC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321C46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01D92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036A1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D8A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b.setOnClickListener {</w:t>
                            </w:r>
                          </w:p>
                          <w:p w14:paraId="4BA35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MainActivity::class.java))</w:t>
                            </w:r>
                          </w:p>
                          <w:p w14:paraId="551B2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CB34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E98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414E5A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mendasi_Resep::class.java))</w:t>
                            </w:r>
                          </w:p>
                          <w:p w14:paraId="76054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3592A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D0DA61" w14:textId="77777777" w:rsidR="00F93A76" w:rsidRDefault="00F93A76">
                            <w:pPr>
                              <w:pStyle w:val="Default"/>
                              <w:rPr>
                                <w:rFonts w:ascii="Courier New" w:hAnsi="Courier New" w:cs="Courier New"/>
                                <w:sz w:val="20"/>
                                <w:szCs w:val="20"/>
                                <w:lang w:val="en-US"/>
                              </w:rPr>
                            </w:pPr>
                          </w:p>
                          <w:p w14:paraId="3D56A6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50F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7C883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1110A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46A82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3B11FF08" w14:textId="77777777" w:rsidR="00F93A76" w:rsidRDefault="00F93A76">
                            <w:pPr>
                              <w:pStyle w:val="Default"/>
                              <w:rPr>
                                <w:rFonts w:ascii="Courier New" w:hAnsi="Courier New" w:cs="Courier New"/>
                                <w:sz w:val="20"/>
                                <w:szCs w:val="20"/>
                                <w:lang w:val="en-US"/>
                              </w:rPr>
                            </w:pPr>
                          </w:p>
                          <w:p w14:paraId="3C71A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FA54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496C7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75F28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189024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CD65D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6BBDD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3764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C892B4" id="_x0000_s1068" type="#_x0000_t202" style="width:388.8pt;height:5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">
                <v:textbox>
                  <w:txbxContent>
                    <w:p w14:paraId="0E9DE2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w:t>
                      </w:r>
                    </w:p>
                    <w:p w14:paraId="5A03D7E2" w14:textId="77777777" w:rsidR="00F93A76" w:rsidRDefault="00F93A76">
                      <w:pPr>
                        <w:pStyle w:val="Default"/>
                        <w:rPr>
                          <w:rFonts w:ascii="Courier New" w:hAnsi="Courier New" w:cs="Courier New"/>
                          <w:sz w:val="20"/>
                          <w:szCs w:val="20"/>
                          <w:lang w:val="en-US"/>
                        </w:rPr>
                      </w:pPr>
                    </w:p>
                    <w:p w14:paraId="607DD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562208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72AECF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375890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androidx.appcompat.app.AppCompatActivity</w:t>
                      </w:r>
                    </w:p>
                    <w:p w14:paraId="5BA74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GridLayoutManager</w:t>
                      </w:r>
                    </w:p>
                    <w:p w14:paraId="3B121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LinearLayoutManager</w:t>
                      </w:r>
                    </w:p>
                    <w:p w14:paraId="3FDAB4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RecyclerView</w:t>
                      </w:r>
                    </w:p>
                    <w:p w14:paraId="443B71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kotlinx.coroutines.GlobalScope</w:t>
                      </w:r>
                    </w:p>
                    <w:p w14:paraId="37778C57" w14:textId="77777777" w:rsidR="00F93A76" w:rsidRDefault="00F93A76">
                      <w:pPr>
                        <w:pStyle w:val="Default"/>
                        <w:rPr>
                          <w:rFonts w:ascii="Courier New" w:hAnsi="Courier New" w:cs="Courier New"/>
                          <w:sz w:val="20"/>
                          <w:szCs w:val="20"/>
                          <w:lang w:val="en-US"/>
                        </w:rPr>
                      </w:pPr>
                    </w:p>
                    <w:p w14:paraId="004FC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launch</w:t>
                      </w:r>
                    </w:p>
                    <w:p w14:paraId="0F19E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ainActivity</w:t>
                      </w:r>
                    </w:p>
                    <w:p w14:paraId="6F116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R</w:t>
                      </w:r>
                    </w:p>
                    <w:p w14:paraId="0AD99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adapter.ScanListAdapater</w:t>
                      </w:r>
                    </w:p>
                    <w:p w14:paraId="57EF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entitas.BahanEntity</w:t>
                      </w:r>
                    </w:p>
                    <w:p w14:paraId="1213D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local.db.AppDatabase</w:t>
                      </w:r>
                    </w:p>
                    <w:p w14:paraId="1F265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ActivityListBahanBinding</w:t>
                      </w:r>
                    </w:p>
                    <w:p w14:paraId="1BF84F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onboard.ui.OnBoard</w:t>
                      </w:r>
                    </w:p>
                    <w:p w14:paraId="20062459" w14:textId="77777777" w:rsidR="00F93A76" w:rsidRDefault="00F93A76">
                      <w:pPr>
                        <w:pStyle w:val="Default"/>
                        <w:rPr>
                          <w:rFonts w:ascii="Courier New" w:hAnsi="Courier New" w:cs="Courier New"/>
                          <w:sz w:val="20"/>
                          <w:szCs w:val="20"/>
                          <w:lang w:val="en-US"/>
                        </w:rPr>
                      </w:pPr>
                    </w:p>
                    <w:p w14:paraId="26AD1D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Bahan_List: AppCompatActivity() {</w:t>
                      </w:r>
                    </w:p>
                    <w:p w14:paraId="5A5A80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CED5D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recyclerView: RecyclerView? = null</w:t>
                      </w:r>
                    </w:p>
                    <w:p w14:paraId="19293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nager: LinearLayoutManager? = nul</w:t>
                      </w:r>
                      <w:r>
                        <w:rPr>
                          <w:rFonts w:ascii="Courier New" w:hAnsi="Courier New" w:cs="Courier New"/>
                          <w:sz w:val="20"/>
                          <w:szCs w:val="20"/>
                          <w:lang w:val="en-US"/>
                        </w:rPr>
                        <w:t>l</w:t>
                      </w:r>
                    </w:p>
                    <w:p w14:paraId="5D6716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ScanListAdapater? = null</w:t>
                      </w:r>
                    </w:p>
                    <w:p w14:paraId="56D04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binding: ActivityListBahanBinding</w:t>
                      </w:r>
                    </w:p>
                    <w:p w14:paraId="1069614F" w14:textId="77777777" w:rsidR="00F93A76" w:rsidRDefault="00F93A76">
                      <w:pPr>
                        <w:pStyle w:val="Default"/>
                        <w:rPr>
                          <w:rFonts w:ascii="Courier New" w:hAnsi="Courier New" w:cs="Courier New"/>
                          <w:sz w:val="20"/>
                          <w:szCs w:val="20"/>
                          <w:lang w:val="en-US"/>
                        </w:rPr>
                      </w:pPr>
                    </w:p>
                    <w:p w14:paraId="35C6D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27AB45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70A1F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ListBahanBinding.inflate(l</w:t>
                      </w:r>
                      <w:r>
                        <w:rPr>
                          <w:rFonts w:ascii="Courier New" w:hAnsi="Courier New" w:cs="Courier New"/>
                          <w:sz w:val="20"/>
                          <w:szCs w:val="20"/>
                          <w:lang w:val="en-US"/>
                        </w:rPr>
                        <w:t>ayoutInflater)</w:t>
                      </w:r>
                    </w:p>
                    <w:p w14:paraId="11A4A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74E9F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4FC04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1DBD2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youtManager = Manager</w:t>
                      </w:r>
                    </w:p>
                    <w:p w14:paraId="7C45E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21D10A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6B86EC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321C46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01D92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036A1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D8A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w:t>
                      </w:r>
                      <w:r>
                        <w:rPr>
                          <w:rFonts w:ascii="Courier New" w:hAnsi="Courier New" w:cs="Courier New"/>
                          <w:sz w:val="20"/>
                          <w:szCs w:val="20"/>
                          <w:lang w:val="en-US"/>
                        </w:rPr>
                        <w:t>b.setOnClickListener {</w:t>
                      </w:r>
                    </w:p>
                    <w:p w14:paraId="4BA35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MainActivity::class.java))</w:t>
                      </w:r>
                    </w:p>
                    <w:p w14:paraId="551B2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CB34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E98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414E5A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mendasi_Resep::class</w:t>
                      </w:r>
                      <w:r>
                        <w:rPr>
                          <w:rFonts w:ascii="Courier New" w:hAnsi="Courier New" w:cs="Courier New"/>
                          <w:sz w:val="20"/>
                          <w:szCs w:val="20"/>
                          <w:lang w:val="en-US"/>
                        </w:rPr>
                        <w:t>.java))</w:t>
                      </w:r>
                    </w:p>
                    <w:p w14:paraId="76054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3592A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D0DA61" w14:textId="77777777" w:rsidR="00F93A76" w:rsidRDefault="00F93A76">
                      <w:pPr>
                        <w:pStyle w:val="Default"/>
                        <w:rPr>
                          <w:rFonts w:ascii="Courier New" w:hAnsi="Courier New" w:cs="Courier New"/>
                          <w:sz w:val="20"/>
                          <w:szCs w:val="20"/>
                          <w:lang w:val="en-US"/>
                        </w:rPr>
                      </w:pPr>
                    </w:p>
                    <w:p w14:paraId="3D56A6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50F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7C883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1110A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46A82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3B11FF08" w14:textId="77777777" w:rsidR="00F93A76" w:rsidRDefault="00F93A76">
                      <w:pPr>
                        <w:pStyle w:val="Default"/>
                        <w:rPr>
                          <w:rFonts w:ascii="Courier New" w:hAnsi="Courier New" w:cs="Courier New"/>
                          <w:sz w:val="20"/>
                          <w:szCs w:val="20"/>
                          <w:lang w:val="en-US"/>
                        </w:rPr>
                      </w:pPr>
                    </w:p>
                    <w:p w14:paraId="3C71A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FA54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496C7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75F28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189024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CD65D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6BBDD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3764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4E161DD4" w14:textId="77777777" w:rsidR="00F93A76" w:rsidRDefault="00124769">
      <w:pPr>
        <w:pStyle w:val="Caption"/>
        <w:jc w:val="center"/>
        <w:rPr>
          <w:b w:val="0"/>
          <w:bCs/>
        </w:rPr>
      </w:pPr>
      <w:bookmarkStart w:id="242" w:name="_Toc136799588"/>
      <w:r>
        <w:t xml:space="preserve">Gambar 5. </w:t>
      </w:r>
      <w:r>
        <w:fldChar w:fldCharType="begin"/>
      </w:r>
      <w:r>
        <w:instrText xml:space="preserve"> SEQ Gambar \* ARABIC \r 45</w:instrText>
      </w:r>
      <w:r>
        <w:fldChar w:fldCharType="separate"/>
      </w:r>
      <w:r w:rsidR="00A8538E">
        <w:rPr>
          <w:noProof/>
        </w:rPr>
        <w:t>45</w:t>
      </w:r>
      <w:r>
        <w:fldChar w:fldCharType="end"/>
      </w:r>
      <w:r>
        <w:t xml:space="preserve"> </w:t>
      </w:r>
      <w:r>
        <w:rPr>
          <w:b w:val="0"/>
          <w:bCs/>
          <w:i/>
          <w:iCs w:val="0"/>
        </w:rPr>
        <w:t>Source Code Backend</w:t>
      </w:r>
      <w:r>
        <w:rPr>
          <w:b w:val="0"/>
          <w:bCs/>
        </w:rPr>
        <w:t xml:space="preserve"> Halaman Daftar Pemindaian Bahan Sayuran</w:t>
      </w:r>
      <w:bookmarkEnd w:id="242"/>
    </w:p>
    <w:p w14:paraId="41833D36" w14:textId="77777777" w:rsidR="00F93A76" w:rsidRDefault="00124769">
      <w:pPr>
        <w:jc w:val="center"/>
      </w:pPr>
      <w:r>
        <w:rPr>
          <w:noProof/>
          <w:lang w:eastAsia="en-US"/>
        </w:rPr>
        <w:lastRenderedPageBreak/>
        <w:drawing>
          <wp:inline distT="0" distB="0" distL="0" distR="0" wp14:anchorId="074C304C" wp14:editId="10E599AC">
            <wp:extent cx="2240915" cy="3920490"/>
            <wp:effectExtent l="19050" t="19050" r="26035" b="22860"/>
            <wp:docPr id="470793764"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793764" name="Picture 1" descr="A screenshot of a phone&#10;&#10;Description automatically generated with medium confidence"/>
                    <pic:cNvPicPr>
                      <a:picLocks noChangeAspect="1"/>
                    </pic:cNvPicPr>
                  </pic:nvPicPr>
                  <pic:blipFill>
                    <a:blip r:embed="rId82"/>
                    <a:stretch>
                      <a:fillRect/>
                    </a:stretch>
                  </pic:blipFill>
                  <pic:spPr>
                    <a:xfrm>
                      <a:off x="0" y="0"/>
                      <a:ext cx="2249933" cy="3935307"/>
                    </a:xfrm>
                    <a:prstGeom prst="rect">
                      <a:avLst/>
                    </a:prstGeom>
                    <a:ln>
                      <a:solidFill>
                        <a:schemeClr val="tx1"/>
                      </a:solidFill>
                    </a:ln>
                  </pic:spPr>
                </pic:pic>
              </a:graphicData>
            </a:graphic>
          </wp:inline>
        </w:drawing>
      </w:r>
    </w:p>
    <w:p w14:paraId="62D0095F" w14:textId="77777777" w:rsidR="00F93A76" w:rsidRDefault="00124769">
      <w:pPr>
        <w:pStyle w:val="Caption"/>
        <w:jc w:val="center"/>
        <w:rPr>
          <w:b w:val="0"/>
          <w:bCs/>
        </w:rPr>
      </w:pPr>
      <w:bookmarkStart w:id="243" w:name="_Toc136799589"/>
      <w:r>
        <w:t xml:space="preserve">Gambar 5. </w:t>
      </w:r>
      <w:r>
        <w:fldChar w:fldCharType="begin"/>
      </w:r>
      <w:r>
        <w:instrText xml:space="preserve"> SEQ Gambar \* ARABIC \r 46</w:instrText>
      </w:r>
      <w:r>
        <w:fldChar w:fldCharType="separate"/>
      </w:r>
      <w:r w:rsidR="00A8538E">
        <w:rPr>
          <w:noProof/>
        </w:rPr>
        <w:t>46</w:t>
      </w:r>
      <w:r>
        <w:fldChar w:fldCharType="end"/>
      </w:r>
      <w:r>
        <w:t xml:space="preserve"> </w:t>
      </w:r>
      <w:r>
        <w:rPr>
          <w:b w:val="0"/>
          <w:bCs/>
          <w:i/>
          <w:iCs w:val="0"/>
        </w:rPr>
        <w:t xml:space="preserve">User Interface </w:t>
      </w:r>
      <w:r>
        <w:rPr>
          <w:b w:val="0"/>
          <w:bCs/>
        </w:rPr>
        <w:t>Halaman Daftar Pemindaian Bahan Sayuran</w:t>
      </w:r>
      <w:bookmarkEnd w:id="243"/>
    </w:p>
    <w:p w14:paraId="620469A9" w14:textId="77777777" w:rsidR="00F93A76" w:rsidRDefault="00124769">
      <w:pPr>
        <w:pStyle w:val="Heading5"/>
        <w:numPr>
          <w:ilvl w:val="0"/>
          <w:numId w:val="46"/>
        </w:numPr>
        <w:ind w:left="851" w:hanging="851"/>
      </w:pPr>
      <w:r>
        <w:t>Halaman Daftar Rekomendasi Resep Makanan</w:t>
      </w:r>
    </w:p>
    <w:p w14:paraId="5E5664AA" w14:textId="77777777" w:rsidR="00F93A76" w:rsidRDefault="00124769">
      <w:pPr>
        <w:ind w:firstLine="851"/>
        <w:jc w:val="both"/>
      </w:pPr>
      <w:r>
        <w:t>Tahap selanjutnya adalah membuat halaman daftar</w:t>
      </w:r>
      <w:r>
        <w:rPr>
          <w:i/>
          <w:iCs/>
        </w:rPr>
        <w:t xml:space="preserve"> </w:t>
      </w:r>
      <w:r>
        <w:t xml:space="preserve">Daftar bahan sayuran untuk menampilkan daftar 5 rekomendasi resep makanan berdasarkan bahan sayuran yang dimiliki. Data resep tersebut didapat dari komunikasi dengan server melalui API.  Untuk </w:t>
      </w:r>
      <w:r>
        <w:rPr>
          <w:i/>
          <w:iCs/>
        </w:rPr>
        <w:t>source code</w:t>
      </w:r>
      <w:r>
        <w:t xml:space="preserve"> pembuatan tampilan halaman daftar Rekomendasi Resep Makanan dapat dilihat pada gambar 5.47</w:t>
      </w:r>
      <w:r>
        <w:rPr>
          <w:i/>
          <w:iCs/>
        </w:rPr>
        <w:t>,</w:t>
      </w:r>
      <w:r>
        <w:t xml:space="preserve"> untuk</w:t>
      </w:r>
      <w:r>
        <w:rPr>
          <w:i/>
          <w:iCs/>
        </w:rPr>
        <w:t xml:space="preserve"> backend </w:t>
      </w:r>
      <w:r>
        <w:t xml:space="preserve">halaman daftar Rekomendasi Resep Makanan dapat dilihat pada gambar 5.48, dan untuk </w:t>
      </w:r>
      <w:r>
        <w:rPr>
          <w:i/>
          <w:iCs/>
        </w:rPr>
        <w:t xml:space="preserve">user interface </w:t>
      </w:r>
      <w:r>
        <w:t>Halaman daftar Rekomendasi Resep Makanan dapat dilihat pada gambar 5.49.</w:t>
      </w:r>
    </w:p>
    <w:p w14:paraId="3360B9A8"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3450897" wp14:editId="1A677009">
                <wp:extent cx="4937760" cy="5234940"/>
                <wp:effectExtent l="0" t="0" r="15240" b="22860"/>
                <wp:docPr id="2053505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234940"/>
                        </a:xfrm>
                        <a:prstGeom prst="rect">
                          <a:avLst/>
                        </a:prstGeom>
                        <a:solidFill>
                          <a:srgbClr val="FFFFFF"/>
                        </a:solidFill>
                        <a:ln w="9525">
                          <a:solidFill>
                            <a:srgbClr val="000000"/>
                          </a:solidFill>
                          <a:miter lim="800000"/>
                        </a:ln>
                      </wps:spPr>
                      <wps:txbx>
                        <w:txbxContent>
                          <w:p w14:paraId="44B7D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5C26B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545710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2B2AC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EBB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6F47F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CDC0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Rekomendasi_Resep"&gt;</w:t>
                            </w:r>
                          </w:p>
                          <w:p w14:paraId="1084F596" w14:textId="77777777" w:rsidR="00F93A76" w:rsidRDefault="00F93A76">
                            <w:pPr>
                              <w:pStyle w:val="Default"/>
                              <w:rPr>
                                <w:rFonts w:ascii="Courier New" w:hAnsi="Courier New" w:cs="Courier New"/>
                                <w:sz w:val="20"/>
                                <w:szCs w:val="20"/>
                                <w:lang w:val="en-US"/>
                              </w:rPr>
                            </w:pPr>
                          </w:p>
                          <w:p w14:paraId="57CE3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C234F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11A66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sep"</w:t>
                            </w:r>
                          </w:p>
                          <w:p w14:paraId="36F7DA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D7E6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55E287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6E816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48265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9749C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rv_rekomendasi_resep_list"</w:t>
                            </w:r>
                          </w:p>
                          <w:p w14:paraId="19A99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922D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9490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31D0E0D8" w14:textId="77777777" w:rsidR="00F93A76" w:rsidRDefault="00F93A76">
                            <w:pPr>
                              <w:pStyle w:val="Default"/>
                              <w:rPr>
                                <w:rFonts w:ascii="Courier New" w:hAnsi="Courier New" w:cs="Courier New"/>
                                <w:sz w:val="20"/>
                                <w:szCs w:val="20"/>
                                <w:lang w:val="en-US"/>
                              </w:rPr>
                            </w:pPr>
                          </w:p>
                          <w:p w14:paraId="354E9B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239D5B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rekomendasi_resep_list"</w:t>
                            </w:r>
                          </w:p>
                          <w:p w14:paraId="66D45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B8C3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CC4B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320C6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038F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55DC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9CED7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4F1C33BC" w14:textId="77777777" w:rsidR="00F93A76" w:rsidRDefault="00F93A76">
                            <w:pPr>
                              <w:pStyle w:val="Default"/>
                              <w:rPr>
                                <w:rFonts w:ascii="Courier New" w:hAnsi="Courier New" w:cs="Courier New"/>
                                <w:sz w:val="20"/>
                                <w:szCs w:val="20"/>
                                <w:lang w:val="en-US"/>
                              </w:rPr>
                            </w:pPr>
                          </w:p>
                          <w:p w14:paraId="07F987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450897" id="_x0000_s1069" type="#_x0000_t202" style="width:388.8pt;height:4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">
                <v:textbox>
                  <w:txbxContent>
                    <w:p w14:paraId="44B7D9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5C26B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w:t>
                      </w:r>
                      <w:r>
                        <w:rPr>
                          <w:rFonts w:ascii="Courier New" w:hAnsi="Courier New" w:cs="Courier New"/>
                          <w:sz w:val="20"/>
                          <w:szCs w:val="20"/>
                          <w:lang w:val="en-US"/>
                        </w:rPr>
                        <w:t>traintlayout.widget.ConstraintLayout xmlns:android="http://schemas.android.com/apk/res/android"</w:t>
                      </w:r>
                    </w:p>
                    <w:p w14:paraId="545710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2B2AC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EBB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6F47F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w:t>
                      </w:r>
                      <w:r>
                        <w:rPr>
                          <w:rFonts w:ascii="Courier New" w:hAnsi="Courier New" w:cs="Courier New"/>
                          <w:sz w:val="20"/>
                          <w:szCs w:val="20"/>
                          <w:lang w:val="en-US"/>
                        </w:rPr>
                        <w:t>/schemas.android.com/tools"</w:t>
                      </w:r>
                    </w:p>
                    <w:p w14:paraId="2CDC0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Rekomendasi_Resep"&gt;</w:t>
                      </w:r>
                    </w:p>
                    <w:p w14:paraId="1084F596" w14:textId="77777777" w:rsidR="00F93A76" w:rsidRDefault="00F93A76">
                      <w:pPr>
                        <w:pStyle w:val="Default"/>
                        <w:rPr>
                          <w:rFonts w:ascii="Courier New" w:hAnsi="Courier New" w:cs="Courier New"/>
                          <w:sz w:val="20"/>
                          <w:szCs w:val="20"/>
                          <w:lang w:val="en-US"/>
                        </w:rPr>
                      </w:pPr>
                    </w:p>
                    <w:p w14:paraId="57CE3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C234F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11A66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sep"</w:t>
                      </w:r>
                    </w:p>
                    <w:p w14:paraId="36F7DA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D7E6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55E287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6E816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48265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9749C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rv_rekomendasi_resep_list"</w:t>
                      </w:r>
                    </w:p>
                    <w:p w14:paraId="19A990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922D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9490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31D0E0D8" w14:textId="77777777" w:rsidR="00F93A76" w:rsidRDefault="00F93A76">
                      <w:pPr>
                        <w:pStyle w:val="Default"/>
                        <w:rPr>
                          <w:rFonts w:ascii="Courier New" w:hAnsi="Courier New" w:cs="Courier New"/>
                          <w:sz w:val="20"/>
                          <w:szCs w:val="20"/>
                          <w:lang w:val="en-US"/>
                        </w:rPr>
                      </w:pPr>
                    </w:p>
                    <w:p w14:paraId="354E9B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w:t>
                      </w:r>
                      <w:r>
                        <w:rPr>
                          <w:rFonts w:ascii="Courier New" w:hAnsi="Courier New" w:cs="Courier New"/>
                          <w:sz w:val="20"/>
                          <w:szCs w:val="20"/>
                          <w:lang w:val="en-US"/>
                        </w:rPr>
                        <w:t>rview.widget.RecyclerView</w:t>
                      </w:r>
                    </w:p>
                    <w:p w14:paraId="239D5B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rekomendasi_resep_list"</w:t>
                      </w:r>
                    </w:p>
                    <w:p w14:paraId="66D45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B8C3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CC4B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320C6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w:t>
                      </w:r>
                      <w:r>
                        <w:rPr>
                          <w:rFonts w:ascii="Courier New" w:hAnsi="Courier New" w:cs="Courier New"/>
                          <w:sz w:val="20"/>
                          <w:szCs w:val="20"/>
                          <w:lang w:val="en-US"/>
                        </w:rPr>
                        <w:t>arent"</w:t>
                      </w:r>
                    </w:p>
                    <w:p w14:paraId="2038F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55DC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9CED7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4F1C33BC" w14:textId="77777777" w:rsidR="00F93A76" w:rsidRDefault="00F93A76">
                      <w:pPr>
                        <w:pStyle w:val="Default"/>
                        <w:rPr>
                          <w:rFonts w:ascii="Courier New" w:hAnsi="Courier New" w:cs="Courier New"/>
                          <w:sz w:val="20"/>
                          <w:szCs w:val="20"/>
                          <w:lang w:val="en-US"/>
                        </w:rPr>
                      </w:pPr>
                    </w:p>
                    <w:p w14:paraId="07F987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20BF2B17" w14:textId="77777777" w:rsidR="00F93A76" w:rsidRDefault="00124769">
      <w:pPr>
        <w:pStyle w:val="Caption"/>
        <w:jc w:val="center"/>
        <w:rPr>
          <w:b w:val="0"/>
          <w:bCs/>
        </w:rPr>
      </w:pPr>
      <w:bookmarkStart w:id="244" w:name="_Toc136799590"/>
      <w:r>
        <w:t xml:space="preserve">Gambar 5. </w:t>
      </w:r>
      <w:r>
        <w:fldChar w:fldCharType="begin"/>
      </w:r>
      <w:r>
        <w:instrText xml:space="preserve"> SEQ Gambar \* ARABIC \r 47</w:instrText>
      </w:r>
      <w:r>
        <w:fldChar w:fldCharType="separate"/>
      </w:r>
      <w:r w:rsidR="00A8538E">
        <w:rPr>
          <w:noProof/>
        </w:rPr>
        <w:t>47</w:t>
      </w:r>
      <w:r>
        <w:fldChar w:fldCharType="end"/>
      </w:r>
      <w:r>
        <w:t xml:space="preserve"> </w:t>
      </w:r>
      <w:r>
        <w:rPr>
          <w:b w:val="0"/>
          <w:bCs/>
          <w:i/>
          <w:iCs w:val="0"/>
        </w:rPr>
        <w:t xml:space="preserve">Source Code </w:t>
      </w:r>
      <w:r>
        <w:rPr>
          <w:b w:val="0"/>
          <w:bCs/>
        </w:rPr>
        <w:t>XML Halaman Daftar Rekomendasi Resep</w:t>
      </w:r>
      <w:bookmarkEnd w:id="244"/>
    </w:p>
    <w:p w14:paraId="60E4C8A7"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0D41C152" wp14:editId="2EA2152C">
                <wp:extent cx="4937760" cy="7117080"/>
                <wp:effectExtent l="0" t="0" r="15240" b="26670"/>
                <wp:docPr id="462546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17080"/>
                        </a:xfrm>
                        <a:prstGeom prst="rect">
                          <a:avLst/>
                        </a:prstGeom>
                        <a:solidFill>
                          <a:srgbClr val="FFFFFF"/>
                        </a:solidFill>
                        <a:ln w="9525">
                          <a:solidFill>
                            <a:srgbClr val="000000"/>
                          </a:solidFill>
                          <a:miter lim="800000"/>
                        </a:ln>
                      </wps:spPr>
                      <wps:txbx>
                        <w:txbxContent>
                          <w:p w14:paraId="26E65AC6" w14:textId="77777777" w:rsidR="00F93A76" w:rsidRDefault="00F93A76">
                            <w:pPr>
                              <w:pStyle w:val="Default"/>
                              <w:rPr>
                                <w:rFonts w:ascii="Courier New" w:hAnsi="Courier New" w:cs="Courier New"/>
                                <w:sz w:val="20"/>
                                <w:szCs w:val="20"/>
                                <w:lang w:val="en-US"/>
                              </w:rPr>
                            </w:pPr>
                          </w:p>
                          <w:p w14:paraId="6E3535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komendasi_Resep : AppCompatActivity(){</w:t>
                            </w:r>
                          </w:p>
                          <w:p w14:paraId="0A58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ActivityRekomendasiResepBinding? = null</w:t>
                            </w:r>
                          </w:p>
                          <w:p w14:paraId="0D113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list = ArrayList&lt;ResponseResep&gt;()</w:t>
                            </w:r>
                          </w:p>
                          <w:p w14:paraId="67D534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794C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01E4916A" w14:textId="77777777" w:rsidR="00F93A76" w:rsidRDefault="00F93A76">
                            <w:pPr>
                              <w:pStyle w:val="Default"/>
                              <w:rPr>
                                <w:rFonts w:ascii="Courier New" w:hAnsi="Courier New" w:cs="Courier New"/>
                                <w:sz w:val="20"/>
                                <w:szCs w:val="20"/>
                                <w:lang w:val="en-US"/>
                              </w:rPr>
                            </w:pPr>
                          </w:p>
                          <w:p w14:paraId="38AB34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1B1927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2F0E8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RekomendasiResepBinding.inflate(layoutInflater)</w:t>
                            </w:r>
                          </w:p>
                          <w:p w14:paraId="5AF5FC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29EC35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setHasFixedSize(true)</w:t>
                            </w:r>
                          </w:p>
                          <w:p w14:paraId="65CD14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layoutManager = LinearLayoutManager(this@Rekomendasi_Resep)</w:t>
                            </w:r>
                          </w:p>
                          <w:p w14:paraId="078A7C1A" w14:textId="77777777" w:rsidR="00F93A76" w:rsidRDefault="00F93A76">
                            <w:pPr>
                              <w:pStyle w:val="Default"/>
                              <w:rPr>
                                <w:rFonts w:ascii="Courier New" w:hAnsi="Courier New" w:cs="Courier New"/>
                                <w:sz w:val="20"/>
                                <w:szCs w:val="20"/>
                                <w:lang w:val="en-US"/>
                              </w:rPr>
                            </w:pPr>
                          </w:p>
                          <w:p w14:paraId="66C7A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158A3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71B9DF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1 = ""</w:t>
                            </w:r>
                          </w:p>
                          <w:p w14:paraId="02C92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2 = ""</w:t>
                            </w:r>
                          </w:p>
                          <w:p w14:paraId="7B1BF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3 = ""</w:t>
                            </w:r>
                          </w:p>
                          <w:p w14:paraId="7A6F7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4 = ""</w:t>
                            </w:r>
                          </w:p>
                          <w:p w14:paraId="20A10E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5 = ""</w:t>
                            </w:r>
                          </w:p>
                          <w:p w14:paraId="5DC00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6 = ""</w:t>
                            </w:r>
                          </w:p>
                          <w:p w14:paraId="2B6D6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ahans.size == 1){</w:t>
                            </w:r>
                          </w:p>
                          <w:p w14:paraId="1E165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597B4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944B1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2){</w:t>
                            </w:r>
                          </w:p>
                          <w:p w14:paraId="0B696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64C7A3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59E25E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47E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3){</w:t>
                            </w:r>
                          </w:p>
                          <w:p w14:paraId="4D5B9C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4E8CC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93ED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A13D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7A04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4){</w:t>
                            </w:r>
                          </w:p>
                          <w:p w14:paraId="6513A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3ECEC5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1D7525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222B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857E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506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5){</w:t>
                            </w:r>
                          </w:p>
                          <w:p w14:paraId="08390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0DE11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FBB0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16153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47DB37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3FE0E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1A8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6150AA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6EA5DD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6C2B83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5C6BF8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35330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01B7E3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069BF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C62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03FC8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09D60C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739ED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2F89B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505D0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1C04A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7A441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20C189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BD4B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B9E5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3375E5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4CFE9A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E7FF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D75C0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5964F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t)</w:t>
                            </w:r>
                          </w:p>
                          <w:p w14:paraId="10C7CD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5C2966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B5E2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komendasi_Resep,</w:t>
                            </w:r>
                          </w:p>
                          <w:p w14:paraId="269AD8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1D6B9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4D04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53C12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CA2C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 t: Throwable) {</w:t>
                            </w:r>
                          </w:p>
                          <w:p w14:paraId="3AE98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2CB86D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3A3D12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ED0D25" w14:textId="77777777" w:rsidR="00F93A76" w:rsidRDefault="00F93A76">
                            <w:pPr>
                              <w:pStyle w:val="Default"/>
                              <w:rPr>
                                <w:rFonts w:ascii="Courier New" w:hAnsi="Courier New" w:cs="Courier New"/>
                                <w:sz w:val="20"/>
                                <w:szCs w:val="20"/>
                                <w:lang w:val="en-US"/>
                              </w:rPr>
                            </w:pPr>
                          </w:p>
                          <w:p w14:paraId="481E35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E93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371A40F" w14:textId="77777777" w:rsidR="00F93A76" w:rsidRDefault="00F93A76">
                            <w:pPr>
                              <w:pStyle w:val="Default"/>
                              <w:rPr>
                                <w:rFonts w:ascii="Courier New" w:hAnsi="Courier New" w:cs="Courier New"/>
                                <w:sz w:val="20"/>
                                <w:szCs w:val="20"/>
                                <w:lang w:val="en-US"/>
                              </w:rPr>
                            </w:pPr>
                          </w:p>
                          <w:p w14:paraId="09AFA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31BA9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komendasi_Resep, Bahan_List::class.java))</w:t>
                            </w:r>
                          </w:p>
                          <w:p w14:paraId="5E4094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E7F6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6DE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1C152" id="_x0000_s1070" type="#_x0000_t202" style="width:388.8pt;height:56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">
                <v:textbox>
                  <w:txbxContent>
                    <w:p w14:paraId="26E65AC6" w14:textId="77777777" w:rsidR="00F93A76" w:rsidRDefault="00F93A76">
                      <w:pPr>
                        <w:pStyle w:val="Default"/>
                        <w:rPr>
                          <w:rFonts w:ascii="Courier New" w:hAnsi="Courier New" w:cs="Courier New"/>
                          <w:sz w:val="20"/>
                          <w:szCs w:val="20"/>
                          <w:lang w:val="en-US"/>
                        </w:rPr>
                      </w:pPr>
                    </w:p>
                    <w:p w14:paraId="6E3535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komendasi_Resep : AppCompatActivity(){</w:t>
                      </w:r>
                    </w:p>
                    <w:p w14:paraId="0A58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ActivityRekomendasiResepBinding? = null</w:t>
                      </w:r>
                    </w:p>
                    <w:p w14:paraId="0D113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list = ArrayList&lt;ResponseResep&gt;()</w:t>
                      </w:r>
                    </w:p>
                    <w:p w14:paraId="67D534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w:t>
                      </w:r>
                      <w:r>
                        <w:rPr>
                          <w:rFonts w:ascii="Courier New" w:hAnsi="Courier New" w:cs="Courier New"/>
                          <w:sz w:val="20"/>
                          <w:szCs w:val="20"/>
                          <w:lang w:val="en-US"/>
                        </w:rPr>
                        <w:t xml:space="preserve"> = ""</w:t>
                      </w:r>
                    </w:p>
                    <w:p w14:paraId="794C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01E4916A" w14:textId="77777777" w:rsidR="00F93A76" w:rsidRDefault="00F93A76">
                      <w:pPr>
                        <w:pStyle w:val="Default"/>
                        <w:rPr>
                          <w:rFonts w:ascii="Courier New" w:hAnsi="Courier New" w:cs="Courier New"/>
                          <w:sz w:val="20"/>
                          <w:szCs w:val="20"/>
                          <w:lang w:val="en-US"/>
                        </w:rPr>
                      </w:pPr>
                    </w:p>
                    <w:p w14:paraId="38AB34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1B1927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2F0E8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RekomendasiResepBinding.inflate(layoutInflater)</w:t>
                      </w:r>
                    </w:p>
                    <w:p w14:paraId="5AF5FC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29EC35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setHasFixedSize(true)</w:t>
                      </w:r>
                    </w:p>
                    <w:p w14:paraId="65CD14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layoutManager = LinearLayoutManager(this@Rekomendasi_Resep)</w:t>
                      </w:r>
                    </w:p>
                    <w:p w14:paraId="078A7C1A" w14:textId="77777777" w:rsidR="00F93A76" w:rsidRDefault="00F93A76">
                      <w:pPr>
                        <w:pStyle w:val="Default"/>
                        <w:rPr>
                          <w:rFonts w:ascii="Courier New" w:hAnsi="Courier New" w:cs="Courier New"/>
                          <w:sz w:val="20"/>
                          <w:szCs w:val="20"/>
                          <w:lang w:val="en-US"/>
                        </w:rPr>
                      </w:pPr>
                    </w:p>
                    <w:p w14:paraId="66C7A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158A3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71B9DF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1 = ""</w:t>
                      </w:r>
                    </w:p>
                    <w:p w14:paraId="02C92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2 =</w:t>
                      </w:r>
                      <w:r>
                        <w:rPr>
                          <w:rFonts w:ascii="Courier New" w:hAnsi="Courier New" w:cs="Courier New"/>
                          <w:sz w:val="20"/>
                          <w:szCs w:val="20"/>
                          <w:lang w:val="en-US"/>
                        </w:rPr>
                        <w:t xml:space="preserve"> ""</w:t>
                      </w:r>
                    </w:p>
                    <w:p w14:paraId="7B1BF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3 = ""</w:t>
                      </w:r>
                    </w:p>
                    <w:p w14:paraId="7A6F7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4 = ""</w:t>
                      </w:r>
                    </w:p>
                    <w:p w14:paraId="20A10E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5 = ""</w:t>
                      </w:r>
                    </w:p>
                    <w:p w14:paraId="5DC00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6 = ""</w:t>
                      </w:r>
                    </w:p>
                    <w:p w14:paraId="2B6D6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ahans.size == 1){</w:t>
                      </w:r>
                    </w:p>
                    <w:p w14:paraId="1E165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597B4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944B1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2){</w:t>
                      </w:r>
                    </w:p>
                    <w:p w14:paraId="0B696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64C7A3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59E25E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47E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3){</w:t>
                      </w:r>
                    </w:p>
                    <w:p w14:paraId="4D5B9C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4E8CC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93ED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A13D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7A04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4){</w:t>
                      </w:r>
                    </w:p>
                    <w:p w14:paraId="6513A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ahan1 = bahans.get(0).nama</w:t>
                      </w:r>
                    </w:p>
                    <w:p w14:paraId="3ECEC5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1D7525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222B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857E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506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5){</w:t>
                      </w:r>
                    </w:p>
                    <w:p w14:paraId="08390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0DE11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FBB0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16153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47DB37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3FE0E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1A8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6150AA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ahan1 = bahans.get(0).nama</w:t>
                      </w:r>
                    </w:p>
                    <w:p w14:paraId="6EA5DD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6C2B83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5C6BF8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35330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01B7E3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069BF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C62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w:t>
                      </w:r>
                      <w:r>
                        <w:rPr>
                          <w:rFonts w:ascii="Courier New" w:hAnsi="Courier New" w:cs="Courier New"/>
                          <w:sz w:val="20"/>
                          <w:szCs w:val="20"/>
                          <w:lang w:val="en-US"/>
                        </w:rPr>
                        <w:t xml:space="preserve"> RetrofitClient().instance</w:t>
                      </w:r>
                    </w:p>
                    <w:p w14:paraId="03FC8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09D60C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739ED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2F89B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505D0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1C04A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7A441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20C189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BD4B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B9E5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3375E5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4CFE9A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E7FF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D75C0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5964F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w:t>
                      </w:r>
                      <w:r>
                        <w:rPr>
                          <w:rFonts w:ascii="Courier New" w:hAnsi="Courier New" w:cs="Courier New"/>
                          <w:sz w:val="20"/>
                          <w:szCs w:val="20"/>
                          <w:lang w:val="en-US"/>
                        </w:rPr>
                        <w:t>t)</w:t>
                      </w:r>
                    </w:p>
                    <w:p w14:paraId="10C7CD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5C2966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B5E2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komendasi_Resep,</w:t>
                      </w:r>
                    </w:p>
                    <w:p w14:paraId="269AD8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1D6B9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4D04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053C12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CA2C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 t: Throwable) {</w:t>
                      </w:r>
                    </w:p>
                    <w:p w14:paraId="3AE98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2CB86D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3A3D12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ED0D25" w14:textId="77777777" w:rsidR="00F93A76" w:rsidRDefault="00F93A76">
                      <w:pPr>
                        <w:pStyle w:val="Default"/>
                        <w:rPr>
                          <w:rFonts w:ascii="Courier New" w:hAnsi="Courier New" w:cs="Courier New"/>
                          <w:sz w:val="20"/>
                          <w:szCs w:val="20"/>
                          <w:lang w:val="en-US"/>
                        </w:rPr>
                      </w:pPr>
                    </w:p>
                    <w:p w14:paraId="481E35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E93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371A40F" w14:textId="77777777" w:rsidR="00F93A76" w:rsidRDefault="00F93A76">
                      <w:pPr>
                        <w:pStyle w:val="Default"/>
                        <w:rPr>
                          <w:rFonts w:ascii="Courier New" w:hAnsi="Courier New" w:cs="Courier New"/>
                          <w:sz w:val="20"/>
                          <w:szCs w:val="20"/>
                          <w:lang w:val="en-US"/>
                        </w:rPr>
                      </w:pPr>
                    </w:p>
                    <w:p w14:paraId="09AFA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w:t>
                      </w:r>
                      <w:r>
                        <w:rPr>
                          <w:rFonts w:ascii="Courier New" w:hAnsi="Courier New" w:cs="Courier New"/>
                          <w:sz w:val="20"/>
                          <w:szCs w:val="20"/>
                          <w:lang w:val="en-US"/>
                        </w:rPr>
                        <w:t>n onBackPressed() {</w:t>
                      </w:r>
                    </w:p>
                    <w:p w14:paraId="31BA9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komendasi_Resep, Bahan_List::class.java))</w:t>
                      </w:r>
                    </w:p>
                    <w:p w14:paraId="5E4094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E7F6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96DE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43F28A75" w14:textId="77777777" w:rsidR="00F93A76" w:rsidRDefault="00124769">
      <w:pPr>
        <w:pStyle w:val="Caption"/>
        <w:jc w:val="center"/>
        <w:rPr>
          <w:b w:val="0"/>
          <w:bCs/>
        </w:rPr>
      </w:pPr>
      <w:bookmarkStart w:id="245" w:name="_Toc136799591"/>
      <w:r>
        <w:t xml:space="preserve">Gambar 5. </w:t>
      </w:r>
      <w:r>
        <w:fldChar w:fldCharType="begin"/>
      </w:r>
      <w:r>
        <w:instrText xml:space="preserve"> SEQ Gambar \* ARABIC \r 48</w:instrText>
      </w:r>
      <w:r>
        <w:fldChar w:fldCharType="separate"/>
      </w:r>
      <w:r w:rsidR="00A8538E">
        <w:rPr>
          <w:noProof/>
        </w:rPr>
        <w:t>48</w:t>
      </w:r>
      <w:r>
        <w:fldChar w:fldCharType="end"/>
      </w:r>
      <w:r>
        <w:t xml:space="preserve"> </w:t>
      </w:r>
      <w:r>
        <w:rPr>
          <w:b w:val="0"/>
          <w:bCs/>
          <w:i/>
          <w:iCs w:val="0"/>
        </w:rPr>
        <w:t>Source Code Backend</w:t>
      </w:r>
      <w:r>
        <w:rPr>
          <w:b w:val="0"/>
          <w:bCs/>
        </w:rPr>
        <w:t xml:space="preserve"> Halaman Daftar Rekomendasi Resep</w:t>
      </w:r>
      <w:bookmarkEnd w:id="245"/>
    </w:p>
    <w:p w14:paraId="4AB67189" w14:textId="77777777" w:rsidR="00F93A76" w:rsidRDefault="00124769">
      <w:pPr>
        <w:jc w:val="center"/>
      </w:pPr>
      <w:r>
        <w:rPr>
          <w:noProof/>
          <w:lang w:eastAsia="en-US"/>
        </w:rPr>
        <w:lastRenderedPageBreak/>
        <w:drawing>
          <wp:inline distT="0" distB="0" distL="0" distR="0" wp14:anchorId="1B12FD2C" wp14:editId="42873FB3">
            <wp:extent cx="2327910" cy="4151630"/>
            <wp:effectExtent l="19050" t="19050" r="15240" b="20320"/>
            <wp:docPr id="697635024"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635024" name="Picture 1" descr="A screen shot of a computer&#10;&#10;Description automatically generated with low confidence"/>
                    <pic:cNvPicPr>
                      <a:picLocks noChangeAspect="1"/>
                    </pic:cNvPicPr>
                  </pic:nvPicPr>
                  <pic:blipFill>
                    <a:blip r:embed="rId83"/>
                    <a:stretch>
                      <a:fillRect/>
                    </a:stretch>
                  </pic:blipFill>
                  <pic:spPr>
                    <a:xfrm>
                      <a:off x="0" y="0"/>
                      <a:ext cx="2329128" cy="4154192"/>
                    </a:xfrm>
                    <a:prstGeom prst="rect">
                      <a:avLst/>
                    </a:prstGeom>
                    <a:ln>
                      <a:solidFill>
                        <a:schemeClr val="tx1"/>
                      </a:solidFill>
                    </a:ln>
                  </pic:spPr>
                </pic:pic>
              </a:graphicData>
            </a:graphic>
          </wp:inline>
        </w:drawing>
      </w:r>
    </w:p>
    <w:p w14:paraId="542E761A" w14:textId="77777777" w:rsidR="00F93A76" w:rsidRDefault="00124769">
      <w:pPr>
        <w:pStyle w:val="Caption"/>
        <w:jc w:val="center"/>
        <w:rPr>
          <w:b w:val="0"/>
          <w:bCs/>
        </w:rPr>
      </w:pPr>
      <w:bookmarkStart w:id="246" w:name="_Toc136799592"/>
      <w:r>
        <w:t xml:space="preserve">Gambar 5. </w:t>
      </w:r>
      <w:r>
        <w:fldChar w:fldCharType="begin"/>
      </w:r>
      <w:r>
        <w:instrText xml:space="preserve"> SEQ Gambar \* ARABIC \r 49</w:instrText>
      </w:r>
      <w:r>
        <w:fldChar w:fldCharType="separate"/>
      </w:r>
      <w:r w:rsidR="00A8538E">
        <w:rPr>
          <w:noProof/>
        </w:rPr>
        <w:t>49</w:t>
      </w:r>
      <w:r>
        <w:fldChar w:fldCharType="end"/>
      </w:r>
      <w:r>
        <w:t xml:space="preserve"> </w:t>
      </w:r>
      <w:r>
        <w:rPr>
          <w:b w:val="0"/>
          <w:bCs/>
          <w:i/>
          <w:iCs w:val="0"/>
        </w:rPr>
        <w:t xml:space="preserve">User Interface </w:t>
      </w:r>
      <w:r>
        <w:rPr>
          <w:b w:val="0"/>
          <w:bCs/>
        </w:rPr>
        <w:t>Halaman Daftar Rekomendasi Resep Makanan</w:t>
      </w:r>
      <w:bookmarkEnd w:id="246"/>
    </w:p>
    <w:p w14:paraId="15759B6A" w14:textId="77777777" w:rsidR="00F93A76" w:rsidRDefault="00124769">
      <w:pPr>
        <w:pStyle w:val="Heading5"/>
        <w:numPr>
          <w:ilvl w:val="0"/>
          <w:numId w:val="46"/>
        </w:numPr>
        <w:ind w:left="851" w:hanging="851"/>
      </w:pPr>
      <w:r>
        <w:t>Halaman Detail Rekomendasi Resep Makanan</w:t>
      </w:r>
    </w:p>
    <w:p w14:paraId="5BD7EE6C" w14:textId="77777777" w:rsidR="00F93A76" w:rsidRDefault="00124769">
      <w:pPr>
        <w:ind w:firstLine="851"/>
        <w:jc w:val="both"/>
      </w:pPr>
      <w:r>
        <w:t xml:space="preserve">Tahap Terakhir adalah membuat halaman detail resep makanan untuk menampilkan bahan dan langkah-langkah dalam membuat resep tersebut. Halaman inilah yang menjadi tujuan akhir dari pengguna dalam mencari resep makanan yang diingkan. Untuk </w:t>
      </w:r>
      <w:r>
        <w:rPr>
          <w:i/>
          <w:iCs/>
        </w:rPr>
        <w:t>source code</w:t>
      </w:r>
      <w:r>
        <w:t xml:space="preserve"> pembuatan tampilan halaman Detail Rekomendasi Resep Makanan dapat dilihat pada gambar 5.50</w:t>
      </w:r>
      <w:r>
        <w:rPr>
          <w:i/>
          <w:iCs/>
        </w:rPr>
        <w:t xml:space="preserve">, </w:t>
      </w:r>
      <w:r>
        <w:t>untuk</w:t>
      </w:r>
      <w:r>
        <w:rPr>
          <w:i/>
          <w:iCs/>
        </w:rPr>
        <w:t xml:space="preserve"> backend </w:t>
      </w:r>
      <w:r>
        <w:t xml:space="preserve">halaman Detail Rekomendasi Resep Makanan dapat dilihat pada gambar 5.51, dan untuk </w:t>
      </w:r>
      <w:r>
        <w:rPr>
          <w:i/>
          <w:iCs/>
        </w:rPr>
        <w:t xml:space="preserve">user interface </w:t>
      </w:r>
      <w:r>
        <w:t>Halaman Detail Rekomendasi Resep Makanan dapat dilihat pada gambar 5.52.</w:t>
      </w:r>
    </w:p>
    <w:p w14:paraId="05E298ED"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9A39124" wp14:editId="7303E71E">
                <wp:extent cx="4937760" cy="7018020"/>
                <wp:effectExtent l="0" t="0" r="15240" b="11430"/>
                <wp:docPr id="68556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0AC75A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1CEF8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 xmlns:android="http://schemas.android.com/apk/res/android"</w:t>
                            </w:r>
                          </w:p>
                          <w:p w14:paraId="2B867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619222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E392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C34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ADC4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60D8F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Detail.DetailResep"&gt;</w:t>
                            </w:r>
                          </w:p>
                          <w:p w14:paraId="7E7C6665" w14:textId="77777777" w:rsidR="00F93A76" w:rsidRDefault="00F93A76">
                            <w:pPr>
                              <w:pStyle w:val="Default"/>
                              <w:rPr>
                                <w:rFonts w:ascii="Courier New" w:hAnsi="Courier New" w:cs="Courier New"/>
                                <w:sz w:val="20"/>
                                <w:szCs w:val="20"/>
                                <w:lang w:val="en-US"/>
                              </w:rPr>
                            </w:pPr>
                          </w:p>
                          <w:p w14:paraId="05713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w:t>
                            </w:r>
                          </w:p>
                          <w:p w14:paraId="62EC0D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4C51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7B94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appBar"</w:t>
                            </w:r>
                          </w:p>
                          <w:p w14:paraId="4A7AB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heme="@style/Theme.AppCompat.NoActionBar"</w:t>
                            </w:r>
                          </w:p>
                          <w:p w14:paraId="5FE8B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transparent"&gt;</w:t>
                            </w:r>
                          </w:p>
                          <w:p w14:paraId="7E8B28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w:t>
                            </w:r>
                          </w:p>
                          <w:p w14:paraId="3B9653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11FE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10291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ntentScrim="@color/yellow"</w:t>
                            </w:r>
                          </w:p>
                          <w:p w14:paraId="13673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Start="20.80dp"</w:t>
                            </w:r>
                          </w:p>
                          <w:p w14:paraId="7A383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End="93.60dp"</w:t>
                            </w:r>
                          </w:p>
                          <w:p w14:paraId="59942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enterAlwaysCollapsed"&gt;</w:t>
                            </w:r>
                          </w:p>
                          <w:p w14:paraId="2331A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makeramen.roundedimageview.RoundedImageView</w:t>
                            </w:r>
                          </w:p>
                          <w:p w14:paraId="433640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596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675F6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Item"</w:t>
                            </w:r>
                          </w:p>
                          <w:p w14:paraId="52C15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F2DF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Mode="parallax"</w:t>
                            </w:r>
                          </w:p>
                          <w:p w14:paraId="020FA5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ParallaxMultiplier="0.7"</w:t>
                            </w:r>
                          </w:p>
                          <w:p w14:paraId="2D5E2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right="26.00dp"</w:t>
                            </w:r>
                          </w:p>
                          <w:p w14:paraId="10D84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left="26.00dp"/&gt;</w:t>
                            </w:r>
                          </w:p>
                          <w:p w14:paraId="53371939" w14:textId="77777777" w:rsidR="00F93A76" w:rsidRDefault="00F93A76">
                            <w:pPr>
                              <w:pStyle w:val="Default"/>
                              <w:rPr>
                                <w:rFonts w:ascii="Courier New" w:hAnsi="Courier New" w:cs="Courier New"/>
                                <w:sz w:val="20"/>
                                <w:szCs w:val="20"/>
                                <w:lang w:val="en-US"/>
                              </w:rPr>
                            </w:pPr>
                          </w:p>
                          <w:p w14:paraId="03CF85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Toolbar</w:t>
                            </w:r>
                          </w:p>
                          <w:p w14:paraId="4B4B4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C0C3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attr/actionBarSize"</w:t>
                            </w:r>
                          </w:p>
                          <w:p w14:paraId="582B0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oolbar"</w:t>
                            </w:r>
                          </w:p>
                          <w:p w14:paraId="0686FF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w:t>
                            </w:r>
                          </w:p>
                          <w:p w14:paraId="03F6E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tleTextColor="@color/white"/&gt;</w:t>
                            </w:r>
                          </w:p>
                          <w:p w14:paraId="31CA0018" w14:textId="77777777" w:rsidR="00F93A76" w:rsidRDefault="00F93A76">
                            <w:pPr>
                              <w:pStyle w:val="Default"/>
                              <w:rPr>
                                <w:rFonts w:ascii="Courier New" w:hAnsi="Courier New" w:cs="Courier New"/>
                                <w:sz w:val="20"/>
                                <w:szCs w:val="20"/>
                                <w:lang w:val="en-US"/>
                              </w:rPr>
                            </w:pPr>
                          </w:p>
                          <w:p w14:paraId="2D727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1AE6A6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D8EFF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EDB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5.60dp"</w:t>
                            </w:r>
                          </w:p>
                          <w:p w14:paraId="674F8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0.40dp"</w:t>
                            </w:r>
                          </w:p>
                          <w:p w14:paraId="72394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5.20dp"</w:t>
                            </w:r>
                          </w:p>
                          <w:p w14:paraId="1B516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1DA5E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11CE3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start"</w:t>
                            </w:r>
                          </w:p>
                          <w:p w14:paraId="4C4BC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1156A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45319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ck"/&gt;</w:t>
                            </w:r>
                          </w:p>
                          <w:p w14:paraId="19A66883" w14:textId="77777777" w:rsidR="00F93A76" w:rsidRDefault="00F93A76">
                            <w:pPr>
                              <w:pStyle w:val="Default"/>
                              <w:rPr>
                                <w:rFonts w:ascii="Courier New" w:hAnsi="Courier New" w:cs="Courier New"/>
                                <w:sz w:val="20"/>
                                <w:szCs w:val="20"/>
                                <w:lang w:val="en-US"/>
                              </w:rPr>
                            </w:pPr>
                          </w:p>
                          <w:p w14:paraId="20041A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5882C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CAD1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7BC5E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6087C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4AF3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62296A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9D8DE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3FD09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w:t>
                            </w:r>
                          </w:p>
                          <w:p w14:paraId="3F3FDB3D" w14:textId="77777777" w:rsidR="00F93A76" w:rsidRDefault="00F93A76">
                            <w:pPr>
                              <w:pStyle w:val="Default"/>
                              <w:rPr>
                                <w:rFonts w:ascii="Courier New" w:hAnsi="Courier New" w:cs="Courier New"/>
                                <w:sz w:val="20"/>
                                <w:szCs w:val="20"/>
                                <w:lang w:val="en-US"/>
                              </w:rPr>
                            </w:pPr>
                          </w:p>
                          <w:p w14:paraId="0FCA929F" w14:textId="77777777" w:rsidR="00F93A76" w:rsidRDefault="00F93A76">
                            <w:pPr>
                              <w:pStyle w:val="Default"/>
                              <w:rPr>
                                <w:rFonts w:ascii="Courier New" w:hAnsi="Courier New" w:cs="Courier New"/>
                                <w:sz w:val="20"/>
                                <w:szCs w:val="20"/>
                                <w:lang w:val="en-US"/>
                              </w:rPr>
                            </w:pPr>
                          </w:p>
                          <w:p w14:paraId="6967A0F8" w14:textId="77777777" w:rsidR="00F93A76" w:rsidRDefault="00F93A76">
                            <w:pPr>
                              <w:pStyle w:val="Default"/>
                              <w:rPr>
                                <w:rFonts w:ascii="Courier New" w:hAnsi="Courier New" w:cs="Courier New"/>
                                <w:sz w:val="20"/>
                                <w:szCs w:val="20"/>
                                <w:lang w:val="en-US"/>
                              </w:rPr>
                            </w:pPr>
                          </w:p>
                          <w:p w14:paraId="47974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gt;</w:t>
                            </w:r>
                          </w:p>
                          <w:p w14:paraId="11A57B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gt;</w:t>
                            </w:r>
                          </w:p>
                          <w:p w14:paraId="148B8460" w14:textId="77777777" w:rsidR="00F93A76" w:rsidRDefault="00F93A76">
                            <w:pPr>
                              <w:pStyle w:val="Default"/>
                              <w:rPr>
                                <w:rFonts w:ascii="Courier New" w:hAnsi="Courier New" w:cs="Courier New"/>
                                <w:sz w:val="20"/>
                                <w:szCs w:val="20"/>
                                <w:lang w:val="en-US"/>
                              </w:rPr>
                            </w:pPr>
                          </w:p>
                          <w:p w14:paraId="476217FD" w14:textId="77777777" w:rsidR="00F93A76" w:rsidRDefault="00F93A76">
                            <w:pPr>
                              <w:pStyle w:val="Default"/>
                              <w:rPr>
                                <w:rFonts w:ascii="Courier New" w:hAnsi="Courier New" w:cs="Courier New"/>
                                <w:sz w:val="20"/>
                                <w:szCs w:val="20"/>
                                <w:lang w:val="en-US"/>
                              </w:rPr>
                            </w:pPr>
                          </w:p>
                          <w:p w14:paraId="193F1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4A86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6B9CC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82215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E993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lipToPadding="false"</w:t>
                            </w:r>
                          </w:p>
                          <w:p w14:paraId="6654A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string/appbar_scrolling_view_behavior"&gt;</w:t>
                            </w:r>
                          </w:p>
                          <w:p w14:paraId="589B0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E575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6B158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A55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E59B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623B1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1065AB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77C5B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8D86F6C" w14:textId="77777777" w:rsidR="00F93A76" w:rsidRDefault="00F93A76">
                            <w:pPr>
                              <w:pStyle w:val="Default"/>
                              <w:rPr>
                                <w:rFonts w:ascii="Courier New" w:hAnsi="Courier New" w:cs="Courier New"/>
                                <w:sz w:val="20"/>
                                <w:szCs w:val="20"/>
                                <w:lang w:val="en-US"/>
                              </w:rPr>
                            </w:pPr>
                          </w:p>
                          <w:p w14:paraId="52377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34A56A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8F78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5A346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102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F50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78A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73364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0387E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6.00dp"&gt;</w:t>
                            </w:r>
                          </w:p>
                          <w:p w14:paraId="0FCE23AC" w14:textId="77777777" w:rsidR="00F93A76" w:rsidRDefault="00F93A76">
                            <w:pPr>
                              <w:pStyle w:val="Default"/>
                              <w:rPr>
                                <w:rFonts w:ascii="Courier New" w:hAnsi="Courier New" w:cs="Courier New"/>
                                <w:sz w:val="20"/>
                                <w:szCs w:val="20"/>
                                <w:lang w:val="en-US"/>
                              </w:rPr>
                            </w:pPr>
                          </w:p>
                          <w:p w14:paraId="723B2D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350C4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9CFF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F027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11ACF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1CA37E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472BC0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748BF8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38DA7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309608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06CD0222" w14:textId="77777777" w:rsidR="00F93A76" w:rsidRDefault="00F93A76">
                            <w:pPr>
                              <w:pStyle w:val="Default"/>
                              <w:rPr>
                                <w:rFonts w:ascii="Courier New" w:hAnsi="Courier New" w:cs="Courier New"/>
                                <w:sz w:val="20"/>
                                <w:szCs w:val="20"/>
                                <w:lang w:val="en-US"/>
                              </w:rPr>
                            </w:pPr>
                          </w:p>
                          <w:p w14:paraId="01D774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189C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D8FB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B9F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68B1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1A152F9" w14:textId="77777777" w:rsidR="00F93A76" w:rsidRDefault="00F93A76">
                            <w:pPr>
                              <w:pStyle w:val="Default"/>
                              <w:rPr>
                                <w:rFonts w:ascii="Courier New" w:hAnsi="Courier New" w:cs="Courier New"/>
                                <w:sz w:val="20"/>
                                <w:szCs w:val="20"/>
                                <w:lang w:val="en-US"/>
                              </w:rPr>
                            </w:pPr>
                          </w:p>
                          <w:p w14:paraId="74F8E3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B3A1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E796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279C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4477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451719E" w14:textId="77777777" w:rsidR="00F93A76" w:rsidRDefault="00F93A76">
                            <w:pPr>
                              <w:pStyle w:val="Default"/>
                              <w:rPr>
                                <w:rFonts w:ascii="Courier New" w:hAnsi="Courier New" w:cs="Courier New"/>
                                <w:sz w:val="20"/>
                                <w:szCs w:val="20"/>
                                <w:lang w:val="en-US"/>
                              </w:rPr>
                            </w:pPr>
                          </w:p>
                          <w:p w14:paraId="338098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75EF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0974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7DFB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2BFF4D6D" w14:textId="77777777" w:rsidR="00F93A76" w:rsidRDefault="00F93A76">
                            <w:pPr>
                              <w:pStyle w:val="Default"/>
                              <w:rPr>
                                <w:rFonts w:ascii="Courier New" w:hAnsi="Courier New" w:cs="Courier New"/>
                                <w:sz w:val="20"/>
                                <w:szCs w:val="20"/>
                                <w:lang w:val="en-US"/>
                              </w:rPr>
                            </w:pPr>
                          </w:p>
                          <w:p w14:paraId="7C4A1A6C" w14:textId="77777777" w:rsidR="00F93A76" w:rsidRDefault="00F93A76">
                            <w:pPr>
                              <w:pStyle w:val="Default"/>
                              <w:rPr>
                                <w:rFonts w:ascii="Courier New" w:hAnsi="Courier New" w:cs="Courier New"/>
                                <w:sz w:val="20"/>
                                <w:szCs w:val="20"/>
                                <w:lang w:val="en-US"/>
                              </w:rPr>
                            </w:pPr>
                          </w:p>
                          <w:p w14:paraId="41E49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A09A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5ECBCF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BED7A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074D5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4D214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10BA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63A2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7FBAD3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D40E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D4ED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54036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183E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BBBC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E319E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8BACD4" w14:textId="77777777" w:rsidR="00F93A76" w:rsidRDefault="00F93A76">
                            <w:pPr>
                              <w:pStyle w:val="Default"/>
                              <w:rPr>
                                <w:rFonts w:ascii="Courier New" w:hAnsi="Courier New" w:cs="Courier New"/>
                                <w:sz w:val="20"/>
                                <w:szCs w:val="20"/>
                                <w:lang w:val="en-US"/>
                              </w:rPr>
                            </w:pPr>
                          </w:p>
                          <w:p w14:paraId="69722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A4F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373BC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A200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8CBD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7043D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7520B5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02D7A7AF" w14:textId="77777777" w:rsidR="00F93A76" w:rsidRDefault="00F93A76">
                            <w:pPr>
                              <w:pStyle w:val="Default"/>
                              <w:rPr>
                                <w:rFonts w:ascii="Courier New" w:hAnsi="Courier New" w:cs="Courier New"/>
                                <w:sz w:val="20"/>
                                <w:szCs w:val="20"/>
                                <w:lang w:val="en-US"/>
                              </w:rPr>
                            </w:pPr>
                          </w:p>
                          <w:p w14:paraId="2648A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C931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30BC1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1BE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09D8279E" w14:textId="77777777" w:rsidR="00F93A76" w:rsidRDefault="00F93A76">
                            <w:pPr>
                              <w:pStyle w:val="Default"/>
                              <w:rPr>
                                <w:rFonts w:ascii="Courier New" w:hAnsi="Courier New" w:cs="Courier New"/>
                                <w:sz w:val="20"/>
                                <w:szCs w:val="20"/>
                                <w:lang w:val="en-US"/>
                              </w:rPr>
                            </w:pPr>
                          </w:p>
                          <w:p w14:paraId="44748FC5" w14:textId="77777777" w:rsidR="00F93A76" w:rsidRDefault="00F93A76">
                            <w:pPr>
                              <w:pStyle w:val="Default"/>
                              <w:rPr>
                                <w:rFonts w:ascii="Courier New" w:hAnsi="Courier New" w:cs="Courier New"/>
                                <w:sz w:val="20"/>
                                <w:szCs w:val="20"/>
                                <w:lang w:val="en-US"/>
                              </w:rPr>
                            </w:pPr>
                          </w:p>
                          <w:p w14:paraId="46BC5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084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2EDB4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6D5F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FF8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3871B9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DD8E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51D49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4F9F9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7F0A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590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D5EC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5793B7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8E564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355F1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30EB7B4" w14:textId="77777777" w:rsidR="00F93A76" w:rsidRDefault="00F93A76">
                            <w:pPr>
                              <w:pStyle w:val="Default"/>
                              <w:rPr>
                                <w:rFonts w:ascii="Courier New" w:hAnsi="Courier New" w:cs="Courier New"/>
                                <w:sz w:val="20"/>
                                <w:szCs w:val="20"/>
                                <w:lang w:val="en-US"/>
                              </w:rPr>
                            </w:pPr>
                          </w:p>
                          <w:p w14:paraId="26AA3E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C321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91C7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53EB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10BCC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CC3C2F9" w14:textId="77777777" w:rsidR="00F93A76" w:rsidRDefault="00F93A76">
                            <w:pPr>
                              <w:pStyle w:val="Default"/>
                              <w:rPr>
                                <w:rFonts w:ascii="Courier New" w:hAnsi="Courier New" w:cs="Courier New"/>
                                <w:sz w:val="20"/>
                                <w:szCs w:val="20"/>
                                <w:lang w:val="en-US"/>
                              </w:rPr>
                            </w:pPr>
                          </w:p>
                          <w:p w14:paraId="7D1BCC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712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59C0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90E0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66FDC7FA" w14:textId="77777777" w:rsidR="00F93A76" w:rsidRDefault="00F93A76">
                            <w:pPr>
                              <w:pStyle w:val="Default"/>
                              <w:rPr>
                                <w:rFonts w:ascii="Courier New" w:hAnsi="Courier New" w:cs="Courier New"/>
                                <w:sz w:val="20"/>
                                <w:szCs w:val="20"/>
                                <w:lang w:val="en-US"/>
                              </w:rPr>
                            </w:pPr>
                          </w:p>
                          <w:p w14:paraId="30EDA5A0" w14:textId="77777777" w:rsidR="00F93A76" w:rsidRDefault="00F93A76">
                            <w:pPr>
                              <w:pStyle w:val="Default"/>
                              <w:rPr>
                                <w:rFonts w:ascii="Courier New" w:hAnsi="Courier New" w:cs="Courier New"/>
                                <w:sz w:val="20"/>
                                <w:szCs w:val="20"/>
                                <w:lang w:val="en-US"/>
                              </w:rPr>
                            </w:pPr>
                          </w:p>
                          <w:p w14:paraId="27F7C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6FB8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5B5DF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214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A3E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7E1560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51BF0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BDA6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4539D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6BDD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BD78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57157C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E47D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62F8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83B5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778D4A9" w14:textId="77777777" w:rsidR="00F93A76" w:rsidRDefault="00F93A76">
                            <w:pPr>
                              <w:pStyle w:val="Default"/>
                              <w:rPr>
                                <w:rFonts w:ascii="Courier New" w:hAnsi="Courier New" w:cs="Courier New"/>
                                <w:sz w:val="20"/>
                                <w:szCs w:val="20"/>
                                <w:lang w:val="en-US"/>
                              </w:rPr>
                            </w:pPr>
                          </w:p>
                          <w:p w14:paraId="11831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D55C6E3" w14:textId="77777777" w:rsidR="00F93A76" w:rsidRDefault="00F93A76">
                            <w:pPr>
                              <w:pStyle w:val="Default"/>
                              <w:rPr>
                                <w:rFonts w:ascii="Courier New" w:hAnsi="Courier New" w:cs="Courier New"/>
                                <w:sz w:val="20"/>
                                <w:szCs w:val="20"/>
                                <w:lang w:val="en-US"/>
                              </w:rPr>
                            </w:pPr>
                          </w:p>
                          <w:p w14:paraId="0EBBD4D9" w14:textId="77777777" w:rsidR="00F93A76" w:rsidRDefault="00F93A76">
                            <w:pPr>
                              <w:pStyle w:val="Default"/>
                              <w:rPr>
                                <w:rFonts w:ascii="Courier New" w:hAnsi="Courier New" w:cs="Courier New"/>
                                <w:sz w:val="20"/>
                                <w:szCs w:val="20"/>
                                <w:lang w:val="en-US"/>
                              </w:rPr>
                            </w:pPr>
                          </w:p>
                          <w:p w14:paraId="56E14F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CAD9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4A014A21" w14:textId="77777777" w:rsidR="00F93A76" w:rsidRDefault="00F93A76">
                            <w:pPr>
                              <w:pStyle w:val="Default"/>
                              <w:rPr>
                                <w:rFonts w:ascii="Courier New" w:hAnsi="Courier New" w:cs="Courier New"/>
                                <w:sz w:val="20"/>
                                <w:szCs w:val="20"/>
                                <w:lang w:val="en-US"/>
                              </w:rPr>
                            </w:pPr>
                          </w:p>
                          <w:p w14:paraId="2E85B4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A7003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533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73C3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44141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51375A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53A19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81E53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3E81A65B" w14:textId="77777777" w:rsidR="00F93A76" w:rsidRDefault="00F93A76">
                            <w:pPr>
                              <w:pStyle w:val="Default"/>
                              <w:rPr>
                                <w:rFonts w:ascii="Courier New" w:hAnsi="Courier New" w:cs="Courier New"/>
                                <w:sz w:val="20"/>
                                <w:szCs w:val="20"/>
                                <w:lang w:val="en-US"/>
                              </w:rPr>
                            </w:pPr>
                          </w:p>
                          <w:p w14:paraId="0ED7C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069E3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E8DE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56F9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41CD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0E9BF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426FA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11C0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6E0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437D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4E74A0A8" w14:textId="77777777" w:rsidR="00F93A76" w:rsidRDefault="00F93A76">
                            <w:pPr>
                              <w:pStyle w:val="Default"/>
                              <w:rPr>
                                <w:rFonts w:ascii="Courier New" w:hAnsi="Courier New" w:cs="Courier New"/>
                                <w:sz w:val="20"/>
                                <w:szCs w:val="20"/>
                                <w:lang w:val="en-US"/>
                              </w:rPr>
                            </w:pPr>
                          </w:p>
                          <w:p w14:paraId="6B4429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109E5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63B1AA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E8E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04AB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E3EB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7DEA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2EF2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B2FEC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8922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97B1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12F2111" w14:textId="77777777" w:rsidR="00F93A76" w:rsidRDefault="00F93A76">
                            <w:pPr>
                              <w:pStyle w:val="Default"/>
                              <w:rPr>
                                <w:rFonts w:ascii="Courier New" w:hAnsi="Courier New" w:cs="Courier New"/>
                                <w:sz w:val="20"/>
                                <w:szCs w:val="20"/>
                                <w:lang w:val="en-US"/>
                              </w:rPr>
                            </w:pPr>
                          </w:p>
                          <w:p w14:paraId="78145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E6FC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05C2579" w14:textId="77777777" w:rsidR="00F93A76" w:rsidRDefault="00F93A76">
                            <w:pPr>
                              <w:pStyle w:val="Default"/>
                              <w:rPr>
                                <w:rFonts w:ascii="Courier New" w:hAnsi="Courier New" w:cs="Courier New"/>
                                <w:sz w:val="20"/>
                                <w:szCs w:val="20"/>
                                <w:lang w:val="en-US"/>
                              </w:rPr>
                            </w:pPr>
                          </w:p>
                          <w:p w14:paraId="4A167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B442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0FF5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BA4E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F591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6FB2E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6D41C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ED28F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3EEAD03A" w14:textId="77777777" w:rsidR="00F93A76" w:rsidRDefault="00F93A76">
                            <w:pPr>
                              <w:pStyle w:val="Default"/>
                              <w:rPr>
                                <w:rFonts w:ascii="Courier New" w:hAnsi="Courier New" w:cs="Courier New"/>
                                <w:sz w:val="20"/>
                                <w:szCs w:val="20"/>
                                <w:lang w:val="en-US"/>
                              </w:rPr>
                            </w:pPr>
                          </w:p>
                          <w:p w14:paraId="51430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13CE6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235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318CA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92D0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6E8CF5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0B15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F8DA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75A09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26A3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9642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613D4AEB" w14:textId="77777777" w:rsidR="00F93A76" w:rsidRDefault="00F93A76">
                            <w:pPr>
                              <w:pStyle w:val="Default"/>
                              <w:rPr>
                                <w:rFonts w:ascii="Courier New" w:hAnsi="Courier New" w:cs="Courier New"/>
                                <w:sz w:val="20"/>
                                <w:szCs w:val="20"/>
                                <w:lang w:val="en-US"/>
                              </w:rPr>
                            </w:pPr>
                          </w:p>
                          <w:p w14:paraId="076FF8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D92C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330116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BDA2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6CF5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E1348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74D9F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8470C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8BE6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C8B8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0310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357F49D" w14:textId="77777777" w:rsidR="00F93A76" w:rsidRDefault="00F93A76">
                            <w:pPr>
                              <w:pStyle w:val="Default"/>
                              <w:rPr>
                                <w:rFonts w:ascii="Courier New" w:hAnsi="Courier New" w:cs="Courier New"/>
                                <w:sz w:val="20"/>
                                <w:szCs w:val="20"/>
                                <w:lang w:val="en-US"/>
                              </w:rPr>
                            </w:pPr>
                          </w:p>
                          <w:p w14:paraId="70501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89B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D650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BD4462" w14:textId="77777777" w:rsidR="00F93A76" w:rsidRDefault="00F93A76">
                            <w:pPr>
                              <w:pStyle w:val="Default"/>
                              <w:rPr>
                                <w:rFonts w:ascii="Courier New" w:hAnsi="Courier New" w:cs="Courier New"/>
                                <w:sz w:val="20"/>
                                <w:szCs w:val="20"/>
                                <w:lang w:val="en-US"/>
                              </w:rPr>
                            </w:pPr>
                          </w:p>
                          <w:p w14:paraId="22F526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1C212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7D3C29B5" w14:textId="77777777" w:rsidR="00F93A76" w:rsidRDefault="00F93A76">
                            <w:pPr>
                              <w:pStyle w:val="Default"/>
                              <w:rPr>
                                <w:rFonts w:ascii="Courier New" w:hAnsi="Courier New" w:cs="Courier New"/>
                                <w:sz w:val="20"/>
                                <w:szCs w:val="20"/>
                                <w:lang w:val="en-US"/>
                              </w:rPr>
                            </w:pPr>
                          </w:p>
                          <w:p w14:paraId="0818F78C" w14:textId="77777777" w:rsidR="00F93A76" w:rsidRDefault="00F93A76">
                            <w:pPr>
                              <w:pStyle w:val="Default"/>
                              <w:rPr>
                                <w:rFonts w:ascii="Courier New" w:hAnsi="Courier New" w:cs="Courier New"/>
                                <w:sz w:val="20"/>
                                <w:szCs w:val="20"/>
                                <w:lang w:val="en-US"/>
                              </w:rPr>
                            </w:pPr>
                          </w:p>
                          <w:p w14:paraId="40DD73D3" w14:textId="77777777" w:rsidR="00F93A76" w:rsidRDefault="00F93A76">
                            <w:pPr>
                              <w:pStyle w:val="Default"/>
                              <w:rPr>
                                <w:rFonts w:ascii="Courier New" w:hAnsi="Courier New" w:cs="Courier New"/>
                                <w:sz w:val="20"/>
                                <w:szCs w:val="20"/>
                                <w:lang w:val="en-US"/>
                              </w:rPr>
                            </w:pPr>
                          </w:p>
                          <w:p w14:paraId="0AB14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A39124" id="_x0000_s1071"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">
                <v:textbox>
                  <w:txbxContent>
                    <w:p w14:paraId="0AC75A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1CEF8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 xmlns:android="http://schemas.android.com/apk/res/android"</w:t>
                      </w:r>
                    </w:p>
                    <w:p w14:paraId="2B867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619222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w:t>
                      </w:r>
                      <w:r>
                        <w:rPr>
                          <w:rFonts w:ascii="Courier New" w:hAnsi="Courier New" w:cs="Courier New"/>
                          <w:sz w:val="20"/>
                          <w:szCs w:val="20"/>
                          <w:lang w:val="en-US"/>
                        </w:rPr>
                        <w:t>android.com/tools"</w:t>
                      </w:r>
                    </w:p>
                    <w:p w14:paraId="3E392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C34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ADC4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60D8F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Detail.DetailResep"&gt;</w:t>
                      </w:r>
                    </w:p>
                    <w:p w14:paraId="7E7C6665" w14:textId="77777777" w:rsidR="00F93A76" w:rsidRDefault="00F93A76">
                      <w:pPr>
                        <w:pStyle w:val="Default"/>
                        <w:rPr>
                          <w:rFonts w:ascii="Courier New" w:hAnsi="Courier New" w:cs="Courier New"/>
                          <w:sz w:val="20"/>
                          <w:szCs w:val="20"/>
                          <w:lang w:val="en-US"/>
                        </w:rPr>
                      </w:pPr>
                    </w:p>
                    <w:p w14:paraId="05713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w:t>
                      </w:r>
                    </w:p>
                    <w:p w14:paraId="62EC0D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w:t>
                      </w:r>
                      <w:r>
                        <w:rPr>
                          <w:rFonts w:ascii="Courier New" w:hAnsi="Courier New" w:cs="Courier New"/>
                          <w:sz w:val="20"/>
                          <w:szCs w:val="20"/>
                          <w:lang w:val="en-US"/>
                        </w:rPr>
                        <w:t>ut_width="match_parent"</w:t>
                      </w:r>
                    </w:p>
                    <w:p w14:paraId="14C51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7B94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appBar"</w:t>
                      </w:r>
                    </w:p>
                    <w:p w14:paraId="4A7AB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heme="@style/Theme.AppCompat.NoActionBar"</w:t>
                      </w:r>
                    </w:p>
                    <w:p w14:paraId="5FE8B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transparent"&gt;</w:t>
                      </w:r>
                    </w:p>
                    <w:p w14:paraId="7E8B28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w:t>
                      </w:r>
                      <w:r>
                        <w:rPr>
                          <w:rFonts w:ascii="Courier New" w:hAnsi="Courier New" w:cs="Courier New"/>
                          <w:sz w:val="20"/>
                          <w:szCs w:val="20"/>
                          <w:lang w:val="en-US"/>
                        </w:rPr>
                        <w:t>ngToolbarLayout</w:t>
                      </w:r>
                    </w:p>
                    <w:p w14:paraId="3B9653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11FE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10291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ntentScrim="@color/yellow"</w:t>
                      </w:r>
                    </w:p>
                    <w:p w14:paraId="13673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Start="20.80dp"</w:t>
                      </w:r>
                    </w:p>
                    <w:p w14:paraId="7A383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End="93.60dp"</w:t>
                      </w:r>
                    </w:p>
                    <w:p w14:paraId="59942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enterAlwaysCollapsed"&gt;</w:t>
                      </w:r>
                    </w:p>
                    <w:p w14:paraId="2331A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makeramen.roundedimageview.RoundedImageView</w:t>
                      </w:r>
                    </w:p>
                    <w:p w14:paraId="433640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3596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675F6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Item"</w:t>
                      </w:r>
                    </w:p>
                    <w:p w14:paraId="52C15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F2DF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Mode="parallax"</w:t>
                      </w:r>
                    </w:p>
                    <w:p w14:paraId="020FA5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ParallaxMultiplier="0.7"</w:t>
                      </w:r>
                    </w:p>
                    <w:p w14:paraId="2D5E2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right="26.0</w:t>
                      </w:r>
                      <w:r>
                        <w:rPr>
                          <w:rFonts w:ascii="Courier New" w:hAnsi="Courier New" w:cs="Courier New"/>
                          <w:sz w:val="20"/>
                          <w:szCs w:val="20"/>
                          <w:lang w:val="en-US"/>
                        </w:rPr>
                        <w:t>0dp"</w:t>
                      </w:r>
                    </w:p>
                    <w:p w14:paraId="10D84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left="26.00dp"/&gt;</w:t>
                      </w:r>
                    </w:p>
                    <w:p w14:paraId="53371939" w14:textId="77777777" w:rsidR="00F93A76" w:rsidRDefault="00F93A76">
                      <w:pPr>
                        <w:pStyle w:val="Default"/>
                        <w:rPr>
                          <w:rFonts w:ascii="Courier New" w:hAnsi="Courier New" w:cs="Courier New"/>
                          <w:sz w:val="20"/>
                          <w:szCs w:val="20"/>
                          <w:lang w:val="en-US"/>
                        </w:rPr>
                      </w:pPr>
                    </w:p>
                    <w:p w14:paraId="03CF85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Toolbar</w:t>
                      </w:r>
                    </w:p>
                    <w:p w14:paraId="4B4B4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C0C3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attr/actionBarSize"</w:t>
                      </w:r>
                    </w:p>
                    <w:p w14:paraId="582B0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w:t>
                      </w:r>
                      <w:r>
                        <w:rPr>
                          <w:rFonts w:ascii="Courier New" w:hAnsi="Courier New" w:cs="Courier New"/>
                          <w:sz w:val="20"/>
                          <w:szCs w:val="20"/>
                          <w:lang w:val="en-US"/>
                        </w:rPr>
                        <w:t>+id/toolbar"</w:t>
                      </w:r>
                    </w:p>
                    <w:p w14:paraId="0686FF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w:t>
                      </w:r>
                    </w:p>
                    <w:p w14:paraId="03F6E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tleTextColor="@color/white"/&gt;</w:t>
                      </w:r>
                    </w:p>
                    <w:p w14:paraId="31CA0018" w14:textId="77777777" w:rsidR="00F93A76" w:rsidRDefault="00F93A76">
                      <w:pPr>
                        <w:pStyle w:val="Default"/>
                        <w:rPr>
                          <w:rFonts w:ascii="Courier New" w:hAnsi="Courier New" w:cs="Courier New"/>
                          <w:sz w:val="20"/>
                          <w:szCs w:val="20"/>
                          <w:lang w:val="en-US"/>
                        </w:rPr>
                      </w:pPr>
                    </w:p>
                    <w:p w14:paraId="2D727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1AE6A6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D8EFF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EDB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5.60dp"</w:t>
                      </w:r>
                    </w:p>
                    <w:p w14:paraId="674F8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0.40dp"</w:t>
                      </w:r>
                    </w:p>
                    <w:p w14:paraId="72394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5.20dp"</w:t>
                      </w:r>
                    </w:p>
                    <w:p w14:paraId="1B516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1DA5E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11CE3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t>
                      </w:r>
                      <w:r>
                        <w:rPr>
                          <w:rFonts w:ascii="Courier New" w:hAnsi="Courier New" w:cs="Courier New"/>
                          <w:sz w:val="20"/>
                          <w:szCs w:val="20"/>
                          <w:lang w:val="en-US"/>
                        </w:rPr>
                        <w:t>layout_gravity="start"</w:t>
                      </w:r>
                    </w:p>
                    <w:p w14:paraId="4C4BC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1156A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45319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ck"/&gt;</w:t>
                      </w:r>
                    </w:p>
                    <w:p w14:paraId="19A66883" w14:textId="77777777" w:rsidR="00F93A76" w:rsidRDefault="00F93A76">
                      <w:pPr>
                        <w:pStyle w:val="Default"/>
                        <w:rPr>
                          <w:rFonts w:ascii="Courier New" w:hAnsi="Courier New" w:cs="Courier New"/>
                          <w:sz w:val="20"/>
                          <w:szCs w:val="20"/>
                          <w:lang w:val="en-US"/>
                        </w:rPr>
                      </w:pPr>
                    </w:p>
                    <w:p w14:paraId="20041A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5882CA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CAD1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7BC5E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6087C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4AF3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62296A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background="@drawable/btn_bg2"</w:t>
                      </w:r>
                    </w:p>
                    <w:p w14:paraId="69D8DE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3FD09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w:t>
                      </w:r>
                    </w:p>
                    <w:p w14:paraId="3F3FDB3D" w14:textId="77777777" w:rsidR="00F93A76" w:rsidRDefault="00F93A76">
                      <w:pPr>
                        <w:pStyle w:val="Default"/>
                        <w:rPr>
                          <w:rFonts w:ascii="Courier New" w:hAnsi="Courier New" w:cs="Courier New"/>
                          <w:sz w:val="20"/>
                          <w:szCs w:val="20"/>
                          <w:lang w:val="en-US"/>
                        </w:rPr>
                      </w:pPr>
                    </w:p>
                    <w:p w14:paraId="0FCA929F" w14:textId="77777777" w:rsidR="00F93A76" w:rsidRDefault="00F93A76">
                      <w:pPr>
                        <w:pStyle w:val="Default"/>
                        <w:rPr>
                          <w:rFonts w:ascii="Courier New" w:hAnsi="Courier New" w:cs="Courier New"/>
                          <w:sz w:val="20"/>
                          <w:szCs w:val="20"/>
                          <w:lang w:val="en-US"/>
                        </w:rPr>
                      </w:pPr>
                    </w:p>
                    <w:p w14:paraId="6967A0F8" w14:textId="77777777" w:rsidR="00F93A76" w:rsidRDefault="00F93A76">
                      <w:pPr>
                        <w:pStyle w:val="Default"/>
                        <w:rPr>
                          <w:rFonts w:ascii="Courier New" w:hAnsi="Courier New" w:cs="Courier New"/>
                          <w:sz w:val="20"/>
                          <w:szCs w:val="20"/>
                          <w:lang w:val="en-US"/>
                        </w:rPr>
                      </w:pPr>
                    </w:p>
                    <w:p w14:paraId="47974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gt;</w:t>
                      </w:r>
                    </w:p>
                    <w:p w14:paraId="11A57B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w:t>
                      </w:r>
                      <w:r>
                        <w:rPr>
                          <w:rFonts w:ascii="Courier New" w:hAnsi="Courier New" w:cs="Courier New"/>
                          <w:sz w:val="20"/>
                          <w:szCs w:val="20"/>
                          <w:lang w:val="en-US"/>
                        </w:rPr>
                        <w:t>bar.AppBarLayout&gt;</w:t>
                      </w:r>
                    </w:p>
                    <w:p w14:paraId="148B8460" w14:textId="77777777" w:rsidR="00F93A76" w:rsidRDefault="00F93A76">
                      <w:pPr>
                        <w:pStyle w:val="Default"/>
                        <w:rPr>
                          <w:rFonts w:ascii="Courier New" w:hAnsi="Courier New" w:cs="Courier New"/>
                          <w:sz w:val="20"/>
                          <w:szCs w:val="20"/>
                          <w:lang w:val="en-US"/>
                        </w:rPr>
                      </w:pPr>
                    </w:p>
                    <w:p w14:paraId="476217FD" w14:textId="77777777" w:rsidR="00F93A76" w:rsidRDefault="00F93A76">
                      <w:pPr>
                        <w:pStyle w:val="Default"/>
                        <w:rPr>
                          <w:rFonts w:ascii="Courier New" w:hAnsi="Courier New" w:cs="Courier New"/>
                          <w:sz w:val="20"/>
                          <w:szCs w:val="20"/>
                          <w:lang w:val="en-US"/>
                        </w:rPr>
                      </w:pPr>
                    </w:p>
                    <w:p w14:paraId="193F1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4A86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6B9CC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82215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E993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lipToPadding="false"</w:t>
                      </w:r>
                    </w:p>
                    <w:p w14:paraId="6654A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w:t>
                      </w:r>
                      <w:r>
                        <w:rPr>
                          <w:rFonts w:ascii="Courier New" w:hAnsi="Courier New" w:cs="Courier New"/>
                          <w:sz w:val="20"/>
                          <w:szCs w:val="20"/>
                          <w:lang w:val="en-US"/>
                        </w:rPr>
                        <w:t>@string/appbar_scrolling_view_behavior"&gt;</w:t>
                      </w:r>
                    </w:p>
                    <w:p w14:paraId="589B0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E575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6B158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A55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E59B3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623B1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1065AB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77C5B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8D86F6C" w14:textId="77777777" w:rsidR="00F93A76" w:rsidRDefault="00F93A76">
                      <w:pPr>
                        <w:pStyle w:val="Default"/>
                        <w:rPr>
                          <w:rFonts w:ascii="Courier New" w:hAnsi="Courier New" w:cs="Courier New"/>
                          <w:sz w:val="20"/>
                          <w:szCs w:val="20"/>
                          <w:lang w:val="en-US"/>
                        </w:rPr>
                      </w:pPr>
                    </w:p>
                    <w:p w14:paraId="52377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34A56A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8F78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5A346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102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F50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78A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orientation="vertical"</w:t>
                      </w:r>
                    </w:p>
                    <w:p w14:paraId="73364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0387E7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6.00dp"&gt;</w:t>
                      </w:r>
                    </w:p>
                    <w:p w14:paraId="0FCE23AC" w14:textId="77777777" w:rsidR="00F93A76" w:rsidRDefault="00F93A76">
                      <w:pPr>
                        <w:pStyle w:val="Default"/>
                        <w:rPr>
                          <w:rFonts w:ascii="Courier New" w:hAnsi="Courier New" w:cs="Courier New"/>
                          <w:sz w:val="20"/>
                          <w:szCs w:val="20"/>
                          <w:lang w:val="en-US"/>
                        </w:rPr>
                      </w:pPr>
                    </w:p>
                    <w:p w14:paraId="723B2D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350C4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9CFF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r>
                        <w:rPr>
                          <w:rFonts w:ascii="Courier New" w:hAnsi="Courier New" w:cs="Courier New"/>
                          <w:sz w:val="20"/>
                          <w:szCs w:val="20"/>
                          <w:lang w:val="en-US"/>
                        </w:rPr>
                        <w:t>"</w:t>
                      </w:r>
                    </w:p>
                    <w:p w14:paraId="1DF027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11ACF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1CA37E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472BC0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748BF8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38DA7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textColor="@color/black"</w:t>
                      </w:r>
                    </w:p>
                    <w:p w14:paraId="309608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06CD0222" w14:textId="77777777" w:rsidR="00F93A76" w:rsidRDefault="00F93A76">
                      <w:pPr>
                        <w:pStyle w:val="Default"/>
                        <w:rPr>
                          <w:rFonts w:ascii="Courier New" w:hAnsi="Courier New" w:cs="Courier New"/>
                          <w:sz w:val="20"/>
                          <w:szCs w:val="20"/>
                          <w:lang w:val="en-US"/>
                        </w:rPr>
                      </w:pPr>
                    </w:p>
                    <w:p w14:paraId="01D774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189C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D8FB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B9F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68B1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1A152F9" w14:textId="77777777" w:rsidR="00F93A76" w:rsidRDefault="00F93A76">
                      <w:pPr>
                        <w:pStyle w:val="Default"/>
                        <w:rPr>
                          <w:rFonts w:ascii="Courier New" w:hAnsi="Courier New" w:cs="Courier New"/>
                          <w:sz w:val="20"/>
                          <w:szCs w:val="20"/>
                          <w:lang w:val="en-US"/>
                        </w:rPr>
                      </w:pPr>
                    </w:p>
                    <w:p w14:paraId="74F8E3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B3A1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E796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279C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4477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orientation="horizontal"&gt;</w:t>
                      </w:r>
                    </w:p>
                    <w:p w14:paraId="3451719E" w14:textId="77777777" w:rsidR="00F93A76" w:rsidRDefault="00F93A76">
                      <w:pPr>
                        <w:pStyle w:val="Default"/>
                        <w:rPr>
                          <w:rFonts w:ascii="Courier New" w:hAnsi="Courier New" w:cs="Courier New"/>
                          <w:sz w:val="20"/>
                          <w:szCs w:val="20"/>
                          <w:lang w:val="en-US"/>
                        </w:rPr>
                      </w:pPr>
                    </w:p>
                    <w:p w14:paraId="338098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75EF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0974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7DFB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w:t>
                      </w:r>
                      <w:r>
                        <w:rPr>
                          <w:rFonts w:ascii="Courier New" w:hAnsi="Courier New" w:cs="Courier New"/>
                          <w:sz w:val="20"/>
                          <w:szCs w:val="20"/>
                          <w:lang w:val="en-US"/>
                        </w:rPr>
                        <w:t>time_24"/&gt;</w:t>
                      </w:r>
                    </w:p>
                    <w:p w14:paraId="2BFF4D6D" w14:textId="77777777" w:rsidR="00F93A76" w:rsidRDefault="00F93A76">
                      <w:pPr>
                        <w:pStyle w:val="Default"/>
                        <w:rPr>
                          <w:rFonts w:ascii="Courier New" w:hAnsi="Courier New" w:cs="Courier New"/>
                          <w:sz w:val="20"/>
                          <w:szCs w:val="20"/>
                          <w:lang w:val="en-US"/>
                        </w:rPr>
                      </w:pPr>
                    </w:p>
                    <w:p w14:paraId="7C4A1A6C" w14:textId="77777777" w:rsidR="00F93A76" w:rsidRDefault="00F93A76">
                      <w:pPr>
                        <w:pStyle w:val="Default"/>
                        <w:rPr>
                          <w:rFonts w:ascii="Courier New" w:hAnsi="Courier New" w:cs="Courier New"/>
                          <w:sz w:val="20"/>
                          <w:szCs w:val="20"/>
                          <w:lang w:val="en-US"/>
                        </w:rPr>
                      </w:pPr>
                    </w:p>
                    <w:p w14:paraId="41E49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A09A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5ECBCF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BED7A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074D5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w:t>
                      </w:r>
                      <w:r>
                        <w:rPr>
                          <w:rFonts w:ascii="Courier New" w:hAnsi="Courier New" w:cs="Courier New"/>
                          <w:sz w:val="20"/>
                          <w:szCs w:val="20"/>
                          <w:lang w:val="en-US"/>
                        </w:rPr>
                        <w:t>n"</w:t>
                      </w:r>
                    </w:p>
                    <w:p w14:paraId="4D214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10BA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63A2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7FBAD3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D40E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D4ED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54036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183E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BBBC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w:t>
                      </w:r>
                      <w:r>
                        <w:rPr>
                          <w:rFonts w:ascii="Courier New" w:hAnsi="Courier New" w:cs="Courier New"/>
                          <w:sz w:val="20"/>
                          <w:szCs w:val="20"/>
                          <w:lang w:val="en-US"/>
                        </w:rPr>
                        <w:t>ingBottom="13.00dp"/&gt;</w:t>
                      </w:r>
                    </w:p>
                    <w:p w14:paraId="4E319E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8BACD4" w14:textId="77777777" w:rsidR="00F93A76" w:rsidRDefault="00F93A76">
                      <w:pPr>
                        <w:pStyle w:val="Default"/>
                        <w:rPr>
                          <w:rFonts w:ascii="Courier New" w:hAnsi="Courier New" w:cs="Courier New"/>
                          <w:sz w:val="20"/>
                          <w:szCs w:val="20"/>
                          <w:lang w:val="en-US"/>
                        </w:rPr>
                      </w:pPr>
                    </w:p>
                    <w:p w14:paraId="69722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A4FC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373BC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A200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8CBD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7043D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7520B5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02D7A7AF" w14:textId="77777777" w:rsidR="00F93A76" w:rsidRDefault="00F93A76">
                      <w:pPr>
                        <w:pStyle w:val="Default"/>
                        <w:rPr>
                          <w:rFonts w:ascii="Courier New" w:hAnsi="Courier New" w:cs="Courier New"/>
                          <w:sz w:val="20"/>
                          <w:szCs w:val="20"/>
                          <w:lang w:val="en-US"/>
                        </w:rPr>
                      </w:pPr>
                    </w:p>
                    <w:p w14:paraId="2648A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C931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430BC1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1BE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09D8279E" w14:textId="77777777" w:rsidR="00F93A76" w:rsidRDefault="00F93A76">
                      <w:pPr>
                        <w:pStyle w:val="Default"/>
                        <w:rPr>
                          <w:rFonts w:ascii="Courier New" w:hAnsi="Courier New" w:cs="Courier New"/>
                          <w:sz w:val="20"/>
                          <w:szCs w:val="20"/>
                          <w:lang w:val="en-US"/>
                        </w:rPr>
                      </w:pPr>
                    </w:p>
                    <w:p w14:paraId="44748FC5" w14:textId="77777777" w:rsidR="00F93A76" w:rsidRDefault="00F93A76">
                      <w:pPr>
                        <w:pStyle w:val="Default"/>
                        <w:rPr>
                          <w:rFonts w:ascii="Courier New" w:hAnsi="Courier New" w:cs="Courier New"/>
                          <w:sz w:val="20"/>
                          <w:szCs w:val="20"/>
                          <w:lang w:val="en-US"/>
                        </w:rPr>
                      </w:pPr>
                    </w:p>
                    <w:p w14:paraId="46BC5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084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w:t>
                      </w:r>
                      <w:r>
                        <w:rPr>
                          <w:rFonts w:ascii="Courier New" w:hAnsi="Courier New" w:cs="Courier New"/>
                          <w:sz w:val="20"/>
                          <w:szCs w:val="20"/>
                          <w:lang w:val="en-US"/>
                        </w:rPr>
                        <w:t>d/cal"</w:t>
                      </w:r>
                    </w:p>
                    <w:p w14:paraId="2EDB4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6D5F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FF8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3871B9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DD8E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textColor="@color/hintTextColor"</w:t>
                      </w:r>
                    </w:p>
                    <w:p w14:paraId="051D49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4F9F9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7F0A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590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D5EC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Top="13.00dp"</w:t>
                      </w:r>
                    </w:p>
                    <w:p w14:paraId="5793B7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8E564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355F1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30EB7B4" w14:textId="77777777" w:rsidR="00F93A76" w:rsidRDefault="00F93A76">
                      <w:pPr>
                        <w:pStyle w:val="Default"/>
                        <w:rPr>
                          <w:rFonts w:ascii="Courier New" w:hAnsi="Courier New" w:cs="Courier New"/>
                          <w:sz w:val="20"/>
                          <w:szCs w:val="20"/>
                          <w:lang w:val="en-US"/>
                        </w:rPr>
                      </w:pPr>
                    </w:p>
                    <w:p w14:paraId="26AA3E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C321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91C7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53EB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10BCC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CC3C2F9" w14:textId="77777777" w:rsidR="00F93A76" w:rsidRDefault="00F93A76">
                      <w:pPr>
                        <w:pStyle w:val="Default"/>
                        <w:rPr>
                          <w:rFonts w:ascii="Courier New" w:hAnsi="Courier New" w:cs="Courier New"/>
                          <w:sz w:val="20"/>
                          <w:szCs w:val="20"/>
                          <w:lang w:val="en-US"/>
                        </w:rPr>
                      </w:pPr>
                    </w:p>
                    <w:p w14:paraId="7D1BCC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712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459C0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90E0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66FDC7FA" w14:textId="77777777" w:rsidR="00F93A76" w:rsidRDefault="00F93A76">
                      <w:pPr>
                        <w:pStyle w:val="Default"/>
                        <w:rPr>
                          <w:rFonts w:ascii="Courier New" w:hAnsi="Courier New" w:cs="Courier New"/>
                          <w:sz w:val="20"/>
                          <w:szCs w:val="20"/>
                          <w:lang w:val="en-US"/>
                        </w:rPr>
                      </w:pPr>
                    </w:p>
                    <w:p w14:paraId="30EDA5A0" w14:textId="77777777" w:rsidR="00F93A76" w:rsidRDefault="00F93A76">
                      <w:pPr>
                        <w:pStyle w:val="Default"/>
                        <w:rPr>
                          <w:rFonts w:ascii="Courier New" w:hAnsi="Courier New" w:cs="Courier New"/>
                          <w:sz w:val="20"/>
                          <w:szCs w:val="20"/>
                          <w:lang w:val="en-US"/>
                        </w:rPr>
                      </w:pPr>
                    </w:p>
                    <w:p w14:paraId="27F7C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6FB8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w:t>
                      </w:r>
                      <w:r>
                        <w:rPr>
                          <w:rFonts w:ascii="Courier New" w:hAnsi="Courier New" w:cs="Courier New"/>
                          <w:sz w:val="20"/>
                          <w:szCs w:val="20"/>
                          <w:lang w:val="en-US"/>
                        </w:rPr>
                        <w:t>id/tvServing"</w:t>
                      </w:r>
                    </w:p>
                    <w:p w14:paraId="5B5DF8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214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A3E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7E1560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51BF0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BDA6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4539D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6BDD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BD78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fontFamily="@font/gilroy_light"</w:t>
                      </w:r>
                    </w:p>
                    <w:p w14:paraId="57157C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E47D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62F8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83B5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w:t>
                      </w:r>
                      <w:r>
                        <w:rPr>
                          <w:rFonts w:ascii="Courier New" w:hAnsi="Courier New" w:cs="Courier New"/>
                          <w:sz w:val="20"/>
                          <w:szCs w:val="20"/>
                          <w:lang w:val="en-US"/>
                        </w:rPr>
                        <w:t>t&gt;</w:t>
                      </w:r>
                    </w:p>
                    <w:p w14:paraId="1778D4A9" w14:textId="77777777" w:rsidR="00F93A76" w:rsidRDefault="00F93A76">
                      <w:pPr>
                        <w:pStyle w:val="Default"/>
                        <w:rPr>
                          <w:rFonts w:ascii="Courier New" w:hAnsi="Courier New" w:cs="Courier New"/>
                          <w:sz w:val="20"/>
                          <w:szCs w:val="20"/>
                          <w:lang w:val="en-US"/>
                        </w:rPr>
                      </w:pPr>
                    </w:p>
                    <w:p w14:paraId="11831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D55C6E3" w14:textId="77777777" w:rsidR="00F93A76" w:rsidRDefault="00F93A76">
                      <w:pPr>
                        <w:pStyle w:val="Default"/>
                        <w:rPr>
                          <w:rFonts w:ascii="Courier New" w:hAnsi="Courier New" w:cs="Courier New"/>
                          <w:sz w:val="20"/>
                          <w:szCs w:val="20"/>
                          <w:lang w:val="en-US"/>
                        </w:rPr>
                      </w:pPr>
                    </w:p>
                    <w:p w14:paraId="0EBBD4D9" w14:textId="77777777" w:rsidR="00F93A76" w:rsidRDefault="00F93A76">
                      <w:pPr>
                        <w:pStyle w:val="Default"/>
                        <w:rPr>
                          <w:rFonts w:ascii="Courier New" w:hAnsi="Courier New" w:cs="Courier New"/>
                          <w:sz w:val="20"/>
                          <w:szCs w:val="20"/>
                          <w:lang w:val="en-US"/>
                        </w:rPr>
                      </w:pPr>
                    </w:p>
                    <w:p w14:paraId="56E14F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CAD9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4A014A21" w14:textId="77777777" w:rsidR="00F93A76" w:rsidRDefault="00F93A76">
                      <w:pPr>
                        <w:pStyle w:val="Default"/>
                        <w:rPr>
                          <w:rFonts w:ascii="Courier New" w:hAnsi="Courier New" w:cs="Courier New"/>
                          <w:sz w:val="20"/>
                          <w:szCs w:val="20"/>
                          <w:lang w:val="en-US"/>
                        </w:rPr>
                      </w:pPr>
                    </w:p>
                    <w:p w14:paraId="2E85B4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A7003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533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73C3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44141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51375A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53A19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81E53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w:t>
                      </w:r>
                      <w:r>
                        <w:rPr>
                          <w:rFonts w:ascii="Courier New" w:hAnsi="Courier New" w:cs="Courier New"/>
                          <w:sz w:val="20"/>
                          <w:szCs w:val="20"/>
                          <w:lang w:val="en-US"/>
                        </w:rPr>
                        <w:t>"19.50sp" /&gt;</w:t>
                      </w:r>
                    </w:p>
                    <w:p w14:paraId="3E81A65B" w14:textId="77777777" w:rsidR="00F93A76" w:rsidRDefault="00F93A76">
                      <w:pPr>
                        <w:pStyle w:val="Default"/>
                        <w:rPr>
                          <w:rFonts w:ascii="Courier New" w:hAnsi="Courier New" w:cs="Courier New"/>
                          <w:sz w:val="20"/>
                          <w:szCs w:val="20"/>
                          <w:lang w:val="en-US"/>
                        </w:rPr>
                      </w:pPr>
                    </w:p>
                    <w:p w14:paraId="0ED7C4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069E3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E8DE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56F9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41CD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0E9BF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w:t>
                      </w:r>
                      <w:r>
                        <w:rPr>
                          <w:rFonts w:ascii="Courier New" w:hAnsi="Courier New" w:cs="Courier New"/>
                          <w:sz w:val="20"/>
                          <w:szCs w:val="20"/>
                          <w:lang w:val="en-US"/>
                        </w:rPr>
                        <w:t>:cardElevation="6.50dp"&gt;</w:t>
                      </w:r>
                    </w:p>
                    <w:p w14:paraId="426FA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11C0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6E0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437D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4E74A0A8" w14:textId="77777777" w:rsidR="00F93A76" w:rsidRDefault="00F93A76">
                      <w:pPr>
                        <w:pStyle w:val="Default"/>
                        <w:rPr>
                          <w:rFonts w:ascii="Courier New" w:hAnsi="Courier New" w:cs="Courier New"/>
                          <w:sz w:val="20"/>
                          <w:szCs w:val="20"/>
                          <w:lang w:val="en-US"/>
                        </w:rPr>
                      </w:pPr>
                    </w:p>
                    <w:p w14:paraId="6B4429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109E5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id="@+id/tvIngredients"</w:t>
                      </w:r>
                    </w:p>
                    <w:p w14:paraId="63B1AA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E8E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04AB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E3EB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7DEA1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2EF2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B2FEC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8922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w:t>
                      </w:r>
                      <w:r>
                        <w:rPr>
                          <w:rFonts w:ascii="Courier New" w:hAnsi="Courier New" w:cs="Courier New"/>
                          <w:sz w:val="20"/>
                          <w:szCs w:val="20"/>
                          <w:lang w:val="en-US"/>
                        </w:rPr>
                        <w:t>"6.50dp"</w:t>
                      </w:r>
                    </w:p>
                    <w:p w14:paraId="697B1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12F2111" w14:textId="77777777" w:rsidR="00F93A76" w:rsidRDefault="00F93A76">
                      <w:pPr>
                        <w:pStyle w:val="Default"/>
                        <w:rPr>
                          <w:rFonts w:ascii="Courier New" w:hAnsi="Courier New" w:cs="Courier New"/>
                          <w:sz w:val="20"/>
                          <w:szCs w:val="20"/>
                          <w:lang w:val="en-US"/>
                        </w:rPr>
                      </w:pPr>
                    </w:p>
                    <w:p w14:paraId="78145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E6FC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05C2579" w14:textId="77777777" w:rsidR="00F93A76" w:rsidRDefault="00F93A76">
                      <w:pPr>
                        <w:pStyle w:val="Default"/>
                        <w:rPr>
                          <w:rFonts w:ascii="Courier New" w:hAnsi="Courier New" w:cs="Courier New"/>
                          <w:sz w:val="20"/>
                          <w:szCs w:val="20"/>
                          <w:lang w:val="en-US"/>
                        </w:rPr>
                      </w:pPr>
                    </w:p>
                    <w:p w14:paraId="4A167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B442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0FF5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BA4E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F591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6FB2E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6D41C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ED28F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w:t>
                      </w:r>
                      <w:r>
                        <w:rPr>
                          <w:rFonts w:ascii="Courier New" w:hAnsi="Courier New" w:cs="Courier New"/>
                          <w:sz w:val="20"/>
                          <w:szCs w:val="20"/>
                          <w:lang w:val="en-US"/>
                        </w:rPr>
                        <w:t>="19.50sp" /&gt;</w:t>
                      </w:r>
                    </w:p>
                    <w:p w14:paraId="3EEAD03A" w14:textId="77777777" w:rsidR="00F93A76" w:rsidRDefault="00F93A76">
                      <w:pPr>
                        <w:pStyle w:val="Default"/>
                        <w:rPr>
                          <w:rFonts w:ascii="Courier New" w:hAnsi="Courier New" w:cs="Courier New"/>
                          <w:sz w:val="20"/>
                          <w:szCs w:val="20"/>
                          <w:lang w:val="en-US"/>
                        </w:rPr>
                      </w:pPr>
                    </w:p>
                    <w:p w14:paraId="51430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13CE6C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235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318CA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92D01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6E8CF5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cardCornerRadius="13.00dp"</w:t>
                      </w:r>
                    </w:p>
                    <w:p w14:paraId="30B15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F8DA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75A09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26A3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9642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613D4AEB" w14:textId="77777777" w:rsidR="00F93A76" w:rsidRDefault="00F93A76">
                      <w:pPr>
                        <w:pStyle w:val="Default"/>
                        <w:rPr>
                          <w:rFonts w:ascii="Courier New" w:hAnsi="Courier New" w:cs="Courier New"/>
                          <w:sz w:val="20"/>
                          <w:szCs w:val="20"/>
                          <w:lang w:val="en-US"/>
                        </w:rPr>
                      </w:pPr>
                    </w:p>
                    <w:p w14:paraId="076FF8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D92C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330116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BDA2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0B6CF5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E1348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74D9F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8470C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8BE6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Top="13.00dp"</w:t>
                      </w:r>
                    </w:p>
                    <w:p w14:paraId="0C8B8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0310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357F49D" w14:textId="77777777" w:rsidR="00F93A76" w:rsidRDefault="00F93A76">
                      <w:pPr>
                        <w:pStyle w:val="Default"/>
                        <w:rPr>
                          <w:rFonts w:ascii="Courier New" w:hAnsi="Courier New" w:cs="Courier New"/>
                          <w:sz w:val="20"/>
                          <w:szCs w:val="20"/>
                          <w:lang w:val="en-US"/>
                        </w:rPr>
                      </w:pPr>
                    </w:p>
                    <w:p w14:paraId="70501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89B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D650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BD4462" w14:textId="77777777" w:rsidR="00F93A76" w:rsidRDefault="00F93A76">
                      <w:pPr>
                        <w:pStyle w:val="Default"/>
                        <w:rPr>
                          <w:rFonts w:ascii="Courier New" w:hAnsi="Courier New" w:cs="Courier New"/>
                          <w:sz w:val="20"/>
                          <w:szCs w:val="20"/>
                          <w:lang w:val="en-US"/>
                        </w:rPr>
                      </w:pPr>
                    </w:p>
                    <w:p w14:paraId="22F526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1C212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androidx.core.widget.NestedScrollView&gt;</w:t>
                      </w:r>
                    </w:p>
                    <w:p w14:paraId="7D3C29B5" w14:textId="77777777" w:rsidR="00F93A76" w:rsidRDefault="00F93A76">
                      <w:pPr>
                        <w:pStyle w:val="Default"/>
                        <w:rPr>
                          <w:rFonts w:ascii="Courier New" w:hAnsi="Courier New" w:cs="Courier New"/>
                          <w:sz w:val="20"/>
                          <w:szCs w:val="20"/>
                          <w:lang w:val="en-US"/>
                        </w:rPr>
                      </w:pPr>
                    </w:p>
                    <w:p w14:paraId="0818F78C" w14:textId="77777777" w:rsidR="00F93A76" w:rsidRDefault="00F93A76">
                      <w:pPr>
                        <w:pStyle w:val="Default"/>
                        <w:rPr>
                          <w:rFonts w:ascii="Courier New" w:hAnsi="Courier New" w:cs="Courier New"/>
                          <w:sz w:val="20"/>
                          <w:szCs w:val="20"/>
                          <w:lang w:val="en-US"/>
                        </w:rPr>
                      </w:pPr>
                    </w:p>
                    <w:p w14:paraId="40DD73D3" w14:textId="77777777" w:rsidR="00F93A76" w:rsidRDefault="00F93A76">
                      <w:pPr>
                        <w:pStyle w:val="Default"/>
                        <w:rPr>
                          <w:rFonts w:ascii="Courier New" w:hAnsi="Courier New" w:cs="Courier New"/>
                          <w:sz w:val="20"/>
                          <w:szCs w:val="20"/>
                          <w:lang w:val="en-US"/>
                        </w:rPr>
                      </w:pPr>
                    </w:p>
                    <w:p w14:paraId="0AB14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611180F4" w14:textId="77777777" w:rsidR="00F93A76" w:rsidRDefault="00124769">
      <w:pPr>
        <w:pStyle w:val="Caption"/>
        <w:jc w:val="center"/>
        <w:rPr>
          <w:b w:val="0"/>
          <w:bCs/>
        </w:rPr>
      </w:pPr>
      <w:bookmarkStart w:id="247" w:name="_Toc136799593"/>
      <w:r>
        <w:t xml:space="preserve">Gambar 5. </w:t>
      </w:r>
      <w:r>
        <w:fldChar w:fldCharType="begin"/>
      </w:r>
      <w:r>
        <w:instrText xml:space="preserve"> SEQ Gambar \* ARABIC \r 50</w:instrText>
      </w:r>
      <w:r>
        <w:fldChar w:fldCharType="separate"/>
      </w:r>
      <w:r w:rsidR="00A8538E">
        <w:rPr>
          <w:noProof/>
        </w:rPr>
        <w:t>50</w:t>
      </w:r>
      <w:r>
        <w:fldChar w:fldCharType="end"/>
      </w:r>
      <w:r>
        <w:t xml:space="preserve"> </w:t>
      </w:r>
      <w:r>
        <w:rPr>
          <w:b w:val="0"/>
          <w:bCs/>
          <w:i/>
          <w:iCs w:val="0"/>
        </w:rPr>
        <w:t>Source Code XML</w:t>
      </w:r>
      <w:r>
        <w:rPr>
          <w:b w:val="0"/>
          <w:bCs/>
        </w:rPr>
        <w:t xml:space="preserve"> Halaman Detail Rekomendasi Resep</w:t>
      </w:r>
      <w:bookmarkEnd w:id="247"/>
    </w:p>
    <w:p w14:paraId="778D0E11"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77C67051" wp14:editId="12CFCE89">
                <wp:extent cx="4937760" cy="5539740"/>
                <wp:effectExtent l="0" t="0" r="15240" b="22860"/>
                <wp:docPr id="18911688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539740"/>
                        </a:xfrm>
                        <a:prstGeom prst="rect">
                          <a:avLst/>
                        </a:prstGeom>
                        <a:solidFill>
                          <a:srgbClr val="FFFFFF"/>
                        </a:solidFill>
                        <a:ln w="9525">
                          <a:solidFill>
                            <a:srgbClr val="000000"/>
                          </a:solidFill>
                          <a:miter lim="800000"/>
                        </a:ln>
                      </wps:spPr>
                      <wps:txbx>
                        <w:txbxContent>
                          <w:p w14:paraId="3C695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DetailResep: AppCompatActivity() {</w:t>
                            </w:r>
                          </w:p>
                          <w:p w14:paraId="302EAF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ActivityDetailResepBinding? = null</w:t>
                            </w:r>
                          </w:p>
                          <w:p w14:paraId="0A123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url = "https://taresep.000webhostapp.com/assets/img/images_api/"</w:t>
                            </w:r>
                          </w:p>
                          <w:p w14:paraId="780F4744" w14:textId="77777777" w:rsidR="00F93A76" w:rsidRDefault="00F93A76">
                            <w:pPr>
                              <w:pStyle w:val="Default"/>
                              <w:rPr>
                                <w:rFonts w:ascii="Courier New" w:hAnsi="Courier New" w:cs="Courier New"/>
                                <w:sz w:val="20"/>
                                <w:szCs w:val="20"/>
                                <w:lang w:val="en-US"/>
                              </w:rPr>
                            </w:pPr>
                          </w:p>
                          <w:p w14:paraId="7D2DEC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5DE3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A2BA6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DetailResepBinding.inflate(layoutInflater)</w:t>
                            </w:r>
                          </w:p>
                          <w:p w14:paraId="1797A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30F4F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_resep : ImageView =  binding!!.imgItem</w:t>
                            </w:r>
                          </w:p>
                          <w:p w14:paraId="3FD1C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nama_resep : TextView = binding!!.tvCategory</w:t>
                            </w:r>
                          </w:p>
                          <w:p w14:paraId="6EB19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bahan : TextView = binding!!.tvIngredients</w:t>
                            </w:r>
                          </w:p>
                          <w:p w14:paraId="2E6A9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langkah : TextView = binding!!.tvInstructions</w:t>
                            </w:r>
                          </w:p>
                          <w:p w14:paraId="49947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 = intent.getStringExtra("gambar")</w:t>
                            </w:r>
                          </w:p>
                          <w:p w14:paraId="5FE65D1D" w14:textId="77777777" w:rsidR="00F93A76" w:rsidRDefault="00F93A76">
                            <w:pPr>
                              <w:pStyle w:val="Default"/>
                              <w:rPr>
                                <w:rFonts w:ascii="Courier New" w:hAnsi="Courier New" w:cs="Courier New"/>
                                <w:sz w:val="20"/>
                                <w:szCs w:val="20"/>
                                <w:lang w:val="en-US"/>
                              </w:rPr>
                            </w:pPr>
                          </w:p>
                          <w:p w14:paraId="238EF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casso.with(this@DetailResep).load(url+gambar).into(gambar_resep)</w:t>
                            </w:r>
                          </w:p>
                          <w:p w14:paraId="3F2625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text = intent.getStringExtra("nama_resep")</w:t>
                            </w:r>
                          </w:p>
                          <w:p w14:paraId="35740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bahan.text = intent.getStringExtra("bahan")</w:t>
                            </w:r>
                          </w:p>
                          <w:p w14:paraId="3E4EC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langkah.text = intent.getStringExtra("langkah")</w:t>
                            </w:r>
                          </w:p>
                          <w:p w14:paraId="6E6760E8" w14:textId="77777777" w:rsidR="00F93A76" w:rsidRDefault="00F93A76">
                            <w:pPr>
                              <w:pStyle w:val="Default"/>
                              <w:rPr>
                                <w:rFonts w:ascii="Courier New" w:hAnsi="Courier New" w:cs="Courier New"/>
                                <w:sz w:val="20"/>
                                <w:szCs w:val="20"/>
                                <w:lang w:val="en-US"/>
                              </w:rPr>
                            </w:pPr>
                          </w:p>
                          <w:p w14:paraId="0EFD8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imgToolbarBtnBack.setOnClickListener {</w:t>
                            </w:r>
                          </w:p>
                          <w:p w14:paraId="2EC51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5961F7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E5B4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4AE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15A720" w14:textId="77777777" w:rsidR="00F93A76" w:rsidRDefault="00F93A76">
                            <w:pPr>
                              <w:pStyle w:val="Default"/>
                              <w:rPr>
                                <w:rFonts w:ascii="Courier New" w:hAnsi="Courier New" w:cs="Courier New"/>
                                <w:sz w:val="20"/>
                                <w:szCs w:val="20"/>
                                <w:lang w:val="en-US"/>
                              </w:rPr>
                            </w:pPr>
                          </w:p>
                          <w:p w14:paraId="44B955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51CC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0D0CF3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4E80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3FA9C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416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C67051" id="_x0000_s1072" type="#_x0000_t202" style="width:388.8pt;height:43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">
                <v:textbox>
                  <w:txbxContent>
                    <w:p w14:paraId="3C695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DetailResep: AppCompatActivity() {</w:t>
                      </w:r>
                    </w:p>
                    <w:p w14:paraId="302EAF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ActivityDetailResepBinding? = null</w:t>
                      </w:r>
                    </w:p>
                    <w:p w14:paraId="0A123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url = "https://taresep.000webhostapp.com/assets/img/images_api/"</w:t>
                      </w:r>
                    </w:p>
                    <w:p w14:paraId="780F4744" w14:textId="77777777" w:rsidR="00F93A76" w:rsidRDefault="00F93A76">
                      <w:pPr>
                        <w:pStyle w:val="Default"/>
                        <w:rPr>
                          <w:rFonts w:ascii="Courier New" w:hAnsi="Courier New" w:cs="Courier New"/>
                          <w:sz w:val="20"/>
                          <w:szCs w:val="20"/>
                          <w:lang w:val="en-US"/>
                        </w:rPr>
                      </w:pPr>
                    </w:p>
                    <w:p w14:paraId="7D2DEC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5DE3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A2BA6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w:t>
                      </w:r>
                      <w:r>
                        <w:rPr>
                          <w:rFonts w:ascii="Courier New" w:hAnsi="Courier New" w:cs="Courier New"/>
                          <w:sz w:val="20"/>
                          <w:szCs w:val="20"/>
                          <w:lang w:val="en-US"/>
                        </w:rPr>
                        <w:t>ng = ActivityDetailResepBinding.inflate(layoutInflater)</w:t>
                      </w:r>
                    </w:p>
                    <w:p w14:paraId="1797A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30F4F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_resep : ImageView =  binding!!.imgItem</w:t>
                      </w:r>
                    </w:p>
                    <w:p w14:paraId="3FD1C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nama_resep : TextView = binding!!.tvCategory</w:t>
                      </w:r>
                    </w:p>
                    <w:p w14:paraId="6EB19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bahan : TextView = binding!!.</w:t>
                      </w:r>
                      <w:r>
                        <w:rPr>
                          <w:rFonts w:ascii="Courier New" w:hAnsi="Courier New" w:cs="Courier New"/>
                          <w:sz w:val="20"/>
                          <w:szCs w:val="20"/>
                          <w:lang w:val="en-US"/>
                        </w:rPr>
                        <w:t>tvIngredients</w:t>
                      </w:r>
                    </w:p>
                    <w:p w14:paraId="2E6A9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langkah : TextView = binding!!.tvInstructions</w:t>
                      </w:r>
                    </w:p>
                    <w:p w14:paraId="49947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 = intent.getStringExtra("gambar")</w:t>
                      </w:r>
                    </w:p>
                    <w:p w14:paraId="5FE65D1D" w14:textId="77777777" w:rsidR="00F93A76" w:rsidRDefault="00F93A76">
                      <w:pPr>
                        <w:pStyle w:val="Default"/>
                        <w:rPr>
                          <w:rFonts w:ascii="Courier New" w:hAnsi="Courier New" w:cs="Courier New"/>
                          <w:sz w:val="20"/>
                          <w:szCs w:val="20"/>
                          <w:lang w:val="en-US"/>
                        </w:rPr>
                      </w:pPr>
                    </w:p>
                    <w:p w14:paraId="238EFA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casso.with(this@DetailResep).load(url+gambar).into(gambar_resep)</w:t>
                      </w:r>
                    </w:p>
                    <w:p w14:paraId="3F2625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text = intent.getStringExtra("n</w:t>
                      </w:r>
                      <w:r>
                        <w:rPr>
                          <w:rFonts w:ascii="Courier New" w:hAnsi="Courier New" w:cs="Courier New"/>
                          <w:sz w:val="20"/>
                          <w:szCs w:val="20"/>
                          <w:lang w:val="en-US"/>
                        </w:rPr>
                        <w:t>ama_resep")</w:t>
                      </w:r>
                    </w:p>
                    <w:p w14:paraId="35740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bahan.text = intent.getStringExtra("bahan")</w:t>
                      </w:r>
                    </w:p>
                    <w:p w14:paraId="3E4EC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langkah.text = intent.getStringExtra("langkah")</w:t>
                      </w:r>
                    </w:p>
                    <w:p w14:paraId="6E6760E8" w14:textId="77777777" w:rsidR="00F93A76" w:rsidRDefault="00F93A76">
                      <w:pPr>
                        <w:pStyle w:val="Default"/>
                        <w:rPr>
                          <w:rFonts w:ascii="Courier New" w:hAnsi="Courier New" w:cs="Courier New"/>
                          <w:sz w:val="20"/>
                          <w:szCs w:val="20"/>
                          <w:lang w:val="en-US"/>
                        </w:rPr>
                      </w:pPr>
                    </w:p>
                    <w:p w14:paraId="0EFD8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imgToolbarBtnBack.setOnClickListener {</w:t>
                      </w:r>
                    </w:p>
                    <w:p w14:paraId="2EC512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w:t>
                      </w:r>
                      <w:r>
                        <w:rPr>
                          <w:rFonts w:ascii="Courier New" w:hAnsi="Courier New" w:cs="Courier New"/>
                          <w:sz w:val="20"/>
                          <w:szCs w:val="20"/>
                          <w:lang w:val="en-US"/>
                        </w:rPr>
                        <w:t>::class.java))</w:t>
                      </w:r>
                    </w:p>
                    <w:p w14:paraId="5961F7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E5B4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4AE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15A720" w14:textId="77777777" w:rsidR="00F93A76" w:rsidRDefault="00F93A76">
                      <w:pPr>
                        <w:pStyle w:val="Default"/>
                        <w:rPr>
                          <w:rFonts w:ascii="Courier New" w:hAnsi="Courier New" w:cs="Courier New"/>
                          <w:sz w:val="20"/>
                          <w:szCs w:val="20"/>
                          <w:lang w:val="en-US"/>
                        </w:rPr>
                      </w:pPr>
                    </w:p>
                    <w:p w14:paraId="44B955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51CC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0D0CF3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4E80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3FA9C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416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7961A4EC" w14:textId="77777777" w:rsidR="00F93A76" w:rsidRDefault="00124769">
      <w:pPr>
        <w:pStyle w:val="Caption"/>
        <w:jc w:val="center"/>
        <w:rPr>
          <w:b w:val="0"/>
          <w:bCs/>
        </w:rPr>
      </w:pPr>
      <w:bookmarkStart w:id="248" w:name="_Toc136799594"/>
      <w:r>
        <w:t xml:space="preserve">Gambar 5. </w:t>
      </w:r>
      <w:r>
        <w:fldChar w:fldCharType="begin"/>
      </w:r>
      <w:r>
        <w:instrText xml:space="preserve"> SEQ Gambar \* ARABIC \r 51</w:instrText>
      </w:r>
      <w:r>
        <w:fldChar w:fldCharType="separate"/>
      </w:r>
      <w:r w:rsidR="00A8538E">
        <w:rPr>
          <w:noProof/>
        </w:rPr>
        <w:t>51</w:t>
      </w:r>
      <w:r>
        <w:fldChar w:fldCharType="end"/>
      </w:r>
      <w:r>
        <w:t xml:space="preserve"> </w:t>
      </w:r>
      <w:r>
        <w:rPr>
          <w:b w:val="0"/>
          <w:bCs/>
          <w:i/>
          <w:iCs w:val="0"/>
        </w:rPr>
        <w:t>Source Code Backend</w:t>
      </w:r>
      <w:r>
        <w:rPr>
          <w:b w:val="0"/>
          <w:bCs/>
        </w:rPr>
        <w:t xml:space="preserve"> Halaman Detail Rekomendasi Resep</w:t>
      </w:r>
      <w:bookmarkEnd w:id="248"/>
    </w:p>
    <w:p w14:paraId="3200F097" w14:textId="77777777" w:rsidR="00F93A76" w:rsidRDefault="00124769">
      <w:pPr>
        <w:jc w:val="center"/>
      </w:pPr>
      <w:r>
        <w:rPr>
          <w:noProof/>
          <w:lang w:eastAsia="en-US"/>
        </w:rPr>
        <w:lastRenderedPageBreak/>
        <w:drawing>
          <wp:inline distT="0" distB="0" distL="0" distR="0" wp14:anchorId="49332207" wp14:editId="49AD5297">
            <wp:extent cx="2103120" cy="3723640"/>
            <wp:effectExtent l="19050" t="19050" r="11430" b="10160"/>
            <wp:docPr id="1430859812" name="Picture 1" descr="A screenshot of a reci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859812" name="Picture 1" descr="A screenshot of a recipe&#10;&#10;Description automatically generated with low confidence"/>
                    <pic:cNvPicPr>
                      <a:picLocks noChangeAspect="1"/>
                    </pic:cNvPicPr>
                  </pic:nvPicPr>
                  <pic:blipFill>
                    <a:blip r:embed="rId84"/>
                    <a:stretch>
                      <a:fillRect/>
                    </a:stretch>
                  </pic:blipFill>
                  <pic:spPr>
                    <a:xfrm>
                      <a:off x="0" y="0"/>
                      <a:ext cx="2105335" cy="3727866"/>
                    </a:xfrm>
                    <a:prstGeom prst="rect">
                      <a:avLst/>
                    </a:prstGeom>
                    <a:ln>
                      <a:solidFill>
                        <a:schemeClr val="tx1"/>
                      </a:solidFill>
                    </a:ln>
                  </pic:spPr>
                </pic:pic>
              </a:graphicData>
            </a:graphic>
          </wp:inline>
        </w:drawing>
      </w:r>
    </w:p>
    <w:p w14:paraId="691A9843" w14:textId="77777777" w:rsidR="00F93A76" w:rsidRDefault="00124769">
      <w:pPr>
        <w:pStyle w:val="Caption"/>
        <w:jc w:val="center"/>
        <w:rPr>
          <w:b w:val="0"/>
          <w:bCs/>
        </w:rPr>
      </w:pPr>
      <w:bookmarkStart w:id="249" w:name="_Toc136799595"/>
      <w:r>
        <w:t xml:space="preserve">Gambar 5. </w:t>
      </w:r>
      <w:r>
        <w:fldChar w:fldCharType="begin"/>
      </w:r>
      <w:r>
        <w:instrText xml:space="preserve"> SEQ Gambar \* ARABIC \r 52</w:instrText>
      </w:r>
      <w:r>
        <w:fldChar w:fldCharType="separate"/>
      </w:r>
      <w:r w:rsidR="00A8538E">
        <w:rPr>
          <w:noProof/>
        </w:rPr>
        <w:t>52</w:t>
      </w:r>
      <w:r>
        <w:fldChar w:fldCharType="end"/>
      </w:r>
      <w:r>
        <w:t xml:space="preserve"> </w:t>
      </w:r>
      <w:r>
        <w:rPr>
          <w:b w:val="0"/>
          <w:bCs/>
          <w:i/>
          <w:iCs w:val="0"/>
        </w:rPr>
        <w:t>User Interface</w:t>
      </w:r>
      <w:r>
        <w:rPr>
          <w:b w:val="0"/>
          <w:bCs/>
        </w:rPr>
        <w:t xml:space="preserve"> Halaman Detail Rekomendasi Resep</w:t>
      </w:r>
      <w:bookmarkEnd w:id="249"/>
    </w:p>
    <w:p w14:paraId="3C502027" w14:textId="77777777" w:rsidR="00F93A76" w:rsidRDefault="00124769">
      <w:pPr>
        <w:pStyle w:val="Heading2"/>
        <w:numPr>
          <w:ilvl w:val="0"/>
          <w:numId w:val="40"/>
        </w:numPr>
        <w:ind w:left="851" w:hanging="851"/>
        <w:jc w:val="both"/>
        <w:rPr>
          <w:lang w:val="zh-CN"/>
        </w:rPr>
      </w:pPr>
      <w:bookmarkStart w:id="250" w:name="_Toc142643283"/>
      <w:bookmarkStart w:id="251" w:name="_Toc126405417"/>
      <w:r>
        <w:rPr>
          <w:lang w:val="zh-CN"/>
        </w:rPr>
        <w:t>Hasil</w:t>
      </w:r>
      <w:bookmarkEnd w:id="250"/>
    </w:p>
    <w:p w14:paraId="68EE3B87" w14:textId="77777777" w:rsidR="00F93A76" w:rsidRDefault="00124769">
      <w:pPr>
        <w:pStyle w:val="Heading3"/>
        <w:numPr>
          <w:ilvl w:val="2"/>
          <w:numId w:val="47"/>
        </w:numPr>
        <w:ind w:left="851" w:hanging="851"/>
        <w:rPr>
          <w:lang w:val="zh-CN"/>
        </w:rPr>
      </w:pPr>
      <w:bookmarkStart w:id="252" w:name="_Toc142643284"/>
      <w:r>
        <w:rPr>
          <w:lang w:val="zh-CN"/>
        </w:rPr>
        <w:t xml:space="preserve">Hasil </w:t>
      </w:r>
      <w:bookmarkEnd w:id="251"/>
      <w:r>
        <w:rPr>
          <w:lang w:val="zh-CN"/>
        </w:rPr>
        <w:t>Pelatihan</w:t>
      </w:r>
      <w:bookmarkEnd w:id="252"/>
    </w:p>
    <w:p w14:paraId="166E8F33" w14:textId="77777777" w:rsidR="00F93A76" w:rsidRDefault="00124769">
      <w:pPr>
        <w:ind w:firstLine="851"/>
        <w:jc w:val="both"/>
        <w:rPr>
          <w:lang w:val="zh-CN"/>
        </w:rPr>
      </w:pPr>
      <w:bookmarkStart w:id="253" w:name="_Hlk142730274"/>
      <w:r>
        <w:rPr>
          <w:lang w:val="zh-CN"/>
        </w:rPr>
        <w:t xml:space="preserve">Peneliti melakukan klasifikasi terhadap citra sayuran dengan 14 kelas atau kategori. Proses pertama yang dilakukan adalah dengan meload data yang akan digunakan saat proses pelatihan kemudian saat proses pelatihan akan menghasilkan model dengan performa terbaik model tersebut itulah yang nantinya akan digunakan saat proses pengujian. Parameter yang dapat digunakan untuk mengukur tingkat keberhasilan adalah nilai akurasi. Dalam proses pelatihan digunakan packages keras pada python dengan backend tensorflow. Pada proses pelatihan terdapat 4 arsitektur berbeda yaitu arsitektur rancangan yang diusulkan dan arsitektur yang memanfaatkan model yang sudah jadi antara lain MobileNet, VGG16 dan ResNet50. Dari keempat arsitektur terdapat enam variasi model yang dibuat dengan optimizer dan learning rate </w:t>
      </w:r>
      <w:r>
        <w:rPr>
          <w:lang w:val="zh-CN"/>
        </w:rPr>
        <w:lastRenderedPageBreak/>
        <w:t>yang membedakannya. Semua hasil pelatihan dicatat dan dibandingkan saat model disimpan dari accuracy validasi terbaik menggunakan callback model checkpoint, namun grafik dari pelatihan tetap akan mencatat sampai pelatihan berhenti</w:t>
      </w:r>
      <w:bookmarkEnd w:id="253"/>
      <w:r>
        <w:rPr>
          <w:lang w:val="zh-CN"/>
        </w:rPr>
        <w:t>.</w:t>
      </w:r>
    </w:p>
    <w:p w14:paraId="2A78533F" w14:textId="77777777" w:rsidR="00F93A76" w:rsidRDefault="00124769">
      <w:pPr>
        <w:pStyle w:val="Heading4"/>
        <w:numPr>
          <w:ilvl w:val="0"/>
          <w:numId w:val="48"/>
        </w:numPr>
        <w:ind w:left="851" w:hanging="851"/>
        <w:jc w:val="both"/>
      </w:pPr>
      <w:bookmarkStart w:id="254" w:name="_Toc98026066"/>
      <w:r>
        <w:t>Model yang Diusulkan</w:t>
      </w:r>
      <w:bookmarkEnd w:id="254"/>
    </w:p>
    <w:p w14:paraId="651E68CF" w14:textId="77777777" w:rsidR="00F93A76" w:rsidRDefault="00124769">
      <w:pPr>
        <w:ind w:firstLine="851"/>
        <w:jc w:val="both"/>
      </w:pPr>
      <w:r>
        <w:t xml:space="preserve">Saat membuat model ini, arsitektur yang digunakan adalah jaringan residual. Berikut merupakan hasil </w:t>
      </w:r>
      <w:r>
        <w:rPr>
          <w:i/>
        </w:rPr>
        <w:t>training</w:t>
      </w:r>
      <w:r>
        <w:t xml:space="preserve"> dengan menggunakan 6 variasi model yang dapat dilihat pada Tabel 5.2.</w:t>
      </w:r>
    </w:p>
    <w:p w14:paraId="5AA7ADA1" w14:textId="77777777" w:rsidR="00F93A76" w:rsidRDefault="00124769">
      <w:pPr>
        <w:pStyle w:val="Caption"/>
        <w:keepNext/>
        <w:jc w:val="center"/>
      </w:pPr>
      <w:bookmarkStart w:id="255" w:name="_Toc136781066"/>
      <w:bookmarkStart w:id="256" w:name="_Toc123880943"/>
      <w:r>
        <w:t xml:space="preserve">Tabel 5. </w:t>
      </w:r>
      <w:r>
        <w:fldChar w:fldCharType="begin"/>
      </w:r>
      <w:r>
        <w:instrText xml:space="preserve"> SEQ Tabel \* ARABIC \r 2 </w:instrText>
      </w:r>
      <w:r>
        <w:fldChar w:fldCharType="separate"/>
      </w:r>
      <w:r w:rsidR="00A8538E">
        <w:rPr>
          <w:noProof/>
        </w:rPr>
        <w:t>2</w:t>
      </w:r>
      <w:r>
        <w:fldChar w:fldCharType="end"/>
      </w:r>
      <w:r>
        <w:t xml:space="preserve"> </w:t>
      </w:r>
      <w:r>
        <w:rPr>
          <w:b w:val="0"/>
          <w:bCs/>
        </w:rPr>
        <w:t xml:space="preserve">Perbandingan Hasil </w:t>
      </w:r>
      <w:r>
        <w:rPr>
          <w:b w:val="0"/>
          <w:bCs/>
          <w:i/>
          <w:iCs w:val="0"/>
        </w:rPr>
        <w:t xml:space="preserve">Training </w:t>
      </w:r>
      <w:r>
        <w:rPr>
          <w:b w:val="0"/>
          <w:bCs/>
        </w:rPr>
        <w:t>Model yang diusulkan</w:t>
      </w:r>
      <w:bookmarkEnd w:id="255"/>
      <w:bookmarkEnd w:id="256"/>
    </w:p>
    <w:tbl>
      <w:tblPr>
        <w:tblStyle w:val="TableGrid"/>
        <w:tblW w:w="0" w:type="auto"/>
        <w:tblLook w:val="04A0" w:firstRow="1" w:lastRow="0" w:firstColumn="1" w:lastColumn="0" w:noHBand="0" w:noVBand="1"/>
      </w:tblPr>
      <w:tblGrid>
        <w:gridCol w:w="843"/>
        <w:gridCol w:w="1293"/>
        <w:gridCol w:w="1056"/>
        <w:gridCol w:w="1200"/>
        <w:gridCol w:w="1214"/>
        <w:gridCol w:w="1214"/>
        <w:gridCol w:w="1397"/>
      </w:tblGrid>
      <w:tr w:rsidR="00F93A76" w14:paraId="7AB9DE8C" w14:textId="77777777">
        <w:trPr>
          <w:trHeight w:val="728"/>
        </w:trPr>
        <w:tc>
          <w:tcPr>
            <w:tcW w:w="843" w:type="dxa"/>
            <w:shd w:val="clear" w:color="auto" w:fill="B4C6E7" w:themeFill="accent1" w:themeFillTint="66"/>
          </w:tcPr>
          <w:p w14:paraId="6DBCF0EC" w14:textId="77777777" w:rsidR="00F93A76" w:rsidRDefault="00124769">
            <w:pPr>
              <w:spacing w:after="0"/>
              <w:jc w:val="center"/>
            </w:pPr>
            <w:r>
              <w:t>No</w:t>
            </w:r>
          </w:p>
          <w:p w14:paraId="04737C1C" w14:textId="77777777" w:rsidR="00F93A76" w:rsidRDefault="00124769">
            <w:pPr>
              <w:spacing w:after="0"/>
              <w:jc w:val="center"/>
            </w:pPr>
            <w:r>
              <w:t>Model</w:t>
            </w:r>
          </w:p>
        </w:tc>
        <w:tc>
          <w:tcPr>
            <w:tcW w:w="1293" w:type="dxa"/>
            <w:shd w:val="clear" w:color="auto" w:fill="B4C6E7" w:themeFill="accent1" w:themeFillTint="66"/>
            <w:vAlign w:val="center"/>
          </w:tcPr>
          <w:p w14:paraId="5D6CE0B6" w14:textId="77777777" w:rsidR="00F93A76" w:rsidRDefault="00124769">
            <w:pPr>
              <w:spacing w:after="0"/>
              <w:jc w:val="center"/>
            </w:pPr>
            <w:r>
              <w:t xml:space="preserve">Jenis </w:t>
            </w:r>
            <w:r>
              <w:rPr>
                <w:i/>
              </w:rPr>
              <w:t>Optimizers</w:t>
            </w:r>
          </w:p>
        </w:tc>
        <w:tc>
          <w:tcPr>
            <w:tcW w:w="1056" w:type="dxa"/>
            <w:shd w:val="clear" w:color="auto" w:fill="B4C6E7" w:themeFill="accent1" w:themeFillTint="66"/>
            <w:vAlign w:val="center"/>
          </w:tcPr>
          <w:p w14:paraId="34F59C35" w14:textId="77777777" w:rsidR="00F93A76" w:rsidRDefault="00124769">
            <w:pPr>
              <w:spacing w:after="0"/>
              <w:jc w:val="center"/>
              <w:rPr>
                <w:i/>
              </w:rPr>
            </w:pPr>
            <w:r>
              <w:rPr>
                <w:i/>
              </w:rPr>
              <w:t>Stop Epoch</w:t>
            </w:r>
          </w:p>
        </w:tc>
        <w:tc>
          <w:tcPr>
            <w:tcW w:w="1200" w:type="dxa"/>
            <w:shd w:val="clear" w:color="auto" w:fill="B4C6E7" w:themeFill="accent1" w:themeFillTint="66"/>
            <w:vAlign w:val="center"/>
          </w:tcPr>
          <w:p w14:paraId="4D765AEB" w14:textId="77777777" w:rsidR="00F93A76" w:rsidRDefault="00124769">
            <w:pPr>
              <w:spacing w:after="0"/>
              <w:jc w:val="center"/>
              <w:rPr>
                <w:i/>
              </w:rPr>
            </w:pPr>
            <w:r>
              <w:rPr>
                <w:i/>
              </w:rPr>
              <w:t>Learning Rate</w:t>
            </w:r>
          </w:p>
        </w:tc>
        <w:tc>
          <w:tcPr>
            <w:tcW w:w="1214" w:type="dxa"/>
            <w:shd w:val="clear" w:color="auto" w:fill="B4C6E7" w:themeFill="accent1" w:themeFillTint="66"/>
            <w:vAlign w:val="center"/>
          </w:tcPr>
          <w:p w14:paraId="508AD604" w14:textId="77777777" w:rsidR="00F93A76" w:rsidRDefault="00124769">
            <w:pPr>
              <w:spacing w:after="0"/>
              <w:jc w:val="center"/>
            </w:pPr>
            <w:r>
              <w:rPr>
                <w:i/>
              </w:rPr>
              <w:t>Accuracy</w:t>
            </w:r>
            <w:r>
              <w:t xml:space="preserve"> </w:t>
            </w:r>
            <w:r>
              <w:rPr>
                <w:i/>
              </w:rPr>
              <w:t>Training</w:t>
            </w:r>
          </w:p>
        </w:tc>
        <w:tc>
          <w:tcPr>
            <w:tcW w:w="1214" w:type="dxa"/>
            <w:shd w:val="clear" w:color="auto" w:fill="B4C6E7" w:themeFill="accent1" w:themeFillTint="66"/>
            <w:vAlign w:val="center"/>
          </w:tcPr>
          <w:p w14:paraId="79413FD3" w14:textId="77777777" w:rsidR="00F93A76" w:rsidRDefault="00124769">
            <w:pPr>
              <w:spacing w:after="0"/>
              <w:jc w:val="center"/>
            </w:pPr>
            <w:r>
              <w:rPr>
                <w:i/>
              </w:rPr>
              <w:t>Accuracy</w:t>
            </w:r>
            <w:r>
              <w:t xml:space="preserve"> Validasi</w:t>
            </w:r>
          </w:p>
        </w:tc>
        <w:tc>
          <w:tcPr>
            <w:tcW w:w="1397" w:type="dxa"/>
            <w:shd w:val="clear" w:color="auto" w:fill="B4C6E7" w:themeFill="accent1" w:themeFillTint="66"/>
            <w:vAlign w:val="center"/>
          </w:tcPr>
          <w:p w14:paraId="573A82D4" w14:textId="77777777" w:rsidR="00F93A76" w:rsidRDefault="00124769">
            <w:pPr>
              <w:spacing w:after="0"/>
              <w:jc w:val="center"/>
            </w:pPr>
            <w:r>
              <w:rPr>
                <w:i/>
              </w:rPr>
              <w:t>Accuracy Testing</w:t>
            </w:r>
          </w:p>
        </w:tc>
      </w:tr>
      <w:tr w:rsidR="00F93A76" w14:paraId="06C8870C" w14:textId="77777777">
        <w:tc>
          <w:tcPr>
            <w:tcW w:w="843" w:type="dxa"/>
          </w:tcPr>
          <w:p w14:paraId="479B9167" w14:textId="77777777" w:rsidR="00F93A76" w:rsidRDefault="00124769">
            <w:pPr>
              <w:spacing w:after="0"/>
              <w:jc w:val="center"/>
            </w:pPr>
            <w:r>
              <w:t>1</w:t>
            </w:r>
          </w:p>
        </w:tc>
        <w:tc>
          <w:tcPr>
            <w:tcW w:w="1293" w:type="dxa"/>
          </w:tcPr>
          <w:p w14:paraId="3625EFAA" w14:textId="77777777" w:rsidR="00F93A76" w:rsidRDefault="00124769">
            <w:pPr>
              <w:spacing w:after="0"/>
              <w:jc w:val="center"/>
            </w:pPr>
            <w:r>
              <w:t>ADAM</w:t>
            </w:r>
          </w:p>
        </w:tc>
        <w:tc>
          <w:tcPr>
            <w:tcW w:w="1056" w:type="dxa"/>
          </w:tcPr>
          <w:p w14:paraId="68681F07" w14:textId="77777777" w:rsidR="00F93A76" w:rsidRDefault="00124769">
            <w:pPr>
              <w:spacing w:after="0"/>
              <w:jc w:val="center"/>
            </w:pPr>
            <w:r>
              <w:t>10</w:t>
            </w:r>
          </w:p>
        </w:tc>
        <w:tc>
          <w:tcPr>
            <w:tcW w:w="1200" w:type="dxa"/>
          </w:tcPr>
          <w:p w14:paraId="7D7B3A50" w14:textId="77777777" w:rsidR="00F93A76" w:rsidRDefault="00124769">
            <w:pPr>
              <w:spacing w:after="0"/>
              <w:jc w:val="center"/>
            </w:pPr>
            <w:r>
              <w:t>0.01</w:t>
            </w:r>
          </w:p>
        </w:tc>
        <w:tc>
          <w:tcPr>
            <w:tcW w:w="1214" w:type="dxa"/>
          </w:tcPr>
          <w:p w14:paraId="7B79090B" w14:textId="77777777" w:rsidR="00F93A76" w:rsidRDefault="00124769">
            <w:pPr>
              <w:spacing w:after="0"/>
              <w:jc w:val="center"/>
            </w:pPr>
            <w:r>
              <w:t>86.39</w:t>
            </w:r>
          </w:p>
        </w:tc>
        <w:tc>
          <w:tcPr>
            <w:tcW w:w="1214" w:type="dxa"/>
          </w:tcPr>
          <w:p w14:paraId="6D5CE01B" w14:textId="77777777" w:rsidR="00F93A76" w:rsidRDefault="00124769">
            <w:pPr>
              <w:spacing w:after="0"/>
              <w:jc w:val="center"/>
            </w:pPr>
            <w:r>
              <w:t>71.79</w:t>
            </w:r>
          </w:p>
        </w:tc>
        <w:tc>
          <w:tcPr>
            <w:tcW w:w="1397" w:type="dxa"/>
          </w:tcPr>
          <w:p w14:paraId="1F0E686B" w14:textId="77777777" w:rsidR="00F93A76" w:rsidRDefault="00124769">
            <w:pPr>
              <w:spacing w:after="0"/>
              <w:jc w:val="center"/>
            </w:pPr>
            <w:r>
              <w:t>74</w:t>
            </w:r>
          </w:p>
        </w:tc>
      </w:tr>
      <w:tr w:rsidR="00F93A76" w14:paraId="18D2691F" w14:textId="77777777">
        <w:tc>
          <w:tcPr>
            <w:tcW w:w="843" w:type="dxa"/>
          </w:tcPr>
          <w:p w14:paraId="55F19759" w14:textId="77777777" w:rsidR="00F93A76" w:rsidRDefault="00124769">
            <w:pPr>
              <w:spacing w:after="0"/>
              <w:jc w:val="center"/>
            </w:pPr>
            <w:r>
              <w:t>2</w:t>
            </w:r>
          </w:p>
        </w:tc>
        <w:tc>
          <w:tcPr>
            <w:tcW w:w="1293" w:type="dxa"/>
          </w:tcPr>
          <w:p w14:paraId="30480FD1" w14:textId="77777777" w:rsidR="00F93A76" w:rsidRDefault="00124769">
            <w:pPr>
              <w:spacing w:after="0"/>
              <w:jc w:val="center"/>
            </w:pPr>
            <w:r>
              <w:t>ADAM</w:t>
            </w:r>
          </w:p>
        </w:tc>
        <w:tc>
          <w:tcPr>
            <w:tcW w:w="1056" w:type="dxa"/>
          </w:tcPr>
          <w:p w14:paraId="5793A0A3" w14:textId="77777777" w:rsidR="00F93A76" w:rsidRDefault="00124769">
            <w:pPr>
              <w:spacing w:after="0"/>
              <w:jc w:val="center"/>
            </w:pPr>
            <w:r>
              <w:t>1</w:t>
            </w:r>
          </w:p>
        </w:tc>
        <w:tc>
          <w:tcPr>
            <w:tcW w:w="1200" w:type="dxa"/>
          </w:tcPr>
          <w:p w14:paraId="558673A4" w14:textId="77777777" w:rsidR="00F93A76" w:rsidRDefault="00124769">
            <w:pPr>
              <w:spacing w:after="0"/>
              <w:jc w:val="center"/>
            </w:pPr>
            <w:r>
              <w:t>0.001</w:t>
            </w:r>
          </w:p>
        </w:tc>
        <w:tc>
          <w:tcPr>
            <w:tcW w:w="1214" w:type="dxa"/>
          </w:tcPr>
          <w:p w14:paraId="220F4008" w14:textId="77777777" w:rsidR="00F93A76" w:rsidRDefault="00124769">
            <w:pPr>
              <w:spacing w:after="0"/>
              <w:jc w:val="center"/>
            </w:pPr>
            <w:r>
              <w:t>7.42</w:t>
            </w:r>
          </w:p>
        </w:tc>
        <w:tc>
          <w:tcPr>
            <w:tcW w:w="1214" w:type="dxa"/>
          </w:tcPr>
          <w:p w14:paraId="3E184A7F" w14:textId="77777777" w:rsidR="00F93A76" w:rsidRDefault="00124769">
            <w:pPr>
              <w:spacing w:after="0"/>
              <w:jc w:val="center"/>
            </w:pPr>
            <w:r>
              <w:t>2.03</w:t>
            </w:r>
          </w:p>
        </w:tc>
        <w:tc>
          <w:tcPr>
            <w:tcW w:w="1397" w:type="dxa"/>
          </w:tcPr>
          <w:p w14:paraId="44EED0F0" w14:textId="77777777" w:rsidR="00F93A76" w:rsidRDefault="00124769">
            <w:pPr>
              <w:spacing w:after="0"/>
              <w:jc w:val="center"/>
            </w:pPr>
            <w:r>
              <w:t>7</w:t>
            </w:r>
          </w:p>
        </w:tc>
      </w:tr>
      <w:tr w:rsidR="00F93A76" w14:paraId="67D7A3FD" w14:textId="77777777">
        <w:tc>
          <w:tcPr>
            <w:tcW w:w="843" w:type="dxa"/>
          </w:tcPr>
          <w:p w14:paraId="5B178D3F" w14:textId="77777777" w:rsidR="00F93A76" w:rsidRDefault="00124769">
            <w:pPr>
              <w:spacing w:after="0"/>
              <w:jc w:val="center"/>
            </w:pPr>
            <w:r>
              <w:t>3</w:t>
            </w:r>
          </w:p>
        </w:tc>
        <w:tc>
          <w:tcPr>
            <w:tcW w:w="1293" w:type="dxa"/>
          </w:tcPr>
          <w:p w14:paraId="31929290" w14:textId="77777777" w:rsidR="00F93A76" w:rsidRDefault="00124769">
            <w:pPr>
              <w:spacing w:after="0"/>
              <w:jc w:val="center"/>
            </w:pPr>
            <w:r>
              <w:t>ADAM</w:t>
            </w:r>
          </w:p>
        </w:tc>
        <w:tc>
          <w:tcPr>
            <w:tcW w:w="1056" w:type="dxa"/>
          </w:tcPr>
          <w:p w14:paraId="5F0D6EA2" w14:textId="77777777" w:rsidR="00F93A76" w:rsidRDefault="00124769">
            <w:pPr>
              <w:spacing w:after="0"/>
              <w:jc w:val="center"/>
            </w:pPr>
            <w:r>
              <w:t>10</w:t>
            </w:r>
          </w:p>
        </w:tc>
        <w:tc>
          <w:tcPr>
            <w:tcW w:w="1200" w:type="dxa"/>
          </w:tcPr>
          <w:p w14:paraId="215A3244" w14:textId="77777777" w:rsidR="00F93A76" w:rsidRDefault="00124769">
            <w:pPr>
              <w:spacing w:after="0"/>
              <w:jc w:val="center"/>
            </w:pPr>
            <w:r>
              <w:t>0.0001</w:t>
            </w:r>
          </w:p>
        </w:tc>
        <w:tc>
          <w:tcPr>
            <w:tcW w:w="1214" w:type="dxa"/>
          </w:tcPr>
          <w:p w14:paraId="1C472662" w14:textId="77777777" w:rsidR="00F93A76" w:rsidRDefault="00124769">
            <w:pPr>
              <w:spacing w:after="0"/>
              <w:jc w:val="center"/>
            </w:pPr>
            <w:r>
              <w:t>98.43</w:t>
            </w:r>
          </w:p>
        </w:tc>
        <w:tc>
          <w:tcPr>
            <w:tcW w:w="1214" w:type="dxa"/>
          </w:tcPr>
          <w:p w14:paraId="7098429C" w14:textId="77777777" w:rsidR="00F93A76" w:rsidRDefault="00124769">
            <w:pPr>
              <w:spacing w:after="0"/>
              <w:jc w:val="center"/>
            </w:pPr>
            <w:r>
              <w:t>73.94</w:t>
            </w:r>
          </w:p>
        </w:tc>
        <w:tc>
          <w:tcPr>
            <w:tcW w:w="1397" w:type="dxa"/>
          </w:tcPr>
          <w:p w14:paraId="1C403FAD" w14:textId="77777777" w:rsidR="00F93A76" w:rsidRDefault="00124769">
            <w:pPr>
              <w:spacing w:after="0"/>
              <w:jc w:val="center"/>
            </w:pPr>
            <w:r>
              <w:t>76</w:t>
            </w:r>
          </w:p>
        </w:tc>
      </w:tr>
      <w:tr w:rsidR="00F93A76" w14:paraId="49C113AE" w14:textId="77777777">
        <w:tc>
          <w:tcPr>
            <w:tcW w:w="843" w:type="dxa"/>
          </w:tcPr>
          <w:p w14:paraId="56BB2070" w14:textId="77777777" w:rsidR="00F93A76" w:rsidRDefault="00124769">
            <w:pPr>
              <w:spacing w:after="0"/>
              <w:jc w:val="center"/>
            </w:pPr>
            <w:r>
              <w:t>4</w:t>
            </w:r>
          </w:p>
        </w:tc>
        <w:tc>
          <w:tcPr>
            <w:tcW w:w="1293" w:type="dxa"/>
          </w:tcPr>
          <w:p w14:paraId="63D8485E" w14:textId="77777777" w:rsidR="00F93A76" w:rsidRDefault="00124769">
            <w:pPr>
              <w:spacing w:after="0"/>
              <w:jc w:val="center"/>
            </w:pPr>
            <w:r>
              <w:t>RMSProp</w:t>
            </w:r>
          </w:p>
        </w:tc>
        <w:tc>
          <w:tcPr>
            <w:tcW w:w="1056" w:type="dxa"/>
          </w:tcPr>
          <w:p w14:paraId="7B5D3CA0" w14:textId="77777777" w:rsidR="00F93A76" w:rsidRDefault="00124769">
            <w:pPr>
              <w:spacing w:after="0"/>
              <w:jc w:val="center"/>
            </w:pPr>
            <w:r>
              <w:t>6</w:t>
            </w:r>
          </w:p>
        </w:tc>
        <w:tc>
          <w:tcPr>
            <w:tcW w:w="1200" w:type="dxa"/>
          </w:tcPr>
          <w:p w14:paraId="42EBB758" w14:textId="77777777" w:rsidR="00F93A76" w:rsidRDefault="00124769">
            <w:pPr>
              <w:spacing w:after="0"/>
              <w:jc w:val="center"/>
            </w:pPr>
            <w:r>
              <w:t>0.01</w:t>
            </w:r>
          </w:p>
        </w:tc>
        <w:tc>
          <w:tcPr>
            <w:tcW w:w="1214" w:type="dxa"/>
          </w:tcPr>
          <w:p w14:paraId="67E57020" w14:textId="77777777" w:rsidR="00F93A76" w:rsidRDefault="00124769">
            <w:pPr>
              <w:spacing w:after="0"/>
              <w:jc w:val="center"/>
            </w:pPr>
            <w:r>
              <w:t>10.14</w:t>
            </w:r>
          </w:p>
        </w:tc>
        <w:tc>
          <w:tcPr>
            <w:tcW w:w="1214" w:type="dxa"/>
          </w:tcPr>
          <w:p w14:paraId="680B6E90" w14:textId="77777777" w:rsidR="00F93A76" w:rsidRDefault="00124769">
            <w:pPr>
              <w:spacing w:after="0"/>
              <w:jc w:val="center"/>
            </w:pPr>
            <w:r>
              <w:t>11.91</w:t>
            </w:r>
          </w:p>
        </w:tc>
        <w:tc>
          <w:tcPr>
            <w:tcW w:w="1397" w:type="dxa"/>
          </w:tcPr>
          <w:p w14:paraId="199D7C95" w14:textId="77777777" w:rsidR="00F93A76" w:rsidRDefault="00124769">
            <w:pPr>
              <w:spacing w:after="0"/>
              <w:jc w:val="center"/>
            </w:pPr>
            <w:r>
              <w:t>10</w:t>
            </w:r>
          </w:p>
        </w:tc>
      </w:tr>
      <w:tr w:rsidR="00F93A76" w14:paraId="6742C6C7" w14:textId="77777777">
        <w:trPr>
          <w:trHeight w:val="487"/>
        </w:trPr>
        <w:tc>
          <w:tcPr>
            <w:tcW w:w="843" w:type="dxa"/>
          </w:tcPr>
          <w:p w14:paraId="0F1CD2DB" w14:textId="77777777" w:rsidR="00F93A76" w:rsidRDefault="00124769">
            <w:pPr>
              <w:spacing w:after="0"/>
              <w:jc w:val="center"/>
            </w:pPr>
            <w:r>
              <w:t>5</w:t>
            </w:r>
          </w:p>
        </w:tc>
        <w:tc>
          <w:tcPr>
            <w:tcW w:w="1293" w:type="dxa"/>
          </w:tcPr>
          <w:p w14:paraId="5FD1CA76" w14:textId="77777777" w:rsidR="00F93A76" w:rsidRDefault="00124769">
            <w:pPr>
              <w:spacing w:after="0"/>
              <w:jc w:val="center"/>
            </w:pPr>
            <w:r>
              <w:t>RMSProp</w:t>
            </w:r>
          </w:p>
        </w:tc>
        <w:tc>
          <w:tcPr>
            <w:tcW w:w="1056" w:type="dxa"/>
          </w:tcPr>
          <w:p w14:paraId="0E5105D5" w14:textId="77777777" w:rsidR="00F93A76" w:rsidRDefault="00124769">
            <w:pPr>
              <w:spacing w:after="0"/>
              <w:jc w:val="center"/>
            </w:pPr>
            <w:r>
              <w:t>4</w:t>
            </w:r>
          </w:p>
        </w:tc>
        <w:tc>
          <w:tcPr>
            <w:tcW w:w="1200" w:type="dxa"/>
          </w:tcPr>
          <w:p w14:paraId="5559849C" w14:textId="77777777" w:rsidR="00F93A76" w:rsidRDefault="00124769">
            <w:pPr>
              <w:spacing w:after="0"/>
              <w:jc w:val="center"/>
            </w:pPr>
            <w:r>
              <w:t>0.001</w:t>
            </w:r>
          </w:p>
        </w:tc>
        <w:tc>
          <w:tcPr>
            <w:tcW w:w="1214" w:type="dxa"/>
          </w:tcPr>
          <w:p w14:paraId="66413268" w14:textId="77777777" w:rsidR="00F93A76" w:rsidRDefault="00124769">
            <w:pPr>
              <w:spacing w:after="0"/>
              <w:jc w:val="center"/>
            </w:pPr>
            <w:r>
              <w:t>89.22</w:t>
            </w:r>
          </w:p>
        </w:tc>
        <w:tc>
          <w:tcPr>
            <w:tcW w:w="1214" w:type="dxa"/>
          </w:tcPr>
          <w:p w14:paraId="6E37A289" w14:textId="77777777" w:rsidR="00F93A76" w:rsidRDefault="00124769">
            <w:pPr>
              <w:spacing w:after="0"/>
              <w:jc w:val="center"/>
            </w:pPr>
            <w:r>
              <w:t>70.57</w:t>
            </w:r>
          </w:p>
        </w:tc>
        <w:tc>
          <w:tcPr>
            <w:tcW w:w="1397" w:type="dxa"/>
          </w:tcPr>
          <w:p w14:paraId="67634B0B" w14:textId="77777777" w:rsidR="00F93A76" w:rsidRDefault="00124769">
            <w:pPr>
              <w:spacing w:after="0"/>
              <w:jc w:val="center"/>
            </w:pPr>
            <w:r>
              <w:t>70</w:t>
            </w:r>
          </w:p>
        </w:tc>
      </w:tr>
      <w:tr w:rsidR="00F93A76" w14:paraId="08E68D38" w14:textId="77777777">
        <w:tc>
          <w:tcPr>
            <w:tcW w:w="843" w:type="dxa"/>
          </w:tcPr>
          <w:p w14:paraId="07D09BB6" w14:textId="77777777" w:rsidR="00F93A76" w:rsidRDefault="00124769">
            <w:pPr>
              <w:spacing w:after="0"/>
              <w:jc w:val="center"/>
            </w:pPr>
            <w:r>
              <w:t>6</w:t>
            </w:r>
          </w:p>
        </w:tc>
        <w:tc>
          <w:tcPr>
            <w:tcW w:w="1293" w:type="dxa"/>
          </w:tcPr>
          <w:p w14:paraId="68F2394E" w14:textId="77777777" w:rsidR="00F93A76" w:rsidRDefault="00124769">
            <w:pPr>
              <w:spacing w:after="0"/>
              <w:jc w:val="center"/>
            </w:pPr>
            <w:r>
              <w:t>RMSProp</w:t>
            </w:r>
          </w:p>
        </w:tc>
        <w:tc>
          <w:tcPr>
            <w:tcW w:w="1056" w:type="dxa"/>
          </w:tcPr>
          <w:p w14:paraId="2F8D5B46" w14:textId="77777777" w:rsidR="00F93A76" w:rsidRDefault="00124769">
            <w:pPr>
              <w:spacing w:after="0"/>
              <w:jc w:val="center"/>
            </w:pPr>
            <w:r>
              <w:t>1</w:t>
            </w:r>
          </w:p>
        </w:tc>
        <w:tc>
          <w:tcPr>
            <w:tcW w:w="1200" w:type="dxa"/>
          </w:tcPr>
          <w:p w14:paraId="5CF36285" w14:textId="77777777" w:rsidR="00F93A76" w:rsidRDefault="00124769">
            <w:pPr>
              <w:spacing w:after="0"/>
              <w:jc w:val="center"/>
            </w:pPr>
            <w:r>
              <w:t>0.0001</w:t>
            </w:r>
          </w:p>
        </w:tc>
        <w:tc>
          <w:tcPr>
            <w:tcW w:w="1214" w:type="dxa"/>
          </w:tcPr>
          <w:p w14:paraId="00177D35" w14:textId="77777777" w:rsidR="00F93A76" w:rsidRDefault="00124769">
            <w:pPr>
              <w:spacing w:after="0"/>
              <w:jc w:val="center"/>
            </w:pPr>
            <w:r>
              <w:t>37.33</w:t>
            </w:r>
          </w:p>
        </w:tc>
        <w:tc>
          <w:tcPr>
            <w:tcW w:w="1214" w:type="dxa"/>
          </w:tcPr>
          <w:p w14:paraId="202B1B85" w14:textId="77777777" w:rsidR="00F93A76" w:rsidRDefault="00124769">
            <w:pPr>
              <w:spacing w:after="0"/>
              <w:jc w:val="center"/>
            </w:pPr>
            <w:r>
              <w:t>7.42</w:t>
            </w:r>
          </w:p>
        </w:tc>
        <w:tc>
          <w:tcPr>
            <w:tcW w:w="1397" w:type="dxa"/>
          </w:tcPr>
          <w:p w14:paraId="30CB78D0" w14:textId="77777777" w:rsidR="00F93A76" w:rsidRDefault="00124769">
            <w:pPr>
              <w:spacing w:after="0"/>
              <w:jc w:val="center"/>
            </w:pPr>
            <w:r>
              <w:t>6</w:t>
            </w:r>
          </w:p>
        </w:tc>
      </w:tr>
    </w:tbl>
    <w:p w14:paraId="0FC46607" w14:textId="77777777" w:rsidR="00F93A76" w:rsidRDefault="00124769">
      <w:pPr>
        <w:spacing w:before="240"/>
        <w:ind w:firstLine="851"/>
        <w:jc w:val="both"/>
      </w:pPr>
      <w:r>
        <w:t xml:space="preserve">Dari hasil perbandingan yang disajikan pada Tabel 5.2 model yang menggunakan </w:t>
      </w:r>
      <w:r>
        <w:rPr>
          <w:i/>
        </w:rPr>
        <w:t>optimizer</w:t>
      </w:r>
      <w:r>
        <w:t xml:space="preserve"> ADAM dengan </w:t>
      </w:r>
      <w:r>
        <w:rPr>
          <w:i/>
        </w:rPr>
        <w:t>learning rate</w:t>
      </w:r>
      <w:r>
        <w:t xml:space="preserve"> sebesar 0.0001 atau model 3 dan model yang menggunakan RMSProp dengan </w:t>
      </w:r>
      <w:r>
        <w:rPr>
          <w:i/>
        </w:rPr>
        <w:t>learning rate</w:t>
      </w:r>
      <w:r>
        <w:t xml:space="preserve"> sebesar 0.001 atau model 5 juga memiliki hasil yang tidak jauh berbeda. Model 3 memiliki keunggulan pada akurasi</w:t>
      </w:r>
      <w:r>
        <w:rPr>
          <w:i/>
        </w:rPr>
        <w:t xml:space="preserve"> </w:t>
      </w:r>
      <w:r>
        <w:t>validasi yang mendapatkan skor tertinggi yaitu 71.79% serta tidak jauh berbeda dengan model 5 yang mendapatkan skor 70.57% dan keduanya hanya memiliki selisih 1.19% saja, namun pada akurasi</w:t>
      </w:r>
      <w:r>
        <w:rPr>
          <w:i/>
        </w:rPr>
        <w:t xml:space="preserve"> </w:t>
      </w:r>
      <w:r>
        <w:t>training model 5 memiliki keunggulan yaitu mendapatkan skor sebesar 89.22% dibanding model 5 yang mendapatkan skor 86.39% dan berarti keduanya memiliki selisih sebesar 2.87.% jauh lebih besar dari selisih pada akurasi</w:t>
      </w:r>
      <w:r>
        <w:rPr>
          <w:i/>
        </w:rPr>
        <w:t xml:space="preserve"> </w:t>
      </w:r>
      <w:r>
        <w:t>validasi. Sedangkan akurasi</w:t>
      </w:r>
      <w:r>
        <w:rPr>
          <w:i/>
        </w:rPr>
        <w:t xml:space="preserve"> </w:t>
      </w:r>
      <w:r>
        <w:t xml:space="preserve">testing mendapatkan </w:t>
      </w:r>
      <w:r>
        <w:lastRenderedPageBreak/>
        <w:t xml:space="preserve">nilai yang sama antara kedua model tersebut yaitu model 2 dan 5, dikarenakan model 5 unggul pada jumlah selisih masing-masing akurasi maka model 5 menjadi model yang terbaik pada arsitektur model rancangan yang diusulkan dengan </w:t>
      </w:r>
      <w:r>
        <w:rPr>
          <w:i/>
        </w:rPr>
        <w:t>optimizer</w:t>
      </w:r>
      <w:r>
        <w:t xml:space="preserve"> yaitu RMSProp dan </w:t>
      </w:r>
      <w:r>
        <w:rPr>
          <w:i/>
        </w:rPr>
        <w:t>learning rate</w:t>
      </w:r>
      <w:r>
        <w:t xml:space="preserve"> sebesar 0.001. Berikut adalah tampilan grafik </w:t>
      </w:r>
      <w:r>
        <w:rPr>
          <w:i/>
        </w:rPr>
        <w:t>training</w:t>
      </w:r>
      <w:r>
        <w:t xml:space="preserve"> model 5 dapat dilihat pada Gambar 5.53.</w:t>
      </w:r>
    </w:p>
    <w:p w14:paraId="7C8AD55C" w14:textId="77777777" w:rsidR="00F93A76" w:rsidRDefault="00124769">
      <w:pPr>
        <w:keepNext/>
        <w:jc w:val="center"/>
      </w:pPr>
      <w:r>
        <w:rPr>
          <w:noProof/>
          <w:lang w:eastAsia="en-US"/>
        </w:rPr>
        <w:drawing>
          <wp:inline distT="0" distB="0" distL="0" distR="0" wp14:anchorId="194641DA" wp14:editId="3758F740">
            <wp:extent cx="4686300" cy="24085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85"/>
                    <a:stretch>
                      <a:fillRect/>
                    </a:stretch>
                  </pic:blipFill>
                  <pic:spPr>
                    <a:xfrm>
                      <a:off x="0" y="0"/>
                      <a:ext cx="4693571" cy="2412896"/>
                    </a:xfrm>
                    <a:prstGeom prst="rect">
                      <a:avLst/>
                    </a:prstGeom>
                  </pic:spPr>
                </pic:pic>
              </a:graphicData>
            </a:graphic>
          </wp:inline>
        </w:drawing>
      </w:r>
    </w:p>
    <w:p w14:paraId="75281AD0" w14:textId="77777777" w:rsidR="00F93A76" w:rsidRDefault="00124769">
      <w:pPr>
        <w:pStyle w:val="Caption"/>
        <w:jc w:val="center"/>
      </w:pPr>
      <w:bookmarkStart w:id="257" w:name="_Toc136799596"/>
      <w:bookmarkStart w:id="258" w:name="_Toc123880869"/>
      <w:r>
        <w:t xml:space="preserve">Gambar 5. </w:t>
      </w:r>
      <w:r>
        <w:fldChar w:fldCharType="begin"/>
      </w:r>
      <w:r>
        <w:instrText xml:space="preserve"> SEQ Gambar \* ARABIC \r 53</w:instrText>
      </w:r>
      <w:r>
        <w:fldChar w:fldCharType="separate"/>
      </w:r>
      <w:r w:rsidR="00A8538E">
        <w:rPr>
          <w:noProof/>
        </w:rPr>
        <w:t>53</w:t>
      </w:r>
      <w:r>
        <w:fldChar w:fldCharType="end"/>
      </w:r>
      <w:r>
        <w:t xml:space="preserve"> </w:t>
      </w:r>
      <w:r>
        <w:rPr>
          <w:b w:val="0"/>
          <w:bCs/>
        </w:rPr>
        <w:t>Grafik proses pelatihan menggunakan model yang diusulkan</w:t>
      </w:r>
      <w:bookmarkEnd w:id="257"/>
      <w:bookmarkEnd w:id="258"/>
    </w:p>
    <w:p w14:paraId="1E998916" w14:textId="77777777" w:rsidR="00F93A76" w:rsidRDefault="00124769">
      <w:pPr>
        <w:ind w:firstLine="851"/>
        <w:jc w:val="both"/>
        <w:rPr>
          <w:i/>
        </w:rPr>
      </w:pPr>
      <w:r>
        <w:t xml:space="preserve">Berdasarkan grafik pada Gambar 5.53 dapat dilihat bahwa </w:t>
      </w:r>
      <w:r>
        <w:rPr>
          <w:i/>
        </w:rPr>
        <w:t>accuracy train</w:t>
      </w:r>
      <w:r>
        <w:t xml:space="preserve"> dan </w:t>
      </w:r>
      <w:r>
        <w:rPr>
          <w:i/>
        </w:rPr>
        <w:t>accuracy test</w:t>
      </w:r>
      <w:r>
        <w:t xml:space="preserve"> jauh berbeda sehingga dapat disimpulkan bahwa model tersebut terjadi </w:t>
      </w:r>
      <w:r>
        <w:rPr>
          <w:i/>
        </w:rPr>
        <w:t>overfitting.</w:t>
      </w:r>
    </w:p>
    <w:p w14:paraId="032CDDA6" w14:textId="77777777" w:rsidR="00F93A76" w:rsidRDefault="00124769">
      <w:pPr>
        <w:pStyle w:val="Heading4"/>
        <w:numPr>
          <w:ilvl w:val="0"/>
          <w:numId w:val="48"/>
        </w:numPr>
        <w:ind w:left="851" w:hanging="851"/>
        <w:jc w:val="both"/>
      </w:pPr>
      <w:r>
        <w:t>Model MobileNetV2</w:t>
      </w:r>
    </w:p>
    <w:p w14:paraId="6B3FD5CF" w14:textId="77777777" w:rsidR="00F93A76" w:rsidRDefault="00124769">
      <w:pPr>
        <w:ind w:firstLine="851"/>
        <w:jc w:val="both"/>
      </w:pPr>
      <w:r>
        <w:t xml:space="preserve">MobileNet adalah sebuah model yang mudah dimengerti dan simpel serta menjadi salah satu model yang sering kali digunakan untuk belajar </w:t>
      </w:r>
      <w:r>
        <w:rPr>
          <w:i/>
          <w:iCs/>
        </w:rPr>
        <w:t>Machine Learning</w:t>
      </w:r>
      <w:r>
        <w:t xml:space="preserve">, hal inilah yang menjadi salah satu kelebihan dari model ini. Kelemahan MobileNet itu sendiri, yaitu mempunyai terlalu banyak parameter, ukuran model yang sangat besar (parameter sekitar 10.7 juta). Berikut merupakan hasil </w:t>
      </w:r>
      <w:r>
        <w:rPr>
          <w:i/>
        </w:rPr>
        <w:t>training</w:t>
      </w:r>
      <w:r>
        <w:t xml:space="preserve"> dengan menggunakan 6 variasi model yang dapat dilihat pada Tabel 5.3</w:t>
      </w:r>
    </w:p>
    <w:p w14:paraId="0AFA625C" w14:textId="77777777" w:rsidR="00F93A76" w:rsidRDefault="00124769">
      <w:pPr>
        <w:pStyle w:val="Caption"/>
        <w:keepNext/>
        <w:jc w:val="center"/>
      </w:pPr>
      <w:bookmarkStart w:id="259" w:name="_Toc136781067"/>
      <w:bookmarkStart w:id="260" w:name="_Toc123880944"/>
      <w:r>
        <w:lastRenderedPageBreak/>
        <w:t xml:space="preserve">Tabel 5. </w:t>
      </w:r>
      <w:r>
        <w:fldChar w:fldCharType="begin"/>
      </w:r>
      <w:r>
        <w:instrText xml:space="preserve"> SEQ Tabel \* ARABIC \r 3 </w:instrText>
      </w:r>
      <w:r>
        <w:fldChar w:fldCharType="separate"/>
      </w:r>
      <w:r w:rsidR="00A8538E">
        <w:rPr>
          <w:noProof/>
        </w:rPr>
        <w:t>3</w:t>
      </w:r>
      <w:r>
        <w:fldChar w:fldCharType="end"/>
      </w:r>
      <w:r>
        <w:t xml:space="preserve"> </w:t>
      </w:r>
      <w:r>
        <w:rPr>
          <w:b w:val="0"/>
          <w:bCs/>
        </w:rPr>
        <w:t xml:space="preserve">Perbandingan Hasil </w:t>
      </w:r>
      <w:r>
        <w:rPr>
          <w:b w:val="0"/>
          <w:bCs/>
          <w:i/>
          <w:iCs w:val="0"/>
        </w:rPr>
        <w:t xml:space="preserve">Training </w:t>
      </w:r>
      <w:r>
        <w:rPr>
          <w:b w:val="0"/>
          <w:bCs/>
        </w:rPr>
        <w:t>Model MobileNet</w:t>
      </w:r>
      <w:bookmarkEnd w:id="259"/>
      <w:bookmarkEnd w:id="260"/>
    </w:p>
    <w:tbl>
      <w:tblPr>
        <w:tblStyle w:val="TableGrid"/>
        <w:tblW w:w="0" w:type="auto"/>
        <w:tblLook w:val="04A0" w:firstRow="1" w:lastRow="0" w:firstColumn="1" w:lastColumn="0" w:noHBand="0" w:noVBand="1"/>
      </w:tblPr>
      <w:tblGrid>
        <w:gridCol w:w="843"/>
        <w:gridCol w:w="1288"/>
        <w:gridCol w:w="1015"/>
        <w:gridCol w:w="1181"/>
        <w:gridCol w:w="1198"/>
        <w:gridCol w:w="1198"/>
        <w:gridCol w:w="1494"/>
      </w:tblGrid>
      <w:tr w:rsidR="00F93A76" w14:paraId="4FEE09A8" w14:textId="77777777">
        <w:tc>
          <w:tcPr>
            <w:tcW w:w="843" w:type="dxa"/>
            <w:shd w:val="clear" w:color="auto" w:fill="B4C6E7" w:themeFill="accent1" w:themeFillTint="66"/>
          </w:tcPr>
          <w:p w14:paraId="429C2D14" w14:textId="77777777" w:rsidR="00F93A76" w:rsidRDefault="00124769">
            <w:pPr>
              <w:spacing w:after="0"/>
              <w:jc w:val="center"/>
            </w:pPr>
            <w:r>
              <w:t>No</w:t>
            </w:r>
          </w:p>
          <w:p w14:paraId="7C7A20F1" w14:textId="77777777" w:rsidR="00F93A76" w:rsidRDefault="00124769">
            <w:pPr>
              <w:spacing w:after="0"/>
              <w:jc w:val="center"/>
            </w:pPr>
            <w:r>
              <w:t>Model</w:t>
            </w:r>
          </w:p>
        </w:tc>
        <w:tc>
          <w:tcPr>
            <w:tcW w:w="1288" w:type="dxa"/>
            <w:shd w:val="clear" w:color="auto" w:fill="B4C6E7" w:themeFill="accent1" w:themeFillTint="66"/>
            <w:vAlign w:val="center"/>
          </w:tcPr>
          <w:p w14:paraId="744EC518" w14:textId="77777777" w:rsidR="00F93A76" w:rsidRDefault="00124769">
            <w:pPr>
              <w:spacing w:after="0"/>
              <w:jc w:val="center"/>
            </w:pPr>
            <w:r>
              <w:t xml:space="preserve">Jenis </w:t>
            </w:r>
            <w:r>
              <w:rPr>
                <w:i/>
              </w:rPr>
              <w:t>Optimizers</w:t>
            </w:r>
          </w:p>
        </w:tc>
        <w:tc>
          <w:tcPr>
            <w:tcW w:w="1015" w:type="dxa"/>
            <w:shd w:val="clear" w:color="auto" w:fill="B4C6E7" w:themeFill="accent1" w:themeFillTint="66"/>
            <w:vAlign w:val="center"/>
          </w:tcPr>
          <w:p w14:paraId="0CEC1A31" w14:textId="77777777" w:rsidR="00F93A76" w:rsidRDefault="00124769">
            <w:pPr>
              <w:spacing w:after="0"/>
              <w:jc w:val="center"/>
              <w:rPr>
                <w:i/>
              </w:rPr>
            </w:pPr>
            <w:r>
              <w:rPr>
                <w:i/>
              </w:rPr>
              <w:t>Stop Epoch</w:t>
            </w:r>
          </w:p>
        </w:tc>
        <w:tc>
          <w:tcPr>
            <w:tcW w:w="1181" w:type="dxa"/>
            <w:shd w:val="clear" w:color="auto" w:fill="B4C6E7" w:themeFill="accent1" w:themeFillTint="66"/>
            <w:vAlign w:val="center"/>
          </w:tcPr>
          <w:p w14:paraId="58B56FA3" w14:textId="77777777" w:rsidR="00F93A76" w:rsidRDefault="00124769">
            <w:pPr>
              <w:spacing w:after="0"/>
              <w:jc w:val="center"/>
              <w:rPr>
                <w:i/>
              </w:rPr>
            </w:pPr>
            <w:r>
              <w:rPr>
                <w:i/>
              </w:rPr>
              <w:t>Learning Rate</w:t>
            </w:r>
          </w:p>
        </w:tc>
        <w:tc>
          <w:tcPr>
            <w:tcW w:w="1198" w:type="dxa"/>
            <w:shd w:val="clear" w:color="auto" w:fill="B4C6E7" w:themeFill="accent1" w:themeFillTint="66"/>
            <w:vAlign w:val="center"/>
          </w:tcPr>
          <w:p w14:paraId="4388B601" w14:textId="77777777" w:rsidR="00F93A76" w:rsidRDefault="00124769">
            <w:pPr>
              <w:spacing w:after="0"/>
              <w:jc w:val="center"/>
            </w:pPr>
            <w:r>
              <w:rPr>
                <w:i/>
              </w:rPr>
              <w:t>Accuracy</w:t>
            </w:r>
            <w:r>
              <w:t xml:space="preserve"> </w:t>
            </w:r>
            <w:r>
              <w:rPr>
                <w:i/>
              </w:rPr>
              <w:t>Training</w:t>
            </w:r>
          </w:p>
        </w:tc>
        <w:tc>
          <w:tcPr>
            <w:tcW w:w="1198" w:type="dxa"/>
            <w:shd w:val="clear" w:color="auto" w:fill="B4C6E7" w:themeFill="accent1" w:themeFillTint="66"/>
            <w:vAlign w:val="center"/>
          </w:tcPr>
          <w:p w14:paraId="6EBB0C84" w14:textId="77777777" w:rsidR="00F93A76" w:rsidRDefault="00124769">
            <w:pPr>
              <w:spacing w:after="0"/>
              <w:jc w:val="center"/>
            </w:pPr>
            <w:r>
              <w:rPr>
                <w:i/>
              </w:rPr>
              <w:t>Accuracy</w:t>
            </w:r>
            <w:r>
              <w:t xml:space="preserve"> Validasi</w:t>
            </w:r>
          </w:p>
        </w:tc>
        <w:tc>
          <w:tcPr>
            <w:tcW w:w="1494" w:type="dxa"/>
            <w:shd w:val="clear" w:color="auto" w:fill="B4C6E7" w:themeFill="accent1" w:themeFillTint="66"/>
            <w:vAlign w:val="center"/>
          </w:tcPr>
          <w:p w14:paraId="18DC2116" w14:textId="77777777" w:rsidR="00F93A76" w:rsidRDefault="00124769">
            <w:pPr>
              <w:spacing w:after="0"/>
              <w:jc w:val="center"/>
            </w:pPr>
            <w:r>
              <w:rPr>
                <w:i/>
              </w:rPr>
              <w:t>Accuracy Testing</w:t>
            </w:r>
          </w:p>
        </w:tc>
      </w:tr>
      <w:tr w:rsidR="00F93A76" w14:paraId="55B80B37" w14:textId="77777777">
        <w:tc>
          <w:tcPr>
            <w:tcW w:w="843" w:type="dxa"/>
          </w:tcPr>
          <w:p w14:paraId="79F54280" w14:textId="77777777" w:rsidR="00F93A76" w:rsidRDefault="00124769">
            <w:pPr>
              <w:spacing w:after="0"/>
              <w:jc w:val="center"/>
            </w:pPr>
            <w:r>
              <w:t>1</w:t>
            </w:r>
          </w:p>
        </w:tc>
        <w:tc>
          <w:tcPr>
            <w:tcW w:w="1288" w:type="dxa"/>
          </w:tcPr>
          <w:p w14:paraId="51052BD9" w14:textId="77777777" w:rsidR="00F93A76" w:rsidRDefault="00124769">
            <w:pPr>
              <w:spacing w:after="0"/>
              <w:jc w:val="center"/>
            </w:pPr>
            <w:r>
              <w:t>ADAM</w:t>
            </w:r>
          </w:p>
        </w:tc>
        <w:tc>
          <w:tcPr>
            <w:tcW w:w="1015" w:type="dxa"/>
          </w:tcPr>
          <w:p w14:paraId="4E700DB5" w14:textId="77777777" w:rsidR="00F93A76" w:rsidRDefault="00124769">
            <w:pPr>
              <w:spacing w:after="0"/>
              <w:jc w:val="center"/>
            </w:pPr>
            <w:r>
              <w:t>12</w:t>
            </w:r>
          </w:p>
        </w:tc>
        <w:tc>
          <w:tcPr>
            <w:tcW w:w="1181" w:type="dxa"/>
          </w:tcPr>
          <w:p w14:paraId="3BCAA57B" w14:textId="77777777" w:rsidR="00F93A76" w:rsidRDefault="00124769">
            <w:pPr>
              <w:spacing w:after="0"/>
              <w:jc w:val="center"/>
            </w:pPr>
            <w:r>
              <w:t>0.01</w:t>
            </w:r>
          </w:p>
        </w:tc>
        <w:tc>
          <w:tcPr>
            <w:tcW w:w="1198" w:type="dxa"/>
          </w:tcPr>
          <w:p w14:paraId="683B3985" w14:textId="77777777" w:rsidR="00F93A76" w:rsidRDefault="00124769">
            <w:pPr>
              <w:spacing w:after="0"/>
              <w:jc w:val="center"/>
            </w:pPr>
            <w:r>
              <w:t>99.59</w:t>
            </w:r>
          </w:p>
        </w:tc>
        <w:tc>
          <w:tcPr>
            <w:tcW w:w="1198" w:type="dxa"/>
          </w:tcPr>
          <w:p w14:paraId="431A9B5A" w14:textId="77777777" w:rsidR="00F93A76" w:rsidRDefault="00124769">
            <w:pPr>
              <w:spacing w:after="0"/>
              <w:jc w:val="center"/>
            </w:pPr>
            <w:r>
              <w:t>99.92</w:t>
            </w:r>
          </w:p>
        </w:tc>
        <w:tc>
          <w:tcPr>
            <w:tcW w:w="1494" w:type="dxa"/>
          </w:tcPr>
          <w:p w14:paraId="6EC6A515" w14:textId="77777777" w:rsidR="00F93A76" w:rsidRDefault="00124769">
            <w:pPr>
              <w:spacing w:after="0"/>
              <w:jc w:val="center"/>
            </w:pPr>
            <w:r>
              <w:t>98</w:t>
            </w:r>
          </w:p>
        </w:tc>
      </w:tr>
      <w:tr w:rsidR="00F93A76" w14:paraId="2B838D17" w14:textId="77777777">
        <w:tc>
          <w:tcPr>
            <w:tcW w:w="843" w:type="dxa"/>
          </w:tcPr>
          <w:p w14:paraId="10932F19" w14:textId="77777777" w:rsidR="00F93A76" w:rsidRDefault="00124769">
            <w:pPr>
              <w:spacing w:after="0"/>
              <w:jc w:val="center"/>
            </w:pPr>
            <w:r>
              <w:t>2</w:t>
            </w:r>
          </w:p>
        </w:tc>
        <w:tc>
          <w:tcPr>
            <w:tcW w:w="1288" w:type="dxa"/>
          </w:tcPr>
          <w:p w14:paraId="79829E0E" w14:textId="77777777" w:rsidR="00F93A76" w:rsidRDefault="00124769">
            <w:pPr>
              <w:spacing w:after="0"/>
              <w:jc w:val="center"/>
            </w:pPr>
            <w:r>
              <w:t>ADAM</w:t>
            </w:r>
          </w:p>
        </w:tc>
        <w:tc>
          <w:tcPr>
            <w:tcW w:w="1015" w:type="dxa"/>
          </w:tcPr>
          <w:p w14:paraId="22F68655" w14:textId="77777777" w:rsidR="00F93A76" w:rsidRDefault="00124769">
            <w:pPr>
              <w:spacing w:after="0"/>
              <w:jc w:val="center"/>
            </w:pPr>
            <w:r>
              <w:t>6</w:t>
            </w:r>
          </w:p>
        </w:tc>
        <w:tc>
          <w:tcPr>
            <w:tcW w:w="1181" w:type="dxa"/>
          </w:tcPr>
          <w:p w14:paraId="668C3F79" w14:textId="77777777" w:rsidR="00F93A76" w:rsidRDefault="00124769">
            <w:pPr>
              <w:spacing w:after="0"/>
              <w:jc w:val="center"/>
            </w:pPr>
            <w:r>
              <w:t>0.001</w:t>
            </w:r>
          </w:p>
        </w:tc>
        <w:tc>
          <w:tcPr>
            <w:tcW w:w="1198" w:type="dxa"/>
          </w:tcPr>
          <w:p w14:paraId="2D6BE192" w14:textId="77777777" w:rsidR="00F93A76" w:rsidRDefault="00124769">
            <w:pPr>
              <w:spacing w:after="0"/>
              <w:jc w:val="center"/>
            </w:pPr>
            <w:r>
              <w:t>99.88</w:t>
            </w:r>
          </w:p>
        </w:tc>
        <w:tc>
          <w:tcPr>
            <w:tcW w:w="1198" w:type="dxa"/>
          </w:tcPr>
          <w:p w14:paraId="1EB96500" w14:textId="77777777" w:rsidR="00F93A76" w:rsidRDefault="00124769">
            <w:pPr>
              <w:spacing w:after="0"/>
              <w:jc w:val="center"/>
            </w:pPr>
            <w:r>
              <w:t>100.0</w:t>
            </w:r>
          </w:p>
        </w:tc>
        <w:tc>
          <w:tcPr>
            <w:tcW w:w="1494" w:type="dxa"/>
          </w:tcPr>
          <w:p w14:paraId="49646500" w14:textId="77777777" w:rsidR="00F93A76" w:rsidRDefault="00124769">
            <w:pPr>
              <w:spacing w:after="0"/>
              <w:jc w:val="center"/>
            </w:pPr>
            <w:r>
              <w:t>99</w:t>
            </w:r>
          </w:p>
        </w:tc>
      </w:tr>
      <w:tr w:rsidR="00F93A76" w14:paraId="39F2AE7B" w14:textId="77777777">
        <w:tc>
          <w:tcPr>
            <w:tcW w:w="843" w:type="dxa"/>
          </w:tcPr>
          <w:p w14:paraId="70C867E5" w14:textId="77777777" w:rsidR="00F93A76" w:rsidRDefault="00124769">
            <w:pPr>
              <w:spacing w:after="0"/>
              <w:jc w:val="center"/>
            </w:pPr>
            <w:r>
              <w:t>3</w:t>
            </w:r>
          </w:p>
        </w:tc>
        <w:tc>
          <w:tcPr>
            <w:tcW w:w="1288" w:type="dxa"/>
          </w:tcPr>
          <w:p w14:paraId="5346B367" w14:textId="77777777" w:rsidR="00F93A76" w:rsidRDefault="00124769">
            <w:pPr>
              <w:spacing w:after="0"/>
              <w:jc w:val="center"/>
            </w:pPr>
            <w:r>
              <w:t>ADAM</w:t>
            </w:r>
          </w:p>
        </w:tc>
        <w:tc>
          <w:tcPr>
            <w:tcW w:w="1015" w:type="dxa"/>
          </w:tcPr>
          <w:p w14:paraId="5A5D4FF5" w14:textId="77777777" w:rsidR="00F93A76" w:rsidRDefault="00124769">
            <w:pPr>
              <w:spacing w:after="0"/>
              <w:jc w:val="center"/>
            </w:pPr>
            <w:r>
              <w:t>14</w:t>
            </w:r>
          </w:p>
        </w:tc>
        <w:tc>
          <w:tcPr>
            <w:tcW w:w="1181" w:type="dxa"/>
          </w:tcPr>
          <w:p w14:paraId="48D1462A" w14:textId="77777777" w:rsidR="00F93A76" w:rsidRDefault="00124769">
            <w:pPr>
              <w:spacing w:after="0"/>
              <w:jc w:val="center"/>
            </w:pPr>
            <w:r>
              <w:t>0.0001</w:t>
            </w:r>
          </w:p>
        </w:tc>
        <w:tc>
          <w:tcPr>
            <w:tcW w:w="1198" w:type="dxa"/>
          </w:tcPr>
          <w:p w14:paraId="1F7DA322" w14:textId="77777777" w:rsidR="00F93A76" w:rsidRDefault="00124769">
            <w:pPr>
              <w:spacing w:after="0"/>
              <w:jc w:val="center"/>
            </w:pPr>
            <w:r>
              <w:t>99.94</w:t>
            </w:r>
          </w:p>
        </w:tc>
        <w:tc>
          <w:tcPr>
            <w:tcW w:w="1198" w:type="dxa"/>
          </w:tcPr>
          <w:p w14:paraId="31E81C14" w14:textId="77777777" w:rsidR="00F93A76" w:rsidRDefault="00124769">
            <w:pPr>
              <w:spacing w:after="0"/>
              <w:jc w:val="center"/>
            </w:pPr>
            <w:r>
              <w:t>100.0</w:t>
            </w:r>
          </w:p>
        </w:tc>
        <w:tc>
          <w:tcPr>
            <w:tcW w:w="1494" w:type="dxa"/>
          </w:tcPr>
          <w:p w14:paraId="308A051B" w14:textId="77777777" w:rsidR="00F93A76" w:rsidRDefault="00124769">
            <w:pPr>
              <w:spacing w:after="0"/>
              <w:jc w:val="center"/>
            </w:pPr>
            <w:r>
              <w:t>100</w:t>
            </w:r>
          </w:p>
        </w:tc>
      </w:tr>
      <w:tr w:rsidR="00F93A76" w14:paraId="2264D74C" w14:textId="77777777">
        <w:tc>
          <w:tcPr>
            <w:tcW w:w="843" w:type="dxa"/>
          </w:tcPr>
          <w:p w14:paraId="2E1C7E13" w14:textId="77777777" w:rsidR="00F93A76" w:rsidRDefault="00124769">
            <w:pPr>
              <w:spacing w:after="0"/>
              <w:jc w:val="center"/>
            </w:pPr>
            <w:r>
              <w:t>4</w:t>
            </w:r>
          </w:p>
        </w:tc>
        <w:tc>
          <w:tcPr>
            <w:tcW w:w="1288" w:type="dxa"/>
          </w:tcPr>
          <w:p w14:paraId="161D6D21" w14:textId="77777777" w:rsidR="00F93A76" w:rsidRDefault="00124769">
            <w:pPr>
              <w:spacing w:after="0"/>
              <w:jc w:val="center"/>
            </w:pPr>
            <w:r>
              <w:t>RMSProp</w:t>
            </w:r>
          </w:p>
        </w:tc>
        <w:tc>
          <w:tcPr>
            <w:tcW w:w="1015" w:type="dxa"/>
          </w:tcPr>
          <w:p w14:paraId="01F056BF" w14:textId="77777777" w:rsidR="00F93A76" w:rsidRDefault="00124769">
            <w:pPr>
              <w:spacing w:after="0"/>
              <w:jc w:val="center"/>
            </w:pPr>
            <w:r>
              <w:t>8</w:t>
            </w:r>
          </w:p>
        </w:tc>
        <w:tc>
          <w:tcPr>
            <w:tcW w:w="1181" w:type="dxa"/>
          </w:tcPr>
          <w:p w14:paraId="7C3C82FF" w14:textId="77777777" w:rsidR="00F93A76" w:rsidRDefault="00124769">
            <w:pPr>
              <w:spacing w:after="0"/>
              <w:jc w:val="center"/>
            </w:pPr>
            <w:r>
              <w:t>0.01</w:t>
            </w:r>
          </w:p>
        </w:tc>
        <w:tc>
          <w:tcPr>
            <w:tcW w:w="1198" w:type="dxa"/>
          </w:tcPr>
          <w:p w14:paraId="387A77E3" w14:textId="77777777" w:rsidR="00F93A76" w:rsidRDefault="00124769">
            <w:pPr>
              <w:spacing w:after="0"/>
              <w:jc w:val="center"/>
            </w:pPr>
            <w:r>
              <w:t>99.65</w:t>
            </w:r>
          </w:p>
        </w:tc>
        <w:tc>
          <w:tcPr>
            <w:tcW w:w="1198" w:type="dxa"/>
          </w:tcPr>
          <w:p w14:paraId="4D5604A0" w14:textId="77777777" w:rsidR="00F93A76" w:rsidRDefault="00124769">
            <w:pPr>
              <w:spacing w:after="0"/>
              <w:jc w:val="center"/>
            </w:pPr>
            <w:r>
              <w:t>99.92</w:t>
            </w:r>
          </w:p>
        </w:tc>
        <w:tc>
          <w:tcPr>
            <w:tcW w:w="1494" w:type="dxa"/>
          </w:tcPr>
          <w:p w14:paraId="77FC3AB3" w14:textId="77777777" w:rsidR="00F93A76" w:rsidRDefault="00124769">
            <w:pPr>
              <w:spacing w:after="0"/>
              <w:jc w:val="center"/>
            </w:pPr>
            <w:r>
              <w:t>98</w:t>
            </w:r>
          </w:p>
        </w:tc>
      </w:tr>
      <w:tr w:rsidR="00F93A76" w14:paraId="1EFC8410" w14:textId="77777777">
        <w:tc>
          <w:tcPr>
            <w:tcW w:w="843" w:type="dxa"/>
          </w:tcPr>
          <w:p w14:paraId="11A4323D" w14:textId="77777777" w:rsidR="00F93A76" w:rsidRDefault="00124769">
            <w:pPr>
              <w:spacing w:after="0"/>
              <w:jc w:val="center"/>
            </w:pPr>
            <w:r>
              <w:t>5</w:t>
            </w:r>
          </w:p>
        </w:tc>
        <w:tc>
          <w:tcPr>
            <w:tcW w:w="1288" w:type="dxa"/>
          </w:tcPr>
          <w:p w14:paraId="63280767" w14:textId="77777777" w:rsidR="00F93A76" w:rsidRDefault="00124769">
            <w:pPr>
              <w:spacing w:after="0"/>
              <w:jc w:val="center"/>
            </w:pPr>
            <w:r>
              <w:t>RMSProp</w:t>
            </w:r>
          </w:p>
        </w:tc>
        <w:tc>
          <w:tcPr>
            <w:tcW w:w="1015" w:type="dxa"/>
          </w:tcPr>
          <w:p w14:paraId="11B0F1EF" w14:textId="77777777" w:rsidR="00F93A76" w:rsidRDefault="00124769">
            <w:pPr>
              <w:spacing w:after="0"/>
              <w:jc w:val="center"/>
            </w:pPr>
            <w:r>
              <w:t>7</w:t>
            </w:r>
          </w:p>
        </w:tc>
        <w:tc>
          <w:tcPr>
            <w:tcW w:w="1181" w:type="dxa"/>
          </w:tcPr>
          <w:p w14:paraId="4C3E066F" w14:textId="77777777" w:rsidR="00F93A76" w:rsidRDefault="00124769">
            <w:pPr>
              <w:spacing w:after="0"/>
              <w:jc w:val="center"/>
            </w:pPr>
            <w:r>
              <w:t>0.001</w:t>
            </w:r>
          </w:p>
        </w:tc>
        <w:tc>
          <w:tcPr>
            <w:tcW w:w="1198" w:type="dxa"/>
          </w:tcPr>
          <w:p w14:paraId="0289BB67" w14:textId="77777777" w:rsidR="00F93A76" w:rsidRDefault="00124769">
            <w:pPr>
              <w:spacing w:after="0"/>
              <w:jc w:val="center"/>
            </w:pPr>
            <w:r>
              <w:t>99.94</w:t>
            </w:r>
          </w:p>
        </w:tc>
        <w:tc>
          <w:tcPr>
            <w:tcW w:w="1198" w:type="dxa"/>
          </w:tcPr>
          <w:p w14:paraId="78E7012E" w14:textId="77777777" w:rsidR="00F93A76" w:rsidRDefault="00124769">
            <w:pPr>
              <w:spacing w:after="0"/>
              <w:jc w:val="center"/>
            </w:pPr>
            <w:r>
              <w:t>100.0</w:t>
            </w:r>
          </w:p>
        </w:tc>
        <w:tc>
          <w:tcPr>
            <w:tcW w:w="1494" w:type="dxa"/>
          </w:tcPr>
          <w:p w14:paraId="51254CB4" w14:textId="77777777" w:rsidR="00F93A76" w:rsidRDefault="00124769">
            <w:pPr>
              <w:spacing w:after="0"/>
              <w:jc w:val="center"/>
            </w:pPr>
            <w:r>
              <w:t>100</w:t>
            </w:r>
          </w:p>
        </w:tc>
      </w:tr>
      <w:tr w:rsidR="00F93A76" w14:paraId="3B4CBB11" w14:textId="77777777">
        <w:tc>
          <w:tcPr>
            <w:tcW w:w="843" w:type="dxa"/>
          </w:tcPr>
          <w:p w14:paraId="58631827" w14:textId="77777777" w:rsidR="00F93A76" w:rsidRDefault="00124769">
            <w:pPr>
              <w:spacing w:after="0"/>
              <w:jc w:val="center"/>
            </w:pPr>
            <w:r>
              <w:t>6</w:t>
            </w:r>
          </w:p>
        </w:tc>
        <w:tc>
          <w:tcPr>
            <w:tcW w:w="1288" w:type="dxa"/>
          </w:tcPr>
          <w:p w14:paraId="6CA26ECD" w14:textId="77777777" w:rsidR="00F93A76" w:rsidRDefault="00124769">
            <w:pPr>
              <w:spacing w:after="0"/>
              <w:jc w:val="center"/>
            </w:pPr>
            <w:r>
              <w:t>RMSProp</w:t>
            </w:r>
          </w:p>
        </w:tc>
        <w:tc>
          <w:tcPr>
            <w:tcW w:w="1015" w:type="dxa"/>
          </w:tcPr>
          <w:p w14:paraId="2E81981F" w14:textId="77777777" w:rsidR="00F93A76" w:rsidRDefault="00124769">
            <w:pPr>
              <w:spacing w:after="0"/>
              <w:jc w:val="center"/>
            </w:pPr>
            <w:r>
              <w:t>5</w:t>
            </w:r>
          </w:p>
        </w:tc>
        <w:tc>
          <w:tcPr>
            <w:tcW w:w="1181" w:type="dxa"/>
          </w:tcPr>
          <w:p w14:paraId="3CB5BB99" w14:textId="77777777" w:rsidR="00F93A76" w:rsidRDefault="00124769">
            <w:pPr>
              <w:spacing w:after="0"/>
              <w:jc w:val="center"/>
            </w:pPr>
            <w:r>
              <w:t>0.0001</w:t>
            </w:r>
          </w:p>
        </w:tc>
        <w:tc>
          <w:tcPr>
            <w:tcW w:w="1198" w:type="dxa"/>
          </w:tcPr>
          <w:p w14:paraId="22EAAA5C" w14:textId="77777777" w:rsidR="00F93A76" w:rsidRDefault="00124769">
            <w:pPr>
              <w:spacing w:after="0"/>
              <w:jc w:val="center"/>
            </w:pPr>
            <w:r>
              <w:t>99.65</w:t>
            </w:r>
          </w:p>
        </w:tc>
        <w:tc>
          <w:tcPr>
            <w:tcW w:w="1198" w:type="dxa"/>
          </w:tcPr>
          <w:p w14:paraId="1F9653BB" w14:textId="77777777" w:rsidR="00F93A76" w:rsidRDefault="00124769">
            <w:pPr>
              <w:spacing w:after="0"/>
              <w:jc w:val="center"/>
            </w:pPr>
            <w:r>
              <w:t>100.0</w:t>
            </w:r>
          </w:p>
        </w:tc>
        <w:tc>
          <w:tcPr>
            <w:tcW w:w="1494" w:type="dxa"/>
          </w:tcPr>
          <w:p w14:paraId="6516EB46" w14:textId="77777777" w:rsidR="00F93A76" w:rsidRDefault="00124769">
            <w:pPr>
              <w:spacing w:after="0"/>
              <w:jc w:val="center"/>
            </w:pPr>
            <w:r>
              <w:t>100</w:t>
            </w:r>
          </w:p>
        </w:tc>
      </w:tr>
    </w:tbl>
    <w:p w14:paraId="09B13E77" w14:textId="77777777" w:rsidR="00F93A76" w:rsidRDefault="00124769">
      <w:pPr>
        <w:spacing w:before="240"/>
        <w:ind w:firstLine="851"/>
        <w:jc w:val="both"/>
      </w:pPr>
      <w:r>
        <w:t xml:space="preserve">Dari hasil perbandingan yang disajikan pada Tabel 5.3 model yang menggunakan </w:t>
      </w:r>
      <w:r>
        <w:rPr>
          <w:i/>
        </w:rPr>
        <w:t>optimizer</w:t>
      </w:r>
      <w:r>
        <w:t xml:space="preserve"> ADAM dengan </w:t>
      </w:r>
      <w:r>
        <w:rPr>
          <w:i/>
        </w:rPr>
        <w:t>learning rate</w:t>
      </w:r>
      <w:r>
        <w:t xml:space="preserve"> sebesar 0.0001 atau model 3 dan model yang menggunakan RMSProp dengan </w:t>
      </w:r>
      <w:r>
        <w:rPr>
          <w:i/>
        </w:rPr>
        <w:t>learning rate</w:t>
      </w:r>
      <w:r>
        <w:t xml:space="preserve"> sebesar 0.001 atau model 5 juga memiliki hasil yang tidak jauh berbeda. Model 3 memiliki keunggulan pada akurasi</w:t>
      </w:r>
      <w:r>
        <w:rPr>
          <w:i/>
        </w:rPr>
        <w:t xml:space="preserve"> </w:t>
      </w:r>
      <w:r>
        <w:t>validasi yang mendapatkan skor tertinggi yaitu 100% serta sama dengan model 5 yang mendapatkan skor 100%, pada akurasi</w:t>
      </w:r>
      <w:r>
        <w:rPr>
          <w:i/>
        </w:rPr>
        <w:t xml:space="preserve"> </w:t>
      </w:r>
      <w:r>
        <w:t xml:space="preserve">training model 5 dan model 3 sama mendapatkan skor sebesar 99.94%, dikarenakan model 3 model 5 sama unggul pada jumlah masing-masing akurasi maka peneliti memilih model 3 menjadi model yang terbaik pada arsitektur model rancangan yang diusulkan dengan </w:t>
      </w:r>
      <w:r>
        <w:rPr>
          <w:i/>
        </w:rPr>
        <w:t>optimizer</w:t>
      </w:r>
      <w:r>
        <w:t xml:space="preserve"> yaitu ADAM dan </w:t>
      </w:r>
      <w:r>
        <w:rPr>
          <w:i/>
        </w:rPr>
        <w:t>learning rate</w:t>
      </w:r>
      <w:r>
        <w:t xml:space="preserve"> sebesar 0.0001. Berikut adalah tampilan grafik </w:t>
      </w:r>
      <w:r>
        <w:rPr>
          <w:i/>
        </w:rPr>
        <w:t>training</w:t>
      </w:r>
      <w:r>
        <w:t xml:space="preserve"> model 3 dapat dilihat pada Gambar 5.54.</w:t>
      </w:r>
    </w:p>
    <w:p w14:paraId="6FB6130D" w14:textId="77777777" w:rsidR="00F93A76" w:rsidRDefault="00124769">
      <w:pPr>
        <w:jc w:val="both"/>
      </w:pPr>
      <w:r>
        <w:rPr>
          <w:noProof/>
          <w:lang w:eastAsia="en-US"/>
        </w:rPr>
        <w:lastRenderedPageBreak/>
        <w:drawing>
          <wp:inline distT="0" distB="0" distL="0" distR="0" wp14:anchorId="6B122EC9" wp14:editId="3399BB5F">
            <wp:extent cx="5252085" cy="2733675"/>
            <wp:effectExtent l="0" t="0" r="57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86"/>
                    <a:stretch>
                      <a:fillRect/>
                    </a:stretch>
                  </pic:blipFill>
                  <pic:spPr>
                    <a:xfrm>
                      <a:off x="0" y="0"/>
                      <a:ext cx="5252085" cy="2733675"/>
                    </a:xfrm>
                    <a:prstGeom prst="rect">
                      <a:avLst/>
                    </a:prstGeom>
                  </pic:spPr>
                </pic:pic>
              </a:graphicData>
            </a:graphic>
          </wp:inline>
        </w:drawing>
      </w:r>
    </w:p>
    <w:p w14:paraId="3705BFED" w14:textId="77777777" w:rsidR="00F93A76" w:rsidRDefault="00124769">
      <w:pPr>
        <w:pStyle w:val="Caption"/>
        <w:spacing w:line="360" w:lineRule="auto"/>
        <w:jc w:val="center"/>
        <w:rPr>
          <w:b w:val="0"/>
          <w:bCs/>
        </w:rPr>
      </w:pPr>
      <w:bookmarkStart w:id="261" w:name="_Toc136799597"/>
      <w:r>
        <w:t xml:space="preserve">Gambar 5. </w:t>
      </w:r>
      <w:r>
        <w:fldChar w:fldCharType="begin"/>
      </w:r>
      <w:r>
        <w:instrText xml:space="preserve"> SEQ Gambar \* ARABIC \r 54</w:instrText>
      </w:r>
      <w:r>
        <w:fldChar w:fldCharType="separate"/>
      </w:r>
      <w:r w:rsidR="00A8538E">
        <w:rPr>
          <w:noProof/>
        </w:rPr>
        <w:t>54</w:t>
      </w:r>
      <w:r>
        <w:fldChar w:fldCharType="end"/>
      </w:r>
      <w:r>
        <w:t xml:space="preserve"> </w:t>
      </w:r>
      <w:r>
        <w:rPr>
          <w:b w:val="0"/>
          <w:bCs/>
        </w:rPr>
        <w:t>Grafik Proses Pelatihan Menggunakan Model MobileNet</w:t>
      </w:r>
      <w:bookmarkEnd w:id="261"/>
    </w:p>
    <w:p w14:paraId="72A0B7A5" w14:textId="77777777" w:rsidR="00F93A76" w:rsidRDefault="00124769">
      <w:pPr>
        <w:ind w:firstLine="851"/>
        <w:jc w:val="both"/>
        <w:rPr>
          <w:i/>
        </w:rPr>
      </w:pPr>
      <w:r>
        <w:rPr>
          <w:iCs/>
        </w:rPr>
        <w:t xml:space="preserve">Dilihat dari grafik loss terjadi plebaran sedikit antara train loss dengan test loss pada epoch sekitar 3. Disinilah peran callback earlystopping sangat berguna dimana ketika model sudah tidak mengalami perubahan di beberapa epoch maka proses pelatihan akan otomatis dihentikan untuk menghindari model mengalami penurunan performa. Berdasarkan grafik akurasi train dan akurasi test keduanya memiliki skor yang tidak jauh hal ini juga menandakan bahwa proses pelatihan terjadi </w:t>
      </w:r>
      <w:r>
        <w:rPr>
          <w:i/>
        </w:rPr>
        <w:t>goodfit.</w:t>
      </w:r>
    </w:p>
    <w:p w14:paraId="1AB218E6" w14:textId="77777777" w:rsidR="00F93A76" w:rsidRDefault="00124769">
      <w:pPr>
        <w:pStyle w:val="Heading4"/>
        <w:numPr>
          <w:ilvl w:val="0"/>
          <w:numId w:val="48"/>
        </w:numPr>
        <w:ind w:left="851" w:hanging="851"/>
        <w:jc w:val="both"/>
      </w:pPr>
      <w:r>
        <w:t>Model VGG16</w:t>
      </w:r>
    </w:p>
    <w:p w14:paraId="3D71EF05" w14:textId="77777777" w:rsidR="00F93A76" w:rsidRDefault="00124769">
      <w:pPr>
        <w:ind w:firstLine="851"/>
        <w:jc w:val="both"/>
      </w:pPr>
      <w:r>
        <w:t xml:space="preserve">VGG16 adalah sebuah model yang mudah dimengerti dan simpel serta menjadi salah satu model yang sering kali digunakan untuk belajar </w:t>
      </w:r>
      <w:r>
        <w:rPr>
          <w:i/>
          <w:iCs/>
        </w:rPr>
        <w:t>Machine Learning</w:t>
      </w:r>
      <w:r>
        <w:t xml:space="preserve">, hal inilah yang menjadi salah satu kelebihan dari model ini. Kelemahan VGG16 itu sendiri, yaitu mempunyai terlalu banyak parameter, ukuran model yang sangat besar (parameter sekitar 10.7 juta). Berikut merupakan hasil </w:t>
      </w:r>
      <w:r>
        <w:rPr>
          <w:i/>
        </w:rPr>
        <w:t>training</w:t>
      </w:r>
      <w:r>
        <w:t xml:space="preserve"> dengan menggunakan 6 variasi model yang dapat dilihat pada Tabel 5.4</w:t>
      </w:r>
    </w:p>
    <w:p w14:paraId="56EB66E3" w14:textId="77777777" w:rsidR="00F93A76" w:rsidRDefault="00124769">
      <w:pPr>
        <w:pStyle w:val="Caption"/>
        <w:keepNext/>
        <w:jc w:val="center"/>
      </w:pPr>
      <w:bookmarkStart w:id="262" w:name="_Toc123880945"/>
      <w:bookmarkStart w:id="263" w:name="_Toc136781068"/>
      <w:r>
        <w:lastRenderedPageBreak/>
        <w:t xml:space="preserve">Tabel 5. </w:t>
      </w:r>
      <w:r>
        <w:fldChar w:fldCharType="begin"/>
      </w:r>
      <w:r>
        <w:instrText xml:space="preserve"> SEQ Tabel \* ARABIC \r 4 </w:instrText>
      </w:r>
      <w:r>
        <w:fldChar w:fldCharType="separate"/>
      </w:r>
      <w:r w:rsidR="00A8538E">
        <w:rPr>
          <w:noProof/>
        </w:rPr>
        <w:t>4</w:t>
      </w:r>
      <w:r>
        <w:fldChar w:fldCharType="end"/>
      </w:r>
      <w:r>
        <w:t xml:space="preserve"> </w:t>
      </w:r>
      <w:r>
        <w:rPr>
          <w:b w:val="0"/>
          <w:bCs/>
        </w:rPr>
        <w:t xml:space="preserve">Perbandingan Hasil </w:t>
      </w:r>
      <w:r>
        <w:rPr>
          <w:b w:val="0"/>
          <w:bCs/>
          <w:i/>
          <w:iCs w:val="0"/>
        </w:rPr>
        <w:t xml:space="preserve">Training </w:t>
      </w:r>
      <w:r>
        <w:rPr>
          <w:b w:val="0"/>
          <w:bCs/>
        </w:rPr>
        <w:t>Model VGG16</w:t>
      </w:r>
      <w:bookmarkEnd w:id="262"/>
      <w:bookmarkEnd w:id="263"/>
    </w:p>
    <w:tbl>
      <w:tblPr>
        <w:tblStyle w:val="TableGrid"/>
        <w:tblW w:w="0" w:type="auto"/>
        <w:tblLook w:val="04A0" w:firstRow="1" w:lastRow="0" w:firstColumn="1" w:lastColumn="0" w:noHBand="0" w:noVBand="1"/>
      </w:tblPr>
      <w:tblGrid>
        <w:gridCol w:w="843"/>
        <w:gridCol w:w="1288"/>
        <w:gridCol w:w="1015"/>
        <w:gridCol w:w="1181"/>
        <w:gridCol w:w="1198"/>
        <w:gridCol w:w="1198"/>
        <w:gridCol w:w="1494"/>
      </w:tblGrid>
      <w:tr w:rsidR="00F93A76" w14:paraId="21445C32" w14:textId="77777777">
        <w:tc>
          <w:tcPr>
            <w:tcW w:w="843" w:type="dxa"/>
            <w:shd w:val="clear" w:color="auto" w:fill="B4C6E7" w:themeFill="accent1" w:themeFillTint="66"/>
          </w:tcPr>
          <w:p w14:paraId="1FD6E4AA" w14:textId="77777777" w:rsidR="00F93A76" w:rsidRDefault="00124769">
            <w:pPr>
              <w:spacing w:after="0"/>
              <w:jc w:val="center"/>
            </w:pPr>
            <w:r>
              <w:t>No</w:t>
            </w:r>
          </w:p>
          <w:p w14:paraId="120F0B34" w14:textId="77777777" w:rsidR="00F93A76" w:rsidRDefault="00124769">
            <w:pPr>
              <w:spacing w:after="0"/>
              <w:jc w:val="center"/>
            </w:pPr>
            <w:r>
              <w:t>Model</w:t>
            </w:r>
          </w:p>
        </w:tc>
        <w:tc>
          <w:tcPr>
            <w:tcW w:w="1288" w:type="dxa"/>
            <w:shd w:val="clear" w:color="auto" w:fill="B4C6E7" w:themeFill="accent1" w:themeFillTint="66"/>
            <w:vAlign w:val="center"/>
          </w:tcPr>
          <w:p w14:paraId="662D7B44" w14:textId="77777777" w:rsidR="00F93A76" w:rsidRDefault="00124769">
            <w:pPr>
              <w:spacing w:after="0"/>
              <w:jc w:val="center"/>
            </w:pPr>
            <w:r>
              <w:t xml:space="preserve">Jenis </w:t>
            </w:r>
            <w:r>
              <w:rPr>
                <w:i/>
              </w:rPr>
              <w:t>Optimizers</w:t>
            </w:r>
          </w:p>
        </w:tc>
        <w:tc>
          <w:tcPr>
            <w:tcW w:w="1015" w:type="dxa"/>
            <w:shd w:val="clear" w:color="auto" w:fill="B4C6E7" w:themeFill="accent1" w:themeFillTint="66"/>
            <w:vAlign w:val="center"/>
          </w:tcPr>
          <w:p w14:paraId="79DED470" w14:textId="77777777" w:rsidR="00F93A76" w:rsidRDefault="00124769">
            <w:pPr>
              <w:spacing w:after="0"/>
              <w:jc w:val="center"/>
              <w:rPr>
                <w:i/>
              </w:rPr>
            </w:pPr>
            <w:r>
              <w:rPr>
                <w:i/>
              </w:rPr>
              <w:t>Stop Epoch</w:t>
            </w:r>
          </w:p>
        </w:tc>
        <w:tc>
          <w:tcPr>
            <w:tcW w:w="1181" w:type="dxa"/>
            <w:shd w:val="clear" w:color="auto" w:fill="B4C6E7" w:themeFill="accent1" w:themeFillTint="66"/>
            <w:vAlign w:val="center"/>
          </w:tcPr>
          <w:p w14:paraId="7488CCBD" w14:textId="77777777" w:rsidR="00F93A76" w:rsidRDefault="00124769">
            <w:pPr>
              <w:spacing w:after="0"/>
              <w:jc w:val="center"/>
              <w:rPr>
                <w:i/>
              </w:rPr>
            </w:pPr>
            <w:r>
              <w:rPr>
                <w:i/>
              </w:rPr>
              <w:t>Learning Rate</w:t>
            </w:r>
          </w:p>
        </w:tc>
        <w:tc>
          <w:tcPr>
            <w:tcW w:w="1198" w:type="dxa"/>
            <w:shd w:val="clear" w:color="auto" w:fill="B4C6E7" w:themeFill="accent1" w:themeFillTint="66"/>
            <w:vAlign w:val="center"/>
          </w:tcPr>
          <w:p w14:paraId="3F2358D5" w14:textId="77777777" w:rsidR="00F93A76" w:rsidRDefault="00124769">
            <w:pPr>
              <w:spacing w:after="0"/>
              <w:jc w:val="center"/>
            </w:pPr>
            <w:r>
              <w:rPr>
                <w:i/>
              </w:rPr>
              <w:t>Accuracy</w:t>
            </w:r>
            <w:r>
              <w:t xml:space="preserve"> </w:t>
            </w:r>
            <w:r>
              <w:rPr>
                <w:i/>
              </w:rPr>
              <w:t>Training</w:t>
            </w:r>
          </w:p>
        </w:tc>
        <w:tc>
          <w:tcPr>
            <w:tcW w:w="1198" w:type="dxa"/>
            <w:shd w:val="clear" w:color="auto" w:fill="B4C6E7" w:themeFill="accent1" w:themeFillTint="66"/>
            <w:vAlign w:val="center"/>
          </w:tcPr>
          <w:p w14:paraId="4A13CC0E" w14:textId="77777777" w:rsidR="00F93A76" w:rsidRDefault="00124769">
            <w:pPr>
              <w:spacing w:after="0"/>
              <w:jc w:val="center"/>
            </w:pPr>
            <w:r>
              <w:rPr>
                <w:i/>
              </w:rPr>
              <w:t>Accuracy</w:t>
            </w:r>
            <w:r>
              <w:t xml:space="preserve"> Validasi</w:t>
            </w:r>
          </w:p>
        </w:tc>
        <w:tc>
          <w:tcPr>
            <w:tcW w:w="1494" w:type="dxa"/>
            <w:shd w:val="clear" w:color="auto" w:fill="B4C6E7" w:themeFill="accent1" w:themeFillTint="66"/>
            <w:vAlign w:val="center"/>
          </w:tcPr>
          <w:p w14:paraId="74880568" w14:textId="77777777" w:rsidR="00F93A76" w:rsidRDefault="00124769">
            <w:pPr>
              <w:spacing w:after="0"/>
              <w:jc w:val="center"/>
            </w:pPr>
            <w:r>
              <w:rPr>
                <w:i/>
              </w:rPr>
              <w:t>Accuracy Testing</w:t>
            </w:r>
          </w:p>
        </w:tc>
      </w:tr>
      <w:tr w:rsidR="00F93A76" w14:paraId="795E92F1" w14:textId="77777777">
        <w:tc>
          <w:tcPr>
            <w:tcW w:w="843" w:type="dxa"/>
          </w:tcPr>
          <w:p w14:paraId="5691B5EA" w14:textId="77777777" w:rsidR="00F93A76" w:rsidRDefault="00124769">
            <w:pPr>
              <w:spacing w:after="0"/>
              <w:jc w:val="center"/>
            </w:pPr>
            <w:r>
              <w:t>1</w:t>
            </w:r>
          </w:p>
        </w:tc>
        <w:tc>
          <w:tcPr>
            <w:tcW w:w="1288" w:type="dxa"/>
          </w:tcPr>
          <w:p w14:paraId="2EFCC45A" w14:textId="77777777" w:rsidR="00F93A76" w:rsidRDefault="00124769">
            <w:pPr>
              <w:spacing w:after="0"/>
              <w:jc w:val="center"/>
            </w:pPr>
            <w:r>
              <w:t>ADAM</w:t>
            </w:r>
          </w:p>
        </w:tc>
        <w:tc>
          <w:tcPr>
            <w:tcW w:w="1015" w:type="dxa"/>
          </w:tcPr>
          <w:p w14:paraId="32056B37" w14:textId="77777777" w:rsidR="00F93A76" w:rsidRDefault="00124769">
            <w:pPr>
              <w:spacing w:after="0"/>
              <w:jc w:val="center"/>
            </w:pPr>
            <w:r>
              <w:t>19</w:t>
            </w:r>
          </w:p>
        </w:tc>
        <w:tc>
          <w:tcPr>
            <w:tcW w:w="1181" w:type="dxa"/>
          </w:tcPr>
          <w:p w14:paraId="14EEF181" w14:textId="77777777" w:rsidR="00F93A76" w:rsidRDefault="00124769">
            <w:pPr>
              <w:spacing w:after="0"/>
              <w:jc w:val="center"/>
            </w:pPr>
            <w:r>
              <w:t>0.01</w:t>
            </w:r>
          </w:p>
        </w:tc>
        <w:tc>
          <w:tcPr>
            <w:tcW w:w="1198" w:type="dxa"/>
          </w:tcPr>
          <w:p w14:paraId="2DB39125" w14:textId="77777777" w:rsidR="00F93A76" w:rsidRDefault="00124769">
            <w:pPr>
              <w:spacing w:after="0"/>
              <w:jc w:val="center"/>
            </w:pPr>
            <w:r>
              <w:t>99.65</w:t>
            </w:r>
          </w:p>
        </w:tc>
        <w:tc>
          <w:tcPr>
            <w:tcW w:w="1198" w:type="dxa"/>
          </w:tcPr>
          <w:p w14:paraId="5CD40385" w14:textId="77777777" w:rsidR="00F93A76" w:rsidRDefault="00124769">
            <w:pPr>
              <w:spacing w:after="0"/>
              <w:jc w:val="center"/>
            </w:pPr>
            <w:r>
              <w:t>99.61</w:t>
            </w:r>
          </w:p>
        </w:tc>
        <w:tc>
          <w:tcPr>
            <w:tcW w:w="1494" w:type="dxa"/>
          </w:tcPr>
          <w:p w14:paraId="4C97DF4E" w14:textId="77777777" w:rsidR="00F93A76" w:rsidRDefault="00124769">
            <w:pPr>
              <w:spacing w:after="0"/>
              <w:jc w:val="center"/>
            </w:pPr>
            <w:r>
              <w:t>99</w:t>
            </w:r>
          </w:p>
        </w:tc>
      </w:tr>
      <w:tr w:rsidR="00F93A76" w14:paraId="604A6450" w14:textId="77777777">
        <w:tc>
          <w:tcPr>
            <w:tcW w:w="843" w:type="dxa"/>
          </w:tcPr>
          <w:p w14:paraId="3C381F10" w14:textId="77777777" w:rsidR="00F93A76" w:rsidRDefault="00124769">
            <w:pPr>
              <w:spacing w:after="0"/>
              <w:jc w:val="center"/>
            </w:pPr>
            <w:r>
              <w:t>2</w:t>
            </w:r>
          </w:p>
        </w:tc>
        <w:tc>
          <w:tcPr>
            <w:tcW w:w="1288" w:type="dxa"/>
          </w:tcPr>
          <w:p w14:paraId="500C77DC" w14:textId="77777777" w:rsidR="00F93A76" w:rsidRDefault="00124769">
            <w:pPr>
              <w:spacing w:after="0"/>
              <w:jc w:val="center"/>
            </w:pPr>
            <w:r>
              <w:t>ADAM</w:t>
            </w:r>
          </w:p>
        </w:tc>
        <w:tc>
          <w:tcPr>
            <w:tcW w:w="1015" w:type="dxa"/>
          </w:tcPr>
          <w:p w14:paraId="095F24F7" w14:textId="77777777" w:rsidR="00F93A76" w:rsidRDefault="00124769">
            <w:pPr>
              <w:spacing w:after="0"/>
              <w:jc w:val="center"/>
            </w:pPr>
            <w:r>
              <w:t>20</w:t>
            </w:r>
          </w:p>
        </w:tc>
        <w:tc>
          <w:tcPr>
            <w:tcW w:w="1181" w:type="dxa"/>
          </w:tcPr>
          <w:p w14:paraId="2219DCBE" w14:textId="77777777" w:rsidR="00F93A76" w:rsidRDefault="00124769">
            <w:pPr>
              <w:spacing w:after="0"/>
              <w:jc w:val="center"/>
            </w:pPr>
            <w:r>
              <w:t>0.001</w:t>
            </w:r>
          </w:p>
        </w:tc>
        <w:tc>
          <w:tcPr>
            <w:tcW w:w="1198" w:type="dxa"/>
          </w:tcPr>
          <w:p w14:paraId="553623AA" w14:textId="77777777" w:rsidR="00F93A76" w:rsidRDefault="00124769">
            <w:pPr>
              <w:spacing w:after="0"/>
              <w:jc w:val="center"/>
            </w:pPr>
            <w:r>
              <w:t>99.88</w:t>
            </w:r>
          </w:p>
        </w:tc>
        <w:tc>
          <w:tcPr>
            <w:tcW w:w="1198" w:type="dxa"/>
          </w:tcPr>
          <w:p w14:paraId="190304E8" w14:textId="77777777" w:rsidR="00F93A76" w:rsidRDefault="00124769">
            <w:pPr>
              <w:spacing w:after="0"/>
              <w:jc w:val="center"/>
            </w:pPr>
            <w:r>
              <w:t>99.77</w:t>
            </w:r>
          </w:p>
        </w:tc>
        <w:tc>
          <w:tcPr>
            <w:tcW w:w="1494" w:type="dxa"/>
          </w:tcPr>
          <w:p w14:paraId="23DFEB16" w14:textId="77777777" w:rsidR="00F93A76" w:rsidRDefault="00124769">
            <w:pPr>
              <w:spacing w:after="0"/>
              <w:jc w:val="center"/>
            </w:pPr>
            <w:r>
              <w:t>99</w:t>
            </w:r>
          </w:p>
        </w:tc>
      </w:tr>
      <w:tr w:rsidR="00F93A76" w14:paraId="088B7221" w14:textId="77777777">
        <w:tc>
          <w:tcPr>
            <w:tcW w:w="843" w:type="dxa"/>
          </w:tcPr>
          <w:p w14:paraId="20F7292E" w14:textId="77777777" w:rsidR="00F93A76" w:rsidRDefault="00124769">
            <w:pPr>
              <w:spacing w:after="0"/>
              <w:jc w:val="center"/>
            </w:pPr>
            <w:r>
              <w:t>3</w:t>
            </w:r>
          </w:p>
        </w:tc>
        <w:tc>
          <w:tcPr>
            <w:tcW w:w="1288" w:type="dxa"/>
          </w:tcPr>
          <w:p w14:paraId="44F39490" w14:textId="77777777" w:rsidR="00F93A76" w:rsidRDefault="00124769">
            <w:pPr>
              <w:spacing w:after="0"/>
              <w:jc w:val="center"/>
            </w:pPr>
            <w:r>
              <w:t>ADAM</w:t>
            </w:r>
          </w:p>
        </w:tc>
        <w:tc>
          <w:tcPr>
            <w:tcW w:w="1015" w:type="dxa"/>
          </w:tcPr>
          <w:p w14:paraId="4F9743C2" w14:textId="77777777" w:rsidR="00F93A76" w:rsidRDefault="00124769">
            <w:pPr>
              <w:spacing w:after="0"/>
              <w:jc w:val="center"/>
            </w:pPr>
            <w:r>
              <w:t>20</w:t>
            </w:r>
          </w:p>
        </w:tc>
        <w:tc>
          <w:tcPr>
            <w:tcW w:w="1181" w:type="dxa"/>
          </w:tcPr>
          <w:p w14:paraId="790F5572" w14:textId="77777777" w:rsidR="00F93A76" w:rsidRDefault="00124769">
            <w:pPr>
              <w:spacing w:after="0"/>
              <w:jc w:val="center"/>
            </w:pPr>
            <w:r>
              <w:t>0.0001</w:t>
            </w:r>
          </w:p>
        </w:tc>
        <w:tc>
          <w:tcPr>
            <w:tcW w:w="1198" w:type="dxa"/>
          </w:tcPr>
          <w:p w14:paraId="5C4DECCD" w14:textId="77777777" w:rsidR="00F93A76" w:rsidRDefault="00124769">
            <w:pPr>
              <w:spacing w:after="0"/>
              <w:jc w:val="center"/>
            </w:pPr>
            <w:r>
              <w:t>98.54</w:t>
            </w:r>
          </w:p>
        </w:tc>
        <w:tc>
          <w:tcPr>
            <w:tcW w:w="1198" w:type="dxa"/>
          </w:tcPr>
          <w:p w14:paraId="34824E03" w14:textId="77777777" w:rsidR="00F93A76" w:rsidRDefault="00124769">
            <w:pPr>
              <w:spacing w:after="0"/>
              <w:jc w:val="center"/>
            </w:pPr>
            <w:r>
              <w:t>98.61</w:t>
            </w:r>
          </w:p>
        </w:tc>
        <w:tc>
          <w:tcPr>
            <w:tcW w:w="1494" w:type="dxa"/>
          </w:tcPr>
          <w:p w14:paraId="05F7A541" w14:textId="77777777" w:rsidR="00F93A76" w:rsidRDefault="00124769">
            <w:pPr>
              <w:spacing w:after="0"/>
              <w:jc w:val="center"/>
            </w:pPr>
            <w:r>
              <w:t>98</w:t>
            </w:r>
          </w:p>
        </w:tc>
      </w:tr>
      <w:tr w:rsidR="00F93A76" w14:paraId="291DF5C7" w14:textId="77777777">
        <w:tc>
          <w:tcPr>
            <w:tcW w:w="843" w:type="dxa"/>
          </w:tcPr>
          <w:p w14:paraId="68A60259" w14:textId="77777777" w:rsidR="00F93A76" w:rsidRDefault="00124769">
            <w:pPr>
              <w:spacing w:after="0"/>
              <w:jc w:val="center"/>
            </w:pPr>
            <w:r>
              <w:t>4</w:t>
            </w:r>
          </w:p>
        </w:tc>
        <w:tc>
          <w:tcPr>
            <w:tcW w:w="1288" w:type="dxa"/>
          </w:tcPr>
          <w:p w14:paraId="43B51089" w14:textId="77777777" w:rsidR="00F93A76" w:rsidRDefault="00124769">
            <w:pPr>
              <w:spacing w:after="0"/>
              <w:jc w:val="center"/>
            </w:pPr>
            <w:r>
              <w:t>RMSProp</w:t>
            </w:r>
          </w:p>
        </w:tc>
        <w:tc>
          <w:tcPr>
            <w:tcW w:w="1015" w:type="dxa"/>
          </w:tcPr>
          <w:p w14:paraId="14482972" w14:textId="77777777" w:rsidR="00F93A76" w:rsidRDefault="00124769">
            <w:pPr>
              <w:spacing w:after="0"/>
              <w:jc w:val="center"/>
            </w:pPr>
            <w:r>
              <w:t>14</w:t>
            </w:r>
          </w:p>
        </w:tc>
        <w:tc>
          <w:tcPr>
            <w:tcW w:w="1181" w:type="dxa"/>
          </w:tcPr>
          <w:p w14:paraId="2F6AAD71" w14:textId="77777777" w:rsidR="00F93A76" w:rsidRDefault="00124769">
            <w:pPr>
              <w:spacing w:after="0"/>
              <w:jc w:val="center"/>
            </w:pPr>
            <w:r>
              <w:t>0.01</w:t>
            </w:r>
          </w:p>
        </w:tc>
        <w:tc>
          <w:tcPr>
            <w:tcW w:w="1198" w:type="dxa"/>
          </w:tcPr>
          <w:p w14:paraId="2A8C9647" w14:textId="77777777" w:rsidR="00F93A76" w:rsidRDefault="00124769">
            <w:pPr>
              <w:spacing w:after="0"/>
              <w:jc w:val="center"/>
            </w:pPr>
            <w:r>
              <w:t>98.08</w:t>
            </w:r>
          </w:p>
        </w:tc>
        <w:tc>
          <w:tcPr>
            <w:tcW w:w="1198" w:type="dxa"/>
          </w:tcPr>
          <w:p w14:paraId="6E6DED8B" w14:textId="77777777" w:rsidR="00F93A76" w:rsidRDefault="00124769">
            <w:pPr>
              <w:spacing w:after="0"/>
              <w:jc w:val="center"/>
            </w:pPr>
            <w:r>
              <w:t>99.54</w:t>
            </w:r>
          </w:p>
        </w:tc>
        <w:tc>
          <w:tcPr>
            <w:tcW w:w="1494" w:type="dxa"/>
          </w:tcPr>
          <w:p w14:paraId="0A3EDFD7" w14:textId="77777777" w:rsidR="00F93A76" w:rsidRDefault="00124769">
            <w:pPr>
              <w:spacing w:after="0"/>
              <w:jc w:val="center"/>
            </w:pPr>
            <w:r>
              <w:t>99</w:t>
            </w:r>
          </w:p>
        </w:tc>
      </w:tr>
      <w:tr w:rsidR="00F93A76" w14:paraId="79D8AEDE" w14:textId="77777777">
        <w:tc>
          <w:tcPr>
            <w:tcW w:w="843" w:type="dxa"/>
          </w:tcPr>
          <w:p w14:paraId="7D6A8F62" w14:textId="77777777" w:rsidR="00F93A76" w:rsidRDefault="00124769">
            <w:pPr>
              <w:spacing w:after="0"/>
              <w:jc w:val="center"/>
            </w:pPr>
            <w:r>
              <w:t>5</w:t>
            </w:r>
          </w:p>
        </w:tc>
        <w:tc>
          <w:tcPr>
            <w:tcW w:w="1288" w:type="dxa"/>
          </w:tcPr>
          <w:p w14:paraId="7C0B965D" w14:textId="77777777" w:rsidR="00F93A76" w:rsidRDefault="00124769">
            <w:pPr>
              <w:spacing w:after="0"/>
              <w:jc w:val="center"/>
            </w:pPr>
            <w:r>
              <w:t>RMSProp</w:t>
            </w:r>
          </w:p>
        </w:tc>
        <w:tc>
          <w:tcPr>
            <w:tcW w:w="1015" w:type="dxa"/>
          </w:tcPr>
          <w:p w14:paraId="6394600D" w14:textId="77777777" w:rsidR="00F93A76" w:rsidRDefault="00124769">
            <w:pPr>
              <w:spacing w:after="0"/>
              <w:jc w:val="center"/>
            </w:pPr>
            <w:r>
              <w:t>16</w:t>
            </w:r>
          </w:p>
        </w:tc>
        <w:tc>
          <w:tcPr>
            <w:tcW w:w="1181" w:type="dxa"/>
          </w:tcPr>
          <w:p w14:paraId="4E35ACB6" w14:textId="77777777" w:rsidR="00F93A76" w:rsidRDefault="00124769">
            <w:pPr>
              <w:spacing w:after="0"/>
              <w:jc w:val="center"/>
            </w:pPr>
            <w:r>
              <w:t>0.001</w:t>
            </w:r>
          </w:p>
        </w:tc>
        <w:tc>
          <w:tcPr>
            <w:tcW w:w="1198" w:type="dxa"/>
          </w:tcPr>
          <w:p w14:paraId="7C2FA1B9" w14:textId="77777777" w:rsidR="00F93A76" w:rsidRDefault="00124769">
            <w:pPr>
              <w:spacing w:after="0"/>
              <w:jc w:val="center"/>
            </w:pPr>
            <w:r>
              <w:t>99.65</w:t>
            </w:r>
          </w:p>
        </w:tc>
        <w:tc>
          <w:tcPr>
            <w:tcW w:w="1198" w:type="dxa"/>
          </w:tcPr>
          <w:p w14:paraId="4A5C2DB8" w14:textId="77777777" w:rsidR="00F93A76" w:rsidRDefault="00124769">
            <w:pPr>
              <w:spacing w:after="0"/>
              <w:jc w:val="center"/>
            </w:pPr>
            <w:r>
              <w:t>99.77</w:t>
            </w:r>
          </w:p>
        </w:tc>
        <w:tc>
          <w:tcPr>
            <w:tcW w:w="1494" w:type="dxa"/>
          </w:tcPr>
          <w:p w14:paraId="4D52BAE5" w14:textId="77777777" w:rsidR="00F93A76" w:rsidRDefault="00124769">
            <w:pPr>
              <w:spacing w:after="0"/>
              <w:jc w:val="center"/>
            </w:pPr>
            <w:r>
              <w:t>99</w:t>
            </w:r>
          </w:p>
        </w:tc>
      </w:tr>
      <w:tr w:rsidR="00F93A76" w14:paraId="1D1F7ED3" w14:textId="77777777">
        <w:tc>
          <w:tcPr>
            <w:tcW w:w="843" w:type="dxa"/>
          </w:tcPr>
          <w:p w14:paraId="08B96606" w14:textId="77777777" w:rsidR="00F93A76" w:rsidRDefault="00124769">
            <w:pPr>
              <w:spacing w:after="0"/>
              <w:jc w:val="center"/>
            </w:pPr>
            <w:r>
              <w:t>6</w:t>
            </w:r>
          </w:p>
        </w:tc>
        <w:tc>
          <w:tcPr>
            <w:tcW w:w="1288" w:type="dxa"/>
          </w:tcPr>
          <w:p w14:paraId="4B8BB2E5" w14:textId="77777777" w:rsidR="00F93A76" w:rsidRDefault="00124769">
            <w:pPr>
              <w:spacing w:after="0"/>
              <w:jc w:val="center"/>
            </w:pPr>
            <w:r>
              <w:t>RMSProp</w:t>
            </w:r>
          </w:p>
        </w:tc>
        <w:tc>
          <w:tcPr>
            <w:tcW w:w="1015" w:type="dxa"/>
          </w:tcPr>
          <w:p w14:paraId="495AD64E" w14:textId="77777777" w:rsidR="00F93A76" w:rsidRDefault="00124769">
            <w:pPr>
              <w:spacing w:after="0"/>
              <w:jc w:val="center"/>
            </w:pPr>
            <w:r>
              <w:t>19</w:t>
            </w:r>
          </w:p>
        </w:tc>
        <w:tc>
          <w:tcPr>
            <w:tcW w:w="1181" w:type="dxa"/>
          </w:tcPr>
          <w:p w14:paraId="3CDC4361" w14:textId="77777777" w:rsidR="00F93A76" w:rsidRDefault="00124769">
            <w:pPr>
              <w:spacing w:after="0"/>
              <w:jc w:val="center"/>
            </w:pPr>
            <w:r>
              <w:t>0.0001</w:t>
            </w:r>
          </w:p>
        </w:tc>
        <w:tc>
          <w:tcPr>
            <w:tcW w:w="1198" w:type="dxa"/>
          </w:tcPr>
          <w:p w14:paraId="6911C04B" w14:textId="77777777" w:rsidR="00F93A76" w:rsidRDefault="00124769">
            <w:pPr>
              <w:spacing w:after="0"/>
              <w:jc w:val="center"/>
            </w:pPr>
            <w:r>
              <w:t>95.28</w:t>
            </w:r>
          </w:p>
        </w:tc>
        <w:tc>
          <w:tcPr>
            <w:tcW w:w="1198" w:type="dxa"/>
          </w:tcPr>
          <w:p w14:paraId="690AF834" w14:textId="77777777" w:rsidR="00F93A76" w:rsidRDefault="00124769">
            <w:pPr>
              <w:spacing w:after="0"/>
              <w:jc w:val="center"/>
            </w:pPr>
            <w:r>
              <w:t>97.45</w:t>
            </w:r>
          </w:p>
        </w:tc>
        <w:tc>
          <w:tcPr>
            <w:tcW w:w="1494" w:type="dxa"/>
          </w:tcPr>
          <w:p w14:paraId="64E0BF80" w14:textId="77777777" w:rsidR="00F93A76" w:rsidRDefault="00124769">
            <w:pPr>
              <w:spacing w:after="0"/>
              <w:jc w:val="center"/>
            </w:pPr>
            <w:r>
              <w:t>96</w:t>
            </w:r>
          </w:p>
        </w:tc>
      </w:tr>
    </w:tbl>
    <w:p w14:paraId="5C5118A7" w14:textId="77777777" w:rsidR="00F93A76" w:rsidRDefault="00F93A76">
      <w:pPr>
        <w:jc w:val="both"/>
      </w:pPr>
    </w:p>
    <w:p w14:paraId="2E2B9AC2" w14:textId="77777777" w:rsidR="00F93A76" w:rsidRDefault="00124769">
      <w:pPr>
        <w:ind w:firstLine="851"/>
        <w:jc w:val="both"/>
      </w:pPr>
      <w:r>
        <w:t xml:space="preserve">Dari hasil perbandingan yang disajikan pada Tabel 5.4 model yang menggunakan </w:t>
      </w:r>
      <w:r>
        <w:rPr>
          <w:i/>
        </w:rPr>
        <w:t>optimizer</w:t>
      </w:r>
      <w:r>
        <w:t xml:space="preserve"> ADAM dengan </w:t>
      </w:r>
      <w:r>
        <w:rPr>
          <w:i/>
        </w:rPr>
        <w:t>learning rate</w:t>
      </w:r>
      <w:r>
        <w:t xml:space="preserve"> sebesar 0.001 atau model 2 dan model yang menggunakan RMSProp dengan </w:t>
      </w:r>
      <w:r>
        <w:rPr>
          <w:i/>
        </w:rPr>
        <w:t>learning rate</w:t>
      </w:r>
      <w:r>
        <w:t xml:space="preserve"> sebesar 0.001 atau model 5 juga memiliki hasil yang tidak jauh berbeda. Model 2 dan model 5 memiliki akurasi</w:t>
      </w:r>
      <w:r>
        <w:rPr>
          <w:i/>
        </w:rPr>
        <w:t xml:space="preserve"> </w:t>
      </w:r>
      <w:r>
        <w:t>validasi yang sama dengan mendapatkan skor tertinggi yaitu 99.77%, namun pada akurasi</w:t>
      </w:r>
      <w:r>
        <w:rPr>
          <w:i/>
        </w:rPr>
        <w:t xml:space="preserve"> </w:t>
      </w:r>
      <w:r>
        <w:t>training model 2 memiliki keunggulan yaitu mendapatkan skor sebesar 99.88% dibanding model 5 yang mendapatkan skor 99.65% dan berarti keduanya memiliki selisih sebesar 0.23%, lebih besar dari selisih pada akurasi</w:t>
      </w:r>
      <w:r>
        <w:rPr>
          <w:i/>
        </w:rPr>
        <w:t xml:space="preserve"> </w:t>
      </w:r>
      <w:r>
        <w:t>validasi. Sedangkan akurasi</w:t>
      </w:r>
      <w:r>
        <w:rPr>
          <w:i/>
        </w:rPr>
        <w:t xml:space="preserve"> </w:t>
      </w:r>
      <w:r>
        <w:t xml:space="preserve">testing mendapatkan nilai yang sama antara kedua model tersebut yaitu model 2 dan 5, dikarenakan model 2 unggul pada jumlah selisih masing-masing akurasi maka model 2 menjadi model yang terbaik pada arsitektur model rancangan. dikarenakan model 2 unggul pada jumlah selisih masing-masing akurasi maka model 2 menjadi model yang terbaik pada arsitektur model rancangan yang diusulkan dengan </w:t>
      </w:r>
      <w:r>
        <w:rPr>
          <w:i/>
        </w:rPr>
        <w:t>optimizer</w:t>
      </w:r>
      <w:r>
        <w:t xml:space="preserve"> yaitu ADAM dan </w:t>
      </w:r>
      <w:r>
        <w:rPr>
          <w:i/>
        </w:rPr>
        <w:t>learning rate</w:t>
      </w:r>
      <w:r>
        <w:t xml:space="preserve"> sebesar 0.001. Berikut adalah tampilan grafik </w:t>
      </w:r>
      <w:r>
        <w:rPr>
          <w:i/>
        </w:rPr>
        <w:t>training</w:t>
      </w:r>
      <w:r>
        <w:t xml:space="preserve"> model 2 dapat dilihat pada Gambar 5.55.</w:t>
      </w:r>
    </w:p>
    <w:p w14:paraId="59DCC104" w14:textId="77777777" w:rsidR="00F93A76" w:rsidRDefault="00124769">
      <w:pPr>
        <w:keepNext/>
        <w:jc w:val="center"/>
      </w:pPr>
      <w:r>
        <w:rPr>
          <w:noProof/>
          <w:lang w:eastAsia="en-US"/>
        </w:rPr>
        <w:lastRenderedPageBreak/>
        <w:drawing>
          <wp:inline distT="0" distB="0" distL="0" distR="0" wp14:anchorId="2BB60A26" wp14:editId="01B01718">
            <wp:extent cx="4472940" cy="236220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87"/>
                    <a:stretch>
                      <a:fillRect/>
                    </a:stretch>
                  </pic:blipFill>
                  <pic:spPr>
                    <a:xfrm>
                      <a:off x="0" y="0"/>
                      <a:ext cx="4484837" cy="2368489"/>
                    </a:xfrm>
                    <a:prstGeom prst="rect">
                      <a:avLst/>
                    </a:prstGeom>
                  </pic:spPr>
                </pic:pic>
              </a:graphicData>
            </a:graphic>
          </wp:inline>
        </w:drawing>
      </w:r>
    </w:p>
    <w:p w14:paraId="04E5ADAB" w14:textId="77777777" w:rsidR="00F93A76" w:rsidRDefault="00124769">
      <w:pPr>
        <w:pStyle w:val="Caption"/>
        <w:jc w:val="center"/>
        <w:rPr>
          <w:b w:val="0"/>
          <w:bCs/>
        </w:rPr>
      </w:pPr>
      <w:bookmarkStart w:id="264" w:name="_Toc123880870"/>
      <w:bookmarkStart w:id="265" w:name="_Toc136799598"/>
      <w:r>
        <w:t xml:space="preserve">Gambar 5. </w:t>
      </w:r>
      <w:r>
        <w:fldChar w:fldCharType="begin"/>
      </w:r>
      <w:r>
        <w:instrText xml:space="preserve"> SEQ Gambar \* ARABIC \r 55</w:instrText>
      </w:r>
      <w:r>
        <w:fldChar w:fldCharType="separate"/>
      </w:r>
      <w:r w:rsidR="00A8538E">
        <w:rPr>
          <w:noProof/>
        </w:rPr>
        <w:t>55</w:t>
      </w:r>
      <w:r>
        <w:fldChar w:fldCharType="end"/>
      </w:r>
      <w:r>
        <w:t xml:space="preserve"> </w:t>
      </w:r>
      <w:r>
        <w:rPr>
          <w:b w:val="0"/>
          <w:bCs/>
        </w:rPr>
        <w:t>Grafik Proses Pelatihan Menggunakan Model VGG16</w:t>
      </w:r>
      <w:bookmarkEnd w:id="264"/>
      <w:bookmarkEnd w:id="265"/>
    </w:p>
    <w:p w14:paraId="7A442C38" w14:textId="77777777" w:rsidR="00F93A76" w:rsidRDefault="00124769">
      <w:pPr>
        <w:ind w:firstLine="851"/>
        <w:jc w:val="both"/>
        <w:rPr>
          <w:i/>
        </w:rPr>
      </w:pPr>
      <w:r>
        <w:rPr>
          <w:iCs/>
        </w:rPr>
        <w:t xml:space="preserve">Dilihat dari grafik loss terjadi plebaran sedikit antara train loss dengan test loss pada epoch sekitar 3. Disinilah peran callback earlystopping sangat berguna dimana ketika model sudah tidak mengalami perubahan di beberapa epoch maka proses pelatihan akan otomatis dihentikan untuk menghindari model mengalami penurunan performa. Berdasarkan grafik akurasi train dan akurasi test keduanya memiliki skor yang tidak jauh hal ini juga menandakan bahwa proses pelatihan terjadi </w:t>
      </w:r>
      <w:r>
        <w:rPr>
          <w:i/>
        </w:rPr>
        <w:t>goodfit.</w:t>
      </w:r>
    </w:p>
    <w:p w14:paraId="24615BE7" w14:textId="77777777" w:rsidR="00F93A76" w:rsidRDefault="00124769">
      <w:pPr>
        <w:pStyle w:val="Heading4"/>
        <w:numPr>
          <w:ilvl w:val="0"/>
          <w:numId w:val="48"/>
        </w:numPr>
        <w:ind w:left="851" w:hanging="851"/>
        <w:jc w:val="both"/>
      </w:pPr>
      <w:r>
        <w:t>Model ResNet50V2</w:t>
      </w:r>
    </w:p>
    <w:p w14:paraId="460F74A0" w14:textId="77777777" w:rsidR="00F93A76" w:rsidRDefault="00124769">
      <w:pPr>
        <w:ind w:firstLine="851"/>
        <w:jc w:val="both"/>
      </w:pPr>
      <w:r>
        <w:t xml:space="preserve">Model ini berfokus pada akurasi perhitungan dan juga merupakan model dengan lapisan terbanyak. Hal ini dimungkinkan karena resnet menggunakan jaringan residual sehingga tidak perlu mengkhawatirkan permasalahan penurunan gradient yang membuat performa model menurun jika model terlalu banyak lapisan. Dibandingkan dengan model lain, keunggulan model ini tentu saja akurasinya yang tinggi. Kelemahan model ini sendiri adalah arsitektur model terlalu memperhatikan faktor kedalaman model dan tidak mengembangkan faktor lebar. Berikut merupakan hasil </w:t>
      </w:r>
      <w:r>
        <w:rPr>
          <w:i/>
        </w:rPr>
        <w:t>training</w:t>
      </w:r>
      <w:r>
        <w:t xml:space="preserve"> dengan menggunakan 6 variasi model yang dapat dilihat pada Tabel 4.5</w:t>
      </w:r>
    </w:p>
    <w:p w14:paraId="59F9F172" w14:textId="77777777" w:rsidR="00F93A76" w:rsidRDefault="00124769">
      <w:pPr>
        <w:pStyle w:val="Caption"/>
        <w:keepNext/>
        <w:jc w:val="center"/>
      </w:pPr>
      <w:bookmarkStart w:id="266" w:name="_Toc136781069"/>
      <w:bookmarkStart w:id="267" w:name="_Toc123880946"/>
      <w:r>
        <w:lastRenderedPageBreak/>
        <w:t xml:space="preserve">Tabel 4. </w:t>
      </w:r>
      <w:r>
        <w:fldChar w:fldCharType="begin"/>
      </w:r>
      <w:r>
        <w:instrText xml:space="preserve"> SEQ Tabel \* ARABIC \r 5 </w:instrText>
      </w:r>
      <w:r>
        <w:fldChar w:fldCharType="separate"/>
      </w:r>
      <w:r w:rsidR="00A8538E">
        <w:rPr>
          <w:noProof/>
        </w:rPr>
        <w:t>5</w:t>
      </w:r>
      <w:r>
        <w:fldChar w:fldCharType="end"/>
      </w:r>
      <w:r>
        <w:t xml:space="preserve"> </w:t>
      </w:r>
      <w:r>
        <w:rPr>
          <w:b w:val="0"/>
          <w:bCs/>
        </w:rPr>
        <w:t xml:space="preserve">Perbandingan hasil </w:t>
      </w:r>
      <w:r>
        <w:rPr>
          <w:b w:val="0"/>
          <w:bCs/>
          <w:i/>
          <w:iCs w:val="0"/>
        </w:rPr>
        <w:t xml:space="preserve">Training </w:t>
      </w:r>
      <w:r>
        <w:rPr>
          <w:b w:val="0"/>
          <w:bCs/>
        </w:rPr>
        <w:t>Model ResNet50V2</w:t>
      </w:r>
      <w:bookmarkEnd w:id="266"/>
      <w:bookmarkEnd w:id="267"/>
    </w:p>
    <w:tbl>
      <w:tblPr>
        <w:tblStyle w:val="TableGrid"/>
        <w:tblW w:w="0" w:type="auto"/>
        <w:tblLook w:val="04A0" w:firstRow="1" w:lastRow="0" w:firstColumn="1" w:lastColumn="0" w:noHBand="0" w:noVBand="1"/>
      </w:tblPr>
      <w:tblGrid>
        <w:gridCol w:w="843"/>
        <w:gridCol w:w="1288"/>
        <w:gridCol w:w="1015"/>
        <w:gridCol w:w="1181"/>
        <w:gridCol w:w="1198"/>
        <w:gridCol w:w="1198"/>
        <w:gridCol w:w="1494"/>
      </w:tblGrid>
      <w:tr w:rsidR="00F93A76" w14:paraId="789192EB" w14:textId="77777777">
        <w:tc>
          <w:tcPr>
            <w:tcW w:w="843" w:type="dxa"/>
            <w:shd w:val="clear" w:color="auto" w:fill="B4C6E7" w:themeFill="accent1" w:themeFillTint="66"/>
          </w:tcPr>
          <w:p w14:paraId="64B07BA7" w14:textId="77777777" w:rsidR="00F93A76" w:rsidRDefault="00124769">
            <w:pPr>
              <w:spacing w:after="0"/>
              <w:jc w:val="center"/>
            </w:pPr>
            <w:r>
              <w:t>No</w:t>
            </w:r>
          </w:p>
          <w:p w14:paraId="61849C51" w14:textId="77777777" w:rsidR="00F93A76" w:rsidRDefault="00124769">
            <w:pPr>
              <w:spacing w:after="0"/>
              <w:jc w:val="center"/>
            </w:pPr>
            <w:r>
              <w:t>Model</w:t>
            </w:r>
          </w:p>
        </w:tc>
        <w:tc>
          <w:tcPr>
            <w:tcW w:w="1288" w:type="dxa"/>
            <w:shd w:val="clear" w:color="auto" w:fill="B4C6E7" w:themeFill="accent1" w:themeFillTint="66"/>
            <w:vAlign w:val="center"/>
          </w:tcPr>
          <w:p w14:paraId="376DC9C9" w14:textId="77777777" w:rsidR="00F93A76" w:rsidRDefault="00124769">
            <w:pPr>
              <w:spacing w:after="0"/>
              <w:jc w:val="center"/>
            </w:pPr>
            <w:r>
              <w:t xml:space="preserve">Jenis </w:t>
            </w:r>
            <w:r>
              <w:rPr>
                <w:i/>
              </w:rPr>
              <w:t>Optimizers</w:t>
            </w:r>
          </w:p>
        </w:tc>
        <w:tc>
          <w:tcPr>
            <w:tcW w:w="1015" w:type="dxa"/>
            <w:shd w:val="clear" w:color="auto" w:fill="B4C6E7" w:themeFill="accent1" w:themeFillTint="66"/>
            <w:vAlign w:val="center"/>
          </w:tcPr>
          <w:p w14:paraId="09E2EF40" w14:textId="77777777" w:rsidR="00F93A76" w:rsidRDefault="00124769">
            <w:pPr>
              <w:spacing w:after="0"/>
              <w:jc w:val="center"/>
              <w:rPr>
                <w:i/>
              </w:rPr>
            </w:pPr>
            <w:r>
              <w:rPr>
                <w:i/>
              </w:rPr>
              <w:t>Stop Epoch</w:t>
            </w:r>
          </w:p>
        </w:tc>
        <w:tc>
          <w:tcPr>
            <w:tcW w:w="1181" w:type="dxa"/>
            <w:shd w:val="clear" w:color="auto" w:fill="B4C6E7" w:themeFill="accent1" w:themeFillTint="66"/>
            <w:vAlign w:val="center"/>
          </w:tcPr>
          <w:p w14:paraId="62012BCF" w14:textId="77777777" w:rsidR="00F93A76" w:rsidRDefault="00124769">
            <w:pPr>
              <w:spacing w:after="0"/>
              <w:jc w:val="center"/>
              <w:rPr>
                <w:i/>
              </w:rPr>
            </w:pPr>
            <w:r>
              <w:rPr>
                <w:i/>
              </w:rPr>
              <w:t>Learning Rate</w:t>
            </w:r>
          </w:p>
        </w:tc>
        <w:tc>
          <w:tcPr>
            <w:tcW w:w="1198" w:type="dxa"/>
            <w:shd w:val="clear" w:color="auto" w:fill="B4C6E7" w:themeFill="accent1" w:themeFillTint="66"/>
            <w:vAlign w:val="center"/>
          </w:tcPr>
          <w:p w14:paraId="61FAA1ED" w14:textId="77777777" w:rsidR="00F93A76" w:rsidRDefault="00124769">
            <w:pPr>
              <w:spacing w:after="0"/>
              <w:jc w:val="center"/>
            </w:pPr>
            <w:r>
              <w:rPr>
                <w:i/>
              </w:rPr>
              <w:t>Accuracy</w:t>
            </w:r>
            <w:r>
              <w:t xml:space="preserve"> </w:t>
            </w:r>
            <w:r>
              <w:rPr>
                <w:i/>
              </w:rPr>
              <w:t>Training</w:t>
            </w:r>
          </w:p>
        </w:tc>
        <w:tc>
          <w:tcPr>
            <w:tcW w:w="1198" w:type="dxa"/>
            <w:shd w:val="clear" w:color="auto" w:fill="B4C6E7" w:themeFill="accent1" w:themeFillTint="66"/>
            <w:vAlign w:val="center"/>
          </w:tcPr>
          <w:p w14:paraId="6722F95B" w14:textId="77777777" w:rsidR="00F93A76" w:rsidRDefault="00124769">
            <w:pPr>
              <w:spacing w:after="0"/>
              <w:jc w:val="center"/>
            </w:pPr>
            <w:r>
              <w:rPr>
                <w:i/>
              </w:rPr>
              <w:t>Accuracy</w:t>
            </w:r>
            <w:r>
              <w:t xml:space="preserve"> Validasi</w:t>
            </w:r>
          </w:p>
        </w:tc>
        <w:tc>
          <w:tcPr>
            <w:tcW w:w="1494" w:type="dxa"/>
            <w:shd w:val="clear" w:color="auto" w:fill="B4C6E7" w:themeFill="accent1" w:themeFillTint="66"/>
            <w:vAlign w:val="center"/>
          </w:tcPr>
          <w:p w14:paraId="43C5065A" w14:textId="77777777" w:rsidR="00F93A76" w:rsidRDefault="00124769">
            <w:pPr>
              <w:spacing w:after="0"/>
              <w:jc w:val="center"/>
            </w:pPr>
            <w:r>
              <w:rPr>
                <w:i/>
              </w:rPr>
              <w:t>Accuracy Testing</w:t>
            </w:r>
          </w:p>
        </w:tc>
      </w:tr>
      <w:tr w:rsidR="00F93A76" w14:paraId="2E4A8C83" w14:textId="77777777">
        <w:tc>
          <w:tcPr>
            <w:tcW w:w="843" w:type="dxa"/>
          </w:tcPr>
          <w:p w14:paraId="03BE349D" w14:textId="77777777" w:rsidR="00F93A76" w:rsidRDefault="00124769">
            <w:pPr>
              <w:spacing w:after="0"/>
              <w:jc w:val="center"/>
            </w:pPr>
            <w:r>
              <w:t>1</w:t>
            </w:r>
          </w:p>
        </w:tc>
        <w:tc>
          <w:tcPr>
            <w:tcW w:w="1288" w:type="dxa"/>
          </w:tcPr>
          <w:p w14:paraId="32F52C99" w14:textId="77777777" w:rsidR="00F93A76" w:rsidRDefault="00124769">
            <w:pPr>
              <w:spacing w:after="0"/>
              <w:jc w:val="center"/>
            </w:pPr>
            <w:r>
              <w:t>ADAM</w:t>
            </w:r>
          </w:p>
        </w:tc>
        <w:tc>
          <w:tcPr>
            <w:tcW w:w="1015" w:type="dxa"/>
          </w:tcPr>
          <w:p w14:paraId="02BCC0F4" w14:textId="77777777" w:rsidR="00F93A76" w:rsidRDefault="00124769">
            <w:pPr>
              <w:spacing w:after="0"/>
              <w:jc w:val="center"/>
            </w:pPr>
            <w:r>
              <w:t>16</w:t>
            </w:r>
          </w:p>
        </w:tc>
        <w:tc>
          <w:tcPr>
            <w:tcW w:w="1181" w:type="dxa"/>
          </w:tcPr>
          <w:p w14:paraId="1E42FC2D" w14:textId="77777777" w:rsidR="00F93A76" w:rsidRDefault="00124769">
            <w:pPr>
              <w:spacing w:after="0"/>
              <w:jc w:val="center"/>
            </w:pPr>
            <w:r>
              <w:t>0.01</w:t>
            </w:r>
          </w:p>
        </w:tc>
        <w:tc>
          <w:tcPr>
            <w:tcW w:w="1198" w:type="dxa"/>
          </w:tcPr>
          <w:p w14:paraId="0AD11249" w14:textId="77777777" w:rsidR="00F93A76" w:rsidRDefault="00124769">
            <w:pPr>
              <w:spacing w:after="0"/>
              <w:jc w:val="center"/>
            </w:pPr>
            <w:r>
              <w:t>99.30</w:t>
            </w:r>
          </w:p>
        </w:tc>
        <w:tc>
          <w:tcPr>
            <w:tcW w:w="1198" w:type="dxa"/>
          </w:tcPr>
          <w:p w14:paraId="11B72D06" w14:textId="77777777" w:rsidR="00F93A76" w:rsidRDefault="00124769">
            <w:pPr>
              <w:spacing w:after="0"/>
              <w:jc w:val="center"/>
            </w:pPr>
            <w:r>
              <w:t>99.61</w:t>
            </w:r>
          </w:p>
        </w:tc>
        <w:tc>
          <w:tcPr>
            <w:tcW w:w="1494" w:type="dxa"/>
          </w:tcPr>
          <w:p w14:paraId="3B4702FE" w14:textId="77777777" w:rsidR="00F93A76" w:rsidRDefault="00124769">
            <w:pPr>
              <w:spacing w:after="0"/>
              <w:jc w:val="center"/>
            </w:pPr>
            <w:r>
              <w:t>99</w:t>
            </w:r>
          </w:p>
        </w:tc>
      </w:tr>
      <w:tr w:rsidR="00F93A76" w14:paraId="2D073629" w14:textId="77777777">
        <w:tc>
          <w:tcPr>
            <w:tcW w:w="843" w:type="dxa"/>
          </w:tcPr>
          <w:p w14:paraId="7CFD46F1" w14:textId="77777777" w:rsidR="00F93A76" w:rsidRDefault="00124769">
            <w:pPr>
              <w:spacing w:after="0"/>
              <w:jc w:val="center"/>
            </w:pPr>
            <w:r>
              <w:t>2</w:t>
            </w:r>
          </w:p>
        </w:tc>
        <w:tc>
          <w:tcPr>
            <w:tcW w:w="1288" w:type="dxa"/>
          </w:tcPr>
          <w:p w14:paraId="1B978516" w14:textId="77777777" w:rsidR="00F93A76" w:rsidRDefault="00124769">
            <w:pPr>
              <w:spacing w:after="0"/>
              <w:jc w:val="center"/>
            </w:pPr>
            <w:r>
              <w:t>ADAM</w:t>
            </w:r>
          </w:p>
        </w:tc>
        <w:tc>
          <w:tcPr>
            <w:tcW w:w="1015" w:type="dxa"/>
          </w:tcPr>
          <w:p w14:paraId="1ED96873" w14:textId="77777777" w:rsidR="00F93A76" w:rsidRDefault="00124769">
            <w:pPr>
              <w:spacing w:after="0"/>
              <w:jc w:val="center"/>
            </w:pPr>
            <w:r>
              <w:t>13</w:t>
            </w:r>
          </w:p>
        </w:tc>
        <w:tc>
          <w:tcPr>
            <w:tcW w:w="1181" w:type="dxa"/>
          </w:tcPr>
          <w:p w14:paraId="1588B3E2" w14:textId="77777777" w:rsidR="00F93A76" w:rsidRDefault="00124769">
            <w:pPr>
              <w:spacing w:after="0"/>
              <w:jc w:val="center"/>
            </w:pPr>
            <w:r>
              <w:t>0.001</w:t>
            </w:r>
          </w:p>
        </w:tc>
        <w:tc>
          <w:tcPr>
            <w:tcW w:w="1198" w:type="dxa"/>
          </w:tcPr>
          <w:p w14:paraId="3869B01B" w14:textId="77777777" w:rsidR="00F93A76" w:rsidRDefault="00124769">
            <w:pPr>
              <w:spacing w:after="0"/>
              <w:jc w:val="center"/>
            </w:pPr>
            <w:r>
              <w:t>99.83</w:t>
            </w:r>
          </w:p>
        </w:tc>
        <w:tc>
          <w:tcPr>
            <w:tcW w:w="1198" w:type="dxa"/>
          </w:tcPr>
          <w:p w14:paraId="4995CED4" w14:textId="77777777" w:rsidR="00F93A76" w:rsidRDefault="00124769">
            <w:pPr>
              <w:spacing w:after="0"/>
              <w:jc w:val="center"/>
            </w:pPr>
            <w:r>
              <w:t>99.85</w:t>
            </w:r>
          </w:p>
        </w:tc>
        <w:tc>
          <w:tcPr>
            <w:tcW w:w="1494" w:type="dxa"/>
          </w:tcPr>
          <w:p w14:paraId="132C7EC0" w14:textId="77777777" w:rsidR="00F93A76" w:rsidRDefault="00124769">
            <w:pPr>
              <w:spacing w:after="0"/>
              <w:jc w:val="center"/>
            </w:pPr>
            <w:r>
              <w:t>99</w:t>
            </w:r>
          </w:p>
        </w:tc>
      </w:tr>
      <w:tr w:rsidR="00F93A76" w14:paraId="5A33DA5D" w14:textId="77777777">
        <w:tc>
          <w:tcPr>
            <w:tcW w:w="843" w:type="dxa"/>
          </w:tcPr>
          <w:p w14:paraId="08B59565" w14:textId="77777777" w:rsidR="00F93A76" w:rsidRDefault="00124769">
            <w:pPr>
              <w:spacing w:after="0"/>
              <w:jc w:val="center"/>
            </w:pPr>
            <w:r>
              <w:t>3</w:t>
            </w:r>
          </w:p>
        </w:tc>
        <w:tc>
          <w:tcPr>
            <w:tcW w:w="1288" w:type="dxa"/>
          </w:tcPr>
          <w:p w14:paraId="3930F6A5" w14:textId="77777777" w:rsidR="00F93A76" w:rsidRDefault="00124769">
            <w:pPr>
              <w:spacing w:after="0"/>
              <w:jc w:val="center"/>
            </w:pPr>
            <w:r>
              <w:t>ADAM</w:t>
            </w:r>
          </w:p>
        </w:tc>
        <w:tc>
          <w:tcPr>
            <w:tcW w:w="1015" w:type="dxa"/>
          </w:tcPr>
          <w:p w14:paraId="2672DF33" w14:textId="77777777" w:rsidR="00F93A76" w:rsidRDefault="00124769">
            <w:pPr>
              <w:spacing w:after="0"/>
              <w:jc w:val="center"/>
            </w:pPr>
            <w:r>
              <w:t>19</w:t>
            </w:r>
          </w:p>
        </w:tc>
        <w:tc>
          <w:tcPr>
            <w:tcW w:w="1181" w:type="dxa"/>
          </w:tcPr>
          <w:p w14:paraId="1FE97767" w14:textId="77777777" w:rsidR="00F93A76" w:rsidRDefault="00124769">
            <w:pPr>
              <w:spacing w:after="0"/>
              <w:jc w:val="center"/>
            </w:pPr>
            <w:r>
              <w:t>0.0001</w:t>
            </w:r>
          </w:p>
        </w:tc>
        <w:tc>
          <w:tcPr>
            <w:tcW w:w="1198" w:type="dxa"/>
          </w:tcPr>
          <w:p w14:paraId="5A967605" w14:textId="77777777" w:rsidR="00F93A76" w:rsidRDefault="00124769">
            <w:pPr>
              <w:spacing w:after="0"/>
              <w:jc w:val="center"/>
            </w:pPr>
            <w:r>
              <w:t>99.94</w:t>
            </w:r>
          </w:p>
        </w:tc>
        <w:tc>
          <w:tcPr>
            <w:tcW w:w="1198" w:type="dxa"/>
          </w:tcPr>
          <w:p w14:paraId="593A8238" w14:textId="77777777" w:rsidR="00F93A76" w:rsidRDefault="00124769">
            <w:pPr>
              <w:spacing w:after="0"/>
              <w:jc w:val="center"/>
            </w:pPr>
            <w:r>
              <w:t>99.69</w:t>
            </w:r>
          </w:p>
        </w:tc>
        <w:tc>
          <w:tcPr>
            <w:tcW w:w="1494" w:type="dxa"/>
          </w:tcPr>
          <w:p w14:paraId="34A28778" w14:textId="77777777" w:rsidR="00F93A76" w:rsidRDefault="00124769">
            <w:pPr>
              <w:spacing w:after="0"/>
              <w:jc w:val="center"/>
            </w:pPr>
            <w:r>
              <w:t>99</w:t>
            </w:r>
          </w:p>
        </w:tc>
      </w:tr>
      <w:tr w:rsidR="00F93A76" w14:paraId="303ADC9C" w14:textId="77777777">
        <w:tc>
          <w:tcPr>
            <w:tcW w:w="843" w:type="dxa"/>
          </w:tcPr>
          <w:p w14:paraId="124CFE79" w14:textId="77777777" w:rsidR="00F93A76" w:rsidRDefault="00124769">
            <w:pPr>
              <w:spacing w:after="0"/>
              <w:jc w:val="center"/>
            </w:pPr>
            <w:r>
              <w:t>4</w:t>
            </w:r>
          </w:p>
        </w:tc>
        <w:tc>
          <w:tcPr>
            <w:tcW w:w="1288" w:type="dxa"/>
          </w:tcPr>
          <w:p w14:paraId="2ECB35E2" w14:textId="77777777" w:rsidR="00F93A76" w:rsidRDefault="00124769">
            <w:pPr>
              <w:spacing w:after="0"/>
              <w:jc w:val="center"/>
            </w:pPr>
            <w:r>
              <w:t>RMSProp</w:t>
            </w:r>
          </w:p>
        </w:tc>
        <w:tc>
          <w:tcPr>
            <w:tcW w:w="1015" w:type="dxa"/>
          </w:tcPr>
          <w:p w14:paraId="44DEF558" w14:textId="77777777" w:rsidR="00F93A76" w:rsidRDefault="00124769">
            <w:pPr>
              <w:spacing w:after="0"/>
              <w:jc w:val="center"/>
            </w:pPr>
            <w:r>
              <w:t>11</w:t>
            </w:r>
          </w:p>
        </w:tc>
        <w:tc>
          <w:tcPr>
            <w:tcW w:w="1181" w:type="dxa"/>
          </w:tcPr>
          <w:p w14:paraId="38770D6E" w14:textId="77777777" w:rsidR="00F93A76" w:rsidRDefault="00124769">
            <w:pPr>
              <w:spacing w:after="0"/>
              <w:jc w:val="center"/>
            </w:pPr>
            <w:r>
              <w:t>0.01</w:t>
            </w:r>
          </w:p>
        </w:tc>
        <w:tc>
          <w:tcPr>
            <w:tcW w:w="1198" w:type="dxa"/>
          </w:tcPr>
          <w:p w14:paraId="4A4B1458" w14:textId="77777777" w:rsidR="00F93A76" w:rsidRDefault="00124769">
            <w:pPr>
              <w:spacing w:after="0"/>
              <w:jc w:val="center"/>
            </w:pPr>
            <w:r>
              <w:t>98.60</w:t>
            </w:r>
          </w:p>
        </w:tc>
        <w:tc>
          <w:tcPr>
            <w:tcW w:w="1198" w:type="dxa"/>
          </w:tcPr>
          <w:p w14:paraId="3D585693" w14:textId="77777777" w:rsidR="00F93A76" w:rsidRDefault="00124769">
            <w:pPr>
              <w:spacing w:after="0"/>
              <w:jc w:val="center"/>
            </w:pPr>
            <w:r>
              <w:t>99.46</w:t>
            </w:r>
          </w:p>
        </w:tc>
        <w:tc>
          <w:tcPr>
            <w:tcW w:w="1494" w:type="dxa"/>
          </w:tcPr>
          <w:p w14:paraId="00FE20BE" w14:textId="77777777" w:rsidR="00F93A76" w:rsidRDefault="00124769">
            <w:pPr>
              <w:spacing w:after="0"/>
              <w:jc w:val="center"/>
            </w:pPr>
            <w:r>
              <w:t>99</w:t>
            </w:r>
          </w:p>
        </w:tc>
      </w:tr>
      <w:tr w:rsidR="00F93A76" w14:paraId="16D48CCB" w14:textId="77777777">
        <w:tc>
          <w:tcPr>
            <w:tcW w:w="843" w:type="dxa"/>
          </w:tcPr>
          <w:p w14:paraId="5D2E205E" w14:textId="77777777" w:rsidR="00F93A76" w:rsidRDefault="00124769">
            <w:pPr>
              <w:spacing w:after="0"/>
              <w:jc w:val="center"/>
            </w:pPr>
            <w:r>
              <w:t>5</w:t>
            </w:r>
          </w:p>
        </w:tc>
        <w:tc>
          <w:tcPr>
            <w:tcW w:w="1288" w:type="dxa"/>
          </w:tcPr>
          <w:p w14:paraId="4D9C975E" w14:textId="77777777" w:rsidR="00F93A76" w:rsidRDefault="00124769">
            <w:pPr>
              <w:spacing w:after="0"/>
              <w:jc w:val="center"/>
            </w:pPr>
            <w:r>
              <w:t>RMSProp</w:t>
            </w:r>
          </w:p>
        </w:tc>
        <w:tc>
          <w:tcPr>
            <w:tcW w:w="1015" w:type="dxa"/>
          </w:tcPr>
          <w:p w14:paraId="0B67D1CF" w14:textId="77777777" w:rsidR="00F93A76" w:rsidRDefault="00124769">
            <w:pPr>
              <w:spacing w:after="0"/>
              <w:jc w:val="center"/>
            </w:pPr>
            <w:r>
              <w:t>16</w:t>
            </w:r>
          </w:p>
        </w:tc>
        <w:tc>
          <w:tcPr>
            <w:tcW w:w="1181" w:type="dxa"/>
          </w:tcPr>
          <w:p w14:paraId="28E8B1D1" w14:textId="77777777" w:rsidR="00F93A76" w:rsidRDefault="00124769">
            <w:pPr>
              <w:spacing w:after="0"/>
              <w:jc w:val="center"/>
            </w:pPr>
            <w:r>
              <w:t>0.001</w:t>
            </w:r>
          </w:p>
        </w:tc>
        <w:tc>
          <w:tcPr>
            <w:tcW w:w="1198" w:type="dxa"/>
          </w:tcPr>
          <w:p w14:paraId="01FA5A93" w14:textId="77777777" w:rsidR="00F93A76" w:rsidRDefault="00124769">
            <w:pPr>
              <w:spacing w:after="0"/>
              <w:jc w:val="center"/>
            </w:pPr>
            <w:r>
              <w:t>99.71</w:t>
            </w:r>
          </w:p>
        </w:tc>
        <w:tc>
          <w:tcPr>
            <w:tcW w:w="1198" w:type="dxa"/>
          </w:tcPr>
          <w:p w14:paraId="7C715CFD" w14:textId="77777777" w:rsidR="00F93A76" w:rsidRDefault="00124769">
            <w:pPr>
              <w:spacing w:after="0"/>
              <w:jc w:val="center"/>
            </w:pPr>
            <w:r>
              <w:t>99.69</w:t>
            </w:r>
          </w:p>
        </w:tc>
        <w:tc>
          <w:tcPr>
            <w:tcW w:w="1494" w:type="dxa"/>
          </w:tcPr>
          <w:p w14:paraId="240960D5" w14:textId="77777777" w:rsidR="00F93A76" w:rsidRDefault="00124769">
            <w:pPr>
              <w:spacing w:after="0"/>
              <w:jc w:val="center"/>
            </w:pPr>
            <w:r>
              <w:t>99</w:t>
            </w:r>
          </w:p>
        </w:tc>
      </w:tr>
      <w:tr w:rsidR="00F93A76" w14:paraId="2FBF8D75" w14:textId="77777777">
        <w:tc>
          <w:tcPr>
            <w:tcW w:w="843" w:type="dxa"/>
          </w:tcPr>
          <w:p w14:paraId="732A112C" w14:textId="77777777" w:rsidR="00F93A76" w:rsidRDefault="00124769">
            <w:pPr>
              <w:spacing w:after="0"/>
              <w:jc w:val="center"/>
            </w:pPr>
            <w:r>
              <w:t>6</w:t>
            </w:r>
          </w:p>
        </w:tc>
        <w:tc>
          <w:tcPr>
            <w:tcW w:w="1288" w:type="dxa"/>
          </w:tcPr>
          <w:p w14:paraId="2FE1C57D" w14:textId="77777777" w:rsidR="00F93A76" w:rsidRDefault="00124769">
            <w:pPr>
              <w:spacing w:after="0"/>
              <w:jc w:val="center"/>
            </w:pPr>
            <w:r>
              <w:t>RMSProp</w:t>
            </w:r>
          </w:p>
        </w:tc>
        <w:tc>
          <w:tcPr>
            <w:tcW w:w="1015" w:type="dxa"/>
          </w:tcPr>
          <w:p w14:paraId="036213AC" w14:textId="77777777" w:rsidR="00F93A76" w:rsidRDefault="00124769">
            <w:pPr>
              <w:spacing w:after="0"/>
              <w:jc w:val="center"/>
            </w:pPr>
            <w:r>
              <w:t>19</w:t>
            </w:r>
          </w:p>
        </w:tc>
        <w:tc>
          <w:tcPr>
            <w:tcW w:w="1181" w:type="dxa"/>
          </w:tcPr>
          <w:p w14:paraId="649956FE" w14:textId="77777777" w:rsidR="00F93A76" w:rsidRDefault="00124769">
            <w:pPr>
              <w:spacing w:after="0"/>
              <w:jc w:val="center"/>
            </w:pPr>
            <w:r>
              <w:t>0.0001</w:t>
            </w:r>
          </w:p>
        </w:tc>
        <w:tc>
          <w:tcPr>
            <w:tcW w:w="1198" w:type="dxa"/>
          </w:tcPr>
          <w:p w14:paraId="69AB403D" w14:textId="77777777" w:rsidR="00F93A76" w:rsidRDefault="00124769">
            <w:pPr>
              <w:spacing w:after="0"/>
              <w:jc w:val="center"/>
            </w:pPr>
            <w:r>
              <w:t>0</w:t>
            </w:r>
          </w:p>
        </w:tc>
        <w:tc>
          <w:tcPr>
            <w:tcW w:w="1198" w:type="dxa"/>
          </w:tcPr>
          <w:p w14:paraId="69CC4890" w14:textId="77777777" w:rsidR="00F93A76" w:rsidRDefault="00124769">
            <w:pPr>
              <w:spacing w:after="0"/>
              <w:jc w:val="center"/>
            </w:pPr>
            <w:r>
              <w:t>7</w:t>
            </w:r>
          </w:p>
        </w:tc>
        <w:tc>
          <w:tcPr>
            <w:tcW w:w="1494" w:type="dxa"/>
          </w:tcPr>
          <w:p w14:paraId="5D08A56F" w14:textId="77777777" w:rsidR="00F93A76" w:rsidRDefault="00124769">
            <w:pPr>
              <w:spacing w:after="0"/>
              <w:jc w:val="center"/>
            </w:pPr>
            <w:r>
              <w:t>5</w:t>
            </w:r>
          </w:p>
        </w:tc>
      </w:tr>
    </w:tbl>
    <w:p w14:paraId="62A29E30" w14:textId="77777777" w:rsidR="00F93A76" w:rsidRDefault="00124769">
      <w:pPr>
        <w:ind w:firstLine="851"/>
        <w:jc w:val="both"/>
      </w:pPr>
      <w:r>
        <w:t>Dari hasil perbandingan yang disajikan pada Tabel 4.5 didapatkan model dengan performa terbaik dibandingkan 3 varian lainnya yaitu model dengan jenis optimizer ADAM dan learning rate 0.0001. Model ini memiliki keunggulan pada akurasi training yaitu sebesar 99.94% dan akurasi validasi 99.69% sedangkan untuk akurasi testing yang mendapatkan skor 99% sama dengan model lainnya pada jenis optimizer yang menggunakan RMSPROP. Berikut merupakan visualisasi akurasi dan loss dapat dilihat pada Gambar 4.56.</w:t>
      </w:r>
    </w:p>
    <w:p w14:paraId="139B8BBB" w14:textId="77777777" w:rsidR="00F93A76" w:rsidRDefault="00124769">
      <w:pPr>
        <w:keepNext/>
        <w:jc w:val="center"/>
      </w:pPr>
      <w:r>
        <w:rPr>
          <w:noProof/>
          <w:lang w:eastAsia="en-US"/>
        </w:rPr>
        <w:drawing>
          <wp:inline distT="0" distB="0" distL="0" distR="0" wp14:anchorId="5B72AB8A" wp14:editId="592BB356">
            <wp:extent cx="3705860" cy="1844040"/>
            <wp:effectExtent l="0" t="0" r="889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88"/>
                    <a:stretch>
                      <a:fillRect/>
                    </a:stretch>
                  </pic:blipFill>
                  <pic:spPr>
                    <a:xfrm>
                      <a:off x="0" y="0"/>
                      <a:ext cx="3780124" cy="1880694"/>
                    </a:xfrm>
                    <a:prstGeom prst="rect">
                      <a:avLst/>
                    </a:prstGeom>
                  </pic:spPr>
                </pic:pic>
              </a:graphicData>
            </a:graphic>
          </wp:inline>
        </w:drawing>
      </w:r>
    </w:p>
    <w:p w14:paraId="514C34D0" w14:textId="77777777" w:rsidR="00F93A76" w:rsidRDefault="00124769">
      <w:pPr>
        <w:pStyle w:val="Caption"/>
        <w:jc w:val="center"/>
      </w:pPr>
      <w:bookmarkStart w:id="268" w:name="_Toc123880871"/>
      <w:bookmarkStart w:id="269" w:name="_Toc136799599"/>
      <w:r>
        <w:t>Gambar 4.</w:t>
      </w:r>
      <w:r>
        <w:fldChar w:fldCharType="begin"/>
      </w:r>
      <w:r>
        <w:instrText xml:space="preserve"> SEQ Gambar \* ARABIC \r 56</w:instrText>
      </w:r>
      <w:r>
        <w:fldChar w:fldCharType="separate"/>
      </w:r>
      <w:r w:rsidR="00A8538E">
        <w:rPr>
          <w:noProof/>
        </w:rPr>
        <w:t>56</w:t>
      </w:r>
      <w:r>
        <w:fldChar w:fldCharType="end"/>
      </w:r>
      <w:r>
        <w:t xml:space="preserve"> </w:t>
      </w:r>
      <w:r>
        <w:rPr>
          <w:b w:val="0"/>
          <w:bCs/>
        </w:rPr>
        <w:t>Grafik Proses Pelatihan Menggunakan Model ResNet50V2</w:t>
      </w:r>
      <w:bookmarkEnd w:id="268"/>
      <w:bookmarkEnd w:id="269"/>
    </w:p>
    <w:p w14:paraId="7392EC05" w14:textId="77777777" w:rsidR="00F93A76" w:rsidRDefault="00124769">
      <w:pPr>
        <w:jc w:val="both"/>
        <w:rPr>
          <w:iCs/>
        </w:rPr>
      </w:pPr>
      <w:r>
        <w:rPr>
          <w:iCs/>
        </w:rPr>
        <w:t xml:space="preserve">Dari Gambar 4.47 dapat dilihat jika akurasi training model mendapatkan hasil yang sangat memuaskan. Grafik akurasi dan loss keduanya hampir memiliki pola yang sama yaitu pada epoch sekitar 15 terjadi sebuah cross akurasi maupun loss pada data </w:t>
      </w:r>
      <w:r>
        <w:rPr>
          <w:iCs/>
        </w:rPr>
        <w:lastRenderedPageBreak/>
        <w:t>train dan test. Berdasarkan grafik akurasi dan loss keduanya memiliki skor dengan selisih yang tidak cukup jauh sehingga dapat disimpulkan bahwa model tersebut tidak terjadi overfitting.</w:t>
      </w:r>
    </w:p>
    <w:p w14:paraId="66758190" w14:textId="77777777" w:rsidR="00F93A76" w:rsidRDefault="00124769">
      <w:pPr>
        <w:pStyle w:val="Heading4"/>
        <w:numPr>
          <w:ilvl w:val="0"/>
          <w:numId w:val="48"/>
        </w:numPr>
        <w:ind w:left="851" w:hanging="851"/>
        <w:jc w:val="both"/>
      </w:pPr>
      <w:r>
        <w:t>Perbandingan Hasil Pelatihan</w:t>
      </w:r>
    </w:p>
    <w:p w14:paraId="44F853FE" w14:textId="77777777" w:rsidR="00F93A76" w:rsidRDefault="00124769">
      <w:pPr>
        <w:ind w:firstLine="851"/>
        <w:jc w:val="both"/>
        <w:rPr>
          <w:lang w:val="zh-CN"/>
        </w:rPr>
      </w:pPr>
      <w:r>
        <w:rPr>
          <w:lang w:val="zh-CN"/>
        </w:rPr>
        <w:t>Perbandingan hasil pelatihan dilakukan dengan membandingkan hasil penelitian dari setiap model yang terbaik pada arsitekturnya masing-masing. Setelah itu akan dipilih model terbaik untuk membangun sistem Pemindain Citra Sayuran. Berikut adalah perbandingan dari model terbaik pada setiap arsitekturnya yang ada pada Tabel 4.6.</w:t>
      </w:r>
    </w:p>
    <w:p w14:paraId="05BB1995" w14:textId="77777777" w:rsidR="00F93A76" w:rsidRDefault="00124769">
      <w:pPr>
        <w:pStyle w:val="Caption"/>
        <w:keepNext/>
        <w:jc w:val="center"/>
      </w:pPr>
      <w:bookmarkStart w:id="270" w:name="_Toc136781070"/>
      <w:bookmarkStart w:id="271" w:name="_Toc123880947"/>
      <w:bookmarkStart w:id="272" w:name="_Hlk142730353"/>
      <w:r>
        <w:t xml:space="preserve">Tabel 4. </w:t>
      </w:r>
      <w:r>
        <w:fldChar w:fldCharType="begin"/>
      </w:r>
      <w:r>
        <w:instrText xml:space="preserve"> SEQ Tabel \* ARABIC \r 6 </w:instrText>
      </w:r>
      <w:r>
        <w:fldChar w:fldCharType="separate"/>
      </w:r>
      <w:r w:rsidR="00A8538E">
        <w:rPr>
          <w:noProof/>
        </w:rPr>
        <w:t>6</w:t>
      </w:r>
      <w:r>
        <w:fldChar w:fldCharType="end"/>
      </w:r>
      <w:r>
        <w:rPr>
          <w:b w:val="0"/>
          <w:bCs/>
        </w:rPr>
        <w:t xml:space="preserve"> Tabel Perbandingan Performa Model</w:t>
      </w:r>
      <w:bookmarkEnd w:id="270"/>
      <w:bookmarkEnd w:id="271"/>
    </w:p>
    <w:tbl>
      <w:tblPr>
        <w:tblStyle w:val="TableGrid"/>
        <w:tblW w:w="0" w:type="auto"/>
        <w:jc w:val="center"/>
        <w:tblLook w:val="04A0" w:firstRow="1" w:lastRow="0" w:firstColumn="1" w:lastColumn="0" w:noHBand="0" w:noVBand="1"/>
      </w:tblPr>
      <w:tblGrid>
        <w:gridCol w:w="1770"/>
        <w:gridCol w:w="1270"/>
        <w:gridCol w:w="1198"/>
        <w:gridCol w:w="1256"/>
        <w:gridCol w:w="1256"/>
        <w:gridCol w:w="1256"/>
      </w:tblGrid>
      <w:tr w:rsidR="00F93A76" w14:paraId="7289DB09" w14:textId="77777777">
        <w:trPr>
          <w:jc w:val="center"/>
        </w:trPr>
        <w:tc>
          <w:tcPr>
            <w:tcW w:w="1770" w:type="dxa"/>
            <w:shd w:val="clear" w:color="auto" w:fill="B4C6E7" w:themeFill="accent1" w:themeFillTint="66"/>
            <w:vAlign w:val="center"/>
          </w:tcPr>
          <w:p w14:paraId="75D12897" w14:textId="77777777" w:rsidR="00F93A76" w:rsidRDefault="00124769">
            <w:pPr>
              <w:spacing w:after="0"/>
              <w:jc w:val="center"/>
            </w:pPr>
            <w:bookmarkStart w:id="273" w:name="_Hlk142730371"/>
            <w:bookmarkEnd w:id="272"/>
            <w:r>
              <w:t>Arsitektur</w:t>
            </w:r>
          </w:p>
        </w:tc>
        <w:tc>
          <w:tcPr>
            <w:tcW w:w="1270" w:type="dxa"/>
            <w:shd w:val="clear" w:color="auto" w:fill="B4C6E7" w:themeFill="accent1" w:themeFillTint="66"/>
          </w:tcPr>
          <w:p w14:paraId="740F2349" w14:textId="77777777" w:rsidR="00F93A76" w:rsidRDefault="00124769">
            <w:pPr>
              <w:spacing w:after="0"/>
              <w:jc w:val="center"/>
              <w:rPr>
                <w:i/>
              </w:rPr>
            </w:pPr>
            <w:r>
              <w:t xml:space="preserve">Jenis </w:t>
            </w:r>
            <w:r>
              <w:rPr>
                <w:i/>
              </w:rPr>
              <w:t>Optimizers</w:t>
            </w:r>
          </w:p>
        </w:tc>
        <w:tc>
          <w:tcPr>
            <w:tcW w:w="1198" w:type="dxa"/>
            <w:shd w:val="clear" w:color="auto" w:fill="B4C6E7" w:themeFill="accent1" w:themeFillTint="66"/>
          </w:tcPr>
          <w:p w14:paraId="03C9A03C" w14:textId="77777777" w:rsidR="00F93A76" w:rsidRDefault="00124769">
            <w:pPr>
              <w:spacing w:after="0"/>
              <w:jc w:val="center"/>
              <w:rPr>
                <w:i/>
              </w:rPr>
            </w:pPr>
            <w:r>
              <w:rPr>
                <w:i/>
              </w:rPr>
              <w:t>Learning Rate</w:t>
            </w:r>
          </w:p>
        </w:tc>
        <w:tc>
          <w:tcPr>
            <w:tcW w:w="1256" w:type="dxa"/>
            <w:shd w:val="clear" w:color="auto" w:fill="B4C6E7" w:themeFill="accent1" w:themeFillTint="66"/>
            <w:vAlign w:val="center"/>
          </w:tcPr>
          <w:p w14:paraId="6914C2E2" w14:textId="77777777" w:rsidR="00F93A76" w:rsidRDefault="00124769">
            <w:pPr>
              <w:spacing w:after="0"/>
              <w:jc w:val="center"/>
            </w:pPr>
            <w:r>
              <w:rPr>
                <w:i/>
              </w:rPr>
              <w:t>Accuracy</w:t>
            </w:r>
            <w:r>
              <w:t xml:space="preserve"> </w:t>
            </w:r>
            <w:r>
              <w:rPr>
                <w:i/>
              </w:rPr>
              <w:t>Training</w:t>
            </w:r>
          </w:p>
        </w:tc>
        <w:tc>
          <w:tcPr>
            <w:tcW w:w="1256" w:type="dxa"/>
            <w:shd w:val="clear" w:color="auto" w:fill="B4C6E7" w:themeFill="accent1" w:themeFillTint="66"/>
            <w:vAlign w:val="center"/>
          </w:tcPr>
          <w:p w14:paraId="5C8554EE" w14:textId="77777777" w:rsidR="00F93A76" w:rsidRDefault="00124769">
            <w:pPr>
              <w:spacing w:after="0"/>
              <w:jc w:val="center"/>
            </w:pPr>
            <w:r>
              <w:rPr>
                <w:i/>
              </w:rPr>
              <w:t>Accuracy</w:t>
            </w:r>
            <w:r>
              <w:t xml:space="preserve"> Validasi</w:t>
            </w:r>
          </w:p>
        </w:tc>
        <w:tc>
          <w:tcPr>
            <w:tcW w:w="1256" w:type="dxa"/>
            <w:shd w:val="clear" w:color="auto" w:fill="B4C6E7" w:themeFill="accent1" w:themeFillTint="66"/>
            <w:vAlign w:val="center"/>
          </w:tcPr>
          <w:p w14:paraId="02181FD5" w14:textId="77777777" w:rsidR="00F93A76" w:rsidRDefault="00124769">
            <w:pPr>
              <w:spacing w:after="0"/>
              <w:jc w:val="center"/>
            </w:pPr>
            <w:r>
              <w:rPr>
                <w:i/>
              </w:rPr>
              <w:t>Accuracy Testing</w:t>
            </w:r>
          </w:p>
        </w:tc>
      </w:tr>
      <w:tr w:rsidR="00F93A76" w14:paraId="70820DB8" w14:textId="77777777">
        <w:trPr>
          <w:jc w:val="center"/>
        </w:trPr>
        <w:tc>
          <w:tcPr>
            <w:tcW w:w="1770" w:type="dxa"/>
          </w:tcPr>
          <w:p w14:paraId="2DA4CC01" w14:textId="77777777" w:rsidR="00F93A76" w:rsidRDefault="00124769">
            <w:pPr>
              <w:spacing w:after="0"/>
            </w:pPr>
            <w:r>
              <w:t>yang diusulkan</w:t>
            </w:r>
          </w:p>
        </w:tc>
        <w:tc>
          <w:tcPr>
            <w:tcW w:w="1270" w:type="dxa"/>
          </w:tcPr>
          <w:p w14:paraId="263303C7" w14:textId="77777777" w:rsidR="00F93A76" w:rsidRDefault="00124769">
            <w:pPr>
              <w:spacing w:after="0"/>
              <w:jc w:val="center"/>
            </w:pPr>
            <w:r>
              <w:t>RMSProp</w:t>
            </w:r>
          </w:p>
        </w:tc>
        <w:tc>
          <w:tcPr>
            <w:tcW w:w="1198" w:type="dxa"/>
          </w:tcPr>
          <w:p w14:paraId="0E24B2BA" w14:textId="77777777" w:rsidR="00F93A76" w:rsidRDefault="00124769">
            <w:pPr>
              <w:spacing w:after="0"/>
              <w:jc w:val="center"/>
            </w:pPr>
            <w:r>
              <w:t>0.001</w:t>
            </w:r>
          </w:p>
        </w:tc>
        <w:tc>
          <w:tcPr>
            <w:tcW w:w="1256" w:type="dxa"/>
          </w:tcPr>
          <w:p w14:paraId="30E93D59" w14:textId="77777777" w:rsidR="00F93A76" w:rsidRDefault="00124769">
            <w:pPr>
              <w:spacing w:after="0"/>
              <w:jc w:val="center"/>
            </w:pPr>
            <w:r>
              <w:t>89.22</w:t>
            </w:r>
          </w:p>
        </w:tc>
        <w:tc>
          <w:tcPr>
            <w:tcW w:w="1256" w:type="dxa"/>
          </w:tcPr>
          <w:p w14:paraId="7EE34683" w14:textId="77777777" w:rsidR="00F93A76" w:rsidRDefault="00124769">
            <w:pPr>
              <w:spacing w:after="0"/>
              <w:jc w:val="center"/>
            </w:pPr>
            <w:r>
              <w:t>70.57</w:t>
            </w:r>
          </w:p>
        </w:tc>
        <w:tc>
          <w:tcPr>
            <w:tcW w:w="1256" w:type="dxa"/>
          </w:tcPr>
          <w:p w14:paraId="7014FEDB" w14:textId="77777777" w:rsidR="00F93A76" w:rsidRDefault="00124769">
            <w:pPr>
              <w:spacing w:after="0"/>
              <w:jc w:val="center"/>
            </w:pPr>
            <w:r>
              <w:t>70</w:t>
            </w:r>
          </w:p>
        </w:tc>
      </w:tr>
      <w:tr w:rsidR="00F93A76" w14:paraId="4FBD8C82" w14:textId="77777777">
        <w:trPr>
          <w:jc w:val="center"/>
        </w:trPr>
        <w:tc>
          <w:tcPr>
            <w:tcW w:w="1770" w:type="dxa"/>
          </w:tcPr>
          <w:p w14:paraId="485536EB" w14:textId="77777777" w:rsidR="00F93A76" w:rsidRDefault="00124769">
            <w:pPr>
              <w:spacing w:after="0"/>
            </w:pPr>
            <w:r>
              <w:t>MobileNet</w:t>
            </w:r>
          </w:p>
        </w:tc>
        <w:tc>
          <w:tcPr>
            <w:tcW w:w="1270" w:type="dxa"/>
          </w:tcPr>
          <w:p w14:paraId="08289E94" w14:textId="77777777" w:rsidR="00F93A76" w:rsidRDefault="00124769">
            <w:pPr>
              <w:spacing w:after="0"/>
              <w:jc w:val="center"/>
            </w:pPr>
            <w:r>
              <w:t>ADAM</w:t>
            </w:r>
          </w:p>
        </w:tc>
        <w:tc>
          <w:tcPr>
            <w:tcW w:w="1198" w:type="dxa"/>
          </w:tcPr>
          <w:p w14:paraId="19585901" w14:textId="77777777" w:rsidR="00F93A76" w:rsidRDefault="00124769">
            <w:pPr>
              <w:spacing w:after="0"/>
              <w:jc w:val="center"/>
            </w:pPr>
            <w:r>
              <w:t>0.0001</w:t>
            </w:r>
          </w:p>
        </w:tc>
        <w:tc>
          <w:tcPr>
            <w:tcW w:w="1256" w:type="dxa"/>
          </w:tcPr>
          <w:p w14:paraId="6D5B288B" w14:textId="77777777" w:rsidR="00F93A76" w:rsidRDefault="00124769">
            <w:pPr>
              <w:spacing w:after="0"/>
              <w:jc w:val="center"/>
            </w:pPr>
            <w:r>
              <w:t>99.94</w:t>
            </w:r>
          </w:p>
        </w:tc>
        <w:tc>
          <w:tcPr>
            <w:tcW w:w="1256" w:type="dxa"/>
          </w:tcPr>
          <w:p w14:paraId="5D2F4AA4" w14:textId="77777777" w:rsidR="00F93A76" w:rsidRDefault="00124769">
            <w:pPr>
              <w:spacing w:after="0"/>
              <w:jc w:val="center"/>
            </w:pPr>
            <w:r>
              <w:t>100.0</w:t>
            </w:r>
          </w:p>
        </w:tc>
        <w:tc>
          <w:tcPr>
            <w:tcW w:w="1256" w:type="dxa"/>
          </w:tcPr>
          <w:p w14:paraId="7A4F5003" w14:textId="77777777" w:rsidR="00F93A76" w:rsidRDefault="00124769">
            <w:pPr>
              <w:spacing w:after="0"/>
              <w:jc w:val="center"/>
            </w:pPr>
            <w:r>
              <w:t>100</w:t>
            </w:r>
          </w:p>
        </w:tc>
      </w:tr>
      <w:tr w:rsidR="00F93A76" w14:paraId="0F31AD90" w14:textId="77777777">
        <w:trPr>
          <w:jc w:val="center"/>
        </w:trPr>
        <w:tc>
          <w:tcPr>
            <w:tcW w:w="1770" w:type="dxa"/>
          </w:tcPr>
          <w:p w14:paraId="35C43629" w14:textId="77777777" w:rsidR="00F93A76" w:rsidRDefault="00124769">
            <w:pPr>
              <w:spacing w:after="0"/>
            </w:pPr>
            <w:r>
              <w:t>VGG16</w:t>
            </w:r>
          </w:p>
        </w:tc>
        <w:tc>
          <w:tcPr>
            <w:tcW w:w="1270" w:type="dxa"/>
          </w:tcPr>
          <w:p w14:paraId="435EA20E" w14:textId="77777777" w:rsidR="00F93A76" w:rsidRDefault="00124769">
            <w:pPr>
              <w:spacing w:after="0"/>
              <w:jc w:val="center"/>
            </w:pPr>
            <w:r>
              <w:t>ADAM</w:t>
            </w:r>
          </w:p>
        </w:tc>
        <w:tc>
          <w:tcPr>
            <w:tcW w:w="1198" w:type="dxa"/>
          </w:tcPr>
          <w:p w14:paraId="207BC0CA" w14:textId="77777777" w:rsidR="00F93A76" w:rsidRDefault="00124769">
            <w:pPr>
              <w:spacing w:after="0"/>
              <w:jc w:val="center"/>
            </w:pPr>
            <w:r>
              <w:t>0.001</w:t>
            </w:r>
          </w:p>
        </w:tc>
        <w:tc>
          <w:tcPr>
            <w:tcW w:w="1256" w:type="dxa"/>
          </w:tcPr>
          <w:p w14:paraId="469FC6B8" w14:textId="77777777" w:rsidR="00F93A76" w:rsidRDefault="00124769">
            <w:pPr>
              <w:spacing w:after="0"/>
              <w:jc w:val="center"/>
            </w:pPr>
            <w:r>
              <w:t>99.88</w:t>
            </w:r>
          </w:p>
        </w:tc>
        <w:tc>
          <w:tcPr>
            <w:tcW w:w="1256" w:type="dxa"/>
          </w:tcPr>
          <w:p w14:paraId="7A9769AA" w14:textId="77777777" w:rsidR="00F93A76" w:rsidRDefault="00124769">
            <w:pPr>
              <w:spacing w:after="0"/>
              <w:jc w:val="center"/>
            </w:pPr>
            <w:r>
              <w:t>99.77</w:t>
            </w:r>
          </w:p>
        </w:tc>
        <w:tc>
          <w:tcPr>
            <w:tcW w:w="1256" w:type="dxa"/>
          </w:tcPr>
          <w:p w14:paraId="1DBDA362" w14:textId="77777777" w:rsidR="00F93A76" w:rsidRDefault="00124769">
            <w:pPr>
              <w:spacing w:after="0"/>
              <w:jc w:val="center"/>
            </w:pPr>
            <w:r>
              <w:t>99</w:t>
            </w:r>
          </w:p>
        </w:tc>
      </w:tr>
      <w:tr w:rsidR="00F93A76" w14:paraId="681A746C" w14:textId="77777777">
        <w:trPr>
          <w:jc w:val="center"/>
        </w:trPr>
        <w:tc>
          <w:tcPr>
            <w:tcW w:w="1770" w:type="dxa"/>
          </w:tcPr>
          <w:p w14:paraId="7FDC214F" w14:textId="77777777" w:rsidR="00F93A76" w:rsidRDefault="00124769">
            <w:pPr>
              <w:spacing w:after="0"/>
            </w:pPr>
            <w:r>
              <w:t>ResNet50V2</w:t>
            </w:r>
          </w:p>
        </w:tc>
        <w:tc>
          <w:tcPr>
            <w:tcW w:w="1270" w:type="dxa"/>
          </w:tcPr>
          <w:p w14:paraId="3AF6D626" w14:textId="77777777" w:rsidR="00F93A76" w:rsidRDefault="00124769">
            <w:pPr>
              <w:spacing w:after="0"/>
              <w:jc w:val="center"/>
            </w:pPr>
            <w:r>
              <w:t>ADAM</w:t>
            </w:r>
          </w:p>
        </w:tc>
        <w:tc>
          <w:tcPr>
            <w:tcW w:w="1198" w:type="dxa"/>
          </w:tcPr>
          <w:p w14:paraId="2A8252C9" w14:textId="77777777" w:rsidR="00F93A76" w:rsidRDefault="00124769">
            <w:pPr>
              <w:spacing w:after="0"/>
              <w:jc w:val="center"/>
            </w:pPr>
            <w:r>
              <w:t>0.0001</w:t>
            </w:r>
          </w:p>
        </w:tc>
        <w:tc>
          <w:tcPr>
            <w:tcW w:w="1256" w:type="dxa"/>
          </w:tcPr>
          <w:p w14:paraId="64AEC0D5" w14:textId="77777777" w:rsidR="00F93A76" w:rsidRDefault="00124769">
            <w:pPr>
              <w:spacing w:after="0"/>
              <w:jc w:val="center"/>
            </w:pPr>
            <w:r>
              <w:t>99.94</w:t>
            </w:r>
          </w:p>
        </w:tc>
        <w:tc>
          <w:tcPr>
            <w:tcW w:w="1256" w:type="dxa"/>
          </w:tcPr>
          <w:p w14:paraId="1F28A716" w14:textId="77777777" w:rsidR="00F93A76" w:rsidRDefault="00124769">
            <w:pPr>
              <w:spacing w:after="0"/>
              <w:jc w:val="center"/>
            </w:pPr>
            <w:r>
              <w:t>99.69</w:t>
            </w:r>
          </w:p>
        </w:tc>
        <w:tc>
          <w:tcPr>
            <w:tcW w:w="1256" w:type="dxa"/>
          </w:tcPr>
          <w:p w14:paraId="759ECC8F" w14:textId="77777777" w:rsidR="00F93A76" w:rsidRDefault="00124769">
            <w:pPr>
              <w:spacing w:after="0"/>
              <w:jc w:val="center"/>
            </w:pPr>
            <w:r>
              <w:t>99</w:t>
            </w:r>
          </w:p>
        </w:tc>
      </w:tr>
      <w:tr w:rsidR="00F93A76" w14:paraId="0BAD8BC4" w14:textId="77777777">
        <w:trPr>
          <w:jc w:val="center"/>
        </w:trPr>
        <w:tc>
          <w:tcPr>
            <w:tcW w:w="4238" w:type="dxa"/>
            <w:gridSpan w:val="3"/>
            <w:shd w:val="clear" w:color="auto" w:fill="A8D08D" w:themeFill="accent6" w:themeFillTint="99"/>
          </w:tcPr>
          <w:p w14:paraId="59F1316B" w14:textId="77777777" w:rsidR="00F93A76" w:rsidRDefault="00124769">
            <w:pPr>
              <w:spacing w:after="0"/>
              <w:jc w:val="center"/>
            </w:pPr>
            <w:r>
              <w:t>Hasil</w:t>
            </w:r>
          </w:p>
        </w:tc>
        <w:tc>
          <w:tcPr>
            <w:tcW w:w="1256" w:type="dxa"/>
            <w:shd w:val="clear" w:color="auto" w:fill="A8D08D" w:themeFill="accent6" w:themeFillTint="99"/>
          </w:tcPr>
          <w:p w14:paraId="1501BC14" w14:textId="77777777" w:rsidR="00F93A76" w:rsidRDefault="00124769">
            <w:pPr>
              <w:spacing w:after="0"/>
              <w:jc w:val="center"/>
            </w:pPr>
            <w:r>
              <w:t>MobileNet</w:t>
            </w:r>
          </w:p>
        </w:tc>
        <w:tc>
          <w:tcPr>
            <w:tcW w:w="1256" w:type="dxa"/>
            <w:shd w:val="clear" w:color="auto" w:fill="A8D08D" w:themeFill="accent6" w:themeFillTint="99"/>
          </w:tcPr>
          <w:p w14:paraId="7E98F572" w14:textId="77777777" w:rsidR="00F93A76" w:rsidRDefault="00124769">
            <w:pPr>
              <w:spacing w:after="0"/>
              <w:jc w:val="center"/>
            </w:pPr>
            <w:r>
              <w:t>MobileNet</w:t>
            </w:r>
          </w:p>
        </w:tc>
        <w:tc>
          <w:tcPr>
            <w:tcW w:w="1256" w:type="dxa"/>
            <w:shd w:val="clear" w:color="auto" w:fill="A8D08D" w:themeFill="accent6" w:themeFillTint="99"/>
          </w:tcPr>
          <w:p w14:paraId="4D0D20BB" w14:textId="77777777" w:rsidR="00F93A76" w:rsidRDefault="00124769">
            <w:pPr>
              <w:spacing w:after="0"/>
              <w:jc w:val="center"/>
            </w:pPr>
            <w:r>
              <w:t>MobileNet</w:t>
            </w:r>
          </w:p>
        </w:tc>
      </w:tr>
    </w:tbl>
    <w:p w14:paraId="1BD78BE9" w14:textId="77777777" w:rsidR="00F93A76" w:rsidRDefault="00124769">
      <w:pPr>
        <w:spacing w:before="240"/>
        <w:ind w:firstLine="851"/>
        <w:jc w:val="both"/>
        <w:rPr>
          <w:lang w:val="zh-CN"/>
        </w:rPr>
      </w:pPr>
      <w:bookmarkStart w:id="274" w:name="_Hlk142730459"/>
      <w:bookmarkEnd w:id="273"/>
      <w:r>
        <w:rPr>
          <w:lang w:val="zh-CN"/>
        </w:rPr>
        <w:t xml:space="preserve">Berdasarkan Tabel 4.6 yaitu pada akurasi training Mobilenet memiliki keunggulan sebesar 99.94% dibanding model lainnya yang sebesar 99.88% pada model VGG16, 99.94% pada model ResNet50V2 dan 88.22% pada model yang diusulkan, kemudian pada nilai akurasi validasi Mobilenet memiliki keunggulan yang sangat tinggi yaitu sebesar 100% selisih 0.33% dibanding model VGG16 yang sebesar 84.43% dan selisih 0.31% dibanding model ResNet50V2 sedangkan model yang diusulkan mendapatkan 70.57%, kemudian pada nilai akurasi testing model MobileNet memiliki keunggulan yaitu sebesar 100% dibanding model lainnya yang sebesar 99% pada model ResNet50 dan  VGG16, sedangkan 70% pada model yang diusulkan. Maka dari hasil yang telah diuraikan model MobileNet menjadi model </w:t>
      </w:r>
      <w:r>
        <w:rPr>
          <w:lang w:val="zh-CN"/>
        </w:rPr>
        <w:lastRenderedPageBreak/>
        <w:t>dengan performa terbaik dari hasil keunggulan pada nilai akurasi training, akurasi validasi, dan akurasi testing.</w:t>
      </w:r>
      <w:bookmarkEnd w:id="274"/>
    </w:p>
    <w:p w14:paraId="371F3BD7" w14:textId="77777777" w:rsidR="00F93A76" w:rsidRDefault="00124769">
      <w:pPr>
        <w:pStyle w:val="Heading3"/>
        <w:numPr>
          <w:ilvl w:val="2"/>
          <w:numId w:val="47"/>
        </w:numPr>
        <w:ind w:left="851" w:hanging="851"/>
        <w:rPr>
          <w:lang w:val="zh-CN"/>
        </w:rPr>
      </w:pPr>
      <w:bookmarkStart w:id="275" w:name="_Toc142643285"/>
      <w:r>
        <w:rPr>
          <w:lang w:val="zh-CN"/>
        </w:rPr>
        <w:t>Hasil Sistem Rekomendasi Resep Makanan Dengan Gambar</w:t>
      </w:r>
      <w:bookmarkEnd w:id="275"/>
    </w:p>
    <w:p w14:paraId="44478AE9" w14:textId="77777777" w:rsidR="00F93A76" w:rsidRDefault="00124769">
      <w:pPr>
        <w:pStyle w:val="Heading4"/>
        <w:numPr>
          <w:ilvl w:val="0"/>
          <w:numId w:val="49"/>
        </w:numPr>
        <w:ind w:left="851" w:hanging="851"/>
        <w:rPr>
          <w:lang w:val="zh-CN"/>
        </w:rPr>
      </w:pPr>
      <w:r>
        <w:rPr>
          <w:lang w:val="zh-CN"/>
        </w:rPr>
        <w:t>Admin</w:t>
      </w:r>
    </w:p>
    <w:p w14:paraId="07A8E464" w14:textId="77777777" w:rsidR="00F93A76" w:rsidRDefault="00124769">
      <w:pPr>
        <w:ind w:firstLine="851"/>
        <w:jc w:val="both"/>
      </w:pPr>
      <w:bookmarkStart w:id="276" w:name="_Hlk142730670"/>
      <w:r>
        <w:t xml:space="preserve">Pengembangan sistem rekomendasi resep makanan dengan gambar untuk admin dilakukan dengan memilih model terbaik dari hasil penelitian, dari hasil pelatihan didapatkan model terbaik yaitu model </w:t>
      </w:r>
      <w:r>
        <w:rPr>
          <w:lang w:val="zh-CN"/>
        </w:rPr>
        <w:t xml:space="preserve">MobileNet dengan parameter </w:t>
      </w:r>
      <w:r>
        <w:rPr>
          <w:i/>
          <w:lang w:val="zh-CN"/>
        </w:rPr>
        <w:t>learning</w:t>
      </w:r>
      <w:r>
        <w:rPr>
          <w:lang w:val="zh-CN"/>
        </w:rPr>
        <w:t xml:space="preserve"> </w:t>
      </w:r>
      <w:r>
        <w:rPr>
          <w:i/>
          <w:lang w:val="zh-CN"/>
        </w:rPr>
        <w:t>rate</w:t>
      </w:r>
      <w:r>
        <w:rPr>
          <w:lang w:val="zh-CN"/>
        </w:rPr>
        <w:t xml:space="preserve"> 0.0001 dan </w:t>
      </w:r>
      <w:r>
        <w:rPr>
          <w:i/>
          <w:lang w:val="zh-CN"/>
        </w:rPr>
        <w:t>optimizer</w:t>
      </w:r>
      <w:r>
        <w:rPr>
          <w:lang w:val="zh-CN"/>
        </w:rPr>
        <w:t xml:space="preserve"> menggunakan ADAM</w:t>
      </w:r>
      <w:r>
        <w:t xml:space="preserve"> selanjutnya melakukan ekspor model dengan bantuan </w:t>
      </w:r>
      <w:r>
        <w:rPr>
          <w:i/>
        </w:rPr>
        <w:t>library</w:t>
      </w:r>
      <w:r>
        <w:t xml:space="preserve"> keras, yang akan menyimpan bobot model pelatihan. Model ini dibutuhkan untuk melakukan ekstraksi fitur dan klasifikasi dalam sistem pencarian gambar. Setelah model disimpan, dibuat sistem berbasis web menggunakan bahasa Python dengan bantuan aplikasi Flask. Kemudian membuat halaman preprocessing dataset resep makanan. Selanjutnya membuat halaman rekomendasi resep makanan yang berisi </w:t>
      </w:r>
      <w:r>
        <w:rPr>
          <w:i/>
        </w:rPr>
        <w:t>input</w:t>
      </w:r>
      <w:r>
        <w:rPr>
          <w:iCs/>
        </w:rPr>
        <w:t xml:space="preserve"> data</w:t>
      </w:r>
      <w:r>
        <w:t xml:space="preserve"> dan sampai 5 hasil rekomendasi resep makanan. Untuk tampilan halaman pelatihan model dapat dilihat pada gambar 5.57, untuk tampilan preprocessing dataset resep pada Gambar 5.58, untuk proses CNN dapat dilihat pada gambar 5.60, dan untuk hasil rekomendasi dapat dilihat pada Gambar 5.59 dan Gambar 5.61</w:t>
      </w:r>
      <w:bookmarkEnd w:id="276"/>
      <w:r>
        <w:t>.</w:t>
      </w:r>
    </w:p>
    <w:p w14:paraId="754E7856" w14:textId="77777777" w:rsidR="00F93A76" w:rsidRDefault="00124769">
      <w:pPr>
        <w:jc w:val="both"/>
      </w:pPr>
      <w:r>
        <w:rPr>
          <w:noProof/>
          <w:lang w:eastAsia="en-US"/>
        </w:rPr>
        <w:lastRenderedPageBreak/>
        <w:drawing>
          <wp:inline distT="0" distB="0" distL="0" distR="0" wp14:anchorId="7C8BD1CA" wp14:editId="1AFC33A3">
            <wp:extent cx="5252085" cy="5596890"/>
            <wp:effectExtent l="0" t="0" r="5715" b="3810"/>
            <wp:docPr id="13903596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359672" name="Picture 1" descr="A screenshot of a computer&#10;&#10;Description automatically generated"/>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52085" cy="5596890"/>
                    </a:xfrm>
                    <a:prstGeom prst="rect">
                      <a:avLst/>
                    </a:prstGeom>
                  </pic:spPr>
                </pic:pic>
              </a:graphicData>
            </a:graphic>
          </wp:inline>
        </w:drawing>
      </w:r>
    </w:p>
    <w:p w14:paraId="5E6B7B4B" w14:textId="77777777" w:rsidR="00F93A76" w:rsidRDefault="00124769">
      <w:pPr>
        <w:pStyle w:val="Caption"/>
        <w:jc w:val="center"/>
        <w:rPr>
          <w:b w:val="0"/>
          <w:bCs/>
        </w:rPr>
      </w:pPr>
      <w:bookmarkStart w:id="277" w:name="_Toc136799600"/>
      <w:bookmarkStart w:id="278" w:name="_Hlk142730698"/>
      <w:r>
        <w:t>Gambar 5.</w:t>
      </w:r>
      <w:r>
        <w:fldChar w:fldCharType="begin"/>
      </w:r>
      <w:r>
        <w:instrText xml:space="preserve"> SEQ Gambar \* ARABIC \r 57</w:instrText>
      </w:r>
      <w:r>
        <w:fldChar w:fldCharType="separate"/>
      </w:r>
      <w:r w:rsidR="00A8538E">
        <w:rPr>
          <w:noProof/>
        </w:rPr>
        <w:t>57</w:t>
      </w:r>
      <w:r>
        <w:fldChar w:fldCharType="end"/>
      </w:r>
      <w:r>
        <w:t xml:space="preserve"> </w:t>
      </w:r>
      <w:r>
        <w:rPr>
          <w:b w:val="0"/>
          <w:bCs/>
        </w:rPr>
        <w:t>Preprocessing Dataset</w:t>
      </w:r>
      <w:bookmarkEnd w:id="277"/>
    </w:p>
    <w:bookmarkEnd w:id="278"/>
    <w:p w14:paraId="5C65D66B" w14:textId="77777777" w:rsidR="00F93A76" w:rsidRDefault="00F93A76">
      <w:pPr>
        <w:jc w:val="both"/>
      </w:pPr>
    </w:p>
    <w:p w14:paraId="49DFAF79" w14:textId="77777777" w:rsidR="00F93A76" w:rsidRDefault="00124769">
      <w:pPr>
        <w:jc w:val="both"/>
      </w:pPr>
      <w:bookmarkStart w:id="279" w:name="_Hlk142730710"/>
      <w:r>
        <w:rPr>
          <w:noProof/>
          <w:lang w:eastAsia="en-US"/>
        </w:rPr>
        <w:lastRenderedPageBreak/>
        <w:drawing>
          <wp:inline distT="0" distB="0" distL="0" distR="0" wp14:anchorId="5855B46D" wp14:editId="6AF7ACFC">
            <wp:extent cx="5252085" cy="2390775"/>
            <wp:effectExtent l="0" t="0" r="0" b="5715"/>
            <wp:docPr id="1011191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19189" name="Picture 1" descr="A screenshot of a computer&#10;&#10;Description automatically generated with medium confidence"/>
                    <pic:cNvPicPr>
                      <a:picLocks noChangeAspect="1"/>
                    </pic:cNvPicPr>
                  </pic:nvPicPr>
                  <pic:blipFill>
                    <a:blip r:embed="rId90"/>
                    <a:stretch>
                      <a:fillRect/>
                    </a:stretch>
                  </pic:blipFill>
                  <pic:spPr>
                    <a:xfrm>
                      <a:off x="0" y="0"/>
                      <a:ext cx="5252085" cy="2390775"/>
                    </a:xfrm>
                    <a:prstGeom prst="rect">
                      <a:avLst/>
                    </a:prstGeom>
                  </pic:spPr>
                </pic:pic>
              </a:graphicData>
            </a:graphic>
          </wp:inline>
        </w:drawing>
      </w:r>
    </w:p>
    <w:p w14:paraId="255B7E50" w14:textId="77777777" w:rsidR="00F93A76" w:rsidRDefault="00124769">
      <w:pPr>
        <w:pStyle w:val="Caption"/>
        <w:jc w:val="center"/>
        <w:rPr>
          <w:b w:val="0"/>
          <w:bCs/>
        </w:rPr>
      </w:pPr>
      <w:bookmarkStart w:id="280" w:name="_Toc136799601"/>
      <w:bookmarkStart w:id="281" w:name="_Hlk142730793"/>
      <w:r>
        <w:t>Gambar 5.</w:t>
      </w:r>
      <w:r>
        <w:fldChar w:fldCharType="begin"/>
      </w:r>
      <w:r>
        <w:instrText xml:space="preserve"> SEQ Gambar \* ARABIC \r 58</w:instrText>
      </w:r>
      <w:r>
        <w:fldChar w:fldCharType="separate"/>
      </w:r>
      <w:r w:rsidR="00A8538E">
        <w:rPr>
          <w:noProof/>
        </w:rPr>
        <w:t>58</w:t>
      </w:r>
      <w:r>
        <w:fldChar w:fldCharType="end"/>
      </w:r>
      <w:r>
        <w:t xml:space="preserve"> </w:t>
      </w:r>
      <w:r>
        <w:rPr>
          <w:b w:val="0"/>
          <w:bCs/>
        </w:rPr>
        <w:t>Preprocessing Dataset</w:t>
      </w:r>
      <w:bookmarkEnd w:id="280"/>
    </w:p>
    <w:bookmarkEnd w:id="279"/>
    <w:bookmarkEnd w:id="281"/>
    <w:p w14:paraId="4209963C" w14:textId="77777777" w:rsidR="00F93A76" w:rsidRDefault="00124769">
      <w:pPr>
        <w:jc w:val="both"/>
      </w:pPr>
      <w:r>
        <w:rPr>
          <w:noProof/>
          <w:lang w:eastAsia="en-US"/>
        </w:rPr>
        <w:drawing>
          <wp:inline distT="0" distB="0" distL="0" distR="0" wp14:anchorId="3AB43543" wp14:editId="2E6C0C9B">
            <wp:extent cx="5252085" cy="2962910"/>
            <wp:effectExtent l="0" t="0" r="5715" b="8890"/>
            <wp:docPr id="1645078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078361" name="Picture 1"/>
                    <pic:cNvPicPr>
                      <a:picLocks noChangeAspect="1"/>
                    </pic:cNvPicPr>
                  </pic:nvPicPr>
                  <pic:blipFill>
                    <a:blip r:embed="rId91"/>
                    <a:stretch>
                      <a:fillRect/>
                    </a:stretch>
                  </pic:blipFill>
                  <pic:spPr>
                    <a:xfrm>
                      <a:off x="0" y="0"/>
                      <a:ext cx="5252085" cy="2962910"/>
                    </a:xfrm>
                    <a:prstGeom prst="rect">
                      <a:avLst/>
                    </a:prstGeom>
                  </pic:spPr>
                </pic:pic>
              </a:graphicData>
            </a:graphic>
          </wp:inline>
        </w:drawing>
      </w:r>
    </w:p>
    <w:p w14:paraId="04D5471B" w14:textId="77777777" w:rsidR="00F93A76" w:rsidRDefault="00124769">
      <w:pPr>
        <w:pStyle w:val="Caption"/>
        <w:jc w:val="center"/>
        <w:rPr>
          <w:b w:val="0"/>
          <w:bCs/>
        </w:rPr>
      </w:pPr>
      <w:r>
        <w:t xml:space="preserve">Gambar 5.58 </w:t>
      </w:r>
      <w:r>
        <w:rPr>
          <w:b w:val="0"/>
          <w:bCs/>
        </w:rPr>
        <w:t>Lanjutan</w:t>
      </w:r>
      <w:r>
        <w:t xml:space="preserve"> </w:t>
      </w:r>
      <w:r>
        <w:rPr>
          <w:b w:val="0"/>
          <w:bCs/>
        </w:rPr>
        <w:t>Preprocessing Dataset</w:t>
      </w:r>
    </w:p>
    <w:p w14:paraId="051578FB" w14:textId="77777777" w:rsidR="00F93A76" w:rsidRDefault="00124769">
      <w:pPr>
        <w:jc w:val="both"/>
      </w:pPr>
      <w:r>
        <w:rPr>
          <w:noProof/>
          <w:lang w:eastAsia="en-US"/>
        </w:rPr>
        <w:lastRenderedPageBreak/>
        <w:drawing>
          <wp:inline distT="0" distB="0" distL="0" distR="0" wp14:anchorId="022C51CE" wp14:editId="794B07DA">
            <wp:extent cx="5252085" cy="1830705"/>
            <wp:effectExtent l="0" t="0" r="5715" b="0"/>
            <wp:docPr id="111165745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657454" name="Picture 1" descr="A screenshot of a computer&#10;&#10;Description automatically generated with low confidence"/>
                    <pic:cNvPicPr>
                      <a:picLocks noChangeAspect="1"/>
                    </pic:cNvPicPr>
                  </pic:nvPicPr>
                  <pic:blipFill>
                    <a:blip r:embed="rId92"/>
                    <a:stretch>
                      <a:fillRect/>
                    </a:stretch>
                  </pic:blipFill>
                  <pic:spPr>
                    <a:xfrm>
                      <a:off x="0" y="0"/>
                      <a:ext cx="5252085" cy="1830705"/>
                    </a:xfrm>
                    <a:prstGeom prst="rect">
                      <a:avLst/>
                    </a:prstGeom>
                  </pic:spPr>
                </pic:pic>
              </a:graphicData>
            </a:graphic>
          </wp:inline>
        </w:drawing>
      </w:r>
    </w:p>
    <w:p w14:paraId="23CEE211" w14:textId="77777777" w:rsidR="00F93A76" w:rsidRDefault="00124769">
      <w:pPr>
        <w:pStyle w:val="Caption"/>
        <w:jc w:val="center"/>
        <w:rPr>
          <w:b w:val="0"/>
          <w:bCs/>
        </w:rPr>
      </w:pPr>
      <w:r>
        <w:t xml:space="preserve">Gambar 5.58 </w:t>
      </w:r>
      <w:r>
        <w:rPr>
          <w:b w:val="0"/>
          <w:bCs/>
        </w:rPr>
        <w:t>Lanjutan</w:t>
      </w:r>
      <w:r>
        <w:t xml:space="preserve"> </w:t>
      </w:r>
      <w:r>
        <w:rPr>
          <w:b w:val="0"/>
          <w:bCs/>
        </w:rPr>
        <w:t>Preprocessing Dataset</w:t>
      </w:r>
    </w:p>
    <w:p w14:paraId="52C37872" w14:textId="77777777" w:rsidR="00F93A76" w:rsidRDefault="00124769">
      <w:pPr>
        <w:jc w:val="both"/>
      </w:pPr>
      <w:r>
        <w:rPr>
          <w:noProof/>
          <w:lang w:eastAsia="en-US"/>
        </w:rPr>
        <w:drawing>
          <wp:inline distT="0" distB="0" distL="0" distR="0" wp14:anchorId="4E7922FE" wp14:editId="1840514D">
            <wp:extent cx="5252085" cy="1076960"/>
            <wp:effectExtent l="0" t="0" r="5715" b="8890"/>
            <wp:docPr id="1191197264"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197264" name="Picture 1" descr="A picture containing text, screenshot&#10;&#10;Description automatically generated"/>
                    <pic:cNvPicPr>
                      <a:picLocks noChangeAspect="1"/>
                    </pic:cNvPicPr>
                  </pic:nvPicPr>
                  <pic:blipFill>
                    <a:blip r:embed="rId93"/>
                    <a:stretch>
                      <a:fillRect/>
                    </a:stretch>
                  </pic:blipFill>
                  <pic:spPr>
                    <a:xfrm>
                      <a:off x="0" y="0"/>
                      <a:ext cx="5252085" cy="1076960"/>
                    </a:xfrm>
                    <a:prstGeom prst="rect">
                      <a:avLst/>
                    </a:prstGeom>
                  </pic:spPr>
                </pic:pic>
              </a:graphicData>
            </a:graphic>
          </wp:inline>
        </w:drawing>
      </w:r>
    </w:p>
    <w:p w14:paraId="2FF09830" w14:textId="77777777" w:rsidR="00F93A76" w:rsidRDefault="00124769">
      <w:pPr>
        <w:pStyle w:val="Caption"/>
        <w:jc w:val="center"/>
        <w:rPr>
          <w:b w:val="0"/>
          <w:bCs/>
        </w:rPr>
      </w:pPr>
      <w:bookmarkStart w:id="282" w:name="_Toc136799602"/>
      <w:r>
        <w:t>Gambar 5.</w:t>
      </w:r>
      <w:r>
        <w:fldChar w:fldCharType="begin"/>
      </w:r>
      <w:r>
        <w:instrText xml:space="preserve"> SEQ Gambar \* ARABIC \r 59</w:instrText>
      </w:r>
      <w:r>
        <w:fldChar w:fldCharType="separate"/>
      </w:r>
      <w:r w:rsidR="00A8538E">
        <w:rPr>
          <w:noProof/>
        </w:rPr>
        <w:t>59</w:t>
      </w:r>
      <w:r>
        <w:fldChar w:fldCharType="end"/>
      </w:r>
      <w:r>
        <w:t xml:space="preserve"> </w:t>
      </w:r>
      <w:r>
        <w:rPr>
          <w:b w:val="0"/>
          <w:bCs/>
        </w:rPr>
        <w:t>Rekomendasi Resep dengan bahan bawang</w:t>
      </w:r>
      <w:bookmarkEnd w:id="282"/>
    </w:p>
    <w:p w14:paraId="3C0B3D0F" w14:textId="77777777" w:rsidR="00F93A76" w:rsidRDefault="00124769">
      <w:pPr>
        <w:jc w:val="both"/>
      </w:pPr>
      <w:r>
        <w:rPr>
          <w:noProof/>
          <w:lang w:eastAsia="en-US"/>
        </w:rPr>
        <w:drawing>
          <wp:inline distT="0" distB="0" distL="0" distR="0" wp14:anchorId="767BC771" wp14:editId="059F3D67">
            <wp:extent cx="5252085" cy="3099435"/>
            <wp:effectExtent l="0" t="0" r="5715" b="5715"/>
            <wp:docPr id="34505635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056351" name="Picture 1" descr="A screenshot of a computer&#10;&#10;Description automatically generated with medium confidence"/>
                    <pic:cNvPicPr>
                      <a:picLocks noChangeAspect="1"/>
                    </pic:cNvPicPr>
                  </pic:nvPicPr>
                  <pic:blipFill>
                    <a:blip r:embed="rId94"/>
                    <a:stretch>
                      <a:fillRect/>
                    </a:stretch>
                  </pic:blipFill>
                  <pic:spPr>
                    <a:xfrm>
                      <a:off x="0" y="0"/>
                      <a:ext cx="5252085" cy="3099435"/>
                    </a:xfrm>
                    <a:prstGeom prst="rect">
                      <a:avLst/>
                    </a:prstGeom>
                  </pic:spPr>
                </pic:pic>
              </a:graphicData>
            </a:graphic>
          </wp:inline>
        </w:drawing>
      </w:r>
    </w:p>
    <w:p w14:paraId="16323734" w14:textId="77777777" w:rsidR="00F93A76" w:rsidRDefault="00124769">
      <w:pPr>
        <w:pStyle w:val="Caption"/>
        <w:jc w:val="center"/>
        <w:rPr>
          <w:b w:val="0"/>
          <w:bCs/>
        </w:rPr>
      </w:pPr>
      <w:bookmarkStart w:id="283" w:name="_Toc136799603"/>
      <w:bookmarkStart w:id="284" w:name="_Hlk142730911"/>
      <w:r>
        <w:t>Gambar 5.</w:t>
      </w:r>
      <w:r>
        <w:fldChar w:fldCharType="begin"/>
      </w:r>
      <w:r>
        <w:instrText xml:space="preserve"> SEQ Gambar \* ARABIC \r 60</w:instrText>
      </w:r>
      <w:r>
        <w:fldChar w:fldCharType="separate"/>
      </w:r>
      <w:r w:rsidR="00A8538E">
        <w:rPr>
          <w:noProof/>
        </w:rPr>
        <w:t>60</w:t>
      </w:r>
      <w:r>
        <w:fldChar w:fldCharType="end"/>
      </w:r>
      <w:r>
        <w:t xml:space="preserve"> </w:t>
      </w:r>
      <w:r>
        <w:rPr>
          <w:b w:val="0"/>
          <w:bCs/>
        </w:rPr>
        <w:t>Hasil</w:t>
      </w:r>
      <w:r>
        <w:t xml:space="preserve"> </w:t>
      </w:r>
      <w:r>
        <w:rPr>
          <w:b w:val="0"/>
          <w:bCs/>
        </w:rPr>
        <w:t>Proses CNN</w:t>
      </w:r>
      <w:bookmarkEnd w:id="283"/>
    </w:p>
    <w:bookmarkEnd w:id="284"/>
    <w:p w14:paraId="1F7C75B2" w14:textId="77777777" w:rsidR="00F93A76" w:rsidRDefault="00124769">
      <w:pPr>
        <w:jc w:val="both"/>
      </w:pPr>
      <w:r>
        <w:rPr>
          <w:noProof/>
          <w:lang w:eastAsia="en-US"/>
        </w:rPr>
        <w:lastRenderedPageBreak/>
        <w:drawing>
          <wp:inline distT="0" distB="0" distL="0" distR="0" wp14:anchorId="49035BEE" wp14:editId="20EA8631">
            <wp:extent cx="5252085" cy="2219325"/>
            <wp:effectExtent l="0" t="0" r="5715" b="9525"/>
            <wp:docPr id="167090070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900708" name="Picture 1" descr="A screenshot of a computer&#10;&#10;Description automatically generated with medium confidence"/>
                    <pic:cNvPicPr>
                      <a:picLocks noChangeAspect="1"/>
                    </pic:cNvPicPr>
                  </pic:nvPicPr>
                  <pic:blipFill>
                    <a:blip r:embed="rId95"/>
                    <a:stretch>
                      <a:fillRect/>
                    </a:stretch>
                  </pic:blipFill>
                  <pic:spPr>
                    <a:xfrm>
                      <a:off x="0" y="0"/>
                      <a:ext cx="5252085" cy="2219325"/>
                    </a:xfrm>
                    <a:prstGeom prst="rect">
                      <a:avLst/>
                    </a:prstGeom>
                  </pic:spPr>
                </pic:pic>
              </a:graphicData>
            </a:graphic>
          </wp:inline>
        </w:drawing>
      </w:r>
    </w:p>
    <w:p w14:paraId="04BC0329" w14:textId="77777777" w:rsidR="00F93A76" w:rsidRDefault="00124769">
      <w:pPr>
        <w:pStyle w:val="Caption"/>
        <w:jc w:val="center"/>
        <w:rPr>
          <w:b w:val="0"/>
          <w:bCs/>
        </w:rPr>
      </w:pPr>
      <w:bookmarkStart w:id="285" w:name="_Toc136799604"/>
      <w:r>
        <w:t>Gambar 5.</w:t>
      </w:r>
      <w:r>
        <w:fldChar w:fldCharType="begin"/>
      </w:r>
      <w:r>
        <w:instrText xml:space="preserve"> SEQ Gambar \* ARABIC \r 61</w:instrText>
      </w:r>
      <w:r>
        <w:fldChar w:fldCharType="separate"/>
      </w:r>
      <w:r w:rsidR="00A8538E">
        <w:rPr>
          <w:noProof/>
        </w:rPr>
        <w:t>61</w:t>
      </w:r>
      <w:r>
        <w:fldChar w:fldCharType="end"/>
      </w:r>
      <w:r>
        <w:t xml:space="preserve"> </w:t>
      </w:r>
      <w:r>
        <w:rPr>
          <w:b w:val="0"/>
          <w:bCs/>
        </w:rPr>
        <w:t>Hasil Rekomendasi Resep Makanan dengan bahan Bawang</w:t>
      </w:r>
      <w:bookmarkEnd w:id="285"/>
    </w:p>
    <w:p w14:paraId="3BD1F909" w14:textId="77777777" w:rsidR="00F93A76" w:rsidRDefault="00124769">
      <w:pPr>
        <w:pStyle w:val="Heading4"/>
        <w:numPr>
          <w:ilvl w:val="0"/>
          <w:numId w:val="49"/>
        </w:numPr>
        <w:ind w:left="851" w:hanging="851"/>
        <w:rPr>
          <w:lang w:val="zh-CN"/>
        </w:rPr>
      </w:pPr>
      <w:r>
        <w:rPr>
          <w:lang w:val="zh-CN"/>
        </w:rPr>
        <w:t>User</w:t>
      </w:r>
    </w:p>
    <w:p w14:paraId="014BB081" w14:textId="77777777" w:rsidR="00F93A76" w:rsidRDefault="00124769">
      <w:pPr>
        <w:ind w:firstLine="851"/>
        <w:jc w:val="both"/>
      </w:pPr>
      <w:bookmarkStart w:id="286" w:name="_Hlk142731141"/>
      <w:r>
        <w:t xml:space="preserve">Pengembangan sistem rekomendasi resep makanan dengan gambar untuk </w:t>
      </w:r>
      <w:r>
        <w:rPr>
          <w:i/>
          <w:iCs/>
        </w:rPr>
        <w:t>user</w:t>
      </w:r>
      <w:r>
        <w:t xml:space="preserve"> dilakukan dengan memilih model terbaik dari hasil penelitian, dari hasil pelatihan didapatkan model terbaik yaitu model </w:t>
      </w:r>
      <w:r>
        <w:rPr>
          <w:lang w:val="zh-CN"/>
        </w:rPr>
        <w:t xml:space="preserve">MobileNet dengan parameter </w:t>
      </w:r>
      <w:r>
        <w:rPr>
          <w:i/>
          <w:lang w:val="zh-CN"/>
        </w:rPr>
        <w:t>learning</w:t>
      </w:r>
      <w:r>
        <w:rPr>
          <w:lang w:val="zh-CN"/>
        </w:rPr>
        <w:t xml:space="preserve"> </w:t>
      </w:r>
      <w:r>
        <w:rPr>
          <w:i/>
          <w:lang w:val="zh-CN"/>
        </w:rPr>
        <w:t>rate</w:t>
      </w:r>
      <w:r>
        <w:rPr>
          <w:lang w:val="zh-CN"/>
        </w:rPr>
        <w:t xml:space="preserve"> 0.0001 dan </w:t>
      </w:r>
      <w:r>
        <w:rPr>
          <w:i/>
          <w:lang w:val="zh-CN"/>
        </w:rPr>
        <w:t>optimizer</w:t>
      </w:r>
      <w:r>
        <w:rPr>
          <w:lang w:val="zh-CN"/>
        </w:rPr>
        <w:t xml:space="preserve"> menggunakan ADAM</w:t>
      </w:r>
      <w:r>
        <w:t xml:space="preserve"> selanjutnya melakukan ekspor model dengan bantuan </w:t>
      </w:r>
      <w:r>
        <w:rPr>
          <w:i/>
        </w:rPr>
        <w:t>library</w:t>
      </w:r>
      <w:r>
        <w:t xml:space="preserve"> keras, yang akan menyimpan bobot model pelatihan. Model ini dibutuhkan untuk melakukan ekstraksi fitur dan klasifikasi dalam sistem pencarian gambar. Setelah model disimpan, dibuat sistem berbasis </w:t>
      </w:r>
      <w:r>
        <w:rPr>
          <w:i/>
          <w:iCs/>
        </w:rPr>
        <w:t>mobile</w:t>
      </w:r>
      <w:r>
        <w:t xml:space="preserve"> menggunakan bahasa Kotlin dengan bantuan aplikasi Android Studio. Kemudian membuat halaman onboard screen, membuat halaman login, membuat halaman registrasi akun, membuat halaman pemindaian bahan sayuran, membuat halaman daftar pemindaian bahan, membuat halaman rekomendasi resep, Membuat halaman detail rekomendasi resep. Untuk tampilan pemindaian bahan sayuran pada Gambar 5.62, untuk tampilan hasil daftar pemindaian bahan sayuran dapat dilihat pada gambar 5.63, untuk tampilan daftar hasil rekomendasi resep dapat dilihat pada Gambar 5.64 dan untuk tampilan hasil detail resep dapat dilihat pada Gambar 5.65</w:t>
      </w:r>
      <w:bookmarkEnd w:id="286"/>
      <w:r>
        <w:t>.</w:t>
      </w:r>
    </w:p>
    <w:p w14:paraId="4FBEFD5C" w14:textId="77777777" w:rsidR="00F93A76" w:rsidRDefault="00124769">
      <w:pPr>
        <w:jc w:val="center"/>
      </w:pPr>
      <w:r>
        <w:rPr>
          <w:noProof/>
          <w:lang w:eastAsia="en-US"/>
        </w:rPr>
        <w:lastRenderedPageBreak/>
        <w:drawing>
          <wp:inline distT="0" distB="0" distL="0" distR="0" wp14:anchorId="602AB946" wp14:editId="6212AA77">
            <wp:extent cx="1494155" cy="3239770"/>
            <wp:effectExtent l="19050" t="19050" r="10795" b="17780"/>
            <wp:docPr id="11038873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887383" name="Picture 4"/>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494315" cy="3240000"/>
                    </a:xfrm>
                    <a:prstGeom prst="rect">
                      <a:avLst/>
                    </a:prstGeom>
                    <a:ln>
                      <a:solidFill>
                        <a:schemeClr val="tx1"/>
                      </a:solidFill>
                    </a:ln>
                  </pic:spPr>
                </pic:pic>
              </a:graphicData>
            </a:graphic>
          </wp:inline>
        </w:drawing>
      </w:r>
    </w:p>
    <w:p w14:paraId="6D0A8A9C" w14:textId="77777777" w:rsidR="00F93A76" w:rsidRDefault="00124769">
      <w:pPr>
        <w:pStyle w:val="Caption"/>
        <w:jc w:val="center"/>
        <w:rPr>
          <w:b w:val="0"/>
          <w:bCs/>
        </w:rPr>
      </w:pPr>
      <w:bookmarkStart w:id="287" w:name="_Toc136799605"/>
      <w:bookmarkStart w:id="288" w:name="_Hlk142731198"/>
      <w:r>
        <w:t>Gambar 5.</w:t>
      </w:r>
      <w:r>
        <w:fldChar w:fldCharType="begin"/>
      </w:r>
      <w:r>
        <w:instrText xml:space="preserve"> SEQ Gambar \* ARABIC \r 62</w:instrText>
      </w:r>
      <w:r>
        <w:fldChar w:fldCharType="separate"/>
      </w:r>
      <w:r w:rsidR="00A8538E">
        <w:rPr>
          <w:noProof/>
        </w:rPr>
        <w:t>62</w:t>
      </w:r>
      <w:r>
        <w:fldChar w:fldCharType="end"/>
      </w:r>
      <w:r>
        <w:t xml:space="preserve"> </w:t>
      </w:r>
      <w:r>
        <w:rPr>
          <w:b w:val="0"/>
          <w:bCs/>
        </w:rPr>
        <w:t>Tampilan Pemindaian Bahan sayuran</w:t>
      </w:r>
      <w:bookmarkEnd w:id="287"/>
    </w:p>
    <w:bookmarkEnd w:id="288"/>
    <w:p w14:paraId="48748652" w14:textId="77777777" w:rsidR="00F93A76" w:rsidRDefault="00124769">
      <w:pPr>
        <w:jc w:val="center"/>
      </w:pPr>
      <w:r>
        <w:rPr>
          <w:noProof/>
          <w:lang w:eastAsia="en-US"/>
        </w:rPr>
        <w:drawing>
          <wp:inline distT="0" distB="0" distL="0" distR="0" wp14:anchorId="012270A0" wp14:editId="214751FD">
            <wp:extent cx="1494155" cy="3239770"/>
            <wp:effectExtent l="0" t="0" r="0" b="0"/>
            <wp:docPr id="2962643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264366" name="Picture 5"/>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494315" cy="3240000"/>
                    </a:xfrm>
                    <a:prstGeom prst="rect">
                      <a:avLst/>
                    </a:prstGeom>
                  </pic:spPr>
                </pic:pic>
              </a:graphicData>
            </a:graphic>
          </wp:inline>
        </w:drawing>
      </w:r>
    </w:p>
    <w:p w14:paraId="3951D72C" w14:textId="77777777" w:rsidR="00F93A76" w:rsidRDefault="00124769">
      <w:pPr>
        <w:pStyle w:val="Caption"/>
        <w:jc w:val="center"/>
        <w:rPr>
          <w:b w:val="0"/>
          <w:bCs/>
        </w:rPr>
      </w:pPr>
      <w:bookmarkStart w:id="289" w:name="_Toc136799606"/>
      <w:bookmarkStart w:id="290" w:name="_Hlk142731223"/>
      <w:r>
        <w:t>Gambar 5.</w:t>
      </w:r>
      <w:r>
        <w:fldChar w:fldCharType="begin"/>
      </w:r>
      <w:r>
        <w:instrText xml:space="preserve"> SEQ Gambar \* ARABIC \r 63</w:instrText>
      </w:r>
      <w:r>
        <w:fldChar w:fldCharType="separate"/>
      </w:r>
      <w:r w:rsidR="00A8538E">
        <w:rPr>
          <w:noProof/>
        </w:rPr>
        <w:t>63</w:t>
      </w:r>
      <w:r>
        <w:fldChar w:fldCharType="end"/>
      </w:r>
      <w:r>
        <w:t xml:space="preserve"> </w:t>
      </w:r>
      <w:r>
        <w:rPr>
          <w:b w:val="0"/>
          <w:bCs/>
        </w:rPr>
        <w:t>Hasil Daftar Pemindaian Bahan sayuran</w:t>
      </w:r>
      <w:bookmarkEnd w:id="289"/>
    </w:p>
    <w:p w14:paraId="046A9A53" w14:textId="3CFDB445" w:rsidR="0020359E" w:rsidRDefault="0020359E" w:rsidP="0020359E">
      <w:pPr>
        <w:jc w:val="center"/>
      </w:pPr>
      <w:r>
        <w:rPr>
          <w:noProof/>
          <w:lang w:eastAsia="en-US"/>
        </w:rPr>
        <w:lastRenderedPageBreak/>
        <w:drawing>
          <wp:inline distT="0" distB="0" distL="0" distR="0" wp14:anchorId="6BF98146" wp14:editId="750F784C">
            <wp:extent cx="1494313" cy="3240000"/>
            <wp:effectExtent l="0" t="0" r="0" b="0"/>
            <wp:docPr id="121896431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964313" name="Picture 1" descr="A screenshot of a phon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494313" cy="3240000"/>
                    </a:xfrm>
                    <a:prstGeom prst="rect">
                      <a:avLst/>
                    </a:prstGeom>
                  </pic:spPr>
                </pic:pic>
              </a:graphicData>
            </a:graphic>
          </wp:inline>
        </w:drawing>
      </w:r>
    </w:p>
    <w:p w14:paraId="1D7E582B" w14:textId="01FFFAAA" w:rsidR="0020359E" w:rsidRPr="0020359E" w:rsidRDefault="0020359E" w:rsidP="0020359E">
      <w:pPr>
        <w:pStyle w:val="Caption"/>
        <w:jc w:val="center"/>
        <w:rPr>
          <w:b w:val="0"/>
          <w:bCs/>
        </w:rPr>
      </w:pPr>
      <w:r>
        <w:t xml:space="preserve">Gambar 5.63 </w:t>
      </w:r>
      <w:r>
        <w:rPr>
          <w:b w:val="0"/>
          <w:bCs/>
        </w:rPr>
        <w:t>Pilihan jenis rekomendasi resep dari user</w:t>
      </w:r>
    </w:p>
    <w:bookmarkEnd w:id="290"/>
    <w:p w14:paraId="13B89598" w14:textId="77777777" w:rsidR="00F93A76" w:rsidRDefault="00124769">
      <w:pPr>
        <w:jc w:val="center"/>
      </w:pPr>
      <w:r>
        <w:rPr>
          <w:noProof/>
          <w:lang w:eastAsia="en-US"/>
        </w:rPr>
        <w:drawing>
          <wp:inline distT="0" distB="0" distL="0" distR="0" wp14:anchorId="482122AA" wp14:editId="3A3BAB3D">
            <wp:extent cx="1494155" cy="3239770"/>
            <wp:effectExtent l="0" t="0" r="0" b="0"/>
            <wp:docPr id="7088609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860966" name="Picture 6"/>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494314" cy="3240000"/>
                    </a:xfrm>
                    <a:prstGeom prst="rect">
                      <a:avLst/>
                    </a:prstGeom>
                  </pic:spPr>
                </pic:pic>
              </a:graphicData>
            </a:graphic>
          </wp:inline>
        </w:drawing>
      </w:r>
    </w:p>
    <w:p w14:paraId="2B4F9D32" w14:textId="77777777" w:rsidR="00F93A76" w:rsidRDefault="00124769">
      <w:pPr>
        <w:pStyle w:val="Caption"/>
        <w:jc w:val="center"/>
        <w:rPr>
          <w:b w:val="0"/>
          <w:bCs/>
        </w:rPr>
      </w:pPr>
      <w:bookmarkStart w:id="291" w:name="_Toc136799607"/>
      <w:bookmarkStart w:id="292" w:name="_Hlk142731242"/>
      <w:r>
        <w:t>Gambar 5.</w:t>
      </w:r>
      <w:r>
        <w:fldChar w:fldCharType="begin"/>
      </w:r>
      <w:r>
        <w:instrText xml:space="preserve"> SEQ Gambar \* ARABIC \r 64</w:instrText>
      </w:r>
      <w:r>
        <w:fldChar w:fldCharType="separate"/>
      </w:r>
      <w:r w:rsidR="00A8538E">
        <w:rPr>
          <w:noProof/>
        </w:rPr>
        <w:t>64</w:t>
      </w:r>
      <w:r>
        <w:fldChar w:fldCharType="end"/>
      </w:r>
      <w:r>
        <w:t xml:space="preserve"> </w:t>
      </w:r>
      <w:r>
        <w:rPr>
          <w:b w:val="0"/>
          <w:bCs/>
        </w:rPr>
        <w:t>Hasil Daftar Rekomendasi resep makanan</w:t>
      </w:r>
      <w:bookmarkEnd w:id="291"/>
    </w:p>
    <w:bookmarkEnd w:id="292"/>
    <w:p w14:paraId="284E4AC0" w14:textId="77777777" w:rsidR="00F93A76" w:rsidRDefault="00124769">
      <w:pPr>
        <w:jc w:val="center"/>
      </w:pPr>
      <w:r>
        <w:rPr>
          <w:noProof/>
          <w:lang w:eastAsia="en-US"/>
        </w:rPr>
        <w:lastRenderedPageBreak/>
        <w:drawing>
          <wp:inline distT="0" distB="0" distL="0" distR="0" wp14:anchorId="1E250C4B" wp14:editId="0E555784">
            <wp:extent cx="1494155" cy="3239770"/>
            <wp:effectExtent l="0" t="0" r="0" b="0"/>
            <wp:docPr id="1874618284" name="Picture 7" descr="A screenshot of a reci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18284" name="Picture 7" descr="A screenshot of a recipe&#10;&#10;Description automatically generated with medium confidence"/>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94314" cy="3240000"/>
                    </a:xfrm>
                    <a:prstGeom prst="rect">
                      <a:avLst/>
                    </a:prstGeom>
                  </pic:spPr>
                </pic:pic>
              </a:graphicData>
            </a:graphic>
          </wp:inline>
        </w:drawing>
      </w:r>
    </w:p>
    <w:p w14:paraId="5E967B72" w14:textId="77777777" w:rsidR="00F93A76" w:rsidRDefault="00124769">
      <w:pPr>
        <w:pStyle w:val="Caption"/>
        <w:jc w:val="center"/>
        <w:rPr>
          <w:b w:val="0"/>
          <w:bCs/>
        </w:rPr>
      </w:pPr>
      <w:bookmarkStart w:id="293" w:name="_Toc136799608"/>
      <w:bookmarkStart w:id="294" w:name="_Hlk142731265"/>
      <w:r>
        <w:t>Gambar 5.</w:t>
      </w:r>
      <w:r>
        <w:fldChar w:fldCharType="begin"/>
      </w:r>
      <w:r>
        <w:instrText xml:space="preserve"> SEQ Gambar \* ARABIC \r 65</w:instrText>
      </w:r>
      <w:r>
        <w:fldChar w:fldCharType="separate"/>
      </w:r>
      <w:r w:rsidR="00A8538E">
        <w:rPr>
          <w:noProof/>
        </w:rPr>
        <w:t>65</w:t>
      </w:r>
      <w:r>
        <w:fldChar w:fldCharType="end"/>
      </w:r>
      <w:r>
        <w:t xml:space="preserve"> </w:t>
      </w:r>
      <w:r>
        <w:rPr>
          <w:b w:val="0"/>
          <w:bCs/>
        </w:rPr>
        <w:t>Hasil Detail Rekomendasi Resep</w:t>
      </w:r>
      <w:bookmarkEnd w:id="293"/>
    </w:p>
    <w:p w14:paraId="4E0A9A22" w14:textId="77777777" w:rsidR="00F93A76" w:rsidRDefault="00124769">
      <w:pPr>
        <w:pStyle w:val="Heading2"/>
        <w:numPr>
          <w:ilvl w:val="0"/>
          <w:numId w:val="40"/>
        </w:numPr>
        <w:ind w:left="851" w:hanging="851"/>
        <w:rPr>
          <w:lang w:val="zh-CN"/>
        </w:rPr>
      </w:pPr>
      <w:bookmarkStart w:id="295" w:name="_Toc142643286"/>
      <w:bookmarkStart w:id="296" w:name="_Toc126405419"/>
      <w:bookmarkEnd w:id="294"/>
      <w:r>
        <w:rPr>
          <w:lang w:val="zh-CN"/>
        </w:rPr>
        <w:t>Pembahasan</w:t>
      </w:r>
      <w:bookmarkEnd w:id="295"/>
      <w:r>
        <w:rPr>
          <w:lang w:val="zh-CN"/>
        </w:rPr>
        <w:t xml:space="preserve"> </w:t>
      </w:r>
      <w:bookmarkEnd w:id="296"/>
    </w:p>
    <w:p w14:paraId="07C7DC67" w14:textId="77777777" w:rsidR="00F93A76" w:rsidRDefault="00124769">
      <w:pPr>
        <w:pStyle w:val="Heading3"/>
        <w:numPr>
          <w:ilvl w:val="0"/>
          <w:numId w:val="50"/>
        </w:numPr>
        <w:ind w:left="851" w:hanging="851"/>
        <w:rPr>
          <w:lang w:val="zh-CN"/>
        </w:rPr>
      </w:pPr>
      <w:bookmarkStart w:id="297" w:name="_Toc142643287"/>
      <w:r>
        <w:rPr>
          <w:lang w:val="zh-CN"/>
        </w:rPr>
        <w:t>Perbandingan Arsitektur dan Proses Pelatihan</w:t>
      </w:r>
      <w:bookmarkEnd w:id="297"/>
    </w:p>
    <w:p w14:paraId="195F0AED" w14:textId="77777777" w:rsidR="00F93A76" w:rsidRDefault="00124769">
      <w:pPr>
        <w:ind w:firstLine="851"/>
        <w:jc w:val="both"/>
        <w:rPr>
          <w:lang w:val="zh-CN"/>
        </w:rPr>
      </w:pPr>
      <w:r>
        <w:rPr>
          <w:lang w:val="zh-CN"/>
        </w:rPr>
        <w:t xml:space="preserve">Arsitektur yang digunakan tentu memiliki struktur yang berbeda-beda dari setiap arsitektur yang digunakan, masing-masing arsitektur memiliki kelebihan dan kekurangannya masing-masing. </w:t>
      </w:r>
    </w:p>
    <w:p w14:paraId="6E32DFB7" w14:textId="77777777" w:rsidR="00F93A76" w:rsidRDefault="00124769">
      <w:pPr>
        <w:pStyle w:val="ListParagraph"/>
        <w:widowControl w:val="0"/>
        <w:numPr>
          <w:ilvl w:val="1"/>
          <w:numId w:val="30"/>
        </w:numPr>
        <w:spacing w:after="0"/>
        <w:ind w:left="851" w:hanging="851"/>
        <w:contextualSpacing w:val="0"/>
        <w:jc w:val="both"/>
        <w:rPr>
          <w:lang w:val="zh-CN"/>
        </w:rPr>
      </w:pPr>
      <w:r>
        <w:rPr>
          <w:lang w:val="zh-CN"/>
        </w:rPr>
        <w:t>Arsitektur Model yang Diusulkan</w:t>
      </w:r>
    </w:p>
    <w:p w14:paraId="30BD6379" w14:textId="77777777" w:rsidR="00F93A76" w:rsidRDefault="00124769">
      <w:pPr>
        <w:ind w:firstLine="851"/>
        <w:jc w:val="both"/>
        <w:rPr>
          <w:lang w:val="zh-CN"/>
        </w:rPr>
      </w:pPr>
      <w:r>
        <w:rPr>
          <w:lang w:val="zh-CN"/>
        </w:rPr>
        <w:t xml:space="preserve">Pada arsitektur dengan rancangan yang diusulkan menggunakan adalah residual network, Alasan penggunaan arsitektur ini adalah residual network bisa mengatasi permasalahan </w:t>
      </w:r>
      <w:r>
        <w:rPr>
          <w:i/>
          <w:lang w:val="zh-CN"/>
        </w:rPr>
        <w:t>diminishing</w:t>
      </w:r>
      <w:r>
        <w:rPr>
          <w:lang w:val="zh-CN"/>
        </w:rPr>
        <w:t xml:space="preserve"> </w:t>
      </w:r>
      <w:r>
        <w:rPr>
          <w:i/>
          <w:lang w:val="zh-CN"/>
        </w:rPr>
        <w:t>gradient</w:t>
      </w:r>
      <w:r>
        <w:rPr>
          <w:lang w:val="zh-CN"/>
        </w:rPr>
        <w:t xml:space="preserve"> sehingga meskipun percobaan nantinya akan memerlukan network yang lebih dalam, model akan bisa mendapatkan hasil yang memuaskan. Namun model ini hanya bisa mengembalikan sebagian kecil dari semua data dalam kategori tersebut. Kelemahan pada model ini adalah lapisan konvolusi yang digunakan terlalu sedikit sehingga model tidak bisa mendapatkan fitur yang lebih spesifik dari gambar, meskipun secara arsitektur model ini bisa dibuat </w:t>
      </w:r>
      <w:r>
        <w:rPr>
          <w:lang w:val="zh-CN"/>
        </w:rPr>
        <w:lastRenderedPageBreak/>
        <w:t>sangat dalam tapi jika memaksakan kedalam arsitektur tanpa diikuti dengan banyaknya data training akan membuat model overfit terhadap data tersebut dan fokus terhadap noise dari gambar dibanding dengan fitur dari gambar sendiri. Kelebihan model ini adalah mesikpun memiliki jumlah lapisan sedikit namun bisa mendapatkan nilai akurasi yang cukup bagus.</w:t>
      </w:r>
    </w:p>
    <w:p w14:paraId="6C9DD353" w14:textId="77777777" w:rsidR="00F93A76" w:rsidRDefault="00124769">
      <w:pPr>
        <w:pStyle w:val="ListParagraph"/>
        <w:widowControl w:val="0"/>
        <w:numPr>
          <w:ilvl w:val="1"/>
          <w:numId w:val="30"/>
        </w:numPr>
        <w:spacing w:after="0"/>
        <w:ind w:left="851" w:hanging="851"/>
        <w:contextualSpacing w:val="0"/>
        <w:jc w:val="both"/>
        <w:rPr>
          <w:lang w:val="zh-CN"/>
        </w:rPr>
      </w:pPr>
      <w:r>
        <w:rPr>
          <w:lang w:val="zh-CN"/>
        </w:rPr>
        <w:t>Arsitektur Model MobileNetV2</w:t>
      </w:r>
    </w:p>
    <w:p w14:paraId="7DC10418" w14:textId="77777777" w:rsidR="00F93A76" w:rsidRDefault="00124769">
      <w:pPr>
        <w:ind w:firstLine="851"/>
        <w:jc w:val="both"/>
        <w:rPr>
          <w:lang w:val="zh-CN"/>
        </w:rPr>
      </w:pPr>
      <w:r>
        <w:rPr>
          <w:lang w:val="zh-CN"/>
        </w:rPr>
        <w:t xml:space="preserve">Kelemahan pada model MobileNetV2 itu sendiri, yaitu mempunyai terlalu banyak parameter, ukuran model yang sangat besar (parameter sekitar 158 juta). Kelebihan MobileNetV2 ini model yaitu memiliki fitur baru yang memungkinkan model dapat belajar lebih banyak terhadap data. Fitur tersebut adalah </w:t>
      </w:r>
      <w:r>
        <w:rPr>
          <w:i/>
          <w:iCs/>
          <w:lang w:val="zh-CN"/>
        </w:rPr>
        <w:t>shortcut connections</w:t>
      </w:r>
      <w:r>
        <w:rPr>
          <w:lang w:val="zh-CN"/>
        </w:rPr>
        <w:t xml:space="preserve"> antar </w:t>
      </w:r>
      <w:r>
        <w:rPr>
          <w:i/>
          <w:iCs/>
          <w:lang w:val="zh-CN"/>
        </w:rPr>
        <w:t>bottlenecks.</w:t>
      </w:r>
      <w:r>
        <w:rPr>
          <w:lang w:val="zh-CN"/>
        </w:rPr>
        <w:t xml:space="preserve"> </w:t>
      </w:r>
      <w:r>
        <w:rPr>
          <w:i/>
          <w:iCs/>
          <w:lang w:val="zh-CN"/>
        </w:rPr>
        <w:t>shortcut</w:t>
      </w:r>
      <w:r>
        <w:rPr>
          <w:lang w:val="zh-CN"/>
        </w:rPr>
        <w:t xml:space="preserve"> antar </w:t>
      </w:r>
      <w:r>
        <w:rPr>
          <w:i/>
          <w:iCs/>
          <w:lang w:val="zh-CN"/>
        </w:rPr>
        <w:t>bottlenecks</w:t>
      </w:r>
      <w:r>
        <w:rPr>
          <w:lang w:val="zh-CN"/>
        </w:rPr>
        <w:t xml:space="preserve"> memungkinkan training atau pelatihan yang lebih cepat dan akurasi yang lebih baik.</w:t>
      </w:r>
    </w:p>
    <w:p w14:paraId="70C7111D" w14:textId="77777777" w:rsidR="00F93A76" w:rsidRDefault="00F93A76">
      <w:pPr>
        <w:ind w:firstLine="851"/>
        <w:jc w:val="both"/>
        <w:rPr>
          <w:lang w:val="zh-CN"/>
        </w:rPr>
      </w:pPr>
    </w:p>
    <w:p w14:paraId="1FE8843E" w14:textId="77777777" w:rsidR="00F93A76" w:rsidRDefault="00124769">
      <w:pPr>
        <w:pStyle w:val="ListParagraph"/>
        <w:widowControl w:val="0"/>
        <w:numPr>
          <w:ilvl w:val="1"/>
          <w:numId w:val="30"/>
        </w:numPr>
        <w:spacing w:after="0"/>
        <w:ind w:left="851" w:hanging="851"/>
        <w:contextualSpacing w:val="0"/>
        <w:jc w:val="both"/>
        <w:rPr>
          <w:lang w:val="zh-CN"/>
        </w:rPr>
      </w:pPr>
      <w:r>
        <w:rPr>
          <w:lang w:val="zh-CN"/>
        </w:rPr>
        <w:t>Arsitektur Model VGG16</w:t>
      </w:r>
    </w:p>
    <w:p w14:paraId="3625F7FF" w14:textId="77777777" w:rsidR="00F93A76" w:rsidRDefault="00124769">
      <w:pPr>
        <w:ind w:firstLine="851"/>
        <w:jc w:val="both"/>
        <w:rPr>
          <w:lang w:val="zh-CN"/>
        </w:rPr>
      </w:pPr>
      <w:r>
        <w:rPr>
          <w:lang w:val="zh-CN"/>
        </w:rPr>
        <w:t>Kelemahan pada model VGG16 itu sendiri, yaitu mempunyai terlalu banyak parameter, ukuran model yang sangat besar (parameter sekitar 138 juta) dan juga waktu pelatihan yang lama. Kelebihan VGG16 ini model yang sangat simpel, mudah untuk dimengerti dan menjadi salah satu model yang sering digunakan untuk belajar machine learning.</w:t>
      </w:r>
    </w:p>
    <w:p w14:paraId="69A7B153" w14:textId="77777777" w:rsidR="00F93A76" w:rsidRDefault="00124769">
      <w:pPr>
        <w:pStyle w:val="ListParagraph"/>
        <w:widowControl w:val="0"/>
        <w:numPr>
          <w:ilvl w:val="1"/>
          <w:numId w:val="30"/>
        </w:numPr>
        <w:spacing w:after="0"/>
        <w:ind w:left="851" w:hanging="851"/>
        <w:contextualSpacing w:val="0"/>
        <w:jc w:val="both"/>
        <w:rPr>
          <w:lang w:val="zh-CN"/>
        </w:rPr>
      </w:pPr>
      <w:r>
        <w:rPr>
          <w:lang w:val="zh-CN"/>
        </w:rPr>
        <w:t>Arsitektur Model ResNet50</w:t>
      </w:r>
    </w:p>
    <w:p w14:paraId="614AA620" w14:textId="77777777" w:rsidR="00F93A76" w:rsidRDefault="00124769">
      <w:pPr>
        <w:ind w:firstLine="851"/>
        <w:jc w:val="both"/>
        <w:rPr>
          <w:lang w:val="zh-CN"/>
        </w:rPr>
      </w:pPr>
      <w:r>
        <w:rPr>
          <w:lang w:val="zh-CN"/>
        </w:rPr>
        <w:t xml:space="preserve">Model ini berfokus pada </w:t>
      </w:r>
      <w:r>
        <w:rPr>
          <w:i/>
          <w:lang w:val="zh-CN"/>
        </w:rPr>
        <w:t>computational</w:t>
      </w:r>
      <w:r>
        <w:rPr>
          <w:lang w:val="zh-CN"/>
        </w:rPr>
        <w:t xml:space="preserve"> </w:t>
      </w:r>
      <w:r>
        <w:rPr>
          <w:i/>
          <w:lang w:val="zh-CN"/>
        </w:rPr>
        <w:t>accuracy</w:t>
      </w:r>
      <w:r>
        <w:rPr>
          <w:lang w:val="zh-CN"/>
        </w:rPr>
        <w:t xml:space="preserve"> dan juga merupakan model dengan </w:t>
      </w:r>
      <w:r>
        <w:rPr>
          <w:i/>
          <w:lang w:val="zh-CN"/>
        </w:rPr>
        <w:t>layer</w:t>
      </w:r>
      <w:r>
        <w:rPr>
          <w:lang w:val="zh-CN"/>
        </w:rPr>
        <w:t xml:space="preserve"> paling banyak. Hal ini memungkinkan karena ResNet50 menggunakan </w:t>
      </w:r>
      <w:r>
        <w:rPr>
          <w:i/>
          <w:lang w:val="zh-CN"/>
        </w:rPr>
        <w:t>residual network</w:t>
      </w:r>
      <w:r>
        <w:rPr>
          <w:lang w:val="zh-CN"/>
        </w:rPr>
        <w:t xml:space="preserve"> sehingga tidak perlu mengkhawatirkan permasalahan </w:t>
      </w:r>
      <w:r>
        <w:rPr>
          <w:i/>
          <w:lang w:val="zh-CN"/>
        </w:rPr>
        <w:t>diminishing</w:t>
      </w:r>
      <w:r>
        <w:rPr>
          <w:lang w:val="zh-CN"/>
        </w:rPr>
        <w:t xml:space="preserve"> </w:t>
      </w:r>
      <w:r>
        <w:rPr>
          <w:i/>
          <w:lang w:val="zh-CN"/>
        </w:rPr>
        <w:t>gradient</w:t>
      </w:r>
      <w:r>
        <w:rPr>
          <w:lang w:val="zh-CN"/>
        </w:rPr>
        <w:t xml:space="preserve"> yang membuat performa model menurun jika model terlalu banyak lapisan. Kelebihan model ini tentunya adalah akurasi yang tinggi dibanding dengan model lainnya. Kelemahan dari model ini sendiri adalah arsitektur model terlalu fokus pada faktor kedalaman model dan tidak mengembangkan faktor lebar.</w:t>
      </w:r>
    </w:p>
    <w:p w14:paraId="07D405D3" w14:textId="77777777" w:rsidR="00F93A76" w:rsidRDefault="00124769">
      <w:pPr>
        <w:ind w:firstLine="851"/>
        <w:rPr>
          <w:lang w:val="zh-CN"/>
        </w:rPr>
      </w:pPr>
      <w:r>
        <w:rPr>
          <w:lang w:val="zh-CN"/>
        </w:rPr>
        <w:lastRenderedPageBreak/>
        <w:t>Berikut pada Tabel 5.7 adalah perbandingan dari masing-masing struktur arsitektur yang digunakan dan waktu proses pelatihan setiap epoch.</w:t>
      </w:r>
    </w:p>
    <w:p w14:paraId="6BF02E37" w14:textId="77777777" w:rsidR="00F93A76" w:rsidRDefault="00124769">
      <w:pPr>
        <w:pStyle w:val="Caption"/>
        <w:keepNext/>
        <w:jc w:val="center"/>
      </w:pPr>
      <w:bookmarkStart w:id="298" w:name="_Toc136781071"/>
      <w:r>
        <w:t xml:space="preserve">Tabel 5. </w:t>
      </w:r>
      <w:r>
        <w:fldChar w:fldCharType="begin"/>
      </w:r>
      <w:r>
        <w:instrText xml:space="preserve"> SEQ Tabel \* ARABIC \r 7 </w:instrText>
      </w:r>
      <w:r>
        <w:fldChar w:fldCharType="separate"/>
      </w:r>
      <w:r w:rsidR="00A8538E">
        <w:rPr>
          <w:noProof/>
        </w:rPr>
        <w:t>7</w:t>
      </w:r>
      <w:r>
        <w:fldChar w:fldCharType="end"/>
      </w:r>
      <w:r>
        <w:rPr>
          <w:b w:val="0"/>
          <w:bCs/>
        </w:rPr>
        <w:t xml:space="preserve"> Tabel Perbandingan Performa Model</w:t>
      </w:r>
      <w:bookmarkEnd w:id="298"/>
    </w:p>
    <w:tbl>
      <w:tblPr>
        <w:tblW w:w="8261" w:type="dxa"/>
        <w:jc w:val="center"/>
        <w:tblLook w:val="04A0" w:firstRow="1" w:lastRow="0" w:firstColumn="1" w:lastColumn="0" w:noHBand="0" w:noVBand="1"/>
      </w:tblPr>
      <w:tblGrid>
        <w:gridCol w:w="1550"/>
        <w:gridCol w:w="1064"/>
        <w:gridCol w:w="1590"/>
        <w:gridCol w:w="910"/>
        <w:gridCol w:w="1013"/>
        <w:gridCol w:w="1210"/>
        <w:gridCol w:w="1047"/>
      </w:tblGrid>
      <w:tr w:rsidR="00F93A76" w14:paraId="015F790C" w14:textId="77777777">
        <w:trPr>
          <w:trHeight w:val="213"/>
          <w:jc w:val="center"/>
        </w:trPr>
        <w:tc>
          <w:tcPr>
            <w:tcW w:w="1512" w:type="dxa"/>
            <w:tcBorders>
              <w:top w:val="single" w:sz="4" w:space="0" w:color="000000"/>
              <w:left w:val="single" w:sz="4" w:space="0" w:color="000000"/>
              <w:bottom w:val="single" w:sz="4" w:space="0" w:color="000000"/>
              <w:right w:val="single" w:sz="4" w:space="0" w:color="000000"/>
            </w:tcBorders>
            <w:shd w:val="clear" w:color="000000" w:fill="C6E0B4"/>
            <w:noWrap/>
            <w:vAlign w:val="center"/>
          </w:tcPr>
          <w:p w14:paraId="7829E784" w14:textId="77777777" w:rsidR="00F93A76" w:rsidRDefault="00124769">
            <w:pPr>
              <w:spacing w:line="240" w:lineRule="auto"/>
              <w:jc w:val="center"/>
              <w:rPr>
                <w:color w:val="000000"/>
              </w:rPr>
            </w:pPr>
            <w:r>
              <w:rPr>
                <w:color w:val="000000"/>
              </w:rPr>
              <w:t>Model</w:t>
            </w:r>
          </w:p>
        </w:tc>
        <w:tc>
          <w:tcPr>
            <w:tcW w:w="1064" w:type="dxa"/>
            <w:tcBorders>
              <w:top w:val="single" w:sz="4" w:space="0" w:color="000000"/>
              <w:left w:val="nil"/>
              <w:bottom w:val="single" w:sz="4" w:space="0" w:color="000000"/>
              <w:right w:val="single" w:sz="4" w:space="0" w:color="000000"/>
            </w:tcBorders>
            <w:shd w:val="clear" w:color="000000" w:fill="C6E0B4"/>
            <w:noWrap/>
            <w:vAlign w:val="center"/>
          </w:tcPr>
          <w:p w14:paraId="7AA3B6C0" w14:textId="77777777" w:rsidR="00F93A76" w:rsidRDefault="00124769">
            <w:pPr>
              <w:spacing w:line="240" w:lineRule="auto"/>
              <w:jc w:val="center"/>
              <w:rPr>
                <w:color w:val="000000"/>
              </w:rPr>
            </w:pPr>
            <w:r>
              <w:rPr>
                <w:color w:val="000000"/>
              </w:rPr>
              <w:t>Input</w:t>
            </w:r>
          </w:p>
        </w:tc>
        <w:tc>
          <w:tcPr>
            <w:tcW w:w="1552" w:type="dxa"/>
            <w:tcBorders>
              <w:top w:val="single" w:sz="4" w:space="0" w:color="000000"/>
              <w:left w:val="nil"/>
              <w:bottom w:val="single" w:sz="4" w:space="0" w:color="000000"/>
              <w:right w:val="single" w:sz="4" w:space="0" w:color="000000"/>
            </w:tcBorders>
            <w:shd w:val="clear" w:color="000000" w:fill="C6E0B4"/>
            <w:noWrap/>
            <w:vAlign w:val="center"/>
          </w:tcPr>
          <w:p w14:paraId="75A6D111" w14:textId="77777777" w:rsidR="00F93A76" w:rsidRDefault="00124769">
            <w:pPr>
              <w:spacing w:line="240" w:lineRule="auto"/>
              <w:jc w:val="center"/>
              <w:rPr>
                <w:color w:val="000000"/>
              </w:rPr>
            </w:pPr>
            <w:r>
              <w:rPr>
                <w:color w:val="000000"/>
              </w:rPr>
              <w:t>Jumlah Convolutional</w:t>
            </w:r>
          </w:p>
        </w:tc>
        <w:tc>
          <w:tcPr>
            <w:tcW w:w="891" w:type="dxa"/>
            <w:tcBorders>
              <w:top w:val="single" w:sz="4" w:space="0" w:color="000000"/>
              <w:left w:val="nil"/>
              <w:bottom w:val="single" w:sz="4" w:space="0" w:color="000000"/>
              <w:right w:val="single" w:sz="4" w:space="0" w:color="000000"/>
            </w:tcBorders>
            <w:shd w:val="clear" w:color="000000" w:fill="C6E0B4"/>
            <w:noWrap/>
            <w:vAlign w:val="center"/>
          </w:tcPr>
          <w:p w14:paraId="1BAF79FB" w14:textId="77777777" w:rsidR="00F93A76" w:rsidRDefault="00124769">
            <w:pPr>
              <w:spacing w:line="240" w:lineRule="auto"/>
              <w:jc w:val="center"/>
              <w:rPr>
                <w:color w:val="000000"/>
              </w:rPr>
            </w:pPr>
            <w:r>
              <w:rPr>
                <w:color w:val="000000"/>
              </w:rPr>
              <w:t>Jumlah filter</w:t>
            </w:r>
          </w:p>
        </w:tc>
        <w:tc>
          <w:tcPr>
            <w:tcW w:w="1013" w:type="dxa"/>
            <w:tcBorders>
              <w:top w:val="single" w:sz="4" w:space="0" w:color="000000"/>
              <w:left w:val="nil"/>
              <w:bottom w:val="single" w:sz="4" w:space="0" w:color="000000"/>
              <w:right w:val="single" w:sz="4" w:space="0" w:color="000000"/>
            </w:tcBorders>
            <w:shd w:val="clear" w:color="000000" w:fill="C6E0B4"/>
            <w:noWrap/>
            <w:vAlign w:val="center"/>
          </w:tcPr>
          <w:p w14:paraId="35E74EF4" w14:textId="77777777" w:rsidR="00F93A76" w:rsidRDefault="00124769">
            <w:pPr>
              <w:spacing w:line="240" w:lineRule="auto"/>
              <w:jc w:val="center"/>
              <w:rPr>
                <w:color w:val="000000"/>
              </w:rPr>
            </w:pPr>
            <w:r>
              <w:rPr>
                <w:color w:val="000000"/>
              </w:rPr>
              <w:t>Ukuran Kernel</w:t>
            </w:r>
          </w:p>
        </w:tc>
        <w:tc>
          <w:tcPr>
            <w:tcW w:w="1182" w:type="dxa"/>
            <w:tcBorders>
              <w:top w:val="single" w:sz="4" w:space="0" w:color="000000"/>
              <w:left w:val="nil"/>
              <w:bottom w:val="single" w:sz="4" w:space="0" w:color="000000"/>
              <w:right w:val="single" w:sz="4" w:space="0" w:color="000000"/>
            </w:tcBorders>
            <w:shd w:val="clear" w:color="000000" w:fill="C6E0B4"/>
            <w:noWrap/>
            <w:vAlign w:val="center"/>
          </w:tcPr>
          <w:p w14:paraId="05CCA609" w14:textId="77777777" w:rsidR="00F93A76" w:rsidRDefault="00124769">
            <w:pPr>
              <w:spacing w:line="240" w:lineRule="auto"/>
              <w:jc w:val="center"/>
              <w:rPr>
                <w:color w:val="000000"/>
              </w:rPr>
            </w:pPr>
            <w:r>
              <w:rPr>
                <w:color w:val="000000"/>
              </w:rPr>
              <w:t>Fungsi Aktivasi</w:t>
            </w:r>
          </w:p>
        </w:tc>
        <w:tc>
          <w:tcPr>
            <w:tcW w:w="1047" w:type="dxa"/>
            <w:tcBorders>
              <w:top w:val="single" w:sz="4" w:space="0" w:color="000000"/>
              <w:left w:val="nil"/>
              <w:bottom w:val="single" w:sz="4" w:space="0" w:color="000000"/>
              <w:right w:val="single" w:sz="4" w:space="0" w:color="000000"/>
            </w:tcBorders>
            <w:shd w:val="clear" w:color="000000" w:fill="C6E0B4"/>
            <w:noWrap/>
            <w:vAlign w:val="center"/>
          </w:tcPr>
          <w:p w14:paraId="170A4E03" w14:textId="77777777" w:rsidR="00F93A76" w:rsidRDefault="00124769">
            <w:pPr>
              <w:spacing w:line="240" w:lineRule="auto"/>
              <w:jc w:val="center"/>
              <w:rPr>
                <w:color w:val="000000"/>
              </w:rPr>
            </w:pPr>
            <w:r>
              <w:rPr>
                <w:color w:val="000000"/>
              </w:rPr>
              <w:t>Waktu per epoch</w:t>
            </w:r>
          </w:p>
        </w:tc>
      </w:tr>
      <w:tr w:rsidR="00F93A76" w14:paraId="12ECEE8B" w14:textId="77777777">
        <w:trPr>
          <w:trHeight w:val="213"/>
          <w:jc w:val="center"/>
        </w:trPr>
        <w:tc>
          <w:tcPr>
            <w:tcW w:w="1512" w:type="dxa"/>
            <w:tcBorders>
              <w:top w:val="nil"/>
              <w:left w:val="single" w:sz="4" w:space="0" w:color="000000"/>
              <w:bottom w:val="single" w:sz="4" w:space="0" w:color="auto"/>
              <w:right w:val="single" w:sz="4" w:space="0" w:color="000000"/>
            </w:tcBorders>
            <w:shd w:val="clear" w:color="auto" w:fill="auto"/>
            <w:noWrap/>
            <w:vAlign w:val="center"/>
          </w:tcPr>
          <w:p w14:paraId="46B37E6D" w14:textId="77777777" w:rsidR="00F93A76" w:rsidRDefault="00124769">
            <w:pPr>
              <w:spacing w:line="240" w:lineRule="auto"/>
              <w:jc w:val="center"/>
            </w:pPr>
            <w:r>
              <w:t>Sendiri</w:t>
            </w:r>
          </w:p>
        </w:tc>
        <w:tc>
          <w:tcPr>
            <w:tcW w:w="1064" w:type="dxa"/>
            <w:tcBorders>
              <w:top w:val="nil"/>
              <w:left w:val="nil"/>
              <w:bottom w:val="single" w:sz="4" w:space="0" w:color="auto"/>
              <w:right w:val="single" w:sz="4" w:space="0" w:color="000000"/>
            </w:tcBorders>
            <w:shd w:val="clear" w:color="auto" w:fill="auto"/>
            <w:noWrap/>
            <w:vAlign w:val="center"/>
          </w:tcPr>
          <w:p w14:paraId="6F05F6DC" w14:textId="77777777" w:rsidR="00F93A76" w:rsidRDefault="00124769">
            <w:pPr>
              <w:spacing w:line="240" w:lineRule="auto"/>
              <w:jc w:val="center"/>
            </w:pPr>
            <w:r>
              <w:t>224x224</w:t>
            </w:r>
          </w:p>
        </w:tc>
        <w:tc>
          <w:tcPr>
            <w:tcW w:w="1552" w:type="dxa"/>
            <w:tcBorders>
              <w:top w:val="nil"/>
              <w:left w:val="nil"/>
              <w:bottom w:val="single" w:sz="4" w:space="0" w:color="auto"/>
              <w:right w:val="single" w:sz="4" w:space="0" w:color="000000"/>
            </w:tcBorders>
            <w:shd w:val="clear" w:color="auto" w:fill="auto"/>
            <w:noWrap/>
            <w:vAlign w:val="center"/>
          </w:tcPr>
          <w:p w14:paraId="52DC445E" w14:textId="77777777" w:rsidR="00F93A76" w:rsidRDefault="00124769">
            <w:pPr>
              <w:spacing w:line="240" w:lineRule="auto"/>
              <w:jc w:val="center"/>
            </w:pPr>
            <w:r>
              <w:t>4</w:t>
            </w:r>
          </w:p>
        </w:tc>
        <w:tc>
          <w:tcPr>
            <w:tcW w:w="891" w:type="dxa"/>
            <w:tcBorders>
              <w:top w:val="nil"/>
              <w:left w:val="nil"/>
              <w:bottom w:val="single" w:sz="4" w:space="0" w:color="auto"/>
              <w:right w:val="single" w:sz="4" w:space="0" w:color="000000"/>
            </w:tcBorders>
            <w:shd w:val="clear" w:color="auto" w:fill="auto"/>
            <w:noWrap/>
            <w:vAlign w:val="center"/>
          </w:tcPr>
          <w:p w14:paraId="67379A18" w14:textId="77777777" w:rsidR="00F93A76" w:rsidRDefault="00124769">
            <w:pPr>
              <w:spacing w:line="240" w:lineRule="auto"/>
              <w:jc w:val="center"/>
            </w:pPr>
            <w:r>
              <w:t>240</w:t>
            </w:r>
          </w:p>
        </w:tc>
        <w:tc>
          <w:tcPr>
            <w:tcW w:w="1013" w:type="dxa"/>
            <w:tcBorders>
              <w:top w:val="nil"/>
              <w:left w:val="nil"/>
              <w:bottom w:val="single" w:sz="4" w:space="0" w:color="auto"/>
              <w:right w:val="single" w:sz="4" w:space="0" w:color="000000"/>
            </w:tcBorders>
            <w:shd w:val="clear" w:color="auto" w:fill="auto"/>
            <w:noWrap/>
            <w:vAlign w:val="center"/>
          </w:tcPr>
          <w:p w14:paraId="5B1F83A7" w14:textId="77777777" w:rsidR="00F93A76" w:rsidRDefault="00124769">
            <w:pPr>
              <w:spacing w:line="240" w:lineRule="auto"/>
              <w:jc w:val="center"/>
            </w:pPr>
            <w:r>
              <w:t>3x3</w:t>
            </w:r>
          </w:p>
        </w:tc>
        <w:tc>
          <w:tcPr>
            <w:tcW w:w="1182" w:type="dxa"/>
            <w:tcBorders>
              <w:top w:val="nil"/>
              <w:left w:val="nil"/>
              <w:bottom w:val="single" w:sz="4" w:space="0" w:color="auto"/>
              <w:right w:val="single" w:sz="4" w:space="0" w:color="000000"/>
            </w:tcBorders>
            <w:shd w:val="clear" w:color="auto" w:fill="auto"/>
            <w:noWrap/>
            <w:vAlign w:val="center"/>
          </w:tcPr>
          <w:p w14:paraId="630A7DF3" w14:textId="77777777" w:rsidR="00F93A76" w:rsidRDefault="00124769">
            <w:pPr>
              <w:spacing w:line="240" w:lineRule="auto"/>
              <w:jc w:val="center"/>
            </w:pPr>
            <w:r>
              <w:t>ReLU dan Softmax</w:t>
            </w:r>
          </w:p>
        </w:tc>
        <w:tc>
          <w:tcPr>
            <w:tcW w:w="1047" w:type="dxa"/>
            <w:tcBorders>
              <w:top w:val="nil"/>
              <w:left w:val="nil"/>
              <w:bottom w:val="single" w:sz="4" w:space="0" w:color="auto"/>
              <w:right w:val="single" w:sz="4" w:space="0" w:color="000000"/>
            </w:tcBorders>
            <w:shd w:val="clear" w:color="auto" w:fill="auto"/>
            <w:noWrap/>
            <w:vAlign w:val="center"/>
          </w:tcPr>
          <w:p w14:paraId="248EBCC7" w14:textId="77777777" w:rsidR="00F93A76" w:rsidRDefault="00124769">
            <w:pPr>
              <w:spacing w:line="240" w:lineRule="auto"/>
              <w:jc w:val="center"/>
            </w:pPr>
            <w:r>
              <w:t>140s</w:t>
            </w:r>
          </w:p>
        </w:tc>
      </w:tr>
      <w:tr w:rsidR="00F93A76" w14:paraId="79D17B8D" w14:textId="77777777">
        <w:trPr>
          <w:trHeight w:val="213"/>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881294" w14:textId="77777777" w:rsidR="00F93A76" w:rsidRDefault="00124769">
            <w:pPr>
              <w:spacing w:line="240" w:lineRule="auto"/>
              <w:jc w:val="center"/>
            </w:pPr>
            <w:r>
              <w:t>MobileNetV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3D8790" w14:textId="77777777" w:rsidR="00F93A76" w:rsidRDefault="00124769">
            <w:pPr>
              <w:spacing w:line="240" w:lineRule="auto"/>
              <w:jc w:val="center"/>
            </w:pPr>
            <w:r>
              <w:t>224x224</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68A4F" w14:textId="77777777" w:rsidR="00F93A76" w:rsidRDefault="00124769">
            <w:pPr>
              <w:spacing w:line="240" w:lineRule="auto"/>
              <w:jc w:val="center"/>
            </w:pPr>
            <w:r>
              <w:t>53</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74E139" w14:textId="77777777" w:rsidR="00F93A76" w:rsidRDefault="00124769">
            <w:pPr>
              <w:spacing w:line="240" w:lineRule="auto"/>
              <w:jc w:val="center"/>
            </w:pPr>
            <w:r>
              <w:t>28.760</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F13074" w14:textId="77777777" w:rsidR="00F93A76" w:rsidRDefault="00124769">
            <w:pPr>
              <w:spacing w:line="240" w:lineRule="auto"/>
              <w:jc w:val="center"/>
            </w:pPr>
            <w:r>
              <w:t>3x3</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CCFCD" w14:textId="77777777" w:rsidR="00F93A76" w:rsidRDefault="00124769">
            <w:pPr>
              <w:spacing w:line="240" w:lineRule="auto"/>
              <w:jc w:val="center"/>
            </w:pPr>
            <w:r>
              <w:t>Relu dan Softmax</w:t>
            </w:r>
          </w:p>
        </w:tc>
        <w:tc>
          <w:tcPr>
            <w:tcW w:w="10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1C901E" w14:textId="77777777" w:rsidR="00F93A76" w:rsidRDefault="00124769">
            <w:pPr>
              <w:spacing w:line="240" w:lineRule="auto"/>
              <w:jc w:val="center"/>
            </w:pPr>
            <w:r>
              <w:t>162s</w:t>
            </w:r>
          </w:p>
        </w:tc>
      </w:tr>
      <w:tr w:rsidR="00F93A76" w14:paraId="7D71C585" w14:textId="77777777">
        <w:trPr>
          <w:trHeight w:val="213"/>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7DDA51" w14:textId="77777777" w:rsidR="00F93A76" w:rsidRDefault="00124769">
            <w:pPr>
              <w:spacing w:line="240" w:lineRule="auto"/>
              <w:jc w:val="center"/>
            </w:pPr>
            <w:r>
              <w:t>VGG16</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D3D34" w14:textId="77777777" w:rsidR="00F93A76" w:rsidRDefault="00124769">
            <w:pPr>
              <w:spacing w:line="240" w:lineRule="auto"/>
              <w:jc w:val="center"/>
            </w:pPr>
            <w:r>
              <w:t>224x224</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91BD66" w14:textId="77777777" w:rsidR="00F93A76" w:rsidRDefault="00124769">
            <w:pPr>
              <w:spacing w:line="240" w:lineRule="auto"/>
              <w:jc w:val="center"/>
            </w:pPr>
            <w:r>
              <w:t>13</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1BACCD" w14:textId="77777777" w:rsidR="00F93A76" w:rsidRDefault="00124769">
            <w:pPr>
              <w:spacing w:line="240" w:lineRule="auto"/>
              <w:jc w:val="center"/>
            </w:pPr>
            <w:r>
              <w:t>4.224</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C0F789" w14:textId="77777777" w:rsidR="00F93A76" w:rsidRDefault="00124769">
            <w:pPr>
              <w:spacing w:line="240" w:lineRule="auto"/>
              <w:jc w:val="center"/>
            </w:pPr>
            <w:r>
              <w:t>3x3</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E50C0D" w14:textId="77777777" w:rsidR="00F93A76" w:rsidRDefault="00124769">
            <w:pPr>
              <w:spacing w:line="240" w:lineRule="auto"/>
              <w:jc w:val="center"/>
            </w:pPr>
            <w:r>
              <w:t>ReLU dan Softmax</w:t>
            </w:r>
          </w:p>
        </w:tc>
        <w:tc>
          <w:tcPr>
            <w:tcW w:w="10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0C1AED" w14:textId="77777777" w:rsidR="00F93A76" w:rsidRDefault="00124769">
            <w:pPr>
              <w:spacing w:line="240" w:lineRule="auto"/>
              <w:jc w:val="center"/>
            </w:pPr>
            <w:r>
              <w:t>191s</w:t>
            </w:r>
          </w:p>
        </w:tc>
      </w:tr>
    </w:tbl>
    <w:p w14:paraId="10B36DD7" w14:textId="77777777" w:rsidR="00F93A76" w:rsidRDefault="00F93A76"/>
    <w:p w14:paraId="4E898195" w14:textId="77777777" w:rsidR="00F93A76" w:rsidRDefault="00124769">
      <w:pPr>
        <w:pStyle w:val="Caption"/>
        <w:keepNext/>
        <w:jc w:val="center"/>
      </w:pPr>
      <w:r>
        <w:t xml:space="preserve">Tabel 5. 7 </w:t>
      </w:r>
      <w:r>
        <w:rPr>
          <w:b w:val="0"/>
          <w:bCs/>
        </w:rPr>
        <w:t>Lanjutan Tabel Perbandingan Performa Model</w:t>
      </w:r>
    </w:p>
    <w:tbl>
      <w:tblPr>
        <w:tblW w:w="8261" w:type="dxa"/>
        <w:jc w:val="center"/>
        <w:tblLook w:val="04A0" w:firstRow="1" w:lastRow="0" w:firstColumn="1" w:lastColumn="0" w:noHBand="0" w:noVBand="1"/>
      </w:tblPr>
      <w:tblGrid>
        <w:gridCol w:w="1484"/>
        <w:gridCol w:w="1056"/>
        <w:gridCol w:w="1590"/>
        <w:gridCol w:w="910"/>
        <w:gridCol w:w="1036"/>
        <w:gridCol w:w="1210"/>
        <w:gridCol w:w="1031"/>
      </w:tblGrid>
      <w:tr w:rsidR="00F93A76" w14:paraId="2EADF638" w14:textId="77777777">
        <w:trPr>
          <w:trHeight w:val="213"/>
          <w:jc w:val="center"/>
        </w:trPr>
        <w:tc>
          <w:tcPr>
            <w:tcW w:w="1484"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0C3D1EFA" w14:textId="77777777" w:rsidR="00F93A76" w:rsidRDefault="00124769">
            <w:pPr>
              <w:spacing w:line="240" w:lineRule="auto"/>
              <w:jc w:val="center"/>
            </w:pPr>
            <w:r>
              <w:rPr>
                <w:color w:val="000000"/>
              </w:rPr>
              <w:t>Model</w:t>
            </w:r>
          </w:p>
        </w:tc>
        <w:tc>
          <w:tcPr>
            <w:tcW w:w="104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1FDA1B3D" w14:textId="77777777" w:rsidR="00F93A76" w:rsidRDefault="00124769">
            <w:pPr>
              <w:spacing w:line="240" w:lineRule="auto"/>
              <w:jc w:val="center"/>
            </w:pPr>
            <w:r>
              <w:rPr>
                <w:color w:val="000000"/>
              </w:rPr>
              <w:t>Input</w:t>
            </w:r>
          </w:p>
        </w:tc>
        <w:tc>
          <w:tcPr>
            <w:tcW w:w="157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0D53B267" w14:textId="77777777" w:rsidR="00F93A76" w:rsidRDefault="00124769">
            <w:pPr>
              <w:spacing w:line="240" w:lineRule="auto"/>
              <w:jc w:val="center"/>
            </w:pPr>
            <w:r>
              <w:rPr>
                <w:color w:val="000000"/>
              </w:rPr>
              <w:t>Jumlah Convolutional</w:t>
            </w:r>
          </w:p>
        </w:tc>
        <w:tc>
          <w:tcPr>
            <w:tcW w:w="901"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5EEFD895" w14:textId="77777777" w:rsidR="00F93A76" w:rsidRDefault="00124769">
            <w:pPr>
              <w:spacing w:line="240" w:lineRule="auto"/>
              <w:jc w:val="center"/>
            </w:pPr>
            <w:r>
              <w:rPr>
                <w:color w:val="000000"/>
              </w:rPr>
              <w:t>Jumlah filter</w:t>
            </w:r>
          </w:p>
        </w:tc>
        <w:tc>
          <w:tcPr>
            <w:tcW w:w="102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3254AAB1" w14:textId="77777777" w:rsidR="00F93A76" w:rsidRDefault="00124769">
            <w:pPr>
              <w:spacing w:line="240" w:lineRule="auto"/>
              <w:jc w:val="center"/>
            </w:pPr>
            <w:r>
              <w:rPr>
                <w:color w:val="000000"/>
              </w:rPr>
              <w:t>Ukuran Kernel</w:t>
            </w:r>
          </w:p>
        </w:tc>
        <w:tc>
          <w:tcPr>
            <w:tcW w:w="119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7525049D" w14:textId="77777777" w:rsidR="00F93A76" w:rsidRDefault="00124769">
            <w:pPr>
              <w:spacing w:line="240" w:lineRule="auto"/>
              <w:jc w:val="center"/>
            </w:pPr>
            <w:r>
              <w:rPr>
                <w:color w:val="000000"/>
              </w:rPr>
              <w:t>Fungsi Aktivasi</w:t>
            </w:r>
          </w:p>
        </w:tc>
        <w:tc>
          <w:tcPr>
            <w:tcW w:w="1031"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tcPr>
          <w:p w14:paraId="282F03B5" w14:textId="77777777" w:rsidR="00F93A76" w:rsidRDefault="00124769">
            <w:pPr>
              <w:spacing w:line="240" w:lineRule="auto"/>
              <w:jc w:val="center"/>
            </w:pPr>
            <w:r>
              <w:rPr>
                <w:color w:val="000000"/>
              </w:rPr>
              <w:t>Waktu per epoch</w:t>
            </w:r>
          </w:p>
        </w:tc>
      </w:tr>
      <w:tr w:rsidR="00F93A76" w14:paraId="7DE17692" w14:textId="77777777">
        <w:trPr>
          <w:trHeight w:val="213"/>
          <w:jc w:val="center"/>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CB9669" w14:textId="77777777" w:rsidR="00F93A76" w:rsidRDefault="00124769">
            <w:pPr>
              <w:spacing w:line="240" w:lineRule="auto"/>
              <w:jc w:val="center"/>
            </w:pPr>
            <w:r>
              <w:t>ResNet50</w:t>
            </w:r>
          </w:p>
        </w:tc>
        <w:tc>
          <w:tcPr>
            <w:tcW w:w="10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5632B4" w14:textId="77777777" w:rsidR="00F93A76" w:rsidRDefault="00124769">
            <w:pPr>
              <w:spacing w:line="240" w:lineRule="auto"/>
              <w:jc w:val="center"/>
            </w:pPr>
            <w:r>
              <w:t>128x128</w:t>
            </w:r>
          </w:p>
        </w:tc>
        <w:tc>
          <w:tcPr>
            <w:tcW w:w="1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40733" w14:textId="77777777" w:rsidR="00F93A76" w:rsidRDefault="00124769">
            <w:pPr>
              <w:spacing w:line="240" w:lineRule="auto"/>
              <w:jc w:val="center"/>
            </w:pPr>
            <w:r>
              <w:t>52</w:t>
            </w:r>
          </w:p>
        </w:tc>
        <w:tc>
          <w:tcPr>
            <w:tcW w:w="9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F4E0E8" w14:textId="77777777" w:rsidR="00F93A76" w:rsidRDefault="00124769">
            <w:pPr>
              <w:spacing w:line="240" w:lineRule="auto"/>
              <w:jc w:val="center"/>
            </w:pPr>
            <w:r>
              <w:t>26.560</w:t>
            </w:r>
          </w:p>
        </w:tc>
        <w:tc>
          <w:tcPr>
            <w:tcW w:w="102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64F2A8" w14:textId="77777777" w:rsidR="00F93A76" w:rsidRDefault="00124769">
            <w:pPr>
              <w:spacing w:line="240" w:lineRule="auto"/>
              <w:jc w:val="center"/>
            </w:pPr>
            <w:r>
              <w:t>(4x4),</w:t>
            </w:r>
          </w:p>
          <w:p w14:paraId="2ABDFC30" w14:textId="77777777" w:rsidR="00F93A76" w:rsidRDefault="00124769">
            <w:pPr>
              <w:spacing w:line="240" w:lineRule="auto"/>
              <w:jc w:val="center"/>
            </w:pPr>
            <w:r>
              <w:t>(8x8), (16x16), (32x32), (64x64)</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807928" w14:textId="77777777" w:rsidR="00F93A76" w:rsidRDefault="00124769">
            <w:pPr>
              <w:spacing w:line="240" w:lineRule="auto"/>
              <w:jc w:val="center"/>
            </w:pPr>
            <w:r>
              <w:t>ReLU dan Softmax</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B4C474" w14:textId="77777777" w:rsidR="00F93A76" w:rsidRDefault="00124769">
            <w:pPr>
              <w:spacing w:line="240" w:lineRule="auto"/>
              <w:jc w:val="center"/>
            </w:pPr>
            <w:r>
              <w:t>162s</w:t>
            </w:r>
          </w:p>
        </w:tc>
      </w:tr>
    </w:tbl>
    <w:p w14:paraId="4D8EB679" w14:textId="77777777" w:rsidR="00F93A76" w:rsidRDefault="00F93A76">
      <w:pPr>
        <w:rPr>
          <w:lang w:val="zh-CN"/>
        </w:rPr>
      </w:pPr>
    </w:p>
    <w:p w14:paraId="76FB2E79" w14:textId="77777777" w:rsidR="00F93A76" w:rsidRDefault="00124769">
      <w:pPr>
        <w:pStyle w:val="Heading3"/>
        <w:numPr>
          <w:ilvl w:val="0"/>
          <w:numId w:val="50"/>
        </w:numPr>
        <w:ind w:left="851" w:hanging="851"/>
        <w:rPr>
          <w:lang w:val="zh-CN"/>
        </w:rPr>
      </w:pPr>
      <w:bookmarkStart w:id="299" w:name="_Toc142643288"/>
      <w:r>
        <w:rPr>
          <w:lang w:val="zh-CN"/>
        </w:rPr>
        <w:t>Evaluasi dan Analisis Model Transfer Learning</w:t>
      </w:r>
      <w:bookmarkEnd w:id="299"/>
      <w:r>
        <w:rPr>
          <w:lang w:val="zh-CN"/>
        </w:rPr>
        <w:tab/>
      </w:r>
    </w:p>
    <w:p w14:paraId="1D32D517" w14:textId="77777777" w:rsidR="00F93A76" w:rsidRDefault="00124769">
      <w:pPr>
        <w:ind w:firstLine="851"/>
        <w:jc w:val="both"/>
        <w:rPr>
          <w:lang w:val="zh-CN"/>
        </w:rPr>
      </w:pPr>
      <w:r>
        <w:rPr>
          <w:lang w:val="zh-CN"/>
        </w:rPr>
        <w:t xml:space="preserve">Model yang mingimplementasikan metode ini akan memiliki nilai akurasi yang lebih tinggi dibandingkan dengan model yang dibuat sendiri. Faktor-faktor yang mempengaruhi hal ini adalah faktor ukuran dataset yang tidak terlalu banyak beserta faktor dari pengetahuan model sebelumnya. Ukuran dataset yang tidak terlalu banyak akan lebih cocok menggunakan metode </w:t>
      </w:r>
      <w:r>
        <w:rPr>
          <w:i/>
          <w:lang w:val="zh-CN"/>
        </w:rPr>
        <w:t>transfer learning</w:t>
      </w:r>
      <w:r>
        <w:rPr>
          <w:lang w:val="zh-CN"/>
        </w:rPr>
        <w:t xml:space="preserve"> dikarenakan model sudah </w:t>
      </w:r>
      <w:r>
        <w:rPr>
          <w:lang w:val="zh-CN"/>
        </w:rPr>
        <w:lastRenderedPageBreak/>
        <w:t>memiliki pengetahuan dan bobot dari dataset sebelumnya, setelah itu model hanya perlu beradaptasi terhadap dataset baru atau yang ditambahkan.</w:t>
      </w:r>
    </w:p>
    <w:p w14:paraId="42259405" w14:textId="77777777" w:rsidR="00F93A76" w:rsidRDefault="00124769">
      <w:pPr>
        <w:pStyle w:val="Heading3"/>
        <w:numPr>
          <w:ilvl w:val="0"/>
          <w:numId w:val="50"/>
        </w:numPr>
        <w:ind w:left="851" w:hanging="851"/>
        <w:rPr>
          <w:lang w:val="zh-CN"/>
        </w:rPr>
      </w:pPr>
      <w:bookmarkStart w:id="300" w:name="_Toc142643289"/>
      <w:r>
        <w:rPr>
          <w:lang w:val="zh-CN"/>
        </w:rPr>
        <w:t>Model Sistem Rekomendasi Resep Makanan dengan gambar</w:t>
      </w:r>
      <w:bookmarkEnd w:id="300"/>
      <w:r>
        <w:rPr>
          <w:lang w:val="zh-CN"/>
        </w:rPr>
        <w:tab/>
      </w:r>
    </w:p>
    <w:p w14:paraId="36AC544A" w14:textId="77777777" w:rsidR="00F93A76" w:rsidRDefault="00124769">
      <w:pPr>
        <w:ind w:firstLine="851"/>
        <w:jc w:val="both"/>
        <w:rPr>
          <w:lang w:val="zh-CN"/>
        </w:rPr>
      </w:pPr>
      <w:r>
        <w:rPr>
          <w:lang w:val="zh-CN"/>
        </w:rPr>
        <w:t xml:space="preserve">Model Pada poin subbab 5.2.1.5 diperoleh model yang memiliki performa terbaik yaitu MobileNetV2 dengan </w:t>
      </w:r>
      <w:r>
        <w:rPr>
          <w:i/>
          <w:lang w:val="zh-CN"/>
        </w:rPr>
        <w:t>optimizer</w:t>
      </w:r>
      <w:r>
        <w:rPr>
          <w:lang w:val="zh-CN"/>
        </w:rPr>
        <w:t xml:space="preserve"> ADAM dan </w:t>
      </w:r>
      <w:r>
        <w:rPr>
          <w:i/>
          <w:lang w:val="zh-CN"/>
        </w:rPr>
        <w:t>learning rate</w:t>
      </w:r>
      <w:r>
        <w:rPr>
          <w:lang w:val="zh-CN"/>
        </w:rPr>
        <w:t xml:space="preserve"> 0.0001, maka dalam pembuatan sistem rekomendasi resep makanan dengan gambar untuk melakukan klasifikasi dan ekstraksi fitur digunakan model MobileNetV2 dengan </w:t>
      </w:r>
      <w:r>
        <w:rPr>
          <w:i/>
          <w:lang w:val="zh-CN"/>
        </w:rPr>
        <w:t>optimizer</w:t>
      </w:r>
      <w:r>
        <w:rPr>
          <w:lang w:val="zh-CN"/>
        </w:rPr>
        <w:t xml:space="preserve"> ADAM dan </w:t>
      </w:r>
      <w:r>
        <w:rPr>
          <w:i/>
          <w:lang w:val="zh-CN"/>
        </w:rPr>
        <w:t>learning rate</w:t>
      </w:r>
      <w:r>
        <w:rPr>
          <w:lang w:val="zh-CN"/>
        </w:rPr>
        <w:t xml:space="preserve"> 0.0001.</w:t>
      </w:r>
    </w:p>
    <w:p w14:paraId="0C2A77DF" w14:textId="77777777" w:rsidR="00F93A76" w:rsidRDefault="00124769">
      <w:r>
        <w:br w:type="page"/>
      </w:r>
    </w:p>
    <w:p w14:paraId="54456972" w14:textId="77777777" w:rsidR="00F93A76" w:rsidRDefault="00F93A76">
      <w:pPr>
        <w:pStyle w:val="Heading1"/>
        <w:spacing w:before="0"/>
        <w:sectPr w:rsidR="00F93A76">
          <w:footerReference w:type="first" r:id="rId101"/>
          <w:pgSz w:w="12240" w:h="15840"/>
          <w:pgMar w:top="2268" w:right="1701" w:bottom="1701" w:left="2268" w:header="708" w:footer="708" w:gutter="0"/>
          <w:cols w:space="720"/>
          <w:titlePg/>
          <w:docGrid w:linePitch="326"/>
        </w:sectPr>
      </w:pPr>
      <w:bookmarkStart w:id="301" w:name="_Toc126405425"/>
    </w:p>
    <w:p w14:paraId="05EB268A" w14:textId="77777777" w:rsidR="00F93A76" w:rsidRDefault="00124769">
      <w:pPr>
        <w:pStyle w:val="Heading1"/>
        <w:spacing w:before="0"/>
      </w:pPr>
      <w:bookmarkStart w:id="302" w:name="_Toc142643290"/>
      <w:r>
        <w:lastRenderedPageBreak/>
        <w:t xml:space="preserve">BAB VI </w:t>
      </w:r>
      <w:bookmarkEnd w:id="301"/>
      <w:r>
        <w:t>PENUTUP</w:t>
      </w:r>
      <w:bookmarkEnd w:id="302"/>
    </w:p>
    <w:p w14:paraId="293233BB" w14:textId="77777777" w:rsidR="00F93A76" w:rsidRDefault="00124769">
      <w:pPr>
        <w:pStyle w:val="Heading2"/>
        <w:numPr>
          <w:ilvl w:val="0"/>
          <w:numId w:val="51"/>
        </w:numPr>
        <w:ind w:left="851" w:hanging="851"/>
        <w:jc w:val="both"/>
        <w:rPr>
          <w:lang w:val="zh-CN"/>
        </w:rPr>
      </w:pPr>
      <w:bookmarkStart w:id="303" w:name="_Toc126405426"/>
      <w:bookmarkStart w:id="304" w:name="_Toc142643291"/>
      <w:r>
        <w:rPr>
          <w:lang w:val="zh-CN"/>
        </w:rPr>
        <w:t>Simpulan</w:t>
      </w:r>
      <w:bookmarkEnd w:id="303"/>
      <w:bookmarkEnd w:id="304"/>
    </w:p>
    <w:p w14:paraId="05F75E3C" w14:textId="77777777" w:rsidR="00F93A76" w:rsidRDefault="00124769">
      <w:pPr>
        <w:spacing w:after="0"/>
        <w:ind w:firstLine="851"/>
        <w:jc w:val="both"/>
      </w:pPr>
      <w:bookmarkStart w:id="305" w:name="_Hlk142731464"/>
      <w:r>
        <w:t xml:space="preserve">Berdasarkan hasil pengujian model </w:t>
      </w:r>
      <w:r>
        <w:rPr>
          <w:i/>
        </w:rPr>
        <w:t>Deep Learning</w:t>
      </w:r>
      <w:r>
        <w:t xml:space="preserve"> dengan menggunakan metode </w:t>
      </w:r>
      <w:r>
        <w:rPr>
          <w:i/>
        </w:rPr>
        <w:t>Convolutional Neural Network</w:t>
      </w:r>
      <w:r>
        <w:t xml:space="preserve"> pada penelitian ini, maka dapat ditarik kesimpulan sebagai berikut:</w:t>
      </w:r>
      <w:bookmarkEnd w:id="305"/>
    </w:p>
    <w:p w14:paraId="57CBB245" w14:textId="77777777" w:rsidR="00124769" w:rsidRDefault="00124769" w:rsidP="00124769">
      <w:pPr>
        <w:pStyle w:val="ListParagraph"/>
        <w:widowControl w:val="0"/>
        <w:numPr>
          <w:ilvl w:val="0"/>
          <w:numId w:val="52"/>
        </w:numPr>
        <w:spacing w:after="0"/>
        <w:ind w:left="851" w:hanging="851"/>
        <w:jc w:val="both"/>
      </w:pPr>
      <w:bookmarkStart w:id="306" w:name="_Hlk142985725"/>
      <w:r>
        <w:t xml:space="preserve">Implementasi pembangunan model untuk melakukan pengklasifikasian citra sayuran menggunakan CNN dilakukan beberapa tahap yaitu pembuatan model untuk melakukan klasifikasi dan ekstraksi fitur dari gambar, melakukan load model ke dalam sistem, melakukan ekstraksi fitur gambar untuk dimasukkan dalam basis data, membuat sebuah web untuk menerima input gambar dari user, setelah itu dilakukan klasifikasi gambar. Hasil klasifikasi gambar didapatkan dari nilai probabilitas tertinggi dari 14 kemungkinan berdasarkan objek data. </w:t>
      </w:r>
    </w:p>
    <w:p w14:paraId="3C82EBC4" w14:textId="77777777" w:rsidR="00124769" w:rsidRDefault="00124769" w:rsidP="00124769">
      <w:pPr>
        <w:pStyle w:val="ListParagraph"/>
        <w:widowControl w:val="0"/>
        <w:numPr>
          <w:ilvl w:val="0"/>
          <w:numId w:val="52"/>
        </w:numPr>
        <w:spacing w:after="0"/>
        <w:ind w:left="851" w:hanging="851"/>
        <w:jc w:val="both"/>
      </w:pPr>
      <w:r>
        <w:t>Arsitektur terbaik pada penelitian pembangunan model ini adalah model yang menggunakan metode transfer learning dengan model MobileNet. Pada arsitektur MobileNet ini menggunakan jenis optimizer ADAM dan menggunakan learning rate sebesar 0.0001. Model ini mendapatkan nilai akurasi training yaitu sebesar 99.94% dan akurasi validasi 100% sedangkan untuk akurasi testing yang mendapatkan skor 100%.</w:t>
      </w:r>
    </w:p>
    <w:p w14:paraId="059B8ADC" w14:textId="77777777" w:rsidR="00124769" w:rsidRDefault="00124769" w:rsidP="00124769">
      <w:pPr>
        <w:pStyle w:val="ListParagraph"/>
        <w:widowControl w:val="0"/>
        <w:numPr>
          <w:ilvl w:val="0"/>
          <w:numId w:val="52"/>
        </w:numPr>
        <w:spacing w:after="0"/>
        <w:ind w:left="851" w:hanging="851"/>
        <w:jc w:val="both"/>
      </w:pPr>
      <w:r>
        <w:t>Akurasi CNN dapat ditingkatkan dengan cara melakukan augmentasi data yang digunakan dalam proses pelatihan dan melakukan hyperparameter tuning.</w:t>
      </w:r>
    </w:p>
    <w:p w14:paraId="2C687B22" w14:textId="3BA41961" w:rsidR="00124769" w:rsidRDefault="00124769" w:rsidP="00124769">
      <w:pPr>
        <w:pStyle w:val="ListParagraph"/>
        <w:widowControl w:val="0"/>
        <w:numPr>
          <w:ilvl w:val="0"/>
          <w:numId w:val="52"/>
        </w:numPr>
        <w:spacing w:after="0"/>
        <w:ind w:left="851" w:hanging="851"/>
        <w:jc w:val="both"/>
      </w:pPr>
      <w:r>
        <w:t xml:space="preserve">Untuk mendapatkan rekomendasi resep makanan menggunakan hasil pengklasifikasian dan </w:t>
      </w:r>
      <w:r>
        <w:rPr>
          <w:i/>
          <w:iCs/>
        </w:rPr>
        <w:t>cosine similarity</w:t>
      </w:r>
      <w:r>
        <w:t xml:space="preserve"> dengan cara, hasil </w:t>
      </w:r>
      <w:r w:rsidRPr="00124769">
        <w:t>klasifikasi yang diperoleh dari gambar akan dihitung kesamaannya dengan bahan-bahan dari resep yang ada dalam database menggunakan cosine similiarity. Lalu dilakukan pengambilan 5 data resep makanan berdasarkan nilai cosine similarity terbesar.</w:t>
      </w:r>
    </w:p>
    <w:p w14:paraId="61CBD826" w14:textId="77777777" w:rsidR="00F93A76" w:rsidRDefault="00124769">
      <w:pPr>
        <w:pStyle w:val="Heading2"/>
        <w:numPr>
          <w:ilvl w:val="0"/>
          <w:numId w:val="51"/>
        </w:numPr>
        <w:ind w:left="851" w:hanging="851"/>
        <w:jc w:val="both"/>
        <w:rPr>
          <w:lang w:val="zh-CN"/>
        </w:rPr>
      </w:pPr>
      <w:bookmarkStart w:id="307" w:name="_Toc142643292"/>
      <w:bookmarkStart w:id="308" w:name="_Toc126405427"/>
      <w:bookmarkEnd w:id="306"/>
      <w:r>
        <w:rPr>
          <w:lang w:val="zh-CN"/>
        </w:rPr>
        <w:lastRenderedPageBreak/>
        <w:t>Saran</w:t>
      </w:r>
      <w:bookmarkEnd w:id="307"/>
      <w:bookmarkEnd w:id="308"/>
    </w:p>
    <w:p w14:paraId="643020DD" w14:textId="77777777" w:rsidR="00F93A76" w:rsidRDefault="00124769">
      <w:pPr>
        <w:spacing w:after="0"/>
        <w:ind w:firstLine="851"/>
        <w:rPr>
          <w:lang w:val="zh-CN"/>
        </w:rPr>
      </w:pPr>
      <w:bookmarkStart w:id="309" w:name="_Hlk142731506"/>
      <w:r>
        <w:rPr>
          <w:lang w:val="zh-CN"/>
        </w:rPr>
        <w:t>Agar Untuk menambah referensi penelitian selanjutnya ada beberapa saran yang dikemukakan sebagai berikut:</w:t>
      </w:r>
      <w:bookmarkEnd w:id="309"/>
    </w:p>
    <w:p w14:paraId="2569B02E" w14:textId="77777777" w:rsidR="00F93A76" w:rsidRDefault="00124769">
      <w:pPr>
        <w:pStyle w:val="ListParagraph"/>
        <w:numPr>
          <w:ilvl w:val="0"/>
          <w:numId w:val="53"/>
        </w:numPr>
        <w:ind w:left="851" w:hanging="851"/>
        <w:jc w:val="both"/>
        <w:rPr>
          <w:lang w:val="zh-CN"/>
        </w:rPr>
      </w:pPr>
      <w:bookmarkStart w:id="310" w:name="_Hlk142731522"/>
      <w:r>
        <w:rPr>
          <w:lang w:val="zh-CN"/>
        </w:rPr>
        <w:t xml:space="preserve">Untuk meningkatkan performa model dapat dilakukan </w:t>
      </w:r>
      <w:r>
        <w:rPr>
          <w:i/>
          <w:iCs/>
          <w:lang w:val="zh-CN"/>
        </w:rPr>
        <w:t>hyperparameter tuning</w:t>
      </w:r>
      <w:r>
        <w:rPr>
          <w:lang w:val="zh-CN"/>
        </w:rPr>
        <w:t xml:space="preserve"> dengan variasi yang lebih banyak lagi agar akurasi model dapat meningkat menjadi lebih baik.</w:t>
      </w:r>
    </w:p>
    <w:p w14:paraId="62988BC8" w14:textId="77777777" w:rsidR="00F93A76" w:rsidRDefault="00124769">
      <w:pPr>
        <w:pStyle w:val="ListParagraph"/>
        <w:numPr>
          <w:ilvl w:val="0"/>
          <w:numId w:val="53"/>
        </w:numPr>
        <w:ind w:left="851" w:hanging="851"/>
        <w:jc w:val="both"/>
        <w:rPr>
          <w:lang w:val="zh-CN"/>
        </w:rPr>
      </w:pPr>
      <w:r>
        <w:rPr>
          <w:lang w:val="zh-CN"/>
        </w:rPr>
        <w:t>Menggunakan lebih banyak model transfer learning lainnya seperti Efficient, inception, dan sebagainya untuk penelitian model agar mendapatkan referensi atau pembanding yang lebih banyak.</w:t>
      </w:r>
    </w:p>
    <w:p w14:paraId="113764E8" w14:textId="77777777" w:rsidR="00F93A76" w:rsidRDefault="00124769">
      <w:pPr>
        <w:pStyle w:val="ListParagraph"/>
        <w:numPr>
          <w:ilvl w:val="0"/>
          <w:numId w:val="53"/>
        </w:numPr>
        <w:ind w:left="851" w:hanging="851"/>
        <w:jc w:val="both"/>
        <w:rPr>
          <w:lang w:val="zh-CN"/>
        </w:rPr>
      </w:pPr>
      <w:r>
        <w:rPr>
          <w:lang w:val="zh-CN"/>
        </w:rPr>
        <w:t>Dapat menggunakan object detection dalam mencari fitur dalam gambar karena object detection mampu mengenali lebih dari satu kelas dalam gambar dan akan meningkatkan ketepatan dalam rekomendasi resep makanan dengan gambar.</w:t>
      </w:r>
    </w:p>
    <w:p w14:paraId="1526C551" w14:textId="77777777" w:rsidR="00F93A76" w:rsidRDefault="00124769">
      <w:pPr>
        <w:pStyle w:val="ListParagraph"/>
        <w:numPr>
          <w:ilvl w:val="0"/>
          <w:numId w:val="53"/>
        </w:numPr>
        <w:ind w:left="851" w:hanging="851"/>
        <w:jc w:val="both"/>
        <w:rPr>
          <w:lang w:val="zh-CN"/>
        </w:rPr>
      </w:pPr>
      <w:r>
        <w:rPr>
          <w:lang w:val="zh-CN"/>
        </w:rPr>
        <w:t>Menambahkan data kandungan gizi pada setiap data resep agar aplikasi tidak hanya merekomendasikan data resep akan tetapi kandungan gizi juga.</w:t>
      </w:r>
    </w:p>
    <w:p w14:paraId="0B6C6E46" w14:textId="77777777" w:rsidR="00F93A76" w:rsidRDefault="00124769">
      <w:pPr>
        <w:pStyle w:val="ListParagraph"/>
        <w:numPr>
          <w:ilvl w:val="0"/>
          <w:numId w:val="53"/>
        </w:numPr>
        <w:ind w:left="851" w:hanging="851"/>
        <w:jc w:val="both"/>
        <w:rPr>
          <w:lang w:val="zh-CN"/>
        </w:rPr>
      </w:pPr>
      <w:r>
        <w:rPr>
          <w:lang w:val="zh-CN"/>
        </w:rPr>
        <w:t>Menambahkan dataset sayuran lainnya agar model dapat mengenali lebih banyak sayuran dari pengguna.</w:t>
      </w:r>
    </w:p>
    <w:p w14:paraId="59CF2F99" w14:textId="77777777" w:rsidR="00F93A76" w:rsidRDefault="00124769">
      <w:pPr>
        <w:pStyle w:val="ListParagraph"/>
        <w:numPr>
          <w:ilvl w:val="0"/>
          <w:numId w:val="53"/>
        </w:numPr>
        <w:ind w:left="851" w:hanging="851"/>
        <w:jc w:val="both"/>
        <w:rPr>
          <w:lang w:val="zh-CN"/>
        </w:rPr>
      </w:pPr>
      <w:r>
        <w:rPr>
          <w:lang w:val="zh-CN"/>
        </w:rPr>
        <w:t>Menambahkan dataset selain sayuran yaitu bahan utama resep, seperti daging, telur, dll.</w:t>
      </w:r>
    </w:p>
    <w:p w14:paraId="7C61D4F3" w14:textId="77777777" w:rsidR="00F93A76" w:rsidRDefault="00124769">
      <w:pPr>
        <w:pStyle w:val="ListParagraph"/>
        <w:numPr>
          <w:ilvl w:val="0"/>
          <w:numId w:val="53"/>
        </w:numPr>
        <w:ind w:left="851" w:hanging="851"/>
        <w:jc w:val="both"/>
        <w:rPr>
          <w:lang w:val="zh-CN"/>
        </w:rPr>
      </w:pPr>
      <w:r>
        <w:rPr>
          <w:lang w:val="zh-CN"/>
        </w:rPr>
        <w:t>Menambahkan halaman kondisi yang berisi jenis resep yang ingin di rekomendasikan saat sebelum sistem pindah ke halaman rekomendasi</w:t>
      </w:r>
      <w:bookmarkEnd w:id="310"/>
    </w:p>
    <w:p w14:paraId="50335C59" w14:textId="77777777" w:rsidR="00F93A76" w:rsidRDefault="00124769">
      <w:pPr>
        <w:pStyle w:val="Heading1"/>
      </w:pPr>
      <w:r>
        <w:br w:type="page"/>
      </w:r>
    </w:p>
    <w:p w14:paraId="5D6A95BA" w14:textId="77777777" w:rsidR="00F93A76" w:rsidRDefault="00F93A76">
      <w:pPr>
        <w:pStyle w:val="Heading1"/>
        <w:sectPr w:rsidR="00F93A76">
          <w:footerReference w:type="first" r:id="rId102"/>
          <w:pgSz w:w="12240" w:h="15840"/>
          <w:pgMar w:top="2268" w:right="1701" w:bottom="1701" w:left="2268" w:header="708" w:footer="708" w:gutter="0"/>
          <w:cols w:space="720"/>
          <w:titlePg/>
          <w:docGrid w:linePitch="326"/>
        </w:sectPr>
      </w:pPr>
    </w:p>
    <w:p w14:paraId="5CFEE0C7" w14:textId="77777777" w:rsidR="00F93A76" w:rsidRDefault="00124769">
      <w:pPr>
        <w:pStyle w:val="Heading1"/>
      </w:pPr>
      <w:bookmarkStart w:id="311" w:name="_Toc142643293"/>
      <w:bookmarkStart w:id="312" w:name="_GoBack"/>
      <w:bookmarkEnd w:id="312"/>
      <w:r>
        <w:lastRenderedPageBreak/>
        <w:t>DAFTAR PUSTAKA</w:t>
      </w:r>
      <w:bookmarkEnd w:id="311"/>
    </w:p>
    <w:p w14:paraId="390214D3" w14:textId="77777777" w:rsidR="00F93A76" w:rsidRDefault="00124769">
      <w:pPr>
        <w:widowControl w:val="0"/>
        <w:autoSpaceDE w:val="0"/>
        <w:autoSpaceDN w:val="0"/>
        <w:adjustRightInd w:val="0"/>
        <w:spacing w:before="240" w:after="0" w:line="240" w:lineRule="auto"/>
        <w:ind w:left="480" w:hanging="480"/>
        <w:jc w:val="both"/>
        <w:rPr>
          <w:i/>
          <w:iCs/>
        </w:rPr>
      </w:pPr>
      <w:bookmarkStart w:id="313" w:name="_Hlk142732687"/>
      <w:bookmarkStart w:id="314" w:name="_Hlk136781072"/>
      <w:r>
        <w:t xml:space="preserve">Ardisa, K.A., Prabowo, W.A.E., Rustad, S. (2022), </w:t>
      </w:r>
      <w:r>
        <w:rPr>
          <w:i/>
          <w:iCs/>
        </w:rPr>
        <w:t>Implementation of Convolutional Neural Network Method for Detecting Vegetables as Recommendation for Vegetarian Food Recipes</w:t>
      </w:r>
      <w:r>
        <w:t>,</w:t>
      </w:r>
      <w:r>
        <w:rPr>
          <w:i/>
          <w:iCs/>
        </w:rPr>
        <w:t xml:space="preserve"> Proceedings of the World Congress on Engineering 2022</w:t>
      </w:r>
      <w:bookmarkEnd w:id="313"/>
    </w:p>
    <w:p w14:paraId="1FE5B706" w14:textId="77777777" w:rsidR="00F93A76" w:rsidRDefault="00124769">
      <w:pPr>
        <w:widowControl w:val="0"/>
        <w:autoSpaceDE w:val="0"/>
        <w:autoSpaceDN w:val="0"/>
        <w:adjustRightInd w:val="0"/>
        <w:spacing w:before="240" w:after="0" w:line="240" w:lineRule="auto"/>
        <w:ind w:left="480" w:hanging="480"/>
        <w:jc w:val="both"/>
      </w:pPr>
      <w:r>
        <w:t xml:space="preserve">Amaliyah, N. (2017) . </w:t>
      </w:r>
      <w:r>
        <w:rPr>
          <w:i/>
          <w:iCs/>
        </w:rPr>
        <w:t xml:space="preserve">Penyehatan Makanan dan Minuman. </w:t>
      </w:r>
      <w:r>
        <w:t>Yogyakarta: Deepublish</w:t>
      </w:r>
    </w:p>
    <w:p w14:paraId="4AAB28E3" w14:textId="77777777" w:rsidR="00F93A76" w:rsidRDefault="00124769">
      <w:pPr>
        <w:widowControl w:val="0"/>
        <w:autoSpaceDE w:val="0"/>
        <w:autoSpaceDN w:val="0"/>
        <w:adjustRightInd w:val="0"/>
        <w:spacing w:after="0" w:line="240" w:lineRule="auto"/>
        <w:ind w:left="480" w:hanging="480"/>
        <w:jc w:val="both"/>
        <w:rPr>
          <w:i/>
          <w:iCs/>
        </w:rPr>
      </w:pPr>
      <w:r>
        <w:t>Brownlee, J. (2017)</w:t>
      </w:r>
      <w:r>
        <w:rPr>
          <w:i/>
          <w:iCs/>
        </w:rPr>
        <w:t xml:space="preserve"> Long Short-Term Memory Networks with Python Develop Sequence Prediction Models with Deep Learning. Machine Learning Mastery, EBook.</w:t>
      </w:r>
    </w:p>
    <w:p w14:paraId="234C5FCA" w14:textId="77777777" w:rsidR="00F93A76" w:rsidRDefault="00124769">
      <w:pPr>
        <w:widowControl w:val="0"/>
        <w:autoSpaceDE w:val="0"/>
        <w:autoSpaceDN w:val="0"/>
        <w:adjustRightInd w:val="0"/>
        <w:spacing w:before="240" w:after="0" w:line="240" w:lineRule="auto"/>
        <w:ind w:left="480" w:hanging="480"/>
        <w:jc w:val="both"/>
        <w:rPr>
          <w:i/>
          <w:iCs/>
        </w:rPr>
      </w:pPr>
      <w:r>
        <w:rPr>
          <w:i/>
          <w:iCs/>
        </w:rPr>
        <w:t>Elhassouny A., Smarandache F., "Trends in deep convolutional neural Networks architectures: a review," 2019 International Conference of Computer Science and Renewable Energies (ICCSRE), Agadir, Morocco, 2019, pp. 1-8, doi: 10.1109/ICCSRE.2019.8807741.</w:t>
      </w:r>
    </w:p>
    <w:p w14:paraId="44037B42" w14:textId="77777777" w:rsidR="00F93A76" w:rsidRDefault="00124769">
      <w:pPr>
        <w:widowControl w:val="0"/>
        <w:autoSpaceDE w:val="0"/>
        <w:autoSpaceDN w:val="0"/>
        <w:adjustRightInd w:val="0"/>
        <w:spacing w:before="240" w:after="0" w:line="240" w:lineRule="auto"/>
        <w:ind w:left="480" w:hanging="480"/>
        <w:jc w:val="both"/>
        <w:rPr>
          <w:i/>
          <w:iCs/>
        </w:rPr>
      </w:pPr>
      <w:r>
        <w:fldChar w:fldCharType="begin" w:fldLock="1"/>
      </w:r>
      <w:r>
        <w:instrText xml:space="preserve">ADDIN Mendeley Bibliography CSL_BIBLIOGRAPHY </w:instrText>
      </w:r>
      <w:r>
        <w:fldChar w:fldCharType="separate"/>
      </w:r>
      <w:r>
        <w:t xml:space="preserve">Fengzi, L., Kant, S., Araki, S., Bangera, S. dan Shukla, S.S. (2020), </w:t>
      </w:r>
      <w:r>
        <w:rPr>
          <w:i/>
          <w:iCs/>
        </w:rPr>
        <w:t>Neural Networks For Fashion Image Classification And Visual Search</w:t>
      </w:r>
      <w:r>
        <w:t xml:space="preserve">, </w:t>
      </w:r>
      <w:r>
        <w:rPr>
          <w:i/>
          <w:iCs/>
        </w:rPr>
        <w:t>SSRN Electronic Journal</w:t>
      </w:r>
    </w:p>
    <w:p w14:paraId="22E18074" w14:textId="1089E019" w:rsidR="00C27723" w:rsidRPr="00C27723" w:rsidRDefault="00C27723">
      <w:pPr>
        <w:widowControl w:val="0"/>
        <w:autoSpaceDE w:val="0"/>
        <w:autoSpaceDN w:val="0"/>
        <w:adjustRightInd w:val="0"/>
        <w:spacing w:before="240" w:after="0" w:line="240" w:lineRule="auto"/>
        <w:ind w:left="480" w:hanging="480"/>
        <w:jc w:val="both"/>
      </w:pPr>
      <w:r w:rsidRPr="00C27723">
        <w:t>Hartley, J.</w:t>
      </w:r>
      <w:r>
        <w:t xml:space="preserve">, Cabanac, G., (2017), </w:t>
      </w:r>
      <w:r w:rsidRPr="00C27723">
        <w:rPr>
          <w:i/>
          <w:iCs/>
        </w:rPr>
        <w:t>Thirteen Ways to Write an Abstract, MDPI, United Kingdom, 2017, doi: doi:10.3390/publications5020011</w:t>
      </w:r>
    </w:p>
    <w:p w14:paraId="549C79A1" w14:textId="77777777" w:rsidR="00F93A76" w:rsidRDefault="00124769">
      <w:pPr>
        <w:widowControl w:val="0"/>
        <w:autoSpaceDE w:val="0"/>
        <w:autoSpaceDN w:val="0"/>
        <w:adjustRightInd w:val="0"/>
        <w:spacing w:before="240" w:after="0" w:line="240" w:lineRule="auto"/>
        <w:ind w:left="480" w:hanging="480"/>
        <w:jc w:val="both"/>
      </w:pPr>
      <w:r>
        <w:t xml:space="preserve">Jing, Y., Liu, D., Kislyuk, D., Zhai, A., Xu, J., Donahue, J. dan Tavel, S. (2015), </w:t>
      </w:r>
      <w:r>
        <w:rPr>
          <w:i/>
          <w:iCs/>
        </w:rPr>
        <w:t>Visual Search At Pinterest</w:t>
      </w:r>
      <w:r>
        <w:t xml:space="preserve">, </w:t>
      </w:r>
      <w:r>
        <w:rPr>
          <w:i/>
          <w:iCs/>
        </w:rPr>
        <w:t>Proceedings of the ACM SIGKDD International Conference on Knowledge Discovery and Data Mining</w:t>
      </w:r>
      <w:r>
        <w:t xml:space="preserve">, </w:t>
      </w:r>
      <w:r>
        <w:rPr>
          <w:i/>
          <w:iCs/>
        </w:rPr>
        <w:t>2015</w:t>
      </w:r>
      <w:r>
        <w:t>-</w:t>
      </w:r>
      <w:r>
        <w:rPr>
          <w:i/>
          <w:iCs/>
        </w:rPr>
        <w:t>Augus</w:t>
      </w:r>
      <w:r>
        <w:t>, 1889–1898</w:t>
      </w:r>
    </w:p>
    <w:p w14:paraId="11F2E97C" w14:textId="77777777" w:rsidR="00F93A76" w:rsidRDefault="00124769">
      <w:pPr>
        <w:widowControl w:val="0"/>
        <w:autoSpaceDE w:val="0"/>
        <w:autoSpaceDN w:val="0"/>
        <w:adjustRightInd w:val="0"/>
        <w:spacing w:before="240" w:after="0" w:line="240" w:lineRule="auto"/>
        <w:ind w:left="480" w:hanging="480"/>
        <w:jc w:val="both"/>
      </w:pPr>
      <w:r>
        <w:t>K. Fukushima, "Neocognitron: A Self-Organizing Neural Network Model for a Mechanism of Pattern Recognition Unaffected by Shift in Position," Biological Cybernetics,1980</w:t>
      </w:r>
    </w:p>
    <w:p w14:paraId="2EF40547" w14:textId="77777777" w:rsidR="00F93A76" w:rsidRDefault="00124769">
      <w:pPr>
        <w:widowControl w:val="0"/>
        <w:autoSpaceDE w:val="0"/>
        <w:autoSpaceDN w:val="0"/>
        <w:adjustRightInd w:val="0"/>
        <w:spacing w:before="240" w:after="0" w:line="240" w:lineRule="auto"/>
        <w:ind w:left="480" w:hanging="480"/>
        <w:jc w:val="both"/>
      </w:pPr>
      <w:bookmarkStart w:id="315" w:name="_Hlk142732708"/>
      <w:r>
        <w:t>Karina, S M. Amrihati E T. "Bahan Ajar Gizi Pengembangan Kuliner Pusat Pendidikan Sumber Daya Manusia Kesehatan". Jakarta. 2017</w:t>
      </w:r>
      <w:bookmarkEnd w:id="315"/>
    </w:p>
    <w:p w14:paraId="627B365A" w14:textId="77777777" w:rsidR="00F93A76" w:rsidRDefault="00124769">
      <w:pPr>
        <w:widowControl w:val="0"/>
        <w:autoSpaceDE w:val="0"/>
        <w:autoSpaceDN w:val="0"/>
        <w:adjustRightInd w:val="0"/>
        <w:spacing w:before="240" w:after="0" w:line="240" w:lineRule="auto"/>
        <w:ind w:left="480" w:hanging="480"/>
        <w:jc w:val="both"/>
      </w:pPr>
      <w:r>
        <w:t>Maniah, dan Hamidin. Dini, “Analisis Dan Perancangan Sistem Informasi Pembahasan Secara Praktis Dengan Contoh Kasus”, 1st ed, Yogyakarta : Deepublish, 2017</w:t>
      </w:r>
    </w:p>
    <w:p w14:paraId="2BE1186D" w14:textId="77777777" w:rsidR="00F93A76" w:rsidRDefault="00124769">
      <w:pPr>
        <w:widowControl w:val="0"/>
        <w:autoSpaceDE w:val="0"/>
        <w:autoSpaceDN w:val="0"/>
        <w:adjustRightInd w:val="0"/>
        <w:spacing w:before="240" w:after="0" w:line="240" w:lineRule="auto"/>
        <w:ind w:left="480" w:hanging="480"/>
        <w:jc w:val="both"/>
        <w:rPr>
          <w:i/>
          <w:iCs/>
        </w:rPr>
      </w:pPr>
      <w:r>
        <w:t xml:space="preserve">Merchant, K., Pande, Y. (2019), </w:t>
      </w:r>
      <w:r>
        <w:rPr>
          <w:i/>
          <w:iCs/>
        </w:rPr>
        <w:t>ConvFood: A CNN-Based Food Recognition Mobile Application for Obese and Diabetic Patients, SSRN Electronic Journal</w:t>
      </w:r>
    </w:p>
    <w:p w14:paraId="7572DF7E" w14:textId="77777777" w:rsidR="00F93A76" w:rsidRDefault="00124769">
      <w:pPr>
        <w:widowControl w:val="0"/>
        <w:autoSpaceDE w:val="0"/>
        <w:autoSpaceDN w:val="0"/>
        <w:adjustRightInd w:val="0"/>
        <w:spacing w:before="240" w:after="0" w:line="240" w:lineRule="auto"/>
        <w:ind w:left="480" w:hanging="480"/>
        <w:jc w:val="both"/>
      </w:pPr>
      <w:r>
        <w:t xml:space="preserve">Masse, M. (2011), </w:t>
      </w:r>
      <w:r>
        <w:rPr>
          <w:i/>
          <w:iCs/>
        </w:rPr>
        <w:t xml:space="preserve">REST API Design Rulebook: Designing Consistent RESTful Web </w:t>
      </w:r>
      <w:r>
        <w:rPr>
          <w:i/>
          <w:iCs/>
        </w:rPr>
        <w:lastRenderedPageBreak/>
        <w:t>Service Interfaces</w:t>
      </w:r>
      <w:r>
        <w:t>, California: O'Reilly Media, Inc.</w:t>
      </w:r>
    </w:p>
    <w:p w14:paraId="52F4D311" w14:textId="77777777" w:rsidR="00F93A76" w:rsidRDefault="00124769">
      <w:pPr>
        <w:widowControl w:val="0"/>
        <w:autoSpaceDE w:val="0"/>
        <w:autoSpaceDN w:val="0"/>
        <w:adjustRightInd w:val="0"/>
        <w:spacing w:before="240" w:after="0" w:line="240" w:lineRule="auto"/>
        <w:ind w:left="480" w:hanging="480"/>
        <w:jc w:val="both"/>
        <w:rPr>
          <w:i/>
          <w:iCs/>
        </w:rPr>
      </w:pPr>
      <w:r>
        <w:t xml:space="preserve">Morol, M.K. (2022), </w:t>
      </w:r>
      <w:r>
        <w:rPr>
          <w:i/>
          <w:iCs/>
        </w:rPr>
        <w:t>Food Recipe Recommendation Based on Ingredients Detection Using Deep Learning</w:t>
      </w:r>
      <w:r>
        <w:t xml:space="preserve">, </w:t>
      </w:r>
      <w:r>
        <w:rPr>
          <w:i/>
          <w:iCs/>
        </w:rPr>
        <w:t xml:space="preserve">American International University-Bangladesh (AIUB) </w:t>
      </w:r>
    </w:p>
    <w:p w14:paraId="15521B67" w14:textId="77777777" w:rsidR="00F93A76" w:rsidRDefault="00124769">
      <w:pPr>
        <w:widowControl w:val="0"/>
        <w:autoSpaceDE w:val="0"/>
        <w:autoSpaceDN w:val="0"/>
        <w:adjustRightInd w:val="0"/>
        <w:spacing w:before="240" w:after="0" w:line="240" w:lineRule="auto"/>
        <w:ind w:left="480" w:hanging="480"/>
        <w:jc w:val="both"/>
      </w:pPr>
      <w:r>
        <w:t>Notoatmodjo, S. 2003, Pendidikan dan Perilaku Kesehatan. Jakarta: Rineka Cipta.</w:t>
      </w:r>
    </w:p>
    <w:p w14:paraId="09F20B4C" w14:textId="77777777" w:rsidR="00F93A76" w:rsidRDefault="00124769">
      <w:pPr>
        <w:widowControl w:val="0"/>
        <w:autoSpaceDE w:val="0"/>
        <w:autoSpaceDN w:val="0"/>
        <w:adjustRightInd w:val="0"/>
        <w:spacing w:before="240" w:after="0" w:line="240" w:lineRule="auto"/>
        <w:ind w:left="480" w:hanging="480"/>
        <w:jc w:val="both"/>
      </w:pPr>
      <w:r>
        <w:t xml:space="preserve">Park, S., Shin, M., Ham, S., Choe, S. dan Kang, Y. (2019), </w:t>
      </w:r>
      <w:r>
        <w:rPr>
          <w:i/>
          <w:iCs/>
        </w:rPr>
        <w:t>Study On Fashion Image Retrieval Methods For Efficient Fashion Visual Search</w:t>
      </w:r>
      <w:r>
        <w:t xml:space="preserve">, </w:t>
      </w:r>
      <w:r>
        <w:rPr>
          <w:i/>
          <w:iCs/>
        </w:rPr>
        <w:t>IEEE Computer Society Conference on Computer Vision and Pattern Recognition Workshops</w:t>
      </w:r>
      <w:r>
        <w:t xml:space="preserve">, </w:t>
      </w:r>
      <w:r>
        <w:rPr>
          <w:i/>
          <w:iCs/>
        </w:rPr>
        <w:t>2019</w:t>
      </w:r>
      <w:r>
        <w:t>-</w:t>
      </w:r>
      <w:r>
        <w:rPr>
          <w:i/>
          <w:iCs/>
        </w:rPr>
        <w:t>June</w:t>
      </w:r>
      <w:r>
        <w:t>, 316–319</w:t>
      </w:r>
    </w:p>
    <w:p w14:paraId="25A82406" w14:textId="77777777" w:rsidR="00F93A76" w:rsidRDefault="00124769">
      <w:pPr>
        <w:widowControl w:val="0"/>
        <w:autoSpaceDE w:val="0"/>
        <w:autoSpaceDN w:val="0"/>
        <w:adjustRightInd w:val="0"/>
        <w:spacing w:before="240" w:after="0" w:line="240" w:lineRule="auto"/>
        <w:ind w:left="480" w:hanging="480"/>
        <w:jc w:val="both"/>
      </w:pPr>
      <w:bookmarkStart w:id="316" w:name="_Hlk142732626"/>
      <w:r>
        <w:t>Rahmawan, A.R., Wicaksana, C.A., Alimuddin (2022), Aplikasi Pendeteksi Makanan Dan Rekomendasi Resep Masakan Khas Indonesia. Jurnal Ilmiah Setrum, Vol.11, No.1, Unversitas Sultan Ageng Tirtayasa</w:t>
      </w:r>
    </w:p>
    <w:bookmarkEnd w:id="316"/>
    <w:p w14:paraId="3E7AC39C" w14:textId="77777777" w:rsidR="00F93A76" w:rsidRDefault="00124769">
      <w:pPr>
        <w:widowControl w:val="0"/>
        <w:autoSpaceDE w:val="0"/>
        <w:autoSpaceDN w:val="0"/>
        <w:adjustRightInd w:val="0"/>
        <w:spacing w:before="240" w:after="0" w:line="240" w:lineRule="auto"/>
        <w:ind w:left="480" w:hanging="480"/>
        <w:jc w:val="both"/>
      </w:pPr>
      <w:r>
        <w:t>Rismiyati. 2017. Implementasi Convolution Neural Network Untuk Sortasi Mutu Salak Ekspor Berbasis Citra Digital. Thesis, Yogyakarta, Indonesia, Universitas Gajah Mada</w:t>
      </w:r>
    </w:p>
    <w:p w14:paraId="06AF11D0" w14:textId="77777777" w:rsidR="00F93A76" w:rsidRDefault="00124769">
      <w:pPr>
        <w:widowControl w:val="0"/>
        <w:autoSpaceDE w:val="0"/>
        <w:autoSpaceDN w:val="0"/>
        <w:adjustRightInd w:val="0"/>
        <w:spacing w:before="240" w:after="0" w:line="240" w:lineRule="auto"/>
        <w:ind w:left="480" w:hanging="480"/>
        <w:jc w:val="both"/>
      </w:pPr>
      <w:r>
        <w:t>A.S., Rosa dan Shalahuddin, M. (2019) Rekayasa Perangkat Lunak. Bandung: Informatika Bandung.</w:t>
      </w:r>
    </w:p>
    <w:p w14:paraId="054B1FC0" w14:textId="77777777" w:rsidR="00F93A76" w:rsidRDefault="00124769">
      <w:pPr>
        <w:autoSpaceDE w:val="0"/>
        <w:autoSpaceDN w:val="0"/>
        <w:spacing w:after="0" w:line="240" w:lineRule="auto"/>
        <w:ind w:left="426" w:hanging="426"/>
      </w:pPr>
      <w:bookmarkStart w:id="317" w:name="_Hlk142732658"/>
      <w:r>
        <w:t xml:space="preserve">Shafaat, M., Rokon, J., Morol, K., Hasan, I. B., Saif, A. M., Khan, R. H., &amp; Hussain Khan, R. (2022). </w:t>
      </w:r>
      <w:r>
        <w:rPr>
          <w:i/>
          <w:iCs/>
        </w:rPr>
        <w:t>Food Recipe Recommendation Based on Ingredients Detection Using Deep Learning</w:t>
      </w:r>
      <w:bookmarkEnd w:id="317"/>
      <w:r>
        <w:t>.</w:t>
      </w:r>
    </w:p>
    <w:p w14:paraId="2E0DAB4B" w14:textId="77777777" w:rsidR="00F93A76" w:rsidRDefault="00124769">
      <w:pPr>
        <w:widowControl w:val="0"/>
        <w:autoSpaceDE w:val="0"/>
        <w:autoSpaceDN w:val="0"/>
        <w:adjustRightInd w:val="0"/>
        <w:spacing w:before="240" w:after="0" w:line="240" w:lineRule="auto"/>
        <w:ind w:left="480" w:hanging="480"/>
        <w:jc w:val="both"/>
        <w:rPr>
          <w:i/>
          <w:iCs/>
        </w:rPr>
      </w:pPr>
      <w:r>
        <w:t xml:space="preserve">Sawayant, K., Lokhande, R. (2022), </w:t>
      </w:r>
      <w:r>
        <w:rPr>
          <w:i/>
          <w:iCs/>
        </w:rPr>
        <w:t>Food Image Classification and Nutrition Detection Using CNN</w:t>
      </w:r>
      <w:r>
        <w:t xml:space="preserve">, </w:t>
      </w:r>
      <w:r>
        <w:rPr>
          <w:i/>
          <w:iCs/>
        </w:rPr>
        <w:t>IRE Journals</w:t>
      </w:r>
      <w:r>
        <w:t xml:space="preserve">, </w:t>
      </w:r>
      <w:r>
        <w:rPr>
          <w:i/>
          <w:iCs/>
        </w:rPr>
        <w:t>Volume 5 Issue 11</w:t>
      </w:r>
      <w:r>
        <w:t xml:space="preserve">, </w:t>
      </w:r>
      <w:r>
        <w:rPr>
          <w:i/>
          <w:iCs/>
        </w:rPr>
        <w:t>ISSN: 2456-8880</w:t>
      </w:r>
    </w:p>
    <w:p w14:paraId="5D712BF8" w14:textId="77777777" w:rsidR="00F93A76" w:rsidRDefault="00124769">
      <w:pPr>
        <w:widowControl w:val="0"/>
        <w:autoSpaceDE w:val="0"/>
        <w:autoSpaceDN w:val="0"/>
        <w:adjustRightInd w:val="0"/>
        <w:spacing w:before="240" w:after="0" w:line="240" w:lineRule="auto"/>
        <w:ind w:left="480" w:hanging="480"/>
        <w:jc w:val="both"/>
        <w:rPr>
          <w:i/>
          <w:iCs/>
        </w:rPr>
      </w:pPr>
      <w:r>
        <w:t xml:space="preserve">Sandler, M. (2019), </w:t>
      </w:r>
      <w:r>
        <w:rPr>
          <w:i/>
          <w:iCs/>
        </w:rPr>
        <w:t>MobileNetV2: Inverted Residuals and Linear Bottlenecks</w:t>
      </w:r>
      <w:r>
        <w:t xml:space="preserve">, </w:t>
      </w:r>
      <w:r>
        <w:rPr>
          <w:i/>
          <w:iCs/>
        </w:rPr>
        <w:t>The IEEE Conference on Computer Vision and Pattern Recognition (CVPR), 2018, pp. 4510-4520</w:t>
      </w:r>
    </w:p>
    <w:p w14:paraId="59B0AD1F" w14:textId="77777777" w:rsidR="00F93A76" w:rsidRDefault="00F93A76">
      <w:pPr>
        <w:widowControl w:val="0"/>
        <w:autoSpaceDE w:val="0"/>
        <w:autoSpaceDN w:val="0"/>
        <w:adjustRightInd w:val="0"/>
        <w:spacing w:before="240" w:after="0" w:line="240" w:lineRule="auto"/>
        <w:ind w:left="480" w:hanging="480"/>
        <w:jc w:val="both"/>
      </w:pPr>
    </w:p>
    <w:p w14:paraId="69EE6AE8" w14:textId="77777777" w:rsidR="00F93A76" w:rsidRDefault="00124769">
      <w:pPr>
        <w:widowControl w:val="0"/>
        <w:autoSpaceDE w:val="0"/>
        <w:autoSpaceDN w:val="0"/>
        <w:adjustRightInd w:val="0"/>
        <w:spacing w:before="240" w:after="0" w:line="240" w:lineRule="auto"/>
        <w:ind w:left="480" w:hanging="480"/>
        <w:jc w:val="both"/>
        <w:rPr>
          <w:i/>
          <w:iCs/>
        </w:rPr>
      </w:pPr>
      <w:bookmarkStart w:id="318" w:name="_Hlk142731961"/>
      <w:r>
        <w:t>Suartika, W., Wijaya, A. Y., &amp; Soelaiman, R. (2016). Klasifikasi Citra Menggunakan Convolutional Neural Network (Cnn) Pada Caltech 101. Jurnal Teknik ITS, 5(1), 65–69</w:t>
      </w:r>
      <w:bookmarkEnd w:id="318"/>
    </w:p>
    <w:p w14:paraId="7A882EA7" w14:textId="77777777" w:rsidR="00F93A76" w:rsidRDefault="00124769">
      <w:pPr>
        <w:widowControl w:val="0"/>
        <w:autoSpaceDE w:val="0"/>
        <w:autoSpaceDN w:val="0"/>
        <w:adjustRightInd w:val="0"/>
        <w:spacing w:before="240" w:after="0" w:line="240" w:lineRule="auto"/>
        <w:ind w:left="480" w:hanging="480"/>
        <w:jc w:val="both"/>
      </w:pPr>
      <w:r>
        <w:t xml:space="preserve">Simran, A., Shijin Kumar, P.. dan Bachu, S. (2021), </w:t>
      </w:r>
      <w:r>
        <w:rPr>
          <w:i/>
          <w:iCs/>
        </w:rPr>
        <w:t>Content Based Image Retrieval Using Deep Learning Convolutional Neural Network</w:t>
      </w:r>
      <w:r>
        <w:t xml:space="preserve">, </w:t>
      </w:r>
      <w:r>
        <w:rPr>
          <w:i/>
          <w:iCs/>
        </w:rPr>
        <w:t>IOP Conference Series: Materials Science and Engineering</w:t>
      </w:r>
      <w:r>
        <w:t xml:space="preserve">, </w:t>
      </w:r>
      <w:r>
        <w:rPr>
          <w:i/>
          <w:iCs/>
        </w:rPr>
        <w:t>1084</w:t>
      </w:r>
      <w:r>
        <w:t>(1), 012026</w:t>
      </w:r>
    </w:p>
    <w:p w14:paraId="5572BDD8" w14:textId="77777777" w:rsidR="00F93A76" w:rsidRDefault="00124769">
      <w:pPr>
        <w:widowControl w:val="0"/>
        <w:autoSpaceDE w:val="0"/>
        <w:autoSpaceDN w:val="0"/>
        <w:adjustRightInd w:val="0"/>
        <w:spacing w:before="240" w:after="0" w:line="240" w:lineRule="auto"/>
        <w:ind w:left="480" w:hanging="480"/>
        <w:jc w:val="both"/>
      </w:pPr>
      <w:bookmarkStart w:id="319" w:name="_Hlk142733039"/>
      <w:r>
        <w:t xml:space="preserve">Tsang, S. H. (2019), </w:t>
      </w:r>
      <w:r>
        <w:rPr>
          <w:i/>
          <w:iCs/>
        </w:rPr>
        <w:t xml:space="preserve">Review: MobileNetV2 — Light Weight Model (Image </w:t>
      </w:r>
      <w:r>
        <w:rPr>
          <w:i/>
          <w:iCs/>
        </w:rPr>
        <w:lastRenderedPageBreak/>
        <w:t>Classification).</w:t>
      </w:r>
      <w:r>
        <w:t xml:space="preserve"> Diakses pada 3 maret 2023, dari https://towardsdatascience.com/review-mobilenetv2-light-weight-model-image-classification-8febb490e61c</w:t>
      </w:r>
      <w:bookmarkEnd w:id="319"/>
    </w:p>
    <w:p w14:paraId="2DE9E701" w14:textId="77777777" w:rsidR="00F93A76" w:rsidRDefault="00124769">
      <w:pPr>
        <w:autoSpaceDE w:val="0"/>
        <w:autoSpaceDN w:val="0"/>
        <w:ind w:left="426" w:hanging="426"/>
      </w:pPr>
      <w:r>
        <w:t xml:space="preserve">Victor Imbar, R., Ayub, M., &amp; Rehatta, A. (n.d.). </w:t>
      </w:r>
      <w:r>
        <w:rPr>
          <w:i/>
          <w:iCs/>
        </w:rPr>
        <w:t>Implementasi Cosine Similarity dan Algoritma Smith-Waterman untuk Mendeteksi Kemiripan Teks</w:t>
      </w:r>
      <w:r>
        <w:t>.</w:t>
      </w:r>
    </w:p>
    <w:p w14:paraId="014FDB8C" w14:textId="77777777" w:rsidR="00F93A76" w:rsidRDefault="00F93A76">
      <w:pPr>
        <w:widowControl w:val="0"/>
        <w:autoSpaceDE w:val="0"/>
        <w:autoSpaceDN w:val="0"/>
        <w:adjustRightInd w:val="0"/>
        <w:spacing w:before="240" w:after="0" w:line="240" w:lineRule="auto"/>
        <w:ind w:left="480" w:hanging="480"/>
        <w:jc w:val="both"/>
      </w:pPr>
    </w:p>
    <w:p w14:paraId="6FA63697" w14:textId="77777777" w:rsidR="00F93A76" w:rsidRDefault="00124769">
      <w:pPr>
        <w:autoSpaceDE w:val="0"/>
        <w:autoSpaceDN w:val="0"/>
        <w:ind w:left="426" w:hanging="426"/>
        <w:jc w:val="both"/>
      </w:pPr>
      <w:r>
        <w:fldChar w:fldCharType="end"/>
      </w:r>
      <w:bookmarkEnd w:id="314"/>
      <w:r>
        <w:t xml:space="preserve"> Zhang, L., Zhao, J., Li, S., Shi, B., &amp; Duan, L. Y. (2019). From market to dish: Multi-ingredient image recognition for personalized recipe recommendation. </w:t>
      </w:r>
      <w:r>
        <w:rPr>
          <w:i/>
          <w:iCs/>
        </w:rPr>
        <w:t>Proceedings - IEEE International Conference on Multimedia and Expo</w:t>
      </w:r>
      <w:r>
        <w:t xml:space="preserve">, </w:t>
      </w:r>
      <w:r>
        <w:rPr>
          <w:i/>
          <w:iCs/>
        </w:rPr>
        <w:t>2019-July</w:t>
      </w:r>
      <w:r>
        <w:t xml:space="preserve">, 1252–1257. </w:t>
      </w:r>
      <w:hyperlink r:id="rId103" w:history="1">
        <w:r>
          <w:rPr>
            <w:rStyle w:val="Hyperlink"/>
            <w:color w:val="000000" w:themeColor="text1"/>
            <w:u w:val="none"/>
          </w:rPr>
          <w:t>https://doi.org/10.1109/ICME.2019.00218</w:t>
        </w:r>
      </w:hyperlink>
    </w:p>
    <w:p w14:paraId="5689298E" w14:textId="77777777" w:rsidR="00F93A76" w:rsidRDefault="00124769">
      <w:pPr>
        <w:autoSpaceDE w:val="0"/>
        <w:autoSpaceDN w:val="0"/>
        <w:ind w:left="426" w:hanging="426"/>
      </w:pPr>
      <w:r>
        <w:t xml:space="preserve">Zufar, M., Setiyono, B., &amp; Matematika, J. (2016). </w:t>
      </w:r>
      <w:r>
        <w:rPr>
          <w:i/>
          <w:iCs/>
        </w:rPr>
        <w:t>Convolutional Neural Networks untuk Pengenalan Wajah Secara Real-Time</w:t>
      </w:r>
      <w:r>
        <w:t xml:space="preserve"> (Vol. 5, Issue 2).</w:t>
      </w:r>
    </w:p>
    <w:p w14:paraId="670C04C6" w14:textId="77777777" w:rsidR="00F93A76" w:rsidRDefault="00F93A76">
      <w:pPr>
        <w:autoSpaceDE w:val="0"/>
        <w:autoSpaceDN w:val="0"/>
        <w:ind w:left="426" w:hanging="426"/>
        <w:jc w:val="both"/>
        <w:sectPr w:rsidR="00F93A76">
          <w:footerReference w:type="default" r:id="rId104"/>
          <w:footerReference w:type="first" r:id="rId105"/>
          <w:pgSz w:w="12240" w:h="15840"/>
          <w:pgMar w:top="1701" w:right="1701" w:bottom="2268" w:left="2268" w:header="709" w:footer="709" w:gutter="0"/>
          <w:cols w:space="720"/>
          <w:titlePg/>
          <w:docGrid w:linePitch="326"/>
        </w:sectPr>
      </w:pPr>
    </w:p>
    <w:p w14:paraId="5320181D" w14:textId="77777777" w:rsidR="00F93A76" w:rsidRDefault="00124769">
      <w:pPr>
        <w:pStyle w:val="Heading1"/>
      </w:pPr>
      <w:bookmarkStart w:id="320" w:name="_Toc142643294"/>
      <w:r>
        <w:lastRenderedPageBreak/>
        <w:t>LAMPIRAN</w:t>
      </w:r>
      <w:bookmarkEnd w:id="320"/>
    </w:p>
    <w:p w14:paraId="1149F7DD" w14:textId="77777777" w:rsidR="00F93A76" w:rsidRDefault="00124769">
      <w:pPr>
        <w:pStyle w:val="ListParagraph"/>
        <w:numPr>
          <w:ilvl w:val="0"/>
          <w:numId w:val="54"/>
        </w:numPr>
        <w:ind w:hanging="720"/>
        <w:rPr>
          <w:b/>
          <w:bCs/>
        </w:rPr>
      </w:pPr>
      <w:r>
        <w:rPr>
          <w:b/>
          <w:bCs/>
          <w:i/>
          <w:iCs/>
        </w:rPr>
        <w:t>Source code</w:t>
      </w:r>
      <w:r>
        <w:rPr>
          <w:b/>
          <w:bCs/>
        </w:rPr>
        <w:t xml:space="preserve"> Website</w:t>
      </w:r>
    </w:p>
    <w:p w14:paraId="5DB69F44" w14:textId="77777777" w:rsidR="00F93A76" w:rsidRDefault="00124769">
      <w:pPr>
        <w:pStyle w:val="ListParagraph"/>
        <w:numPr>
          <w:ilvl w:val="0"/>
          <w:numId w:val="55"/>
        </w:numPr>
        <w:ind w:hanging="720"/>
      </w:pPr>
      <w:r>
        <w:t>Preprocessing dan menambahkan data ke database</w:t>
      </w:r>
    </w:p>
    <w:p w14:paraId="4208E692" w14:textId="77777777" w:rsidR="00F93A76" w:rsidRDefault="00124769">
      <w:r>
        <w:rPr>
          <w:rFonts w:ascii="Courier New" w:hAnsi="Courier New" w:cs="Courier New"/>
          <w:noProof/>
          <w:sz w:val="20"/>
          <w:szCs w:val="20"/>
          <w:lang w:eastAsia="en-US"/>
        </w:rPr>
        <mc:AlternateContent>
          <mc:Choice Requires="wps">
            <w:drawing>
              <wp:inline distT="0" distB="0" distL="0" distR="0" wp14:anchorId="7B0B1441" wp14:editId="7314EF61">
                <wp:extent cx="4937760" cy="5882640"/>
                <wp:effectExtent l="0" t="0" r="15240" b="22860"/>
                <wp:docPr id="9788405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882640"/>
                        </a:xfrm>
                        <a:prstGeom prst="rect">
                          <a:avLst/>
                        </a:prstGeom>
                        <a:solidFill>
                          <a:srgbClr val="FFFFFF"/>
                        </a:solidFill>
                        <a:ln w="9525">
                          <a:solidFill>
                            <a:srgbClr val="000000"/>
                          </a:solidFill>
                          <a:miter lim="800000"/>
                        </a:ln>
                      </wps:spPr>
                      <wps:txbx>
                        <w:txbxContent>
                          <w:p w14:paraId="48D175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269D82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list untuk menampung data hasil proses</w:t>
                            </w:r>
                          </w:p>
                          <w:p w14:paraId="03B3F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 = []</w:t>
                            </w:r>
                          </w:p>
                          <w:p w14:paraId="2AEBF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 = []</w:t>
                            </w:r>
                          </w:p>
                          <w:p w14:paraId="386627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 = []</w:t>
                            </w:r>
                          </w:p>
                          <w:p w14:paraId="41F5EE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aca dataset</w:t>
                            </w:r>
                          </w:p>
                          <w:p w14:paraId="12D516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pd.read_csv(BASE_URL_DATA_RESEP)</w:t>
                            </w:r>
                          </w:p>
                          <w:p w14:paraId="13C6D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regex untuk membersihkan karakter yang tidak penting di dataset</w:t>
                            </w:r>
                          </w:p>
                          <w:p w14:paraId="4D7C1E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1 = re.compile(r'--?|\\s')</w:t>
                            </w:r>
                          </w:p>
                          <w:p w14:paraId="2DA4C1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2 = re.compile(r'\.\.+')</w:t>
                            </w:r>
                          </w:p>
                          <w:p w14:paraId="24A31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ampung nama resep agar bisa dijadikan resep utuh</w:t>
                            </w:r>
                          </w:p>
                          <w:p w14:paraId="201C7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nama in data['Title']:</w:t>
                            </w:r>
                          </w:p>
                          <w:p w14:paraId="7E6F5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nama, str):</w:t>
                            </w:r>
                          </w:p>
                          <w:p w14:paraId="10314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encode("ascii", "ignore")</w:t>
                            </w:r>
                          </w:p>
                          <w:p w14:paraId="4E64BA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decode()</w:t>
                            </w:r>
                          </w:p>
                          <w:p w14:paraId="09544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1, "\n", str(nama))</w:t>
                            </w:r>
                          </w:p>
                          <w:p w14:paraId="00BDC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2, " ", str(nama)) </w:t>
                            </w:r>
                          </w:p>
                          <w:p w14:paraId="0BC60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46B13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16DE30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64EE68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append(nama)</w:t>
                            </w:r>
                          </w:p>
                          <w:p w14:paraId="293C76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lakukan preprocessing pada dataset Bahan menggunakan looping  </w:t>
                            </w:r>
                          </w:p>
                          <w:p w14:paraId="0F9D2E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bahan in data['Ingredients']:</w:t>
                            </w:r>
                          </w:p>
                          <w:p w14:paraId="1C159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bahan, str):</w:t>
                            </w:r>
                          </w:p>
                          <w:p w14:paraId="038E9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encode("ascii", "ignore")</w:t>
                            </w:r>
                          </w:p>
                          <w:p w14:paraId="0FBC1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decode()</w:t>
                            </w:r>
                          </w:p>
                          <w:p w14:paraId="3CD88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1, "\n", str(bahan))</w:t>
                            </w:r>
                          </w:p>
                          <w:p w14:paraId="5A6D62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2, " ", str(bahan))</w:t>
                            </w:r>
                          </w:p>
                          <w:p w14:paraId="31772B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lower()</w:t>
                            </w:r>
                          </w:p>
                          <w:p w14:paraId="43C6FE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bahan', '')</w:t>
                            </w:r>
                          </w:p>
                          <w:p w14:paraId="442AC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hanya', '')</w:t>
                            </w:r>
                          </w:p>
                          <w:p w14:paraId="38A3C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7DC4E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061534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cabe', 'cabai')</w:t>
                            </w:r>
                          </w:p>
                          <w:p w14:paraId="76844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4BFD4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4E65C5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strip()</w:t>
                            </w:r>
                          </w:p>
                          <w:p w14:paraId="31492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append(bahan)</w:t>
                            </w:r>
                          </w:p>
                          <w:p w14:paraId="5E5546AC"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B1441" id="_x0000_s1073" type="#_x0000_t202" style="width:388.8pt;height:46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">
                <v:textbox>
                  <w:txbxContent>
                    <w:p w14:paraId="48D175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269D82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list untuk menampung data hasil proses</w:t>
                      </w:r>
                    </w:p>
                    <w:p w14:paraId="03B3F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 = []</w:t>
                      </w:r>
                    </w:p>
                    <w:p w14:paraId="2AEBF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 = []</w:t>
                      </w:r>
                    </w:p>
                    <w:p w14:paraId="386627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 = []</w:t>
                      </w:r>
                    </w:p>
                    <w:p w14:paraId="41F5EE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aca dataset</w:t>
                      </w:r>
                    </w:p>
                    <w:p w14:paraId="12D516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pd.read_csv(BASE_URL_DATA_RESEP)</w:t>
                      </w:r>
                    </w:p>
                    <w:p w14:paraId="13C6D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mbuat regex untuk membersihkan karakter yang tidak penting di dataset</w:t>
                      </w:r>
                    </w:p>
                    <w:p w14:paraId="4D7C1E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1 = re.compile(r'--?|\\s')</w:t>
                      </w:r>
                    </w:p>
                    <w:p w14:paraId="2DA4C1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ola2 = re.compile(r'\.\.+')</w:t>
                      </w:r>
                    </w:p>
                    <w:p w14:paraId="24A31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ampung nama resep agar bisa dijadikan</w:t>
                      </w:r>
                      <w:r>
                        <w:rPr>
                          <w:rFonts w:ascii="Courier New" w:hAnsi="Courier New" w:cs="Courier New"/>
                          <w:sz w:val="20"/>
                          <w:szCs w:val="20"/>
                          <w:lang w:val="en-US"/>
                        </w:rPr>
                        <w:t xml:space="preserve"> resep utuh</w:t>
                      </w:r>
                    </w:p>
                    <w:p w14:paraId="201C7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nama in data['Title']:</w:t>
                      </w:r>
                    </w:p>
                    <w:p w14:paraId="7E6F55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nama, str):</w:t>
                      </w:r>
                    </w:p>
                    <w:p w14:paraId="10314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encode("ascii", "ignore")</w:t>
                      </w:r>
                    </w:p>
                    <w:p w14:paraId="4E64BA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decode()</w:t>
                      </w:r>
                    </w:p>
                    <w:p w14:paraId="09544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1, "\n", str(nama))</w:t>
                      </w:r>
                    </w:p>
                    <w:p w14:paraId="00BDC8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re.sub(pola2, " ", str(nama</w:t>
                      </w:r>
                      <w:r>
                        <w:rPr>
                          <w:rFonts w:ascii="Courier New" w:hAnsi="Courier New" w:cs="Courier New"/>
                          <w:sz w:val="20"/>
                          <w:szCs w:val="20"/>
                          <w:lang w:val="en-US"/>
                        </w:rPr>
                        <w:t xml:space="preserve">)) </w:t>
                      </w:r>
                    </w:p>
                    <w:p w14:paraId="0BC60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46B13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16DE30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 = nama.replace('"', '')</w:t>
                      </w:r>
                    </w:p>
                    <w:p w14:paraId="64EE68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title.append(nama)</w:t>
                      </w:r>
                    </w:p>
                    <w:p w14:paraId="293C76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lakukan preprocessing pada dataset Bahan menggunakan looping  </w:t>
                      </w:r>
                    </w:p>
                    <w:p w14:paraId="0F9D2E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bahan in data['Ingredients']:</w:t>
                      </w:r>
                    </w:p>
                    <w:p w14:paraId="1C159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bahan, str):</w:t>
                      </w:r>
                    </w:p>
                    <w:p w14:paraId="038E9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encode("ascii", "ignore")</w:t>
                      </w:r>
                    </w:p>
                    <w:p w14:paraId="0FBC1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decode()</w:t>
                      </w:r>
                    </w:p>
                    <w:p w14:paraId="3CD88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w:t>
                      </w:r>
                      <w:r>
                        <w:rPr>
                          <w:rFonts w:ascii="Courier New" w:hAnsi="Courier New" w:cs="Courier New"/>
                          <w:sz w:val="20"/>
                          <w:szCs w:val="20"/>
                          <w:lang w:val="en-US"/>
                        </w:rPr>
                        <w:t>b(pola1, "\n", str(bahan))</w:t>
                      </w:r>
                    </w:p>
                    <w:p w14:paraId="5A6D62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re.sub(pola2, " ", str(bahan))</w:t>
                      </w:r>
                    </w:p>
                    <w:p w14:paraId="31772B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lower()</w:t>
                      </w:r>
                    </w:p>
                    <w:p w14:paraId="43C6FE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bahan', '')</w:t>
                      </w:r>
                    </w:p>
                    <w:p w14:paraId="442AC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hanya', '')</w:t>
                      </w:r>
                    </w:p>
                    <w:p w14:paraId="38A3C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7DC4E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ahan = bahan.replace(')', '') </w:t>
                      </w:r>
                    </w:p>
                    <w:p w14:paraId="061534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cabe', 'cabai')</w:t>
                      </w:r>
                    </w:p>
                    <w:p w14:paraId="76844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w:t>
                      </w:r>
                    </w:p>
                    <w:p w14:paraId="4BFD4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replace('"', '')  </w:t>
                      </w:r>
                    </w:p>
                    <w:p w14:paraId="4E65C5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bahan.strip()</w:t>
                      </w:r>
                    </w:p>
                    <w:p w14:paraId="31492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bahan.append(bahan)</w:t>
                      </w:r>
                    </w:p>
                    <w:p w14:paraId="5E5546AC"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6A8233F9" w14:textId="77777777" w:rsidR="00F93A76" w:rsidRDefault="00124769">
      <w:r>
        <w:rPr>
          <w:rFonts w:ascii="Courier New" w:hAnsi="Courier New" w:cs="Courier New"/>
          <w:noProof/>
          <w:sz w:val="20"/>
          <w:szCs w:val="20"/>
          <w:lang w:eastAsia="en-US"/>
        </w:rPr>
        <w:lastRenderedPageBreak/>
        <mc:AlternateContent>
          <mc:Choice Requires="wps">
            <w:drawing>
              <wp:inline distT="0" distB="0" distL="0" distR="0" wp14:anchorId="0530607E" wp14:editId="2BF265D1">
                <wp:extent cx="4937760" cy="6883400"/>
                <wp:effectExtent l="0" t="0" r="15240" b="12700"/>
                <wp:docPr id="14584375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883400"/>
                        </a:xfrm>
                        <a:prstGeom prst="rect">
                          <a:avLst/>
                        </a:prstGeom>
                        <a:solidFill>
                          <a:srgbClr val="FFFFFF"/>
                        </a:solidFill>
                        <a:ln w="9525">
                          <a:solidFill>
                            <a:srgbClr val="000000"/>
                          </a:solidFill>
                          <a:miter lim="800000"/>
                        </a:ln>
                      </wps:spPr>
                      <wps:txbx>
                        <w:txbxContent>
                          <w:p w14:paraId="7307BD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lakukan preprocessing pada dataset Langkah menggunakan looping  </w:t>
                            </w:r>
                          </w:p>
                          <w:p w14:paraId="0AF949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steps in data['Steps']:</w:t>
                            </w:r>
                          </w:p>
                          <w:p w14:paraId="188EE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steps, str):</w:t>
                            </w:r>
                          </w:p>
                          <w:p w14:paraId="3C99F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encode("ascii", "ignore")</w:t>
                            </w:r>
                          </w:p>
                          <w:p w14:paraId="79D8C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decode()</w:t>
                            </w:r>
                          </w:p>
                          <w:p w14:paraId="0BB03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re.sub(pola1, "\n", str(steps))</w:t>
                            </w:r>
                          </w:p>
                          <w:p w14:paraId="02659A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re.sub(pola2, " ", str(steps))</w:t>
                            </w:r>
                          </w:p>
                          <w:p w14:paraId="0EDBBB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lower()</w:t>
                            </w:r>
                          </w:p>
                          <w:p w14:paraId="1EA6C3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b.', 'bawang')</w:t>
                            </w:r>
                          </w:p>
                          <w:p w14:paraId="7E9671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taraaaaaaaaaaaaaa', 'tara')</w:t>
                            </w:r>
                          </w:p>
                          <w:p w14:paraId="6C8BB9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 "")</w:t>
                            </w:r>
                          </w:p>
                          <w:p w14:paraId="475BF4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 '')  </w:t>
                            </w:r>
                          </w:p>
                          <w:p w14:paraId="2DC49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append(steps)</w:t>
                            </w:r>
                          </w:p>
                          <w:p w14:paraId="6A655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75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banyak data resep</w:t>
                            </w:r>
                          </w:p>
                          <w:p w14:paraId="1A71A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tal_data = len(data)</w:t>
                            </w:r>
                          </w:p>
                          <w:p w14:paraId="15619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FAA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1</w:t>
                            </w:r>
                          </w:p>
                          <w:p w14:paraId="1617B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1 = data['Steps'][0]</w:t>
                            </w:r>
                          </w:p>
                          <w:p w14:paraId="26BDF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2 = re.sub(pola1, "\n", str(prepro1))</w:t>
                            </w:r>
                          </w:p>
                          <w:p w14:paraId="609E89C3" w14:textId="77777777" w:rsidR="00F93A76" w:rsidRDefault="00F93A76">
                            <w:pPr>
                              <w:pStyle w:val="Default"/>
                              <w:rPr>
                                <w:rFonts w:ascii="Courier New" w:hAnsi="Courier New" w:cs="Courier New"/>
                                <w:sz w:val="20"/>
                                <w:szCs w:val="20"/>
                                <w:lang w:val="en-US"/>
                              </w:rPr>
                            </w:pPr>
                          </w:p>
                          <w:p w14:paraId="3D17FA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2</w:t>
                            </w:r>
                          </w:p>
                          <w:p w14:paraId="5C03E2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3 = re.sub(pola2, " ", str(prepro2))</w:t>
                            </w:r>
                          </w:p>
                          <w:p w14:paraId="1C272C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F5F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3</w:t>
                            </w:r>
                          </w:p>
                          <w:p w14:paraId="673EA4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4 = prepro3.encode("ascii", "ignore")</w:t>
                            </w:r>
                          </w:p>
                          <w:p w14:paraId="693B82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4 = prepro4.decode()</w:t>
                            </w:r>
                          </w:p>
                          <w:p w14:paraId="2AF800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4AB7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4</w:t>
                            </w:r>
                          </w:p>
                          <w:p w14:paraId="586D03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5 = prepro4.replace('taraaaaaaaaaaaaaa', 'tara')</w:t>
                            </w:r>
                          </w:p>
                          <w:p w14:paraId="69312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EDAD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list gambar</w:t>
                            </w:r>
                          </w:p>
                          <w:p w14:paraId="421665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gambar = []</w:t>
                            </w:r>
                          </w:p>
                          <w:p w14:paraId="70515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range(1, 80+1):</w:t>
                            </w:r>
                          </w:p>
                          <w:p w14:paraId="7AA10C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gambar.append("resep"+str(i)+".jpg")</w:t>
                            </w:r>
                          </w:p>
                          <w:p w14:paraId="0F6FB4D8" w14:textId="77777777" w:rsidR="00F93A76" w:rsidRDefault="00F93A76">
                            <w:pPr>
                              <w:pStyle w:val="Default"/>
                              <w:rPr>
                                <w:rFonts w:ascii="Courier New" w:hAnsi="Courier New" w:cs="Courier New"/>
                                <w:sz w:val="20"/>
                                <w:szCs w:val="20"/>
                                <w:lang w:val="en-US"/>
                              </w:rPr>
                            </w:pPr>
                          </w:p>
                          <w:p w14:paraId="4B7989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gubah hasil pengeolahan menjadi dataframe</w:t>
                            </w:r>
                          </w:p>
                          <w:p w14:paraId="10943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f = pd.DataFrame(list(zip(data_title, data_bahan, data_langkah, list_gambar)),</w:t>
                            </w:r>
                          </w:p>
                          <w:p w14:paraId="20CA89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umns =['nama resep', 'bahan', 'langkah', 'gambar'])</w:t>
                            </w:r>
                          </w:p>
                          <w:p w14:paraId="15106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324B0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looping untuk menginput data ke database</w:t>
                            </w:r>
                          </w:p>
                          <w:p w14:paraId="02F74B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SELECT COUNT(*) FROM resep")</w:t>
                            </w:r>
                          </w:p>
                          <w:p w14:paraId="6427D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6718CE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3DB3D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512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0][0] &lt; 79:</w:t>
                            </w:r>
                          </w:p>
                          <w:p w14:paraId="624A1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ndex in df.index:</w:t>
                            </w:r>
                          </w:p>
                          <w:p w14:paraId="4E7F57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sep VALUES('', '{df['nama resep'][index]}', '{df['bahan'][index]}', '{df['langkah'][index]}', '{df['gambar'][index]}')") </w:t>
                            </w:r>
                          </w:p>
                          <w:p w14:paraId="064A0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60B87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30607E" id="_x0000_s1074" type="#_x0000_t202" style="width:388.8pt;height:5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">
                <v:textbox>
                  <w:txbxContent>
                    <w:p w14:paraId="7307BD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elakukan preprocessing pada dataset Langkah menggunakan looping  </w:t>
                      </w:r>
                    </w:p>
                    <w:p w14:paraId="0AF949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steps in data['Steps']:</w:t>
                      </w:r>
                    </w:p>
                    <w:p w14:paraId="188EE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sinstance(steps, str):</w:t>
                      </w:r>
                    </w:p>
                    <w:p w14:paraId="3C99F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encode("ascii", "ignore")</w:t>
                      </w:r>
                    </w:p>
                    <w:p w14:paraId="79D8C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decode()</w:t>
                      </w:r>
                    </w:p>
                    <w:p w14:paraId="0BB03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re.sub(pola1,</w:t>
                      </w:r>
                      <w:r>
                        <w:rPr>
                          <w:rFonts w:ascii="Courier New" w:hAnsi="Courier New" w:cs="Courier New"/>
                          <w:sz w:val="20"/>
                          <w:szCs w:val="20"/>
                          <w:lang w:val="en-US"/>
                        </w:rPr>
                        <w:t xml:space="preserve"> "\n", str(steps))</w:t>
                      </w:r>
                    </w:p>
                    <w:p w14:paraId="02659A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re.sub(pola2, " ", str(steps))</w:t>
                      </w:r>
                    </w:p>
                    <w:p w14:paraId="0EDBBB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lower()</w:t>
                      </w:r>
                    </w:p>
                    <w:p w14:paraId="1EA6C3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b.', 'bawang')</w:t>
                      </w:r>
                    </w:p>
                    <w:p w14:paraId="7E9671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taraaaaaaaaaaaaaa', 'tara')</w:t>
                      </w:r>
                    </w:p>
                    <w:p w14:paraId="6C8BB9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 "")</w:t>
                      </w:r>
                    </w:p>
                    <w:p w14:paraId="475BF4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eps = steps.replace('"', '')  </w:t>
                      </w:r>
                    </w:p>
                    <w:p w14:paraId="2DC49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_langkah.append(steps)</w:t>
                      </w:r>
                    </w:p>
                    <w:p w14:paraId="6A655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75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banyak data resep</w:t>
                      </w:r>
                    </w:p>
                    <w:p w14:paraId="1A71A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tal_d</w:t>
                      </w:r>
                      <w:r>
                        <w:rPr>
                          <w:rFonts w:ascii="Courier New" w:hAnsi="Courier New" w:cs="Courier New"/>
                          <w:sz w:val="20"/>
                          <w:szCs w:val="20"/>
                          <w:lang w:val="en-US"/>
                        </w:rPr>
                        <w:t>ata = len(data)</w:t>
                      </w:r>
                    </w:p>
                    <w:p w14:paraId="15619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FAA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1</w:t>
                      </w:r>
                    </w:p>
                    <w:p w14:paraId="1617B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1 = data['Steps'][0]</w:t>
                      </w:r>
                    </w:p>
                    <w:p w14:paraId="26BDF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2 = re.sub(pola1, "\n", str(prepro1))</w:t>
                      </w:r>
                    </w:p>
                    <w:p w14:paraId="609E89C3" w14:textId="77777777" w:rsidR="00F93A76" w:rsidRDefault="00F93A76">
                      <w:pPr>
                        <w:pStyle w:val="Default"/>
                        <w:rPr>
                          <w:rFonts w:ascii="Courier New" w:hAnsi="Courier New" w:cs="Courier New"/>
                          <w:sz w:val="20"/>
                          <w:szCs w:val="20"/>
                          <w:lang w:val="en-US"/>
                        </w:rPr>
                      </w:pPr>
                    </w:p>
                    <w:p w14:paraId="3D17FA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2</w:t>
                      </w:r>
                    </w:p>
                    <w:p w14:paraId="5C03E2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3 = re.sub(pola2, " ", str(prepro2))</w:t>
                      </w:r>
                    </w:p>
                    <w:p w14:paraId="1C272C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F5F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3</w:t>
                      </w:r>
                    </w:p>
                    <w:p w14:paraId="673EA4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prepro4 = prepro3.encode("ascii", "ignore")</w:t>
                      </w:r>
                    </w:p>
                    <w:p w14:paraId="693B82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4 = prepro4.decode()</w:t>
                      </w:r>
                    </w:p>
                    <w:p w14:paraId="2AF800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4AB7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menampilkan proses 4</w:t>
                      </w:r>
                    </w:p>
                    <w:p w14:paraId="586D03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5 = prepro4.replace('taraaaaaaaaaaaaaa', 'tara')</w:t>
                      </w:r>
                    </w:p>
                    <w:p w14:paraId="69312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EDAD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Untuk list gambar</w:t>
                      </w:r>
                    </w:p>
                    <w:p w14:paraId="421665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gambar = []</w:t>
                      </w:r>
                    </w:p>
                    <w:p w14:paraId="70515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range(1, 80+1):</w:t>
                      </w:r>
                    </w:p>
                    <w:p w14:paraId="7AA10C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ist_gambar.append("resep"+str(i)+".jpg")</w:t>
                      </w:r>
                    </w:p>
                    <w:p w14:paraId="0F6FB4D8" w14:textId="77777777" w:rsidR="00F93A76" w:rsidRDefault="00F93A76">
                      <w:pPr>
                        <w:pStyle w:val="Default"/>
                        <w:rPr>
                          <w:rFonts w:ascii="Courier New" w:hAnsi="Courier New" w:cs="Courier New"/>
                          <w:sz w:val="20"/>
                          <w:szCs w:val="20"/>
                          <w:lang w:val="en-US"/>
                        </w:rPr>
                      </w:pPr>
                    </w:p>
                    <w:p w14:paraId="4B7989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Mengubah hasil pengeolahan menjadi dataframe</w:t>
                      </w:r>
                    </w:p>
                    <w:p w14:paraId="10943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f = pd.DataFrame(list(zip(data_title, data_bahan, data_langkah, list_gambar)),</w:t>
                      </w:r>
                    </w:p>
                    <w:p w14:paraId="20CA89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lumns =['nama resep', 'bahan', 'langkah', 'gambar'])</w:t>
                      </w:r>
                    </w:p>
                    <w:p w14:paraId="15106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 = mysql.connection.cursor()</w:t>
                      </w:r>
                    </w:p>
                    <w:p w14:paraId="324B0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looping untuk menginput data ke database</w:t>
                      </w:r>
                    </w:p>
                    <w:p w14:paraId="02F74B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S</w:t>
                      </w:r>
                      <w:r>
                        <w:rPr>
                          <w:rFonts w:ascii="Courier New" w:hAnsi="Courier New" w:cs="Courier New"/>
                          <w:sz w:val="20"/>
                          <w:szCs w:val="20"/>
                          <w:lang w:val="en-US"/>
                        </w:rPr>
                        <w:t>ELECT COUNT(*) FROM resep")</w:t>
                      </w:r>
                    </w:p>
                    <w:p w14:paraId="6427D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ata = cur.fetchall()</w:t>
                      </w:r>
                    </w:p>
                    <w:p w14:paraId="6718CE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3DB3D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512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data[0][0] &lt; 79:</w:t>
                      </w:r>
                    </w:p>
                    <w:p w14:paraId="624A1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ndex in df.index:</w:t>
                      </w:r>
                    </w:p>
                    <w:p w14:paraId="4E7F57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sep VALUES('', '{df['nama resep'][index]}', '{df['bahan'][index]}', '{df['langkah'][index]}', '{df['gambar'][index]}')") </w:t>
                      </w:r>
                    </w:p>
                    <w:p w14:paraId="064A0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60B87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txbxContent>
                </v:textbox>
                <w10:anchorlock/>
              </v:shape>
            </w:pict>
          </mc:Fallback>
        </mc:AlternateContent>
      </w:r>
    </w:p>
    <w:p w14:paraId="2010B57F" w14:textId="77777777" w:rsidR="00F93A76" w:rsidRDefault="00124769">
      <w:r>
        <w:rPr>
          <w:rFonts w:ascii="Courier New" w:hAnsi="Courier New" w:cs="Courier New"/>
          <w:noProof/>
          <w:sz w:val="20"/>
          <w:szCs w:val="20"/>
          <w:lang w:eastAsia="en-US"/>
        </w:rPr>
        <w:lastRenderedPageBreak/>
        <mc:AlternateContent>
          <mc:Choice Requires="wps">
            <w:drawing>
              <wp:inline distT="0" distB="0" distL="0" distR="0" wp14:anchorId="0D38C491" wp14:editId="55D9A6A5">
                <wp:extent cx="4937760" cy="2023110"/>
                <wp:effectExtent l="0" t="0" r="15240" b="15240"/>
                <wp:docPr id="1262885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2023534"/>
                        </a:xfrm>
                        <a:prstGeom prst="rect">
                          <a:avLst/>
                        </a:prstGeom>
                        <a:solidFill>
                          <a:srgbClr val="FFFFFF"/>
                        </a:solidFill>
                        <a:ln w="9525">
                          <a:solidFill>
                            <a:srgbClr val="000000"/>
                          </a:solidFill>
                          <a:miter lim="800000"/>
                        </a:ln>
                      </wps:spPr>
                      <wps:txbx>
                        <w:txbxContent>
                          <w:p w14:paraId="53179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f data[0][0] &lt; 79:</w:t>
                            </w:r>
                          </w:p>
                          <w:p w14:paraId="4C3A0C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ndex in df.index:</w:t>
                            </w:r>
                          </w:p>
                          <w:p w14:paraId="6A09C8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sep VALUES('', '{df['nama resep'][index]}', '{df['bahan'][index]}', '{df['langkah'][index]}', '{df['gambar'][index]}')") </w:t>
                            </w:r>
                          </w:p>
                          <w:p w14:paraId="14540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768799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return render_template('preprocessing_data_resep/index.html', </w:t>
                            </w:r>
                          </w:p>
                          <w:p w14:paraId="4B0E3C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tal_data = total_data,</w:t>
                            </w:r>
                          </w:p>
                          <w:p w14:paraId="7C26AE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1 = prepro1,</w:t>
                            </w:r>
                          </w:p>
                          <w:p w14:paraId="73039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2 = prepro2,</w:t>
                            </w:r>
                          </w:p>
                          <w:p w14:paraId="6ACEF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3 = prepro3,</w:t>
                            </w:r>
                          </w:p>
                          <w:p w14:paraId="223604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4 = prepro4,</w:t>
                            </w:r>
                          </w:p>
                          <w:p w14:paraId="0D64D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5 = prepro5)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8C491" id="_x0000_s1075" type="#_x0000_t202" style="width:388.8pt;height:15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">
                <v:textbox>
                  <w:txbxContent>
                    <w:p w14:paraId="53179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f data[0][0] &lt; 79:</w:t>
                      </w:r>
                    </w:p>
                    <w:p w14:paraId="4C3A0C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ndex in df.ind</w:t>
                      </w:r>
                      <w:r>
                        <w:rPr>
                          <w:rFonts w:ascii="Courier New" w:hAnsi="Courier New" w:cs="Courier New"/>
                          <w:sz w:val="20"/>
                          <w:szCs w:val="20"/>
                          <w:lang w:val="en-US"/>
                        </w:rPr>
                        <w:t>ex:</w:t>
                      </w:r>
                    </w:p>
                    <w:p w14:paraId="6A09C8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ur.execute(f"INSERT INTO resep VALUES('', '{df['nama resep'][index]}', '{df['bahan'][index]}', '{df['langkah'][index]}', '{df['gambar'][index]}')") </w:t>
                      </w:r>
                    </w:p>
                    <w:p w14:paraId="14540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sql.connection.commit()</w:t>
                      </w:r>
                    </w:p>
                    <w:p w14:paraId="768799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return render_template('preprocessing_data_resep/ind</w:t>
                      </w:r>
                      <w:r>
                        <w:rPr>
                          <w:rFonts w:ascii="Courier New" w:hAnsi="Courier New" w:cs="Courier New"/>
                          <w:sz w:val="20"/>
                          <w:szCs w:val="20"/>
                          <w:lang w:val="en-US"/>
                        </w:rPr>
                        <w:t xml:space="preserve">ex.html', </w:t>
                      </w:r>
                    </w:p>
                    <w:p w14:paraId="4B0E3C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tal_data = total_data,</w:t>
                      </w:r>
                    </w:p>
                    <w:p w14:paraId="7C26AE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1 = prepro1,</w:t>
                      </w:r>
                    </w:p>
                    <w:p w14:paraId="73039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2 = prepro2,</w:t>
                      </w:r>
                    </w:p>
                    <w:p w14:paraId="6ACEFF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3 = prepro3,</w:t>
                      </w:r>
                    </w:p>
                    <w:p w14:paraId="223604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epro4 = prepro4,</w:t>
                      </w:r>
                    </w:p>
                    <w:p w14:paraId="0D64D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prepro5 = prepro5)    </w:t>
                      </w:r>
                    </w:p>
                  </w:txbxContent>
                </v:textbox>
                <w10:anchorlock/>
              </v:shape>
            </w:pict>
          </mc:Fallback>
        </mc:AlternateContent>
      </w:r>
    </w:p>
    <w:p w14:paraId="3C0F7B0A" w14:textId="77777777" w:rsidR="00F93A76" w:rsidRDefault="00124769">
      <w:pPr>
        <w:pStyle w:val="ListParagraph"/>
        <w:numPr>
          <w:ilvl w:val="0"/>
          <w:numId w:val="55"/>
        </w:numPr>
        <w:ind w:hanging="720"/>
      </w:pPr>
      <w:r>
        <w:t>Tampilan website untuk preprocessing data resep</w:t>
      </w:r>
    </w:p>
    <w:p w14:paraId="38F0076C" w14:textId="77777777" w:rsidR="00F93A76" w:rsidRDefault="00124769">
      <w:pPr>
        <w:spacing w:after="0" w:line="240" w:lineRule="auto"/>
      </w:pPr>
      <w:r>
        <w:rPr>
          <w:rFonts w:ascii="Courier New" w:hAnsi="Courier New" w:cs="Courier New"/>
          <w:noProof/>
          <w:sz w:val="20"/>
          <w:szCs w:val="20"/>
          <w:lang w:eastAsia="en-US"/>
        </w:rPr>
        <mc:AlternateContent>
          <mc:Choice Requires="wps">
            <w:drawing>
              <wp:inline distT="0" distB="0" distL="0" distR="0" wp14:anchorId="19DAFC15" wp14:editId="010579F0">
                <wp:extent cx="5232400" cy="973455"/>
                <wp:effectExtent l="0" t="0" r="25400" b="17145"/>
                <wp:docPr id="1059350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973666"/>
                        </a:xfrm>
                        <a:prstGeom prst="rect">
                          <a:avLst/>
                        </a:prstGeom>
                        <a:solidFill>
                          <a:srgbClr val="FFFFFF"/>
                        </a:solidFill>
                        <a:ln w="9525">
                          <a:solidFill>
                            <a:srgbClr val="000000"/>
                          </a:solidFill>
                          <a:miter lim="800000"/>
                        </a:ln>
                      </wps:spPr>
                      <wps:txbx>
                        <w:txbxContent>
                          <w:p w14:paraId="2C5BC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dashboard/preprocessing_data_resep/prepro_data_resep')</w:t>
                            </w:r>
                          </w:p>
                          <w:p w14:paraId="576285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799CDB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b/>
                              <w:t>return render_template ('preprocessing_data_resep/index.html')</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DAFC15" id="_x0000_s1076" type="#_x0000_t202" style="width:412pt;height:7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">
                <v:textbox>
                  <w:txbxContent>
                    <w:p w14:paraId="2C5BC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route('/dashboard/preprocessing_data_resep/prepro_data_resep')</w:t>
                      </w:r>
                    </w:p>
                    <w:p w14:paraId="576285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def prepro_data_resep():</w:t>
                      </w:r>
                    </w:p>
                    <w:p w14:paraId="799CDB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b/>
                        <w:t xml:space="preserve">return render_template </w:t>
                      </w:r>
                      <w:r>
                        <w:rPr>
                          <w:rFonts w:ascii="Courier New" w:hAnsi="Courier New" w:cs="Courier New"/>
                          <w:sz w:val="20"/>
                          <w:szCs w:val="20"/>
                          <w:lang w:val="en-US"/>
                        </w:rPr>
                        <w:t>('preprocessing_data_resep/index.html')</w:t>
                      </w:r>
                    </w:p>
                  </w:txbxContent>
                </v:textbox>
                <w10:anchorlock/>
              </v:shape>
            </w:pict>
          </mc:Fallback>
        </mc:AlternateContent>
      </w:r>
    </w:p>
    <w:p w14:paraId="6B599D70" w14:textId="77777777" w:rsidR="00F93A76" w:rsidRDefault="00124769">
      <w:r>
        <w:rPr>
          <w:rFonts w:ascii="Courier New" w:hAnsi="Courier New" w:cs="Courier New"/>
          <w:noProof/>
          <w:sz w:val="20"/>
          <w:szCs w:val="20"/>
          <w:lang w:eastAsia="en-US"/>
        </w:rPr>
        <mc:AlternateContent>
          <mc:Choice Requires="wps">
            <w:drawing>
              <wp:inline distT="0" distB="0" distL="0" distR="0" wp14:anchorId="4A23AA87" wp14:editId="5551DBAD">
                <wp:extent cx="5232400" cy="3657600"/>
                <wp:effectExtent l="0" t="0" r="25400" b="19050"/>
                <wp:docPr id="9352010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3657600"/>
                        </a:xfrm>
                        <a:prstGeom prst="rect">
                          <a:avLst/>
                        </a:prstGeom>
                        <a:solidFill>
                          <a:srgbClr val="FFFFFF"/>
                        </a:solidFill>
                        <a:ln w="9525">
                          <a:solidFill>
                            <a:srgbClr val="000000"/>
                          </a:solidFill>
                          <a:miter lim="800000"/>
                        </a:ln>
                      </wps:spPr>
                      <wps:txbx>
                        <w:txbxContent>
                          <w:p w14:paraId="455CB4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1088C825" w14:textId="77777777" w:rsidR="00F93A76" w:rsidRDefault="00F93A76">
                            <w:pPr>
                              <w:pStyle w:val="Default"/>
                              <w:rPr>
                                <w:rFonts w:ascii="Courier New" w:hAnsi="Courier New" w:cs="Courier New"/>
                                <w:sz w:val="20"/>
                                <w:szCs w:val="20"/>
                                <w:lang w:val="en-US"/>
                              </w:rPr>
                            </w:pPr>
                          </w:p>
                          <w:p w14:paraId="6A72E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5B84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AD05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eprocessing Data Resep&lt;/h1&gt;</w:t>
                            </w:r>
                          </w:p>
                          <w:p w14:paraId="45CE8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r('prepro_data_resep')}} " class="btn btn-primary"&gt;Mulai Proses&lt;/a&gt;</w:t>
                            </w:r>
                          </w:p>
                          <w:p w14:paraId="1E5C2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1357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0B750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4ACD1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4E35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079F0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111F3C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663E0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0B39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357CED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4AF5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lt;/h4&gt;</w:t>
                            </w:r>
                          </w:p>
                          <w:p w14:paraId="25FB31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B3B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9D9B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 %} {{total_data}}</w:t>
                            </w:r>
                          </w:p>
                          <w:p w14:paraId="31219D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1AE60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BD3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BD64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E3B0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EEB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422F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182C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47DB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16A80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5DF4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D807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37E08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51D6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46F7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27FB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2F1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DA6A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1 %} {{prepro1}}</w:t>
                            </w:r>
                          </w:p>
                          <w:p w14:paraId="5DE5F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A7B8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1C13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356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4B3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83D5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4211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A8A0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731BC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1A183F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F539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5AC45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2CFC7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D4FF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07A4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5DD77A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8B9E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D4269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37CC5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60A0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771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BED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38D4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43B5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387A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6927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D0311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D4A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DD503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3FF66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AE6E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5143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849C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A7DB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2A43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624B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3022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Emoji&lt;/h1&gt;</w:t>
                            </w:r>
                          </w:p>
                          <w:p w14:paraId="13F569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D65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2873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8AE8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9850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EB41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CFD90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8B6A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D9404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027CF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F6BC9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2BB7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934D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ADE5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2F910D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CEF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21B50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39FBE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DAA1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E738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20EA3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36E9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942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5B69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7FAB0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3F4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2C32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40C5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B88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802B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B48DE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59B8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99FBC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00E5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F61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BDCA3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A89A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DFAC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97653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B73E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884F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04E16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EBDE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5F9A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61BE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A9E5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EC4E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63047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CEBD2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FA3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C6CA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F5DC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CE4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8266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96B6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AE4F4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23AA87" id="_x0000_s1077" type="#_x0000_t202" style="width:412pt;height:4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">
                <v:textbox>
                  <w:txbxContent>
                    <w:p w14:paraId="455CB4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1088C825" w14:textId="77777777" w:rsidR="00F93A76" w:rsidRDefault="00F93A76">
                      <w:pPr>
                        <w:pStyle w:val="Default"/>
                        <w:rPr>
                          <w:rFonts w:ascii="Courier New" w:hAnsi="Courier New" w:cs="Courier New"/>
                          <w:sz w:val="20"/>
                          <w:szCs w:val="20"/>
                          <w:lang w:val="en-US"/>
                        </w:rPr>
                      </w:pPr>
                    </w:p>
                    <w:p w14:paraId="6A72E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5B84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AD05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eprocessing Data Resep&lt;/h1&gt;</w:t>
                      </w:r>
                    </w:p>
                    <w:p w14:paraId="45CE8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 href=" {{url_for('prepro_data_resep')}</w:t>
                      </w:r>
                      <w:r>
                        <w:rPr>
                          <w:rFonts w:ascii="Courier New" w:hAnsi="Courier New" w:cs="Courier New"/>
                          <w:sz w:val="20"/>
                          <w:szCs w:val="20"/>
                          <w:lang w:val="en-US"/>
                        </w:rPr>
                        <w:t>} " class="btn btn-primary"&gt;Mulai Proses&lt;/a&gt;</w:t>
                      </w:r>
                    </w:p>
                    <w:p w14:paraId="1E5C2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1357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0B750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4ACD1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4E35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079F0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w:t>
                      </w:r>
                      <w:r>
                        <w:rPr>
                          <w:rFonts w:ascii="Courier New" w:hAnsi="Courier New" w:cs="Courier New"/>
                          <w:sz w:val="20"/>
                          <w:szCs w:val="20"/>
                          <w:lang w:val="en-US"/>
                        </w:rPr>
                        <w:t>ary"&gt;</w:t>
                      </w:r>
                    </w:p>
                    <w:p w14:paraId="111F3C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663E0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0B39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357CED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4AF5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lt;/h4&gt;</w:t>
                      </w:r>
                    </w:p>
                    <w:p w14:paraId="25FB31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B3B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9D9B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 %} {{total_data}}</w:t>
                      </w:r>
                    </w:p>
                    <w:p w14:paraId="31219D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1AE60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BD3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BD64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E3B0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7EEB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422F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2182C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47DB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16A80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5DF4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D807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37E08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51D6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t>
                      </w:r>
                      <w:r>
                        <w:rPr>
                          <w:rFonts w:ascii="Courier New" w:hAnsi="Courier New" w:cs="Courier New"/>
                          <w:sz w:val="20"/>
                          <w:szCs w:val="20"/>
                          <w:lang w:val="en-US"/>
                        </w:rPr>
                        <w:t>-header"&gt;</w:t>
                      </w:r>
                    </w:p>
                    <w:p w14:paraId="046F7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27FB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2F1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DA6A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1 %} {{prepro1}}</w:t>
                      </w:r>
                    </w:p>
                    <w:p w14:paraId="5DE5F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A7B8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1C13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w:t>
                      </w:r>
                      <w:r>
                        <w:rPr>
                          <w:rFonts w:ascii="Courier New" w:hAnsi="Courier New" w:cs="Courier New"/>
                          <w:sz w:val="20"/>
                          <w:szCs w:val="20"/>
                          <w:lang w:val="en-US"/>
                        </w:rPr>
                        <w:t>div&gt;</w:t>
                      </w:r>
                    </w:p>
                    <w:p w14:paraId="03356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4B3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83D5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4211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A8A0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731BC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1A183F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F539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5AC45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2CFC7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D4FF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07A4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5DD77A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8B9E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D4269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w:t>
                      </w:r>
                      <w:r>
                        <w:rPr>
                          <w:rFonts w:ascii="Courier New" w:hAnsi="Courier New" w:cs="Courier New"/>
                          <w:sz w:val="20"/>
                          <w:szCs w:val="20"/>
                          <w:lang w:val="en-US"/>
                        </w:rPr>
                        <w:t>repro2 %} {{prepro2}}</w:t>
                      </w:r>
                    </w:p>
                    <w:p w14:paraId="37CC5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60A0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771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9BED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38D4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43B5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387A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6927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D0311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D4A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DD503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3FF66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AE6E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385143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849C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A7DB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2A43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624B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3022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Emoji&lt;/h1&gt;</w:t>
                      </w:r>
                    </w:p>
                    <w:p w14:paraId="13F569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D65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62873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8AE8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59850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EB41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CFD90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8B6A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D9404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w:t>
                      </w:r>
                      <w:r>
                        <w:rPr>
                          <w:rFonts w:ascii="Courier New" w:hAnsi="Courier New" w:cs="Courier New"/>
                          <w:sz w:val="20"/>
                          <w:szCs w:val="20"/>
                          <w:lang w:val="en-US"/>
                        </w:rPr>
                        <w:t>repro3 %} {{prepro3}}</w:t>
                      </w:r>
                    </w:p>
                    <w:p w14:paraId="027CF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F6BC9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52BB7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934D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ADE5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2F910D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CEF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21B50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4&gt;Sesudah&lt;/h4&gt;</w:t>
                      </w:r>
                    </w:p>
                    <w:p w14:paraId="39FBE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DAA1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E738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20EA3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36E9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942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5B69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7FAB0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3F4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2C32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40C5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B88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802B7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3B48DE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59B8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99FBC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00E5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F61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BDCA3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A89A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DFACC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97653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B73E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884F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04E16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EBDE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w:t>
                      </w:r>
                      <w:r>
                        <w:rPr>
                          <w:rFonts w:ascii="Courier New" w:hAnsi="Courier New" w:cs="Courier New"/>
                          <w:sz w:val="20"/>
                          <w:szCs w:val="20"/>
                          <w:lang w:val="en-US"/>
                        </w:rPr>
                        <w:t>"card-header"&gt;</w:t>
                      </w:r>
                    </w:p>
                    <w:p w14:paraId="45F9A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161BE1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A9E5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EC4E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63047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CEBD2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FA3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42C6CA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F5DC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CE4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8266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96B6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AE4F4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67F9BE68"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406570F6" wp14:editId="0EAB638A">
                <wp:extent cx="5232400" cy="7001510"/>
                <wp:effectExtent l="0" t="0" r="25400" b="27940"/>
                <wp:docPr id="1507759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1F396B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8EE28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638B3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F056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FF3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7D4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A28DD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B95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C80B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16F7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karakter ...&lt;/h1&gt;</w:t>
                            </w:r>
                          </w:p>
                          <w:p w14:paraId="2D54F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BD9D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75590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409D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90DB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ED93C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EE8FA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DDFF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1B2C6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1267E0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62788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AA0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2066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DFCC8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5AA9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C3ABE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4A21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97849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AD4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0BF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2F1D57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3C4B3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2B6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7C6F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6728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974A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132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6FF38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hapus Emoji&lt;/h1&gt;</w:t>
                            </w:r>
                          </w:p>
                          <w:p w14:paraId="58243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716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76100A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078FA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C2E3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3D2A9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3B4DE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C07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F161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4E000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72FFB7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3194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4174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B299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54BEC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CAAD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181D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2DB88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C3D3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4917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C1547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75A8E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103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DD13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9458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BDD6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CD73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47E6A8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D91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0BF9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18A8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B1223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1D726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05E43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2B2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3B94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64FE4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90B1E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AA96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EFB6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DC6F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9B5A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8B21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2BFCF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237B58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ECA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B17C3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29B82B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9787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D69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5B3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5AE7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465E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9E6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7ECF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CDB48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6570F6" id="_x0000_s1078"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">
                <v:textbox>
                  <w:txbxContent>
                    <w:p w14:paraId="1F396B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8EE28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638B3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6F056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FF3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7D4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A28DD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B95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C80B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16F7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1&gt;Menghapus karakter ...&lt;/h1&gt;</w:t>
                      </w:r>
                    </w:p>
                    <w:p w14:paraId="2D54F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0BD9D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75590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409D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90DB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ED93C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4EE8FA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DDFF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1B2C6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2 %} {{prepro2}}</w:t>
                      </w:r>
                    </w:p>
                    <w:p w14:paraId="1267E0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62788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AA0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2066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5DFCC8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5AA9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C3ABE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4A217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97849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AD4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0BF8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2F1D57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3C4B3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2B6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7C6F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6728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974A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132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6FF38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h1&gt;Menghapus Emoji&lt;/h1&gt;</w:t>
                      </w:r>
                    </w:p>
                    <w:p w14:paraId="58243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716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76100A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6078FA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C2E3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33D2A9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33B4DE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C07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body"&gt;</w:t>
                      </w:r>
                    </w:p>
                    <w:p w14:paraId="3F161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4E000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72FFB7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73194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4174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B299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754BEC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w:t>
                      </w:r>
                      <w:r>
                        <w:rPr>
                          <w:rFonts w:ascii="Courier New" w:hAnsi="Courier New" w:cs="Courier New"/>
                          <w:sz w:val="20"/>
                          <w:szCs w:val="20"/>
                          <w:lang w:val="en-US"/>
                        </w:rPr>
                        <w:t>ass="card"&gt;</w:t>
                      </w:r>
                    </w:p>
                    <w:p w14:paraId="7CAAD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181D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2DB88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C3D3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4917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C1547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75A8E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8103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1DD13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9458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BDD6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CD73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47E6A8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D91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0BF9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18A8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B1223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w:t>
                      </w:r>
                      <w:r>
                        <w:rPr>
                          <w:rFonts w:ascii="Courier New" w:hAnsi="Courier New" w:cs="Courier New"/>
                          <w:sz w:val="20"/>
                          <w:szCs w:val="20"/>
                          <w:lang w:val="en-US"/>
                        </w:rPr>
                        <w:t>ass="card-header"&gt;</w:t>
                      </w:r>
                    </w:p>
                    <w:p w14:paraId="11D726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05E43E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2B2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3B94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64FE4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90B1E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AA96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1EFB6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DC6F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59B5A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8B21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2BFCF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237B58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ECA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w:t>
                      </w:r>
                      <w:r>
                        <w:rPr>
                          <w:rFonts w:ascii="Courier New" w:hAnsi="Courier New" w:cs="Courier New"/>
                          <w:sz w:val="20"/>
                          <w:szCs w:val="20"/>
                          <w:lang w:val="en-US"/>
                        </w:rPr>
                        <w:t>&gt;</w:t>
                      </w:r>
                    </w:p>
                    <w:p w14:paraId="0B17C3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29B82B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9787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D69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5B3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5AE7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465E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9E6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7ECF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CDB48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730A8B32"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60165443" wp14:editId="53AB71D8">
                <wp:extent cx="5232400" cy="7001510"/>
                <wp:effectExtent l="0" t="0" r="25400" b="27940"/>
                <wp:docPr id="13507779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232434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3F0D73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21CA3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BFCA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D452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6AE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0F386E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2F9FC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B4FC9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EFA6B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07F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4F537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2E4FB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370D6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EC6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79A2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46DEF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99CC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4F4586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93D79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7B9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D5EA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37F0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BA24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A936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251E4C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66B8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52259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1E0CF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8902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17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CF0EF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1B51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D257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190AB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60C40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6F1DA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D526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22BB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52925E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544E0A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0E9E5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1DC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A517C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9F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4BD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FE50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115AD8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165443" id="_x0000_s1079"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">
                <v:textbox>
                  <w:txbxContent>
                    <w:p w14:paraId="232434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3 %} {{prepro3}}</w:t>
                      </w:r>
                    </w:p>
                    <w:p w14:paraId="3F0D73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021CA3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BFCA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D452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6AE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0F386E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2F9FC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B4FC9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4EFA6B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07F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4F537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w:t>
                      </w:r>
                      <w:r>
                        <w:rPr>
                          <w:rFonts w:ascii="Courier New" w:hAnsi="Courier New" w:cs="Courier New"/>
                          <w:sz w:val="20"/>
                          <w:szCs w:val="20"/>
                          <w:lang w:val="en-US"/>
                        </w:rPr>
                        <w:t>repro4 %} {{prepro4}}</w:t>
                      </w:r>
                    </w:p>
                    <w:p w14:paraId="2E4FB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370D6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EC6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79A2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46DEF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99CC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4F4586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Mengubah kata menjadi kata baku&lt;/h1&gt;</w:t>
                      </w:r>
                    </w:p>
                    <w:p w14:paraId="393D79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7B9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D5EA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37F0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BA24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A936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belum&lt;/h4&gt;</w:t>
                      </w:r>
                    </w:p>
                    <w:p w14:paraId="251E4C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166B8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52259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4 %} {{prepro4}}</w:t>
                      </w:r>
                    </w:p>
                    <w:p w14:paraId="01E0CF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8902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17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CF0EF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1B51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6"&gt;</w:t>
                      </w:r>
                    </w:p>
                    <w:p w14:paraId="4D257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gt;</w:t>
                      </w:r>
                    </w:p>
                    <w:p w14:paraId="3190AB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60C40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Sesudah&lt;/h4&gt;</w:t>
                      </w:r>
                    </w:p>
                    <w:p w14:paraId="6F1DA1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D526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22BB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prepro5 %} {{prepro5}}</w:t>
                      </w:r>
                    </w:p>
                    <w:p w14:paraId="52925E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endif %}</w:t>
                      </w:r>
                    </w:p>
                    <w:p w14:paraId="544E0A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0E9E5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1DC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A517C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9F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4BD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FE50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115AD8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768B012F" w14:textId="77777777" w:rsidR="00F93A76" w:rsidRDefault="00F93A76"/>
    <w:p w14:paraId="4DB96A60" w14:textId="77777777" w:rsidR="00F93A76" w:rsidRDefault="00124769">
      <w:pPr>
        <w:pStyle w:val="ListParagraph"/>
        <w:numPr>
          <w:ilvl w:val="0"/>
          <w:numId w:val="55"/>
        </w:numPr>
        <w:ind w:hanging="720"/>
      </w:pPr>
      <w:r>
        <w:lastRenderedPageBreak/>
        <w:t>Tampilan website untuk pelatihan model</w:t>
      </w:r>
    </w:p>
    <w:p w14:paraId="5D32B9EB" w14:textId="77777777" w:rsidR="00F93A76" w:rsidRDefault="00124769">
      <w:r>
        <w:rPr>
          <w:rFonts w:ascii="Courier New" w:hAnsi="Courier New" w:cs="Courier New"/>
          <w:noProof/>
          <w:sz w:val="20"/>
          <w:szCs w:val="20"/>
          <w:lang w:eastAsia="en-US"/>
        </w:rPr>
        <mc:AlternateContent>
          <mc:Choice Requires="wps">
            <w:drawing>
              <wp:inline distT="0" distB="0" distL="0" distR="0" wp14:anchorId="733B4DB2" wp14:editId="4520AAE3">
                <wp:extent cx="5232400" cy="7001510"/>
                <wp:effectExtent l="0" t="0" r="25400" b="27940"/>
                <wp:docPr id="3442834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7B2393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include '/layout/_top.html' %}</w:t>
                            </w:r>
                          </w:p>
                          <w:p w14:paraId="1EEB8A55" w14:textId="77777777" w:rsidR="00F93A76" w:rsidRDefault="00F93A76">
                            <w:pPr>
                              <w:pStyle w:val="Default"/>
                              <w:rPr>
                                <w:rFonts w:ascii="Courier New" w:hAnsi="Courier New" w:cs="Courier New"/>
                                <w:sz w:val="20"/>
                                <w:szCs w:val="20"/>
                                <w:lang w:val="en-US"/>
                              </w:rPr>
                            </w:pPr>
                          </w:p>
                          <w:p w14:paraId="4D268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B6203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A28C1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Training Model Image Classification&lt;/h1&gt;</w:t>
                            </w:r>
                          </w:p>
                          <w:p w14:paraId="688AE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F61EB5" w14:textId="77777777" w:rsidR="00F93A76" w:rsidRDefault="00F93A76">
                            <w:pPr>
                              <w:pStyle w:val="Default"/>
                              <w:rPr>
                                <w:rFonts w:ascii="Courier New" w:hAnsi="Courier New" w:cs="Courier New"/>
                                <w:sz w:val="20"/>
                                <w:szCs w:val="20"/>
                                <w:lang w:val="en-US"/>
                              </w:rPr>
                            </w:pPr>
                          </w:p>
                          <w:p w14:paraId="0404D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9DD3D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78FF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85C4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71A1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load_train_model')}} " method="POST"&gt;</w:t>
                            </w:r>
                          </w:p>
                          <w:p w14:paraId="0E312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0FE85B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01778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Latih (%)&lt;/td&gt;</w:t>
                            </w:r>
                          </w:p>
                          <w:p w14:paraId="7F7C9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rain"&gt;&lt;/td&gt;</w:t>
                            </w:r>
                          </w:p>
                          <w:p w14:paraId="69E20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05148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69EB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Testing (%)&lt;/td&gt;</w:t>
                            </w:r>
                          </w:p>
                          <w:p w14:paraId="1F7797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esting"&gt;&lt;/td&gt;</w:t>
                            </w:r>
                          </w:p>
                          <w:p w14:paraId="49EB5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42F4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483D1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00CE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Load Dataset"&gt;</w:t>
                            </w:r>
                          </w:p>
                          <w:p w14:paraId="1A0F4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58126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818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8C57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9DB7F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14B94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42C4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1D7F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3617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398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255508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A235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49D06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AE49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0FB6AC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6DFB4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F10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47C287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CC4A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set&lt;/h4&gt;</w:t>
                            </w:r>
                          </w:p>
                          <w:p w14:paraId="6FAAB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2788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EAB1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t}}</w:t>
                            </w:r>
                          </w:p>
                          <w:p w14:paraId="25085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C86EF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F8E7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99A8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D31F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73F4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527B0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3E8D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26981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33D275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BE68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457B1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F53EA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raining&lt;/h4&gt;</w:t>
                            </w:r>
                          </w:p>
                          <w:p w14:paraId="71627C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479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7534E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31F1BB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1AB1B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CA5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555A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A7305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9CC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6EC110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F91A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12B9B4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95B2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ADE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C3EB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437D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7E690F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8437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E617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6D4839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6D10F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5429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D88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DE5E5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A3461C" w14:textId="77777777" w:rsidR="00F93A76" w:rsidRDefault="00F93A76">
                            <w:pPr>
                              <w:pStyle w:val="Default"/>
                              <w:rPr>
                                <w:rFonts w:ascii="Courier New" w:hAnsi="Courier New" w:cs="Courier New"/>
                                <w:sz w:val="20"/>
                                <w:szCs w:val="20"/>
                                <w:lang w:val="en-US"/>
                              </w:rPr>
                            </w:pPr>
                          </w:p>
                          <w:p w14:paraId="1DC560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80F82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46211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7EE0D0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11A46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B34B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61178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F9F82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056B59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5B5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60889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109E1C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1CB5B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7EEC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39FA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D4524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9BC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79DC30" w14:textId="77777777" w:rsidR="00F93A76" w:rsidRDefault="00F93A76">
                            <w:pPr>
                              <w:pStyle w:val="Default"/>
                              <w:rPr>
                                <w:rFonts w:ascii="Courier New" w:hAnsi="Courier New" w:cs="Courier New"/>
                                <w:sz w:val="20"/>
                                <w:szCs w:val="20"/>
                                <w:lang w:val="en-US"/>
                              </w:rPr>
                            </w:pPr>
                          </w:p>
                          <w:p w14:paraId="0500E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0FBF60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BD71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4D49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BF5F5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5C56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50E90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76AA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109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D29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A40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2B9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29E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AC4F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08CB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1DB2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EB73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76A61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5C4D6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FB00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400522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200C7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A19DA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CD35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0356A5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2E05E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37A81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DC20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18562A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3CB09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CA2AF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82AD0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4D9E96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3"&gt;&lt;/td&gt;</w:t>
                            </w:r>
                          </w:p>
                          <w:p w14:paraId="57FE9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E26D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62F9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7A032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66CF4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88E60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90AC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3DF52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015A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5A7E7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40DFEC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69801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7253B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10933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9EE7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D4F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1CD19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49D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2F5D2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2482A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449F4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E6BF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F729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B2762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07E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945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B3D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9A6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3A2F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F400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45BD26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04882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76C4D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78B48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415DD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3B4DB2" id="_x0000_s1080"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">
                <v:textbox>
                  <w:txbxContent>
                    <w:p w14:paraId="7B2393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w:t>
                      </w:r>
                      <w:r>
                        <w:rPr>
                          <w:rFonts w:ascii="Courier New" w:hAnsi="Courier New" w:cs="Courier New"/>
                          <w:sz w:val="20"/>
                          <w:szCs w:val="20"/>
                          <w:lang w:val="en-US"/>
                        </w:rPr>
                        <w:t>'/layout/_top.html' %}</w:t>
                      </w:r>
                    </w:p>
                    <w:p w14:paraId="1EEB8A55" w14:textId="77777777" w:rsidR="00F93A76" w:rsidRDefault="00F93A76">
                      <w:pPr>
                        <w:pStyle w:val="Default"/>
                        <w:rPr>
                          <w:rFonts w:ascii="Courier New" w:hAnsi="Courier New" w:cs="Courier New"/>
                          <w:sz w:val="20"/>
                          <w:szCs w:val="20"/>
                          <w:lang w:val="en-US"/>
                        </w:rPr>
                      </w:pPr>
                    </w:p>
                    <w:p w14:paraId="4D268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 class="section"&gt;</w:t>
                      </w:r>
                    </w:p>
                    <w:p w14:paraId="5B6203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A28C1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Training Model Image Classification&lt;/h1&gt;</w:t>
                      </w:r>
                    </w:p>
                    <w:p w14:paraId="688AE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F61EB5" w14:textId="77777777" w:rsidR="00F93A76" w:rsidRDefault="00F93A76">
                      <w:pPr>
                        <w:pStyle w:val="Default"/>
                        <w:rPr>
                          <w:rFonts w:ascii="Courier New" w:hAnsi="Courier New" w:cs="Courier New"/>
                          <w:sz w:val="20"/>
                          <w:szCs w:val="20"/>
                          <w:lang w:val="en-US"/>
                        </w:rPr>
                      </w:pPr>
                    </w:p>
                    <w:p w14:paraId="0404D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9DD3D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78FF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85C4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body"&gt;</w:t>
                      </w:r>
                    </w:p>
                    <w:p w14:paraId="071A1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load_train_model')}} " method="POST"&gt;</w:t>
                      </w:r>
                    </w:p>
                    <w:p w14:paraId="0E312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0FE85B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01778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Latih (%)&lt;/td&gt;</w:t>
                      </w:r>
                    </w:p>
                    <w:p w14:paraId="7F7C9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rasio_data_train"&gt;&lt;/td&gt;</w:t>
                      </w:r>
                    </w:p>
                    <w:p w14:paraId="69E20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05148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69EB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Rasio untuk Data Testing (%)&lt;/td&gt;</w:t>
                      </w:r>
                    </w:p>
                    <w:p w14:paraId="1F7797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w:t>
                      </w:r>
                      <w:r>
                        <w:rPr>
                          <w:rFonts w:ascii="Courier New" w:hAnsi="Courier New" w:cs="Courier New"/>
                          <w:sz w:val="20"/>
                          <w:szCs w:val="20"/>
                          <w:lang w:val="en-US"/>
                        </w:rPr>
                        <w:t>ntrol" type="number" name="rasio_data_testing"&gt;&lt;/td&gt;</w:t>
                      </w:r>
                    </w:p>
                    <w:p w14:paraId="49EB5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42F4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483D1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00CE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Load Dataset"&gt;</w:t>
                      </w:r>
                    </w:p>
                    <w:p w14:paraId="1A0F4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58126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818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w:t>
                      </w:r>
                      <w:r>
                        <w:rPr>
                          <w:rFonts w:ascii="Courier New" w:hAnsi="Courier New" w:cs="Courier New"/>
                          <w:sz w:val="20"/>
                          <w:szCs w:val="20"/>
                          <w:lang w:val="en-US"/>
                        </w:rPr>
                        <w:t>&gt;</w:t>
                      </w:r>
                    </w:p>
                    <w:p w14:paraId="08C57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19DB7F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14B94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42C4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1D7F7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3617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7398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255508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A235D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49D06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AE49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primary"&gt;</w:t>
                      </w:r>
                    </w:p>
                    <w:p w14:paraId="0FB6AC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6DFB4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BF10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w:t>
                      </w:r>
                      <w:r>
                        <w:rPr>
                          <w:rFonts w:ascii="Courier New" w:hAnsi="Courier New" w:cs="Courier New"/>
                          <w:sz w:val="20"/>
                          <w:szCs w:val="20"/>
                          <w:lang w:val="en-US"/>
                        </w:rPr>
                        <w:t>&gt;</w:t>
                      </w:r>
                    </w:p>
                    <w:p w14:paraId="47C287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CC4A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set&lt;/h4&gt;</w:t>
                      </w:r>
                    </w:p>
                    <w:p w14:paraId="6FAAB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2788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EAB1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t}}</w:t>
                      </w:r>
                    </w:p>
                    <w:p w14:paraId="25085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C86EF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6F8E7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899A8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D31F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73F4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527B0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53E8D7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26981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33D275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BE68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457B1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F53EA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raining&lt;/h4&gt;</w:t>
                      </w:r>
                    </w:p>
                    <w:p w14:paraId="71627C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div&gt;</w:t>
                      </w:r>
                    </w:p>
                    <w:p w14:paraId="6A479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7534E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31F1BB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1AB1B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CA5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555A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A7305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9CC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w:t>
                      </w:r>
                      <w:r>
                        <w:rPr>
                          <w:rFonts w:ascii="Courier New" w:hAnsi="Courier New" w:cs="Courier New"/>
                          <w:sz w:val="20"/>
                          <w:szCs w:val="20"/>
                          <w:lang w:val="en-US"/>
                        </w:rPr>
                        <w:t>-6 col-sm-6 col-12"&gt;</w:t>
                      </w:r>
                    </w:p>
                    <w:p w14:paraId="6EC110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7F91A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12B9B4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795B2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ADE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01C3EB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w:t>
                      </w:r>
                      <w:r>
                        <w:rPr>
                          <w:rFonts w:ascii="Courier New" w:hAnsi="Courier New" w:cs="Courier New"/>
                          <w:sz w:val="20"/>
                          <w:szCs w:val="20"/>
                          <w:lang w:val="en-US"/>
                        </w:rPr>
                        <w:t>r"&gt;</w:t>
                      </w:r>
                    </w:p>
                    <w:p w14:paraId="5437D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7E690F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8437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E617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6D4839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6D10F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5429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0D88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DE5E5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A3461C" w14:textId="77777777" w:rsidR="00F93A76" w:rsidRDefault="00F93A76">
                      <w:pPr>
                        <w:pStyle w:val="Default"/>
                        <w:rPr>
                          <w:rFonts w:ascii="Courier New" w:hAnsi="Courier New" w:cs="Courier New"/>
                          <w:sz w:val="20"/>
                          <w:szCs w:val="20"/>
                          <w:lang w:val="en-US"/>
                        </w:rPr>
                      </w:pPr>
                    </w:p>
                    <w:p w14:paraId="1DC560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80F82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46211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7EE0D0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11A46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w:t>
                      </w:r>
                      <w:r>
                        <w:rPr>
                          <w:rFonts w:ascii="Courier New" w:hAnsi="Courier New" w:cs="Courier New"/>
                          <w:sz w:val="20"/>
                          <w:szCs w:val="20"/>
                          <w:lang w:val="en-US"/>
                        </w:rPr>
                        <w:t>v&gt;</w:t>
                      </w:r>
                    </w:p>
                    <w:p w14:paraId="6B34B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61178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F9F82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056B59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5B5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60889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109E1C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w:t>
                      </w:r>
                      <w:r>
                        <w:rPr>
                          <w:rFonts w:ascii="Courier New" w:hAnsi="Courier New" w:cs="Courier New"/>
                          <w:sz w:val="20"/>
                          <w:szCs w:val="20"/>
                          <w:lang w:val="en-US"/>
                        </w:rPr>
                        <w:t xml:space="preserve"> %} </w:t>
                      </w:r>
                    </w:p>
                    <w:p w14:paraId="1CB5B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27EEC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39FA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D4524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9BC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79DC30" w14:textId="77777777" w:rsidR="00F93A76" w:rsidRDefault="00F93A76">
                      <w:pPr>
                        <w:pStyle w:val="Default"/>
                        <w:rPr>
                          <w:rFonts w:ascii="Courier New" w:hAnsi="Courier New" w:cs="Courier New"/>
                          <w:sz w:val="20"/>
                          <w:szCs w:val="20"/>
                          <w:lang w:val="en-US"/>
                        </w:rPr>
                      </w:pPr>
                    </w:p>
                    <w:p w14:paraId="0500E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0FBF60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BD71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4D49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BF5F5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w:t>
                      </w:r>
                      <w:r>
                        <w:rPr>
                          <w:rFonts w:ascii="Courier New" w:hAnsi="Courier New" w:cs="Courier New"/>
                          <w:sz w:val="20"/>
                          <w:szCs w:val="20"/>
                          <w:lang w:val="en-US"/>
                        </w:rPr>
                        <w:t>rd-body"&gt;</w:t>
                      </w:r>
                    </w:p>
                    <w:p w14:paraId="15C56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50E90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76AA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109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D29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0A40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2B9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29E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AC4F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08CB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1DB2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EB73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76A61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5C4D6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FB00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Epoch Pelatihan Model&lt;/td&gt;</w:t>
                      </w:r>
                    </w:p>
                    <w:p w14:paraId="400522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200C7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A19DA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CD35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0356A5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2E05E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37A81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DC20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w:t>
                      </w:r>
                      <w:r>
                        <w:rPr>
                          <w:rFonts w:ascii="Courier New" w:hAnsi="Courier New" w:cs="Courier New"/>
                          <w:sz w:val="20"/>
                          <w:szCs w:val="20"/>
                          <w:lang w:val="en-US"/>
                        </w:rPr>
                        <w:t xml:space="preserve"> Konvolusi Layer 2&lt;/td&gt;</w:t>
                      </w:r>
                    </w:p>
                    <w:p w14:paraId="18562A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3CB09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CA2AF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82AD0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4D9E96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lt;input class="form-control" type="number" name="conv3"&gt;&lt;/td&gt;</w:t>
                      </w:r>
                    </w:p>
                    <w:p w14:paraId="57FE9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E26D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62F9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7A032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66CF4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88E60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90AC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3DF52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015A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select class="form-control" name="optimizer" id="optimizer" required&gt;</w:t>
                      </w:r>
                    </w:p>
                    <w:p w14:paraId="5A7E7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40DFEC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69801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option value="RMSprop"&gt;RMSprop&lt;/option&gt;</w:t>
                      </w:r>
                    </w:p>
                    <w:p w14:paraId="7253B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10933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9EE7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D4FB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1CD19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5449D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w:t>
                      </w:r>
                      <w:r>
                        <w:rPr>
                          <w:rFonts w:ascii="Courier New" w:hAnsi="Courier New" w:cs="Courier New"/>
                          <w:sz w:val="20"/>
                          <w:szCs w:val="20"/>
                          <w:lang w:val="en-US"/>
                        </w:rPr>
                        <w:t>nput class="btn btn-primary" type="submit" name="proses" value="Train"&gt;</w:t>
                      </w:r>
                    </w:p>
                    <w:p w14:paraId="2F5D2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2482A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449F4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E6BF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able&gt;</w:t>
                      </w:r>
                    </w:p>
                    <w:p w14:paraId="7F729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6B2762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07E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9456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3B3D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9A6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3A2F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F400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45BD26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04882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w:t>
                      </w:r>
                      <w:r>
                        <w:rPr>
                          <w:rFonts w:ascii="Courier New" w:hAnsi="Courier New" w:cs="Courier New"/>
                          <w:sz w:val="20"/>
                          <w:szCs w:val="20"/>
                          <w:lang w:val="en-US"/>
                        </w:rPr>
                        <w:t>ON | safe }};</w:t>
                      </w:r>
                    </w:p>
                    <w:p w14:paraId="76C4D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78B48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415DD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v:textbox>
                <w10:anchorlock/>
              </v:shape>
            </w:pict>
          </mc:Fallback>
        </mc:AlternateContent>
      </w:r>
    </w:p>
    <w:p w14:paraId="7E134C6D"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11489ECF" wp14:editId="2A012499">
                <wp:extent cx="5232400" cy="7001510"/>
                <wp:effectExtent l="0" t="0" r="25400" b="27940"/>
                <wp:docPr id="1967130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69D80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9859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2BD1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t}}</w:t>
                            </w:r>
                          </w:p>
                          <w:p w14:paraId="1BDC91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7D01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577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469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644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4064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24CF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4EC1E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00C25A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3B269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70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353F06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DE31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raining&lt;/h4&gt;</w:t>
                            </w:r>
                          </w:p>
                          <w:p w14:paraId="1C96C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CE2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6F45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07A7C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ACCC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EFF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E899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E5F9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5D5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A17D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20487A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1782D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10758C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898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1EEEC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8C05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172104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BDE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77D0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7209E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10DF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5DE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12E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10D5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D5CC19" w14:textId="77777777" w:rsidR="00F93A76" w:rsidRDefault="00F93A76">
                            <w:pPr>
                              <w:pStyle w:val="Default"/>
                              <w:rPr>
                                <w:rFonts w:ascii="Courier New" w:hAnsi="Courier New" w:cs="Courier New"/>
                                <w:sz w:val="20"/>
                                <w:szCs w:val="20"/>
                                <w:lang w:val="en-US"/>
                              </w:rPr>
                            </w:pPr>
                          </w:p>
                          <w:p w14:paraId="1303C6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2F10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434556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562461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4CC59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0BC7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62E859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6C77F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2E837F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CE0A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C7C2E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531DDD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BC55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52EA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FB1D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CA85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E4CA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2D9B35" w14:textId="77777777" w:rsidR="00F93A76" w:rsidRDefault="00F93A76">
                            <w:pPr>
                              <w:pStyle w:val="Default"/>
                              <w:rPr>
                                <w:rFonts w:ascii="Courier New" w:hAnsi="Courier New" w:cs="Courier New"/>
                                <w:sz w:val="20"/>
                                <w:szCs w:val="20"/>
                                <w:lang w:val="en-US"/>
                              </w:rPr>
                            </w:pPr>
                          </w:p>
                          <w:p w14:paraId="3DA81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75C153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4B0E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0E5C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CD5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2E5EC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29B86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955F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7924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7CB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8EEEF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162A3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17D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CFD9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88FC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DEC9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7CCF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4DB470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E536F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1FA5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7C8B72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0CC3DA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0AD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6EBE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43447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34B6E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8B73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AA65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1BF1EE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2B460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8FF1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840B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559D0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3"&gt;&lt;/td&gt;</w:t>
                            </w:r>
                          </w:p>
                          <w:p w14:paraId="03F36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C3D1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E2B40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1C4BF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29C14D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7B7A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B6DF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250909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66C40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0A0B8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77B9E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32CEB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3E8F5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1CA5E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23A0C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055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20C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6DEB9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299044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1E95E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6E0C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7E3D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6B304F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377359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402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8DD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F2305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988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7C2A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984C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26A08C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7844D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03D965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460B2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34F042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489ECF" id="_x0000_s1081"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">
                <v:textbox>
                  <w:txbxContent>
                    <w:p w14:paraId="69D807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F9859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2BD1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otal_dataset %} {{total_dataset}}</w:t>
                      </w:r>
                    </w:p>
                    <w:p w14:paraId="1BDC91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7D01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6577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469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644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4064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324CF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w:t>
                      </w:r>
                      <w:r>
                        <w:rPr>
                          <w:rFonts w:ascii="Courier New" w:hAnsi="Courier New" w:cs="Courier New"/>
                          <w:sz w:val="20"/>
                          <w:szCs w:val="20"/>
                          <w:lang w:val="en-US"/>
                        </w:rPr>
                        <w:t>ss="card card-statistic-1"&gt;</w:t>
                      </w:r>
                    </w:p>
                    <w:p w14:paraId="4EC1E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danger"&gt;</w:t>
                      </w:r>
                    </w:p>
                    <w:p w14:paraId="00C25A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3B269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70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353F06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DE31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r</w:t>
                      </w:r>
                      <w:r>
                        <w:rPr>
                          <w:rFonts w:ascii="Courier New" w:hAnsi="Courier New" w:cs="Courier New"/>
                          <w:sz w:val="20"/>
                          <w:szCs w:val="20"/>
                          <w:lang w:val="en-US"/>
                        </w:rPr>
                        <w:t>aining&lt;/h4&gt;</w:t>
                      </w:r>
                    </w:p>
                    <w:p w14:paraId="1C96C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CE2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6F45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train_data %} {{train_data}}</w:t>
                      </w:r>
                    </w:p>
                    <w:p w14:paraId="07A7C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4ACCC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EFF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E899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E5F9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5D5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A17D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20487A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info"&gt;</w:t>
                      </w:r>
                    </w:p>
                    <w:p w14:paraId="1782D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 class="far fa-user"&gt;&lt;/i&gt;</w:t>
                      </w:r>
                    </w:p>
                    <w:p w14:paraId="10758C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8898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w:t>
                      </w:r>
                      <w:r>
                        <w:rPr>
                          <w:rFonts w:ascii="Courier New" w:hAnsi="Courier New" w:cs="Courier New"/>
                          <w:sz w:val="20"/>
                          <w:szCs w:val="20"/>
                          <w:lang w:val="en-US"/>
                        </w:rPr>
                        <w:t>ss="card-wrap"&gt;</w:t>
                      </w:r>
                    </w:p>
                    <w:p w14:paraId="1EEEC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48C05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Total Data Testing&lt;/h4&gt;</w:t>
                      </w:r>
                    </w:p>
                    <w:p w14:paraId="172104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8BDE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77D0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_data %} {{val_data}}</w:t>
                      </w:r>
                    </w:p>
                    <w:p w14:paraId="7209E7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010DF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5DE4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012E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10D5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D5CC19" w14:textId="77777777" w:rsidR="00F93A76" w:rsidRDefault="00F93A76">
                      <w:pPr>
                        <w:pStyle w:val="Default"/>
                        <w:rPr>
                          <w:rFonts w:ascii="Courier New" w:hAnsi="Courier New" w:cs="Courier New"/>
                          <w:sz w:val="20"/>
                          <w:szCs w:val="20"/>
                          <w:lang w:val="en-US"/>
                        </w:rPr>
                      </w:pPr>
                    </w:p>
                    <w:p w14:paraId="1303C6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lg-3 col-md-6 col-sm-6 col-12"&gt;</w:t>
                      </w:r>
                    </w:p>
                    <w:p w14:paraId="12F10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 card-statistic-1"&gt;</w:t>
                      </w:r>
                    </w:p>
                    <w:p w14:paraId="434556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icon bg-warning"&gt;</w:t>
                      </w:r>
                    </w:p>
                    <w:p w14:paraId="562461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w:t>
                      </w:r>
                      <w:r>
                        <w:rPr>
                          <w:rFonts w:ascii="Courier New" w:hAnsi="Courier New" w:cs="Courier New"/>
                          <w:sz w:val="20"/>
                          <w:szCs w:val="20"/>
                          <w:lang w:val="en-US"/>
                        </w:rPr>
                        <w:t xml:space="preserve"> class="far fa-user"&gt;&lt;/i&gt;</w:t>
                      </w:r>
                    </w:p>
                    <w:p w14:paraId="4CC59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0BC7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wrap"&gt;</w:t>
                      </w:r>
                    </w:p>
                    <w:p w14:paraId="62E859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6C77F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2E837F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CE0A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4C7C2E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531DDD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BC55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52EA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0FB1D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CA85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E4CA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2D9B35" w14:textId="77777777" w:rsidR="00F93A76" w:rsidRDefault="00F93A76">
                      <w:pPr>
                        <w:pStyle w:val="Default"/>
                        <w:rPr>
                          <w:rFonts w:ascii="Courier New" w:hAnsi="Courier New" w:cs="Courier New"/>
                          <w:sz w:val="20"/>
                          <w:szCs w:val="20"/>
                          <w:lang w:val="en-US"/>
                        </w:rPr>
                      </w:pPr>
                    </w:p>
                    <w:p w14:paraId="3DA81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75C153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4B0E2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w:t>
                      </w:r>
                      <w:r>
                        <w:rPr>
                          <w:rFonts w:ascii="Courier New" w:hAnsi="Courier New" w:cs="Courier New"/>
                          <w:sz w:val="20"/>
                          <w:szCs w:val="20"/>
                          <w:lang w:val="en-US"/>
                        </w:rPr>
                        <w:t>-12"&gt;</w:t>
                      </w:r>
                    </w:p>
                    <w:p w14:paraId="60E5C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CD5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2E5EC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29B86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955F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7924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7CB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8EEEF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162A3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17D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CFD9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ol-12"&gt;</w:t>
                      </w:r>
                    </w:p>
                    <w:p w14:paraId="788FC1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DEC9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7CCF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4DB470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1E536F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01FA5B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7C8B72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0CC3DA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0AD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6EBE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43447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34B6E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8B73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AA65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1BF1EE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w:t>
                      </w:r>
                      <w:r>
                        <w:rPr>
                          <w:rFonts w:ascii="Courier New" w:hAnsi="Courier New" w:cs="Courier New"/>
                          <w:sz w:val="20"/>
                          <w:szCs w:val="20"/>
                          <w:lang w:val="en-US"/>
                        </w:rPr>
                        <w:t xml:space="preserve"> class="form-control" type="number" name="conv2"&gt;&lt;/td&gt;</w:t>
                      </w:r>
                    </w:p>
                    <w:p w14:paraId="2B460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8FF1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840B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559D0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w:t>
                      </w:r>
                      <w:r>
                        <w:rPr>
                          <w:rFonts w:ascii="Courier New" w:hAnsi="Courier New" w:cs="Courier New"/>
                          <w:sz w:val="20"/>
                          <w:szCs w:val="20"/>
                          <w:lang w:val="en-US"/>
                        </w:rPr>
                        <w:t>me="conv3"&gt;&lt;/td&gt;</w:t>
                      </w:r>
                    </w:p>
                    <w:p w14:paraId="03F36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C3D1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E2B40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1C4BF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29C14D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77B7A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B6DF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250909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66C40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0A0B8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w:t>
                      </w:r>
                      <w:r>
                        <w:rPr>
                          <w:rFonts w:ascii="Courier New" w:hAnsi="Courier New" w:cs="Courier New"/>
                          <w:sz w:val="20"/>
                          <w:szCs w:val="20"/>
                          <w:lang w:val="en-US"/>
                        </w:rPr>
                        <w:t>option value=""&gt;--Pilih Optimizer--&lt;/option&gt;</w:t>
                      </w:r>
                    </w:p>
                    <w:p w14:paraId="77B9E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32CEB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3E8F5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1CA5E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w:t>
                      </w:r>
                      <w:r>
                        <w:rPr>
                          <w:rFonts w:ascii="Courier New" w:hAnsi="Courier New" w:cs="Courier New"/>
                          <w:sz w:val="20"/>
                          <w:szCs w:val="20"/>
                          <w:lang w:val="en-US"/>
                        </w:rPr>
                        <w:t>d&gt;</w:t>
                      </w:r>
                    </w:p>
                    <w:p w14:paraId="23A0C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055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20C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6DEB9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299044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1E95E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6E0C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27E3D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6B304F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377359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402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8DD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F2305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988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7C2A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984C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26A08C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w:t>
                      </w:r>
                      <w:r>
                        <w:rPr>
                          <w:rFonts w:ascii="Courier New" w:hAnsi="Courier New" w:cs="Courier New"/>
                          <w:sz w:val="20"/>
                          <w:szCs w:val="20"/>
                          <w:lang w:val="en-US"/>
                        </w:rPr>
                        <w:t>ript&gt;</w:t>
                      </w:r>
                    </w:p>
                    <w:p w14:paraId="7844D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03D965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460B2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34F042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v:textbox>
                <w10:anchorlock/>
              </v:shape>
            </w:pict>
          </mc:Fallback>
        </mc:AlternateContent>
      </w:r>
    </w:p>
    <w:p w14:paraId="4567EC8E"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08E5BA4E" wp14:editId="70290911">
                <wp:extent cx="5232400" cy="7001510"/>
                <wp:effectExtent l="0" t="0" r="25400" b="27940"/>
                <wp:docPr id="402835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7001934"/>
                        </a:xfrm>
                        <a:prstGeom prst="rect">
                          <a:avLst/>
                        </a:prstGeom>
                        <a:solidFill>
                          <a:srgbClr val="FFFFFF"/>
                        </a:solidFill>
                        <a:ln w="9525">
                          <a:solidFill>
                            <a:srgbClr val="000000"/>
                          </a:solidFill>
                          <a:miter lim="800000"/>
                        </a:ln>
                      </wps:spPr>
                      <wps:txbx>
                        <w:txbxContent>
                          <w:p w14:paraId="45658D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64011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9FE3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5D8C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09951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7CAB5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B21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845E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CB38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804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3CE743" w14:textId="77777777" w:rsidR="00F93A76" w:rsidRDefault="00F93A76">
                            <w:pPr>
                              <w:pStyle w:val="Default"/>
                              <w:rPr>
                                <w:rFonts w:ascii="Courier New" w:hAnsi="Courier New" w:cs="Courier New"/>
                                <w:sz w:val="20"/>
                                <w:szCs w:val="20"/>
                                <w:lang w:val="en-US"/>
                              </w:rPr>
                            </w:pPr>
                          </w:p>
                          <w:p w14:paraId="3780CF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63AD08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02B13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F8D68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EFED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1D16D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6A5B14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1CA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ED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4FC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1930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75C6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4F6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4668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B6468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6074B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0E88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ethod="POST"&gt;</w:t>
                            </w:r>
                          </w:p>
                          <w:p w14:paraId="13269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4B671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824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3DD684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d&gt;</w:t>
                            </w:r>
                          </w:p>
                          <w:p w14:paraId="69AE5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91ED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64A0B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5195D3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7BEA30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259C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A07A7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029F0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2ADEB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C4C4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5E34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0AE4C2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3"&gt;&lt;/td&gt;</w:t>
                            </w:r>
                          </w:p>
                          <w:p w14:paraId="050D4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8B39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A30C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3D2EF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4D6891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FAB5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A629F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249D12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8E7D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31CC71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0B29F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63B4E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2F0485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5B815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B54D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087F6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FC7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132E3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6F790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116614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14342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F7EA6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28B67A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7B893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45F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9F19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922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558C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60246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04CE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51E7CB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44894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62A4AA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623DB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74F9FD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5BA4E" id="_x0000_s1082" type="#_x0000_t202" style="width:412pt;height:55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">
                <v:textbox>
                  <w:txbxContent>
                    <w:p w14:paraId="45658D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asio Dataset&lt;/h4&gt;</w:t>
                      </w:r>
                    </w:p>
                    <w:p w14:paraId="64011C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9FE3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5D8C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ratio %} {{ratio}}</w:t>
                      </w:r>
                    </w:p>
                    <w:p w14:paraId="09951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7CAB5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B21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845E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1CB38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D8040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3CE743" w14:textId="77777777" w:rsidR="00F93A76" w:rsidRDefault="00F93A76">
                      <w:pPr>
                        <w:pStyle w:val="Default"/>
                        <w:rPr>
                          <w:rFonts w:ascii="Courier New" w:hAnsi="Courier New" w:cs="Courier New"/>
                          <w:sz w:val="20"/>
                          <w:szCs w:val="20"/>
                          <w:lang w:val="en-US"/>
                        </w:rPr>
                      </w:pPr>
                    </w:p>
                    <w:p w14:paraId="3780CF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umn"&gt;</w:t>
                      </w:r>
                    </w:p>
                    <w:p w14:paraId="63AD08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02B13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F8D68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EFED8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1D16D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id="chart1"&gt;&lt;/div</w:t>
                      </w:r>
                    </w:p>
                    <w:p w14:paraId="6A5B14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1CA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5ED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1D4FC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1930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75C6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4F6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46680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B6468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6074B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0E884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 action=" {{url_for('config_cnn')}} " m</w:t>
                      </w:r>
                      <w:r>
                        <w:rPr>
                          <w:rFonts w:ascii="Courier New" w:hAnsi="Courier New" w:cs="Courier New"/>
                          <w:sz w:val="20"/>
                          <w:szCs w:val="20"/>
                          <w:lang w:val="en-US"/>
                        </w:rPr>
                        <w:t>ethod="POST"&gt;</w:t>
                      </w:r>
                    </w:p>
                    <w:p w14:paraId="13269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ellpadding="8" class="w-100"&gt;</w:t>
                      </w:r>
                    </w:p>
                    <w:p w14:paraId="4B6714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C824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Epoch Pelatihan Model&lt;/td&gt;</w:t>
                      </w:r>
                    </w:p>
                    <w:p w14:paraId="3DD684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epoch"&gt;&lt;/t</w:t>
                      </w:r>
                      <w:r>
                        <w:rPr>
                          <w:rFonts w:ascii="Courier New" w:hAnsi="Courier New" w:cs="Courier New"/>
                          <w:sz w:val="20"/>
                          <w:szCs w:val="20"/>
                          <w:lang w:val="en-US"/>
                        </w:rPr>
                        <w:t>d&gt;</w:t>
                      </w:r>
                    </w:p>
                    <w:p w14:paraId="69AE5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91ED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64A0B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1&lt;/td&gt;</w:t>
                      </w:r>
                    </w:p>
                    <w:p w14:paraId="5195D3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1"&gt;&lt;/td&gt;</w:t>
                      </w:r>
                    </w:p>
                    <w:p w14:paraId="7BEA30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259C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A07A7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2&lt;/td&gt;</w:t>
                      </w:r>
                    </w:p>
                    <w:p w14:paraId="029F0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name="conv2"&gt;&lt;/td&gt;</w:t>
                      </w:r>
                    </w:p>
                    <w:p w14:paraId="2ADEB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C4C4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5E34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Ukuran Konvolusi Layer 3&lt;/td&gt;</w:t>
                      </w:r>
                    </w:p>
                    <w:p w14:paraId="0AE4C2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w:t>
                      </w:r>
                      <w:r>
                        <w:rPr>
                          <w:rFonts w:ascii="Courier New" w:hAnsi="Courier New" w:cs="Courier New"/>
                          <w:sz w:val="20"/>
                          <w:szCs w:val="20"/>
                          <w:lang w:val="en-US"/>
                        </w:rPr>
                        <w:t xml:space="preserve"> class="form-control" type="number" name="conv3"&gt;&lt;/td&gt;</w:t>
                      </w:r>
                    </w:p>
                    <w:p w14:paraId="050D4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A8B39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A30C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3D2EF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w:t>
                      </w:r>
                      <w:r>
                        <w:rPr>
                          <w:rFonts w:ascii="Courier New" w:hAnsi="Courier New" w:cs="Courier New"/>
                          <w:sz w:val="20"/>
                          <w:szCs w:val="20"/>
                          <w:lang w:val="en-US"/>
                        </w:rPr>
                        <w:t xml:space="preserve"> name="lr"&gt;&lt;/td&gt;</w:t>
                      </w:r>
                    </w:p>
                    <w:p w14:paraId="4D6891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FAB5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A629F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249D12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38E7D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w:t>
                      </w:r>
                      <w:r>
                        <w:rPr>
                          <w:rFonts w:ascii="Courier New" w:hAnsi="Courier New" w:cs="Courier New"/>
                          <w:sz w:val="20"/>
                          <w:szCs w:val="20"/>
                          <w:lang w:val="en-US"/>
                        </w:rPr>
                        <w:t>red&gt;</w:t>
                      </w:r>
                    </w:p>
                    <w:p w14:paraId="31CC71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0B29F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63B4E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2F0485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w:t>
                      </w:r>
                      <w:r>
                        <w:rPr>
                          <w:rFonts w:ascii="Courier New" w:hAnsi="Courier New" w:cs="Courier New"/>
                          <w:sz w:val="20"/>
                          <w:szCs w:val="20"/>
                          <w:lang w:val="en-US"/>
                        </w:rPr>
                        <w:t>elect&gt;</w:t>
                      </w:r>
                    </w:p>
                    <w:p w14:paraId="5B815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0B54D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087F6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FC7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132E3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6F790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nput class="btn btn-danger" type="reset" name="batal" value="Bersihkan"&gt;</w:t>
                      </w:r>
                    </w:p>
                    <w:p w14:paraId="116614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14342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F7EA6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28B67A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7B893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A45F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9F19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922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558C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60246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04CE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51E7CB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44894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62A4AA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623DB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74F9FD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v:textbox>
                <w10:anchorlock/>
              </v:shape>
            </w:pict>
          </mc:Fallback>
        </mc:AlternateContent>
      </w:r>
    </w:p>
    <w:p w14:paraId="3EEAE046"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714DBCFF" wp14:editId="4E586B29">
                <wp:extent cx="5232400" cy="6355080"/>
                <wp:effectExtent l="0" t="0" r="25400" b="26670"/>
                <wp:docPr id="19557054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355080"/>
                        </a:xfrm>
                        <a:prstGeom prst="rect">
                          <a:avLst/>
                        </a:prstGeom>
                        <a:solidFill>
                          <a:srgbClr val="FFFFFF"/>
                        </a:solidFill>
                        <a:ln w="9525">
                          <a:solidFill>
                            <a:srgbClr val="000000"/>
                          </a:solidFill>
                          <a:miter lim="800000"/>
                        </a:ln>
                      </wps:spPr>
                      <wps:txbx>
                        <w:txbxContent>
                          <w:p w14:paraId="36C22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ype="number" name="conv3"&gt;&lt;/td&gt;</w:t>
                            </w:r>
                          </w:p>
                          <w:p w14:paraId="512841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07822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BC72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51A14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33BFD6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8DC9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77AF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zer&lt;/td&gt;</w:t>
                            </w:r>
                          </w:p>
                          <w:p w14:paraId="63A2CA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73AD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27E33C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539C2E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29A6A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7A995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68BAFD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68AE62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5029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EE99C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315D2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272E0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hkan"&gt;</w:t>
                            </w:r>
                          </w:p>
                          <w:p w14:paraId="2C2B9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20982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91BEF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0FB94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51232E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AFC2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C1B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9DE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99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61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E41F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ttps://cdn.plot.ly/plotly-latest.min.js"&gt;&lt;/script&gt;</w:t>
                            </w:r>
                          </w:p>
                          <w:p w14:paraId="43269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3AF7E7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53661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0DAE59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74BF5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DBCFF" id="_x0000_s1083" type="#_x0000_t202" style="width:412pt;height:50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">
                <v:textbox>
                  <w:txbxContent>
                    <w:p w14:paraId="36C22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type="number" name="conv3"&gt;&lt;/td&gt;</w:t>
                      </w:r>
                    </w:p>
                    <w:p w14:paraId="512841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07822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BC72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earning Rate&lt;/td&gt;</w:t>
                      </w:r>
                    </w:p>
                    <w:p w14:paraId="51A14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lt;input class="form-control" type="number" step="0.0001" name="lr"&gt;&lt;/td&gt;</w:t>
                      </w:r>
                    </w:p>
                    <w:p w14:paraId="33BFD6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8DC9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77AF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Optimi</w:t>
                      </w:r>
                      <w:r>
                        <w:rPr>
                          <w:rFonts w:ascii="Courier New" w:hAnsi="Courier New" w:cs="Courier New"/>
                          <w:sz w:val="20"/>
                          <w:szCs w:val="20"/>
                          <w:lang w:val="en-US"/>
                        </w:rPr>
                        <w:t>zer&lt;/td&gt;</w:t>
                      </w:r>
                    </w:p>
                    <w:p w14:paraId="63A2CA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73AD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 class="form-control" name="optimizer" id="optimizer" required&gt;</w:t>
                      </w:r>
                    </w:p>
                    <w:p w14:paraId="27E33C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gt;--Pilih Optimizer--&lt;/option&gt;</w:t>
                      </w:r>
                    </w:p>
                    <w:p w14:paraId="539C2E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Adam"&gt;Adam&lt;/option&gt;</w:t>
                      </w:r>
                    </w:p>
                    <w:p w14:paraId="29A6A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option value="RMSprop"&gt;RMSprop&lt;/option&gt;</w:t>
                      </w:r>
                    </w:p>
                    <w:p w14:paraId="7A995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select&gt;</w:t>
                      </w:r>
                    </w:p>
                    <w:p w14:paraId="68BAFD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68AE62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50293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4EE99C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7315D2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primary" type="submit" name="proses" value="Train"&gt;</w:t>
                      </w:r>
                    </w:p>
                    <w:p w14:paraId="272E0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nput class="btn btn-danger" type="reset" name="batal" value="Bersi</w:t>
                      </w:r>
                      <w:r>
                        <w:rPr>
                          <w:rFonts w:ascii="Courier New" w:hAnsi="Courier New" w:cs="Courier New"/>
                          <w:sz w:val="20"/>
                          <w:szCs w:val="20"/>
                          <w:lang w:val="en-US"/>
                        </w:rPr>
                        <w:t>hkan"&gt;</w:t>
                      </w:r>
                    </w:p>
                    <w:p w14:paraId="2C2B9F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p>
                    <w:p w14:paraId="20982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91BEF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0FB94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form&gt;</w:t>
                      </w:r>
                    </w:p>
                    <w:p w14:paraId="51232E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AFC2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AC1B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9DE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C99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B61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7E41F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 src="h</w:t>
                      </w:r>
                      <w:r>
                        <w:rPr>
                          <w:rFonts w:ascii="Courier New" w:hAnsi="Courier New" w:cs="Courier New"/>
                          <w:sz w:val="20"/>
                          <w:szCs w:val="20"/>
                          <w:lang w:val="en-US"/>
                        </w:rPr>
                        <w:t>ttps://cdn.plot.ly/plotly-latest.min.js"&gt;&lt;/script&gt;</w:t>
                      </w:r>
                    </w:p>
                    <w:p w14:paraId="43269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3AF7E7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graph1 = {{ graph1JSON | safe }};</w:t>
                      </w:r>
                    </w:p>
                    <w:p w14:paraId="536611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lotly.plot("chart1", graph1, {})</w:t>
                      </w:r>
                    </w:p>
                    <w:p w14:paraId="0DAE59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cript&gt;</w:t>
                      </w:r>
                    </w:p>
                    <w:p w14:paraId="74BF5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 include '/layout/_bottom.html' %}  </w:t>
                      </w:r>
                    </w:p>
                  </w:txbxContent>
                </v:textbox>
                <w10:anchorlock/>
              </v:shape>
            </w:pict>
          </mc:Fallback>
        </mc:AlternateContent>
      </w:r>
    </w:p>
    <w:p w14:paraId="53AAAB5B" w14:textId="77777777" w:rsidR="00F93A76" w:rsidRDefault="00F93A76">
      <w:pPr>
        <w:jc w:val="both"/>
      </w:pPr>
    </w:p>
    <w:p w14:paraId="557C984D" w14:textId="77777777" w:rsidR="00F93A76" w:rsidRDefault="00F93A76">
      <w:pPr>
        <w:jc w:val="both"/>
      </w:pPr>
    </w:p>
    <w:p w14:paraId="27EB9E70" w14:textId="77777777" w:rsidR="00F93A76" w:rsidRDefault="00F93A76">
      <w:pPr>
        <w:jc w:val="both"/>
      </w:pPr>
    </w:p>
    <w:p w14:paraId="1529E7B6" w14:textId="77777777" w:rsidR="00F93A76" w:rsidRDefault="00124769">
      <w:pPr>
        <w:pStyle w:val="ListParagraph"/>
        <w:numPr>
          <w:ilvl w:val="0"/>
          <w:numId w:val="55"/>
        </w:numPr>
        <w:ind w:hanging="720"/>
      </w:pPr>
      <w:r>
        <w:t>Tampilan berbasis website untuk klasifikasi dan mengukur kemiripan</w:t>
      </w:r>
    </w:p>
    <w:p w14:paraId="03AAED5D" w14:textId="77777777" w:rsidR="00F93A76" w:rsidRDefault="00124769">
      <w:r>
        <w:rPr>
          <w:rFonts w:ascii="Courier New" w:hAnsi="Courier New" w:cs="Courier New"/>
          <w:noProof/>
          <w:sz w:val="20"/>
          <w:szCs w:val="20"/>
          <w:lang w:eastAsia="en-US"/>
        </w:rPr>
        <w:lastRenderedPageBreak/>
        <mc:AlternateContent>
          <mc:Choice Requires="wps">
            <w:drawing>
              <wp:inline distT="0" distB="0" distL="0" distR="0" wp14:anchorId="3113ECB8" wp14:editId="646D2D1A">
                <wp:extent cx="5232400" cy="6866255"/>
                <wp:effectExtent l="0" t="0" r="25400" b="10795"/>
                <wp:docPr id="15384485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866467"/>
                        </a:xfrm>
                        <a:prstGeom prst="rect">
                          <a:avLst/>
                        </a:prstGeom>
                        <a:solidFill>
                          <a:srgbClr val="FFFFFF"/>
                        </a:solidFill>
                        <a:ln w="9525">
                          <a:solidFill>
                            <a:srgbClr val="000000"/>
                          </a:solidFill>
                          <a:miter lim="800000"/>
                        </a:ln>
                      </wps:spPr>
                      <wps:txbx>
                        <w:txbxContent>
                          <w:p w14:paraId="3935C84F" w14:textId="77777777" w:rsidR="00F93A76" w:rsidRDefault="00F93A76">
                            <w:pPr>
                              <w:pStyle w:val="Default"/>
                              <w:rPr>
                                <w:rFonts w:ascii="Courier New" w:hAnsi="Courier New" w:cs="Courier New"/>
                                <w:sz w:val="20"/>
                                <w:szCs w:val="20"/>
                                <w:lang w:val="en-US"/>
                              </w:rPr>
                            </w:pPr>
                          </w:p>
                          <w:p w14:paraId="5F524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72471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7FB6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93D3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41CF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05D23A" w14:textId="77777777" w:rsidR="00F93A76" w:rsidRDefault="00F93A76">
                            <w:pPr>
                              <w:pStyle w:val="Default"/>
                              <w:rPr>
                                <w:rFonts w:ascii="Courier New" w:hAnsi="Courier New" w:cs="Courier New"/>
                                <w:sz w:val="20"/>
                                <w:szCs w:val="20"/>
                                <w:lang w:val="en-US"/>
                              </w:rPr>
                            </w:pPr>
                          </w:p>
                          <w:p w14:paraId="355EF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736A5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267CB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97C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2814939" w14:textId="77777777" w:rsidR="00F93A76" w:rsidRDefault="00F93A76">
                            <w:pPr>
                              <w:pStyle w:val="Default"/>
                              <w:rPr>
                                <w:rFonts w:ascii="Courier New" w:hAnsi="Courier New" w:cs="Courier New"/>
                                <w:sz w:val="20"/>
                                <w:szCs w:val="20"/>
                                <w:lang w:val="en-US"/>
                              </w:rPr>
                            </w:pPr>
                          </w:p>
                          <w:p w14:paraId="04E2C5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ACE2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2F16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1900A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DFBD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31F494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0EE44D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677A0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4EBE7D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7CE94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1D0B7A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5C6105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1223A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692EC7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429A75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A9911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1&lt;/td&gt;</w:t>
                            </w:r>
                          </w:p>
                          <w:p w14:paraId="1D3B6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Array gambar untuk diinputkan ke model&lt;/td&gt;</w:t>
                            </w:r>
                          </w:p>
                          <w:p w14:paraId="0B40F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5756C8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762DE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6EF8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0DF59A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Hasil setelah dimasukkan model CNN (probabilitas masing-masing kelas) &lt;/td&gt;</w:t>
                            </w:r>
                          </w:p>
                          <w:p w14:paraId="223BB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ed}}&lt;/td&gt;</w:t>
                            </w:r>
                          </w:p>
                          <w:p w14:paraId="686B2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B60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E8C8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20D83F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231A1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ort}}&lt;/td&gt;</w:t>
                            </w:r>
                          </w:p>
                          <w:p w14:paraId="3A4D9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ECFE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8E43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06467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59091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4DB31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7FE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B3885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725DF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1AC03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5C2F2E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90C7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E14FA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55E0FF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33A3D2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2EDD01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F882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534C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7AD8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71A74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F99A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EB0F7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140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8D083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6145AD" w14:textId="77777777" w:rsidR="00F93A76" w:rsidRDefault="00F93A76">
                            <w:pPr>
                              <w:pStyle w:val="Default"/>
                              <w:rPr>
                                <w:rFonts w:ascii="Courier New" w:hAnsi="Courier New" w:cs="Courier New"/>
                                <w:sz w:val="20"/>
                                <w:szCs w:val="20"/>
                                <w:lang w:val="en-US"/>
                              </w:rPr>
                            </w:pPr>
                          </w:p>
                          <w:p w14:paraId="48BAF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48498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4901BA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4A12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EB6A9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07F4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E566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2F8B6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A743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06AA57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FFB5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75D42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4FD8D2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4C0E3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5797D1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764220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F2CD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3AC61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BCE8F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1E6560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2266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59AD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20BE0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345AB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16DA19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FEA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ECA4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0146D7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5C246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9069D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DF58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49BB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3A2B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F2C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AEE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F263F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55D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3F64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40FE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0F4F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7B62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770BE5" w14:textId="77777777" w:rsidR="00F93A76" w:rsidRDefault="00F93A76">
                            <w:pPr>
                              <w:pStyle w:val="Default"/>
                              <w:rPr>
                                <w:rFonts w:ascii="Courier New" w:hAnsi="Courier New" w:cs="Courier New"/>
                                <w:sz w:val="20"/>
                                <w:szCs w:val="20"/>
                                <w:lang w:val="en-US"/>
                              </w:rPr>
                            </w:pPr>
                          </w:p>
                          <w:p w14:paraId="73104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38A3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8004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D14F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7917A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530B8D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D3B1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F0B2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490A61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51A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BD1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C509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B3F56D" w14:textId="77777777" w:rsidR="00F93A76" w:rsidRDefault="00F93A76">
                            <w:pPr>
                              <w:pStyle w:val="Default"/>
                              <w:rPr>
                                <w:rFonts w:ascii="Courier New" w:hAnsi="Courier New" w:cs="Courier New"/>
                                <w:sz w:val="20"/>
                                <w:szCs w:val="20"/>
                                <w:lang w:val="en-US"/>
                              </w:rPr>
                            </w:pPr>
                          </w:p>
                          <w:p w14:paraId="74DB40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A538E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127CD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5AE82A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7A291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2C19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6826F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ACE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64010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32CF14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4D4E82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58014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43141A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75545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3ED716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8D22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2D61B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CC5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ECBBB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D31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5D928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056E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63D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EE411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13ECB8" id="_x0000_s1084" type="#_x0000_t202" style="width:412pt;height:5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">
                <v:textbox>
                  <w:txbxContent>
                    <w:p w14:paraId="3935C84F" w14:textId="77777777" w:rsidR="00F93A76" w:rsidRDefault="00F93A76">
                      <w:pPr>
                        <w:pStyle w:val="Default"/>
                        <w:rPr>
                          <w:rFonts w:ascii="Courier New" w:hAnsi="Courier New" w:cs="Courier New"/>
                          <w:sz w:val="20"/>
                          <w:szCs w:val="20"/>
                          <w:lang w:val="en-US"/>
                        </w:rPr>
                      </w:pPr>
                    </w:p>
                    <w:p w14:paraId="5F524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72471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7FB6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93D3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41CF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705D23A" w14:textId="77777777" w:rsidR="00F93A76" w:rsidRDefault="00F93A76">
                      <w:pPr>
                        <w:pStyle w:val="Default"/>
                        <w:rPr>
                          <w:rFonts w:ascii="Courier New" w:hAnsi="Courier New" w:cs="Courier New"/>
                          <w:sz w:val="20"/>
                          <w:szCs w:val="20"/>
                          <w:lang w:val="en-US"/>
                        </w:rPr>
                      </w:pPr>
                    </w:p>
                    <w:p w14:paraId="355EF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736A5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267CB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97C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2814939" w14:textId="77777777" w:rsidR="00F93A76" w:rsidRDefault="00F93A76">
                      <w:pPr>
                        <w:pStyle w:val="Default"/>
                        <w:rPr>
                          <w:rFonts w:ascii="Courier New" w:hAnsi="Courier New" w:cs="Courier New"/>
                          <w:sz w:val="20"/>
                          <w:szCs w:val="20"/>
                          <w:lang w:val="en-US"/>
                        </w:rPr>
                      </w:pPr>
                    </w:p>
                    <w:p w14:paraId="04E2C5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ACE2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22F16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1900A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DFBD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table-responsive"&gt;</w:t>
                      </w:r>
                    </w:p>
                    <w:p w14:paraId="31F494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0EE44D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677A02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4EBE7D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h&gt;No&lt;/th&gt;</w:t>
                      </w:r>
                    </w:p>
                    <w:p w14:paraId="7CE94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1D0B7A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5C6105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1223A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692EC7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429A75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A9911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1&lt;/td&gt;</w:t>
                      </w:r>
                    </w:p>
                    <w:p w14:paraId="1D3B69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Array gambar untuk diinputkan ke model&lt;/td&gt;</w:t>
                      </w:r>
                    </w:p>
                    <w:p w14:paraId="0B40F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5756C8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3762DE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6EF8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0DF59A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Hasil setelah dimasukkan model CNN (probabilitas masing-masing kelas) &lt;/td&gt;</w:t>
                      </w:r>
                    </w:p>
                    <w:p w14:paraId="223BB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pred}}&lt;/td&gt;</w:t>
                      </w:r>
                    </w:p>
                    <w:p w14:paraId="686B2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1B60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E8C8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20D83F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231A1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ort}}&lt;/td&gt;</w:t>
                      </w:r>
                    </w:p>
                    <w:p w14:paraId="3A4D9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ECFE7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8E43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06467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59091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dictionary}}&lt;/td&gt;</w:t>
                      </w:r>
                    </w:p>
                    <w:p w14:paraId="4DB31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7FE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B3885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725DF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1AC03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5C2F2E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90C7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E14FA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6&lt;/td&gt;</w:t>
                      </w:r>
                    </w:p>
                    <w:p w14:paraId="55E0FF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33A3D2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2EDD01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F882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534C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7AD8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71A74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CF99A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EB0F7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6140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8D083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6145AD" w14:textId="77777777" w:rsidR="00F93A76" w:rsidRDefault="00F93A76">
                      <w:pPr>
                        <w:pStyle w:val="Default"/>
                        <w:rPr>
                          <w:rFonts w:ascii="Courier New" w:hAnsi="Courier New" w:cs="Courier New"/>
                          <w:sz w:val="20"/>
                          <w:szCs w:val="20"/>
                          <w:lang w:val="en-US"/>
                        </w:rPr>
                      </w:pPr>
                    </w:p>
                    <w:p w14:paraId="48BAF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w:t>
                      </w:r>
                      <w:r>
                        <w:rPr>
                          <w:rFonts w:ascii="Courier New" w:hAnsi="Courier New" w:cs="Courier New"/>
                          <w:sz w:val="20"/>
                          <w:szCs w:val="20"/>
                          <w:lang w:val="en-US"/>
                        </w:rPr>
                        <w:t>r d-flex justify-content-between"&gt;</w:t>
                      </w:r>
                    </w:p>
                    <w:p w14:paraId="48498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4901BA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4A12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EB6A9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07F4A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E566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2F8B6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6A743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w:t>
                      </w:r>
                      <w:r>
                        <w:rPr>
                          <w:rFonts w:ascii="Courier New" w:hAnsi="Courier New" w:cs="Courier New"/>
                          <w:sz w:val="20"/>
                          <w:szCs w:val="20"/>
                          <w:lang w:val="en-US"/>
                        </w:rPr>
                        <w:t>iv class="table-responsive"&gt;</w:t>
                      </w:r>
                    </w:p>
                    <w:p w14:paraId="06AA57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4FFB5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75D42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4FD8D2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4C0E3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h&gt;Nama Resep&lt;/th&gt;</w:t>
                      </w:r>
                    </w:p>
                    <w:p w14:paraId="5797D1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764220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1F2CD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3AC61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BCE8F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1E6560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2266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59AD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20BE0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345AB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item[1]}} &lt;/td&gt;</w:t>
                      </w:r>
                    </w:p>
                    <w:p w14:paraId="16DA19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FEA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ECA48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0146D7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5C246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59069D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DF58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49BB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3A2B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F2C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AEE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F263F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955D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3F64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040FE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0F4F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017B62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770BE5" w14:textId="77777777" w:rsidR="00F93A76" w:rsidRDefault="00F93A76">
                      <w:pPr>
                        <w:pStyle w:val="Default"/>
                        <w:rPr>
                          <w:rFonts w:ascii="Courier New" w:hAnsi="Courier New" w:cs="Courier New"/>
                          <w:sz w:val="20"/>
                          <w:szCs w:val="20"/>
                          <w:lang w:val="en-US"/>
                        </w:rPr>
                      </w:pPr>
                    </w:p>
                    <w:p w14:paraId="73104D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38A3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8004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D14F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67917A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530B8D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D3B1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F0B2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490A61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51A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BD1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C509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B3F56D" w14:textId="77777777" w:rsidR="00F93A76" w:rsidRDefault="00F93A76">
                      <w:pPr>
                        <w:pStyle w:val="Default"/>
                        <w:rPr>
                          <w:rFonts w:ascii="Courier New" w:hAnsi="Courier New" w:cs="Courier New"/>
                          <w:sz w:val="20"/>
                          <w:szCs w:val="20"/>
                          <w:lang w:val="en-US"/>
                        </w:rPr>
                      </w:pPr>
                    </w:p>
                    <w:p w14:paraId="74DB40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A538E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if values %}</w:t>
                      </w:r>
                    </w:p>
                    <w:p w14:paraId="127CD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5AE82A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7A291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2C19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6826FC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AACE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body"&gt;</w:t>
                      </w:r>
                    </w:p>
                    <w:p w14:paraId="164010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32CF14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4D4E82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w:t>
                      </w:r>
                      <w:r>
                        <w:rPr>
                          <w:rFonts w:ascii="Courier New" w:hAnsi="Courier New" w:cs="Courier New"/>
                          <w:sz w:val="20"/>
                          <w:szCs w:val="20"/>
                          <w:lang w:val="en-US"/>
                        </w:rPr>
                        <w:t xml:space="preserve"> {{values['Y_list']}} || &lt;/li&gt;</w:t>
                      </w:r>
                    </w:p>
                    <w:p w14:paraId="58014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43141A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75545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w:t>
                      </w:r>
                      <w:r>
                        <w:rPr>
                          <w:rFonts w:ascii="Courier New" w:hAnsi="Courier New" w:cs="Courier New"/>
                          <w:sz w:val="20"/>
                          <w:szCs w:val="20"/>
                          <w:lang w:val="en-US"/>
                        </w:rPr>
                        <w:t>bah']}} &lt;/li&gt;</w:t>
                      </w:r>
                    </w:p>
                    <w:p w14:paraId="3ED716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8D22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2D61B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9CC5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ECBBB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8D31B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5D928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7056E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663D4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6EE411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4F60BDC2"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4B682B9E" wp14:editId="765E18D3">
                <wp:extent cx="5232400" cy="6866255"/>
                <wp:effectExtent l="0" t="0" r="25400" b="10795"/>
                <wp:docPr id="766642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866467"/>
                        </a:xfrm>
                        <a:prstGeom prst="rect">
                          <a:avLst/>
                        </a:prstGeom>
                        <a:solidFill>
                          <a:srgbClr val="FFFFFF"/>
                        </a:solidFill>
                        <a:ln w="9525">
                          <a:solidFill>
                            <a:srgbClr val="000000"/>
                          </a:solidFill>
                          <a:miter lim="800000"/>
                        </a:ln>
                      </wps:spPr>
                      <wps:txbx>
                        <w:txbxContent>
                          <w:p w14:paraId="33BE6FA5" w14:textId="77777777" w:rsidR="00F93A76" w:rsidRDefault="00F93A76">
                            <w:pPr>
                              <w:pStyle w:val="Default"/>
                              <w:rPr>
                                <w:rFonts w:ascii="Courier New" w:hAnsi="Courier New" w:cs="Courier New"/>
                                <w:sz w:val="20"/>
                                <w:szCs w:val="20"/>
                                <w:lang w:val="en-US"/>
                              </w:rPr>
                            </w:pPr>
                          </w:p>
                          <w:p w14:paraId="2BCDD0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1B45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C113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0410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FE94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5C4B83" w14:textId="77777777" w:rsidR="00F93A76" w:rsidRDefault="00F93A76">
                            <w:pPr>
                              <w:pStyle w:val="Default"/>
                              <w:rPr>
                                <w:rFonts w:ascii="Courier New" w:hAnsi="Courier New" w:cs="Courier New"/>
                                <w:sz w:val="20"/>
                                <w:szCs w:val="20"/>
                                <w:lang w:val="en-US"/>
                              </w:rPr>
                            </w:pPr>
                          </w:p>
                          <w:p w14:paraId="56C9A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07E2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52D5AB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1FC0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207201" w14:textId="77777777" w:rsidR="00F93A76" w:rsidRDefault="00F93A76">
                            <w:pPr>
                              <w:pStyle w:val="Default"/>
                              <w:rPr>
                                <w:rFonts w:ascii="Courier New" w:hAnsi="Courier New" w:cs="Courier New"/>
                                <w:sz w:val="20"/>
                                <w:szCs w:val="20"/>
                                <w:lang w:val="en-US"/>
                              </w:rPr>
                            </w:pPr>
                          </w:p>
                          <w:p w14:paraId="7AC28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3C6AC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7D9F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0DEDC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0CCA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56DF59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51676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064B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011E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6AC15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177C6A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1B0FE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BDDC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160FF1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CBDC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6D43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1&lt;/td&gt;</w:t>
                            </w:r>
                          </w:p>
                          <w:p w14:paraId="67703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Array gambar untuk diinputkan ke model&lt;/td&gt;</w:t>
                            </w:r>
                          </w:p>
                          <w:p w14:paraId="583E0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5E705A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741CF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2BA2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4A3E3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Hasil setelah dimasukkan model CNN (probabilitas masing-masing kelas) &lt;/td&gt;</w:t>
                            </w:r>
                          </w:p>
                          <w:p w14:paraId="50FB1B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ed}}&lt;/td&gt;</w:t>
                            </w:r>
                          </w:p>
                          <w:p w14:paraId="4C5AF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95F18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03F29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0215D9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1B3368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ort}}&lt;/td&gt;</w:t>
                            </w:r>
                          </w:p>
                          <w:p w14:paraId="1E45DE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985E0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FFF5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22A5C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4C624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72845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919F8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60A1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1A1F6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41144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413C2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C4E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C8624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1138F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51F4A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319C6B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E74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F93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05C33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2D3C1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15BD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1DD5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986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BC5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36A60C" w14:textId="77777777" w:rsidR="00F93A76" w:rsidRDefault="00F93A76">
                            <w:pPr>
                              <w:pStyle w:val="Default"/>
                              <w:rPr>
                                <w:rFonts w:ascii="Courier New" w:hAnsi="Courier New" w:cs="Courier New"/>
                                <w:sz w:val="20"/>
                                <w:szCs w:val="20"/>
                                <w:lang w:val="en-US"/>
                              </w:rPr>
                            </w:pPr>
                          </w:p>
                          <w:p w14:paraId="028CEF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3D1C2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510FB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8FD3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AA3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732F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185E0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22D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65C1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26F85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1F27B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51259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93C59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0B3BB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0E17D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42B41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E53C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F5FB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52004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0851B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40FA5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F9478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5DCE09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4444B7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1B4599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813C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68D1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723837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1B0D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29427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6D07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BBFB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09D7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25D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D6FC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34E7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3D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56D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DB159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7BF75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140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8EC1EC" w14:textId="77777777" w:rsidR="00F93A76" w:rsidRDefault="00F93A76">
                            <w:pPr>
                              <w:pStyle w:val="Default"/>
                              <w:rPr>
                                <w:rFonts w:ascii="Courier New" w:hAnsi="Courier New" w:cs="Courier New"/>
                                <w:sz w:val="20"/>
                                <w:szCs w:val="20"/>
                                <w:lang w:val="en-US"/>
                              </w:rPr>
                            </w:pPr>
                          </w:p>
                          <w:p w14:paraId="70B24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2105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806DC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A32C0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80AD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7388E3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9E2E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06818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3487F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7E4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AA8F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05E06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3CCB5" w14:textId="77777777" w:rsidR="00F93A76" w:rsidRDefault="00F93A76">
                            <w:pPr>
                              <w:pStyle w:val="Default"/>
                              <w:rPr>
                                <w:rFonts w:ascii="Courier New" w:hAnsi="Courier New" w:cs="Courier New"/>
                                <w:sz w:val="20"/>
                                <w:szCs w:val="20"/>
                                <w:lang w:val="en-US"/>
                              </w:rPr>
                            </w:pPr>
                          </w:p>
                          <w:p w14:paraId="68410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0C71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11D0BB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FBA4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97D37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3BBE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6B28F9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EB1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E280D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4195D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2BDE9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15D08C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7CABD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66DE12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70776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2A7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0A21F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3D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BC774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C50A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B294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A9E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9457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A2222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682B9E" id="_x0000_s1085" type="#_x0000_t202" style="width:412pt;height:5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">
                <v:textbox>
                  <w:txbxContent>
                    <w:p w14:paraId="33BE6FA5" w14:textId="77777777" w:rsidR="00F93A76" w:rsidRDefault="00F93A76">
                      <w:pPr>
                        <w:pStyle w:val="Default"/>
                        <w:rPr>
                          <w:rFonts w:ascii="Courier New" w:hAnsi="Courier New" w:cs="Courier New"/>
                          <w:sz w:val="20"/>
                          <w:szCs w:val="20"/>
                          <w:lang w:val="en-US"/>
                        </w:rPr>
                      </w:pPr>
                    </w:p>
                    <w:p w14:paraId="2BCDD0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1B45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FC113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D0410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5FE94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35C4B83" w14:textId="77777777" w:rsidR="00F93A76" w:rsidRDefault="00F93A76">
                      <w:pPr>
                        <w:pStyle w:val="Default"/>
                        <w:rPr>
                          <w:rFonts w:ascii="Courier New" w:hAnsi="Courier New" w:cs="Courier New"/>
                          <w:sz w:val="20"/>
                          <w:szCs w:val="20"/>
                          <w:lang w:val="en-US"/>
                        </w:rPr>
                      </w:pPr>
                    </w:p>
                    <w:p w14:paraId="56C9A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107E2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roses CNN&lt;/h1&gt;</w:t>
                      </w:r>
                    </w:p>
                    <w:p w14:paraId="52D5AB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1FC0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F207201" w14:textId="77777777" w:rsidR="00F93A76" w:rsidRDefault="00F93A76">
                      <w:pPr>
                        <w:pStyle w:val="Default"/>
                        <w:rPr>
                          <w:rFonts w:ascii="Courier New" w:hAnsi="Courier New" w:cs="Courier New"/>
                          <w:sz w:val="20"/>
                          <w:szCs w:val="20"/>
                          <w:lang w:val="en-US"/>
                        </w:rPr>
                      </w:pPr>
                    </w:p>
                    <w:p w14:paraId="7AC28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div class="row"&gt;</w:t>
                      </w:r>
                    </w:p>
                    <w:p w14:paraId="13C6AC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7D9F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10DEDC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0CCA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56DF59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w:t>
                      </w:r>
                      <w:r>
                        <w:rPr>
                          <w:rFonts w:ascii="Courier New" w:hAnsi="Courier New" w:cs="Courier New"/>
                          <w:sz w:val="20"/>
                          <w:szCs w:val="20"/>
                          <w:lang w:val="en-US"/>
                        </w:rPr>
                        <w:t>="table-1"&gt;</w:t>
                      </w:r>
                    </w:p>
                    <w:p w14:paraId="51676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064B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011E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6AC15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Keterangan&lt;/th&gt;</w:t>
                      </w:r>
                    </w:p>
                    <w:p w14:paraId="177C6A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Hasil&lt;/th&gt;</w:t>
                      </w:r>
                    </w:p>
                    <w:p w14:paraId="1B0FE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4BDDC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160FF1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CBDC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6D43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1&lt;/td&gt;</w:t>
                      </w:r>
                    </w:p>
                    <w:p w14:paraId="67703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Array gambar untuk diinputkan ke model&lt;/td&gt;</w:t>
                      </w:r>
                    </w:p>
                    <w:p w14:paraId="583E0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tensor}}&lt;/td&gt;</w:t>
                      </w:r>
                    </w:p>
                    <w:p w14:paraId="5E705A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741CF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2BA2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2&lt;/td&gt;</w:t>
                      </w:r>
                    </w:p>
                    <w:p w14:paraId="4A3E3E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Hasil setelah dimasukkan model CNN (probabilitas masing-masing kelas) &lt;/td&gt;</w:t>
                      </w:r>
                    </w:p>
                    <w:p w14:paraId="50FB1B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ed}}&lt;/td&gt;</w:t>
                      </w:r>
                    </w:p>
                    <w:p w14:paraId="4C5AF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95F18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03F29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3&lt;/td&gt;</w:t>
                      </w:r>
                    </w:p>
                    <w:p w14:paraId="0215D9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 urutkan dari probabilitas yang terbesar sesuai index hasil CNN&lt;/td&gt;</w:t>
                      </w:r>
                    </w:p>
                    <w:p w14:paraId="1B3368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ort}}&lt;/td&gt;</w:t>
                      </w:r>
                    </w:p>
                    <w:p w14:paraId="1E45DE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7985E0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FFF5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22A5C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4C624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72845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5919F8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60A1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1A1F6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41144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w:t>
                      </w:r>
                      <w:r>
                        <w:rPr>
                          <w:rFonts w:ascii="Courier New" w:hAnsi="Courier New" w:cs="Courier New"/>
                          <w:sz w:val="20"/>
                          <w:szCs w:val="20"/>
                          <w:lang w:val="en-US"/>
                        </w:rPr>
                        <w:t>category}}&lt;/td&gt;</w:t>
                      </w:r>
                    </w:p>
                    <w:p w14:paraId="413C2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3BC4E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C8624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1138FA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51F4A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319C6B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8E74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F93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05C33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able&gt;</w:t>
                      </w:r>
                    </w:p>
                    <w:p w14:paraId="2D3C1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15BD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1DD5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986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6BC5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36A60C" w14:textId="77777777" w:rsidR="00F93A76" w:rsidRDefault="00F93A76">
                      <w:pPr>
                        <w:pStyle w:val="Default"/>
                        <w:rPr>
                          <w:rFonts w:ascii="Courier New" w:hAnsi="Courier New" w:cs="Courier New"/>
                          <w:sz w:val="20"/>
                          <w:szCs w:val="20"/>
                          <w:lang w:val="en-US"/>
                        </w:rPr>
                      </w:pPr>
                    </w:p>
                    <w:p w14:paraId="028CEF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73D1C2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w:t>
                      </w:r>
                      <w:r>
                        <w:rPr>
                          <w:rFonts w:ascii="Courier New" w:hAnsi="Courier New" w:cs="Courier New"/>
                          <w:sz w:val="20"/>
                          <w:szCs w:val="20"/>
                          <w:lang w:val="en-US"/>
                        </w:rPr>
                        <w:t>nan&lt;/h1&gt;</w:t>
                      </w:r>
                    </w:p>
                    <w:p w14:paraId="510FB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8FD3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2AA37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732F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185E0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6A22D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65C1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26F85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w:t>
                      </w:r>
                      <w:r>
                        <w:rPr>
                          <w:rFonts w:ascii="Courier New" w:hAnsi="Courier New" w:cs="Courier New"/>
                          <w:sz w:val="20"/>
                          <w:szCs w:val="20"/>
                          <w:lang w:val="en-US"/>
                        </w:rPr>
                        <w:t>table-hover table-striped w-100" id="table-1"&gt;</w:t>
                      </w:r>
                    </w:p>
                    <w:p w14:paraId="1F27B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51259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93C59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0B3BB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0E17D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42B41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2E53C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F5FB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152004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0851B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40FA5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F9478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5DCE09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4444B7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1B4599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5813C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68D1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723837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71B0D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29427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56D07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BBFB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309D7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25D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D6FC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434E7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483D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56D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DB159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7BF75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1401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58EC1EC" w14:textId="77777777" w:rsidR="00F93A76" w:rsidRDefault="00F93A76">
                      <w:pPr>
                        <w:pStyle w:val="Default"/>
                        <w:rPr>
                          <w:rFonts w:ascii="Courier New" w:hAnsi="Courier New" w:cs="Courier New"/>
                          <w:sz w:val="20"/>
                          <w:szCs w:val="20"/>
                          <w:lang w:val="en-US"/>
                        </w:rPr>
                      </w:pPr>
                    </w:p>
                    <w:p w14:paraId="70B24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2105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4806DC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A32C0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80AD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7388E3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9E2E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06818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w:t>
                      </w:r>
                      <w:r>
                        <w:rPr>
                          <w:rFonts w:ascii="Courier New" w:hAnsi="Courier New" w:cs="Courier New"/>
                          <w:sz w:val="20"/>
                          <w:szCs w:val="20"/>
                          <w:lang w:val="en-US"/>
                        </w:rPr>
                        <w:t>me='assets/img/rumus cosine.jpg')}}" alt="logo" width="300"&gt;</w:t>
                      </w:r>
                    </w:p>
                    <w:p w14:paraId="3487F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7E4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EAA8F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05E06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3CCB5" w14:textId="77777777" w:rsidR="00F93A76" w:rsidRDefault="00F93A76">
                      <w:pPr>
                        <w:pStyle w:val="Default"/>
                        <w:rPr>
                          <w:rFonts w:ascii="Courier New" w:hAnsi="Courier New" w:cs="Courier New"/>
                          <w:sz w:val="20"/>
                          <w:szCs w:val="20"/>
                          <w:lang w:val="en-US"/>
                        </w:rPr>
                      </w:pPr>
                    </w:p>
                    <w:p w14:paraId="68410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20C71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11D0BB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FBA4F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97D37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header"&gt;</w:t>
                      </w:r>
                    </w:p>
                    <w:p w14:paraId="53BBE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6B28F9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1DEB12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5E280D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4195D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2BDE9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15D08C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li&gt;{{values['dot']}} / {{values['norm1']}} * {{values['norm2']}} &lt;/li&gt;</w:t>
                      </w:r>
                    </w:p>
                    <w:p w14:paraId="7CABD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66DE12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70776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2A7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ul&gt;</w:t>
                      </w:r>
                    </w:p>
                    <w:p w14:paraId="0A21F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313DB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3BC774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C50A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B294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A9E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9457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A2222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4D5CA56D"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12EB3AFC" wp14:editId="6542916A">
                <wp:extent cx="5232400" cy="6866255"/>
                <wp:effectExtent l="0" t="0" r="25400" b="10795"/>
                <wp:docPr id="4127856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866467"/>
                        </a:xfrm>
                        <a:prstGeom prst="rect">
                          <a:avLst/>
                        </a:prstGeom>
                        <a:solidFill>
                          <a:srgbClr val="FFFFFF"/>
                        </a:solidFill>
                        <a:ln w="9525">
                          <a:solidFill>
                            <a:srgbClr val="000000"/>
                          </a:solidFill>
                          <a:miter lim="800000"/>
                        </a:ln>
                      </wps:spPr>
                      <wps:txbx>
                        <w:txbxContent>
                          <w:p w14:paraId="6761E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30E356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1C70B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2C585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C44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905B9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5&lt;/td&gt;</w:t>
                            </w:r>
                          </w:p>
                          <w:p w14:paraId="3BB70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772E1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3E243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DA2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134B1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7D800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33084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606E2C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7DB29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5896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4F8703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09A627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38A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AA4D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649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BB23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FD59C90" w14:textId="77777777" w:rsidR="00F93A76" w:rsidRDefault="00F93A76">
                            <w:pPr>
                              <w:pStyle w:val="Default"/>
                              <w:rPr>
                                <w:rFonts w:ascii="Courier New" w:hAnsi="Courier New" w:cs="Courier New"/>
                                <w:sz w:val="20"/>
                                <w:szCs w:val="20"/>
                                <w:lang w:val="en-US"/>
                              </w:rPr>
                            </w:pPr>
                          </w:p>
                          <w:p w14:paraId="00E41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491CC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6F8DA5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062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D7D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8F627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6466B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69CDE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3B1A5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7CFA6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2C4F2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498C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40E94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o&lt;/th&gt;</w:t>
                            </w:r>
                          </w:p>
                          <w:p w14:paraId="5E58C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0EB9FE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105A0E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E15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059EF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3EBE69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29DCF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1C6D7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EE5A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3C465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70A9A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7A69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C6EDF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47F0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7737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4C95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4C329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C1E6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A81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E99E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048EE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FEC7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1396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0E9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297D4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5C08D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67103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34A5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B01FE2" w14:textId="77777777" w:rsidR="00F93A76" w:rsidRDefault="00F93A76">
                            <w:pPr>
                              <w:pStyle w:val="Default"/>
                              <w:rPr>
                                <w:rFonts w:ascii="Courier New" w:hAnsi="Courier New" w:cs="Courier New"/>
                                <w:sz w:val="20"/>
                                <w:szCs w:val="20"/>
                                <w:lang w:val="en-US"/>
                              </w:rPr>
                            </w:pPr>
                          </w:p>
                          <w:p w14:paraId="59C3F7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E0606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583A2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92B41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B87C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441B4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A7D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261C3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2B923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DA68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E640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83D7D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0DF5EE" w14:textId="77777777" w:rsidR="00F93A76" w:rsidRDefault="00F93A76">
                            <w:pPr>
                              <w:pStyle w:val="Default"/>
                              <w:rPr>
                                <w:rFonts w:ascii="Courier New" w:hAnsi="Courier New" w:cs="Courier New"/>
                                <w:sz w:val="20"/>
                                <w:szCs w:val="20"/>
                                <w:lang w:val="en-US"/>
                              </w:rPr>
                            </w:pPr>
                          </w:p>
                          <w:p w14:paraId="34A09A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06287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2EF12F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C53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A156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23D2E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502AA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A6D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E0B6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669B0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63E47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4E203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455E3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49F7C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426CF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F0E1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7C0DD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845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53614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C6E2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6D98C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E60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101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97433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B3AFC" id="_x0000_s1086" type="#_x0000_t202" style="width:412pt;height:5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">
                <v:textbox>
                  <w:txbxContent>
                    <w:p w14:paraId="6761E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4&lt;/td&gt;</w:t>
                      </w:r>
                    </w:p>
                    <w:p w14:paraId="30E356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Berikut index dan nama kelas&lt;/td&gt;</w:t>
                      </w:r>
                    </w:p>
                    <w:p w14:paraId="1C70B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dictionary}}&lt;/td&gt;</w:t>
                      </w:r>
                    </w:p>
                    <w:p w14:paraId="2C585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4C44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905B9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d&gt;5&lt;/td&gt;</w:t>
                      </w:r>
                    </w:p>
                    <w:p w14:paraId="3BB70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Setelah diurutkan kelas yang memiliki probabilitas tertinggi pada index&lt;/td&gt;</w:t>
                      </w:r>
                    </w:p>
                    <w:p w14:paraId="772E1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category}}&lt;/td&gt;</w:t>
                      </w:r>
                    </w:p>
                    <w:p w14:paraId="3E2432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DA2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r&gt;</w:t>
                      </w:r>
                    </w:p>
                    <w:p w14:paraId="2134B1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6&lt;/td&gt;</w:t>
                      </w:r>
                    </w:p>
                    <w:p w14:paraId="7D800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ndex {{ category }} sesuai nama kelas yaitu&lt;/td&gt;</w:t>
                      </w:r>
                    </w:p>
                    <w:p w14:paraId="33084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probability}}&lt;/td&gt;</w:t>
                      </w:r>
                    </w:p>
                    <w:p w14:paraId="606E2C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w:t>
                      </w:r>
                      <w:r>
                        <w:rPr>
                          <w:rFonts w:ascii="Courier New" w:hAnsi="Courier New" w:cs="Courier New"/>
                          <w:sz w:val="20"/>
                          <w:szCs w:val="20"/>
                          <w:lang w:val="en-US"/>
                        </w:rPr>
                        <w:t>r&gt;</w:t>
                      </w:r>
                    </w:p>
                    <w:p w14:paraId="7DB29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5896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4F8703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09A627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638A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5AA4D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649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BB23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FD59C90" w14:textId="77777777" w:rsidR="00F93A76" w:rsidRDefault="00F93A76">
                      <w:pPr>
                        <w:pStyle w:val="Default"/>
                        <w:rPr>
                          <w:rFonts w:ascii="Courier New" w:hAnsi="Courier New" w:cs="Courier New"/>
                          <w:sz w:val="20"/>
                          <w:szCs w:val="20"/>
                          <w:lang w:val="en-US"/>
                        </w:rPr>
                      </w:pPr>
                    </w:p>
                    <w:p w14:paraId="00E41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491CC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Rekomendasi Resep Makanan&lt;/h1&gt;</w:t>
                      </w:r>
                    </w:p>
                    <w:p w14:paraId="6F8DA5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062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ED7D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08F627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66466B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369CDE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w:t>
                      </w:r>
                      <w:r>
                        <w:rPr>
                          <w:rFonts w:ascii="Courier New" w:hAnsi="Courier New" w:cs="Courier New"/>
                          <w:sz w:val="20"/>
                          <w:szCs w:val="20"/>
                          <w:lang w:val="en-US"/>
                        </w:rPr>
                        <w:t>ard-body"&gt;</w:t>
                      </w:r>
                    </w:p>
                    <w:p w14:paraId="3B1A5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table-responsive"&gt;</w:t>
                      </w:r>
                    </w:p>
                    <w:p w14:paraId="7CFA60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 class="table table-hover table-striped w-100" id="table-1"&gt;</w:t>
                      </w:r>
                    </w:p>
                    <w:p w14:paraId="2C4F2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7498C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 class="text-center"&gt;</w:t>
                      </w:r>
                    </w:p>
                    <w:p w14:paraId="240E94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h&gt;No&lt;/th&gt;</w:t>
                      </w:r>
                    </w:p>
                    <w:p w14:paraId="5E58C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ama Resep&lt;/th&gt;</w:t>
                      </w:r>
                    </w:p>
                    <w:p w14:paraId="0EB9FE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gt;Nilai Cosine&lt;/th&gt;</w:t>
                      </w:r>
                    </w:p>
                    <w:p w14:paraId="105A0E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69E15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head&gt;</w:t>
                      </w:r>
                    </w:p>
                    <w:p w14:paraId="059EF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3EBE69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data %}</w:t>
                      </w:r>
                    </w:p>
                    <w:p w14:paraId="29DCF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for item in data: %}</w:t>
                      </w:r>
                    </w:p>
                    <w:p w14:paraId="1C6D7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2EE5A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3C4651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70A9A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7A69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C6EDF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147F0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7737E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4C95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4C329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C1E62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A81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7E99E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7048EE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8FEC7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21396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30E9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297D4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25C08D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67103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34A5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2B01FE2" w14:textId="77777777" w:rsidR="00F93A76" w:rsidRDefault="00F93A76">
                      <w:pPr>
                        <w:pStyle w:val="Default"/>
                        <w:rPr>
                          <w:rFonts w:ascii="Courier New" w:hAnsi="Courier New" w:cs="Courier New"/>
                          <w:sz w:val="20"/>
                          <w:szCs w:val="20"/>
                          <w:lang w:val="en-US"/>
                        </w:rPr>
                      </w:pPr>
                    </w:p>
                    <w:p w14:paraId="59C3F7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4E0606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583A2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492B41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B87CE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441B4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5A7D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7261C3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w:t>
                      </w:r>
                      <w:r>
                        <w:rPr>
                          <w:rFonts w:ascii="Courier New" w:hAnsi="Courier New" w:cs="Courier New"/>
                          <w:sz w:val="20"/>
                          <w:szCs w:val="20"/>
                          <w:lang w:val="en-US"/>
                        </w:rPr>
                        <w:t>me='assets/img/rumus cosine.jpg')}}" alt="logo" width="300"&gt;</w:t>
                      </w:r>
                    </w:p>
                    <w:p w14:paraId="2B923A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3DA68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CE640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83D7D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0DF5EE" w14:textId="77777777" w:rsidR="00F93A76" w:rsidRDefault="00F93A76">
                      <w:pPr>
                        <w:pStyle w:val="Default"/>
                        <w:rPr>
                          <w:rFonts w:ascii="Courier New" w:hAnsi="Courier New" w:cs="Courier New"/>
                          <w:sz w:val="20"/>
                          <w:szCs w:val="20"/>
                          <w:lang w:val="en-US"/>
                        </w:rPr>
                      </w:pPr>
                    </w:p>
                    <w:p w14:paraId="34A09A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106287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2EF12F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75C53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2A156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123D2E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502AA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0FA6D3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0E0B6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669B0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li&gt;{{values['X_list']}} . {{values['Y_list']}} / || {{values['X_list']}} || * || {{values['Y_list']}} || &lt;/li&gt;</w:t>
                      </w:r>
                    </w:p>
                    <w:p w14:paraId="63E47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4E203A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li&gt;{{values['dot']}} / {{values['norm1']}} * {{values['norm2']}} &lt;/li&gt;</w:t>
                      </w:r>
                    </w:p>
                    <w:p w14:paraId="455E3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49F7C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426CF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F0E1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ul&gt;</w:t>
                      </w:r>
                    </w:p>
                    <w:p w14:paraId="7C0DD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845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253614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26C6E2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36D98C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2E609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E101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297433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76431A4A"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45D16E5E" wp14:editId="0E83E458">
                <wp:extent cx="5232400" cy="6866255"/>
                <wp:effectExtent l="0" t="0" r="25400" b="10795"/>
                <wp:docPr id="3740260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866467"/>
                        </a:xfrm>
                        <a:prstGeom prst="rect">
                          <a:avLst/>
                        </a:prstGeom>
                        <a:solidFill>
                          <a:srgbClr val="FFFFFF"/>
                        </a:solidFill>
                        <a:ln w="9525">
                          <a:solidFill>
                            <a:srgbClr val="000000"/>
                          </a:solidFill>
                          <a:miter lim="800000"/>
                        </a:ln>
                      </wps:spPr>
                      <wps:txbx>
                        <w:txbxContent>
                          <w:p w14:paraId="06E92E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AB342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077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5B125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69B0A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9B59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59C2D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393E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CE2DF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6A43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4714D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C19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1A0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9E475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8C6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8DFB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EF46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517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18D6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CF66C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4BF13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591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207F79" w14:textId="77777777" w:rsidR="00F93A76" w:rsidRDefault="00F93A76">
                            <w:pPr>
                              <w:pStyle w:val="Default"/>
                              <w:rPr>
                                <w:rFonts w:ascii="Courier New" w:hAnsi="Courier New" w:cs="Courier New"/>
                                <w:sz w:val="20"/>
                                <w:szCs w:val="20"/>
                                <w:lang w:val="en-US"/>
                              </w:rPr>
                            </w:pPr>
                          </w:p>
                          <w:p w14:paraId="46C71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F5CF0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B886A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B779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67BF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5BCD6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2FB0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287D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50F1AF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E708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4F8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AE3E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DD94F2" w14:textId="77777777" w:rsidR="00F93A76" w:rsidRDefault="00F93A76">
                            <w:pPr>
                              <w:pStyle w:val="Default"/>
                              <w:rPr>
                                <w:rFonts w:ascii="Courier New" w:hAnsi="Courier New" w:cs="Courier New"/>
                                <w:sz w:val="20"/>
                                <w:szCs w:val="20"/>
                                <w:lang w:val="en-US"/>
                              </w:rPr>
                            </w:pPr>
                          </w:p>
                          <w:p w14:paraId="46A7E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37804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if values %}</w:t>
                            </w:r>
                          </w:p>
                          <w:p w14:paraId="1E5805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1DFF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94820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F0E6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45C63E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5BA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13878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504B0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6A4E6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5BFC0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6F4E5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2C72B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48192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6E2F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290EF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E653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C119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1788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6DBE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FA2F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038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4B831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D16E5E" id="_x0000_s1087" type="#_x0000_t202" style="width:412pt;height:5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">
                <v:textbox>
                  <w:txbxContent>
                    <w:p w14:paraId="06E92E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or item in data: %}</w:t>
                      </w:r>
                    </w:p>
                    <w:p w14:paraId="3AB342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0A077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 {{loop.index}} &lt;/td&gt;</w:t>
                      </w:r>
                    </w:p>
                    <w:p w14:paraId="5B1257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0]}} &lt;/td&gt;</w:t>
                      </w:r>
                    </w:p>
                    <w:p w14:paraId="69B0A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d&gt;{{item[1]}} &lt;/td&gt;</w:t>
                      </w:r>
                    </w:p>
                    <w:p w14:paraId="39B59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59C2D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r&gt;</w:t>
                      </w:r>
                    </w:p>
                    <w:p w14:paraId="5393EC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for %}</w:t>
                      </w:r>
                    </w:p>
                    <w:p w14:paraId="6CE2DF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body&gt;</w:t>
                      </w:r>
                    </w:p>
                    <w:p w14:paraId="56A43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able&gt;</w:t>
                      </w:r>
                    </w:p>
                    <w:p w14:paraId="74714D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9C19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531A0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 </w:t>
                      </w:r>
                    </w:p>
                    <w:p w14:paraId="29E475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8C6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18DFB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EF46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1517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D18D6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section-header d-flex justify-content-between"&gt;</w:t>
                      </w:r>
                    </w:p>
                    <w:p w14:paraId="5CF66C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1&gt;Perhitungan Cosine Similarity&lt;/h1&gt;</w:t>
                      </w:r>
                    </w:p>
                    <w:p w14:paraId="74BF13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591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gt;</w:t>
                      </w:r>
                    </w:p>
                    <w:p w14:paraId="31207F79" w14:textId="77777777" w:rsidR="00F93A76" w:rsidRDefault="00F93A76">
                      <w:pPr>
                        <w:pStyle w:val="Default"/>
                        <w:rPr>
                          <w:rFonts w:ascii="Courier New" w:hAnsi="Courier New" w:cs="Courier New"/>
                          <w:sz w:val="20"/>
                          <w:szCs w:val="20"/>
                          <w:lang w:val="en-US"/>
                        </w:rPr>
                      </w:pPr>
                    </w:p>
                    <w:p w14:paraId="46C71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5F5CF0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0B886A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0B779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067BF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Rumus&lt;/h4&gt;</w:t>
                      </w:r>
                    </w:p>
                    <w:p w14:paraId="5BCD6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72FB0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body"&gt;</w:t>
                      </w:r>
                    </w:p>
                    <w:p w14:paraId="2287D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g src="{{url_for('static', filename='assets/img/rumus cosine.jpg')}}" alt="logo" width="300"&gt;</w:t>
                      </w:r>
                    </w:p>
                    <w:p w14:paraId="50F1AF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2E708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44F8D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0AE3E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DD94F2" w14:textId="77777777" w:rsidR="00F93A76" w:rsidRDefault="00F93A76">
                      <w:pPr>
                        <w:pStyle w:val="Default"/>
                        <w:rPr>
                          <w:rFonts w:ascii="Courier New" w:hAnsi="Courier New" w:cs="Courier New"/>
                          <w:sz w:val="20"/>
                          <w:szCs w:val="20"/>
                          <w:lang w:val="en-US"/>
                        </w:rPr>
                      </w:pPr>
                    </w:p>
                    <w:p w14:paraId="46A7EE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row"&gt;</w:t>
                      </w:r>
                    </w:p>
                    <w:p w14:paraId="337804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 if values %}</w:t>
                      </w:r>
                    </w:p>
                    <w:p w14:paraId="1E5805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ol-12"&gt;</w:t>
                      </w:r>
                    </w:p>
                    <w:p w14:paraId="31DFF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gt;</w:t>
                      </w:r>
                    </w:p>
                    <w:p w14:paraId="794820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 class="card-header"&gt;</w:t>
                      </w:r>
                    </w:p>
                    <w:p w14:paraId="5F0E6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h4&gt;Perhitungan Cosing Similarity untuk resep {{values['nama_resep']}} &lt;/h4&gt;</w:t>
                      </w:r>
                    </w:p>
                    <w:p w14:paraId="45C63E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15BA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div class="card-body"&gt;</w:t>
                      </w:r>
                    </w:p>
                    <w:p w14:paraId="13878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504B0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6A4E61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w:t>
                      </w:r>
                      <w:r>
                        <w:rPr>
                          <w:rFonts w:ascii="Courier New" w:hAnsi="Courier New" w:cs="Courier New"/>
                          <w:sz w:val="20"/>
                          <w:szCs w:val="20"/>
                          <w:lang w:val="en-US"/>
                        </w:rPr>
                        <w:t xml:space="preserve"> {{values['Y_list']}} || &lt;/li&gt;</w:t>
                      </w:r>
                    </w:p>
                    <w:p w14:paraId="5BFC0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6F4E5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2C72B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481923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6E2F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290EF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E653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4C1191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591788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76DBE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6DFA2F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2038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4B831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075484F8" w14:textId="77777777" w:rsidR="00F93A76" w:rsidRDefault="00124769">
      <w:pPr>
        <w:jc w:val="both"/>
      </w:pPr>
      <w:r>
        <w:rPr>
          <w:rFonts w:ascii="Courier New" w:hAnsi="Courier New" w:cs="Courier New"/>
          <w:noProof/>
          <w:sz w:val="20"/>
          <w:szCs w:val="20"/>
          <w:lang w:eastAsia="en-US"/>
        </w:rPr>
        <w:lastRenderedPageBreak/>
        <mc:AlternateContent>
          <mc:Choice Requires="wps">
            <w:drawing>
              <wp:inline distT="0" distB="0" distL="0" distR="0" wp14:anchorId="74DBAF6D" wp14:editId="2AE5CFED">
                <wp:extent cx="5232400" cy="3115310"/>
                <wp:effectExtent l="0" t="0" r="25400" b="27940"/>
                <wp:docPr id="294137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3115733"/>
                        </a:xfrm>
                        <a:prstGeom prst="rect">
                          <a:avLst/>
                        </a:prstGeom>
                        <a:solidFill>
                          <a:srgbClr val="FFFFFF"/>
                        </a:solidFill>
                        <a:ln w="9525">
                          <a:solidFill>
                            <a:srgbClr val="000000"/>
                          </a:solidFill>
                          <a:miter lim="800000"/>
                        </a:ln>
                      </wps:spPr>
                      <wps:txbx>
                        <w:txbxContent>
                          <w:p w14:paraId="38E6B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05FA7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73AE3D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_list']}} || * || {{values['Y_list']}} || &lt;/li&gt;</w:t>
                            </w:r>
                          </w:p>
                          <w:p w14:paraId="7E6AB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60117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187186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atau {{values['ubah']}} &lt;/li&gt;</w:t>
                            </w:r>
                          </w:p>
                          <w:p w14:paraId="563BBE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4D186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FDFD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9E04D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199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945F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3E7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E04E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0F204C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DBAF6D" id="_x0000_s1088" type="#_x0000_t202" style="width:412pt;height:24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">
                <v:textbox>
                  <w:txbxContent>
                    <w:p w14:paraId="38E6B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05FA7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X_list']}} . {{values['Y_list']}} / || {{values['X_list']}} || * || {{values['Y_list']}} || &lt;/li&gt;</w:t>
                      </w:r>
                    </w:p>
                    <w:p w14:paraId="73AE3D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 {{values['X</w:t>
                      </w:r>
                      <w:r>
                        <w:rPr>
                          <w:rFonts w:ascii="Courier New" w:hAnsi="Courier New" w:cs="Courier New"/>
                          <w:sz w:val="20"/>
                          <w:szCs w:val="20"/>
                          <w:lang w:val="en-US"/>
                        </w:rPr>
                        <w:t>_list']}} || * || {{values['Y_list']}} || &lt;/li&gt;</w:t>
                      </w:r>
                    </w:p>
                    <w:p w14:paraId="7E6ABE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1']}} * {{values['norm2']}} &lt;/li&gt;</w:t>
                      </w:r>
                    </w:p>
                    <w:p w14:paraId="60117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dot']}} / {{values['normal']}} &lt;/li&gt;</w:t>
                      </w:r>
                    </w:p>
                    <w:p w14:paraId="187186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gt;{{values['cosine']}} </w:t>
                      </w:r>
                      <w:r>
                        <w:rPr>
                          <w:rFonts w:ascii="Courier New" w:hAnsi="Courier New" w:cs="Courier New"/>
                          <w:sz w:val="20"/>
                          <w:szCs w:val="20"/>
                          <w:lang w:val="en-US"/>
                        </w:rPr>
                        <w:t xml:space="preserve"> atau {{values['ubah']}} &lt;/li&gt;</w:t>
                      </w:r>
                    </w:p>
                    <w:p w14:paraId="563BBE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ul&gt;</w:t>
                      </w:r>
                    </w:p>
                    <w:p w14:paraId="4D1865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BFDFD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ndif %}</w:t>
                      </w:r>
                    </w:p>
                    <w:p w14:paraId="19E04D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D1993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  </w:t>
                      </w:r>
                    </w:p>
                    <w:p w14:paraId="6945F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3C3E7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div&gt;</w:t>
                      </w:r>
                    </w:p>
                    <w:p w14:paraId="43E04E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section&gt;</w:t>
                      </w:r>
                    </w:p>
                    <w:p w14:paraId="0F204C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clude '/layout/_bottom.html' %}  </w:t>
                      </w:r>
                    </w:p>
                  </w:txbxContent>
                </v:textbox>
                <w10:anchorlock/>
              </v:shape>
            </w:pict>
          </mc:Fallback>
        </mc:AlternateContent>
      </w:r>
    </w:p>
    <w:p w14:paraId="507DC9C7" w14:textId="77777777" w:rsidR="00F93A76" w:rsidRDefault="00124769">
      <w:r>
        <w:br w:type="page"/>
      </w:r>
    </w:p>
    <w:p w14:paraId="04B2AD2A" w14:textId="77777777" w:rsidR="00F93A76" w:rsidRDefault="00124769">
      <w:pPr>
        <w:pStyle w:val="ListParagraph"/>
        <w:numPr>
          <w:ilvl w:val="0"/>
          <w:numId w:val="54"/>
        </w:numPr>
        <w:ind w:hanging="720"/>
        <w:rPr>
          <w:b/>
          <w:bCs/>
        </w:rPr>
      </w:pPr>
      <w:r>
        <w:rPr>
          <w:b/>
          <w:bCs/>
          <w:i/>
          <w:iCs/>
        </w:rPr>
        <w:lastRenderedPageBreak/>
        <w:t>Source code</w:t>
      </w:r>
      <w:r>
        <w:rPr>
          <w:b/>
          <w:bCs/>
        </w:rPr>
        <w:t xml:space="preserve"> Aplikasi Android</w:t>
      </w:r>
    </w:p>
    <w:p w14:paraId="55A9DDE0" w14:textId="77777777" w:rsidR="00F93A76" w:rsidRDefault="00124769">
      <w:pPr>
        <w:pStyle w:val="ListParagraph"/>
        <w:numPr>
          <w:ilvl w:val="0"/>
          <w:numId w:val="56"/>
        </w:numPr>
        <w:spacing w:after="0"/>
        <w:ind w:hanging="720"/>
      </w:pPr>
      <w:r>
        <w:t>Halaman Onboard</w:t>
      </w:r>
    </w:p>
    <w:p w14:paraId="70B1CE5D"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4D667D28" wp14:editId="6FDC3B00">
                <wp:extent cx="4937760" cy="6423660"/>
                <wp:effectExtent l="0" t="0" r="15240" b="15240"/>
                <wp:docPr id="5778047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423660"/>
                        </a:xfrm>
                        <a:prstGeom prst="rect">
                          <a:avLst/>
                        </a:prstGeom>
                        <a:solidFill>
                          <a:srgbClr val="FFFFFF"/>
                        </a:solidFill>
                        <a:ln w="9525">
                          <a:solidFill>
                            <a:srgbClr val="000000"/>
                          </a:solidFill>
                          <a:miter lim="800000"/>
                        </a:ln>
                      </wps:spPr>
                      <wps:txbx>
                        <w:txbxContent>
                          <w:p w14:paraId="12913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76ABE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051792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4995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5F60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primary"</w:t>
                            </w:r>
                          </w:p>
                          <w:p w14:paraId="0B8E7C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744D2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4EEBAA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onboard.ui.OnBoard"&gt;</w:t>
                            </w:r>
                          </w:p>
                          <w:p w14:paraId="42022F63" w14:textId="77777777" w:rsidR="00F93A76" w:rsidRDefault="00F93A76">
                            <w:pPr>
                              <w:pStyle w:val="Default"/>
                              <w:rPr>
                                <w:rFonts w:ascii="Courier New" w:hAnsi="Courier New" w:cs="Courier New"/>
                                <w:sz w:val="20"/>
                                <w:szCs w:val="20"/>
                                <w:lang w:val="en-US"/>
                              </w:rPr>
                            </w:pPr>
                          </w:p>
                          <w:p w14:paraId="68E0C6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viewpager2.widget.ViewPager2</w:t>
                            </w:r>
                          </w:p>
                          <w:p w14:paraId="121F8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palshViewPager"</w:t>
                            </w:r>
                          </w:p>
                          <w:p w14:paraId="5E3233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F612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693A1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view_pager_background"</w:t>
                            </w:r>
                          </w:p>
                          <w:p w14:paraId="747D5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viewCenterOfNext"</w:t>
                            </w:r>
                          </w:p>
                          <w:p w14:paraId="07B93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673F1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BBB3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9118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ndicatorsContainer"</w:t>
                            </w:r>
                          </w:p>
                          <w:p w14:paraId="10AC0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1B27F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BF5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0dp"</w:t>
                            </w:r>
                          </w:p>
                          <w:p w14:paraId="73786E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20dp"</w:t>
                            </w:r>
                          </w:p>
                          <w:p w14:paraId="6E3B3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70C9E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0D1D0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E5EE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08EACA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32718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9675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Skip"</w:t>
                            </w:r>
                          </w:p>
                          <w:p w14:paraId="1D644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A50F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449C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06299E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0dp"</w:t>
                            </w:r>
                          </w:p>
                          <w:p w14:paraId="05AA0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0dp"</w:t>
                            </w:r>
                          </w:p>
                          <w:p w14:paraId="6617DB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ring/skip"</w:t>
                            </w:r>
                          </w:p>
                          <w:p w14:paraId="3C43F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custom_color_primary"</w:t>
                            </w:r>
                          </w:p>
                          <w:p w14:paraId="1749CF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6dp"</w:t>
                            </w:r>
                          </w:p>
                          <w:p w14:paraId="05B135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A4C4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5A472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5DBBCB3" w14:textId="77777777" w:rsidR="00F93A76" w:rsidRDefault="00F93A76">
                            <w:pPr>
                              <w:pStyle w:val="Default"/>
                              <w:rPr>
                                <w:rFonts w:ascii="Courier New" w:hAnsi="Courier New" w:cs="Courier New"/>
                                <w:sz w:val="20"/>
                                <w:szCs w:val="20"/>
                                <w:lang w:val="en-US"/>
                              </w:rPr>
                            </w:pPr>
                          </w:p>
                          <w:p w14:paraId="09E323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69D5C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5dp"</w:t>
                            </w:r>
                          </w:p>
                          <w:p w14:paraId="48E934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5dp"</w:t>
                            </w:r>
                          </w:p>
                          <w:p w14:paraId="35A1CB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outer_background"</w:t>
                            </w:r>
                          </w:p>
                          <w:p w14:paraId="1B017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236E18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51A6C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07327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w:t>
                            </w:r>
                          </w:p>
                          <w:p w14:paraId="356D5B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3F4923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E6E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7D07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1F6C5E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1B7F58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7F719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43F2A8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4F345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26A357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63584F54" w14:textId="77777777" w:rsidR="00F93A76" w:rsidRDefault="00F93A76">
                            <w:pPr>
                              <w:pStyle w:val="Default"/>
                              <w:rPr>
                                <w:rFonts w:ascii="Courier New" w:hAnsi="Courier New" w:cs="Courier New"/>
                                <w:sz w:val="20"/>
                                <w:szCs w:val="20"/>
                                <w:lang w:val="en-US"/>
                              </w:rPr>
                            </w:pPr>
                          </w:p>
                          <w:p w14:paraId="4DE832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FD772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nextImg"</w:t>
                            </w:r>
                          </w:p>
                          <w:p w14:paraId="6746FA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290FBC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5BB88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50C70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7D774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64743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9FD9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uttonMulai"</w:t>
                            </w:r>
                          </w:p>
                          <w:p w14:paraId="71C5D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3B1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B8524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4DCDC51B" w14:textId="77777777" w:rsidR="00F93A76" w:rsidRDefault="00F93A76">
                            <w:pPr>
                              <w:pStyle w:val="Default"/>
                              <w:rPr>
                                <w:rFonts w:ascii="Courier New" w:hAnsi="Courier New" w:cs="Courier New"/>
                                <w:sz w:val="20"/>
                                <w:szCs w:val="20"/>
                                <w:lang w:val="en-US"/>
                              </w:rPr>
                            </w:pPr>
                          </w:p>
                          <w:p w14:paraId="6A0F8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7194A9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uttonMulai"</w:t>
                            </w:r>
                          </w:p>
                          <w:p w14:paraId="6F48D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9A25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42B2C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475CD4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4F61E5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79BFE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ed"</w:t>
                            </w:r>
                          </w:p>
                          <w:p w14:paraId="514D75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p>
                          <w:p w14:paraId="23A7A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724A0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DAEC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55B779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7AAE2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76E3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95814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32947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519F8E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67D28" id="_x0000_s1089" type="#_x0000_t202" style="width:388.8pt;height:50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">
                <v:textbox>
                  <w:txbxContent>
                    <w:p w14:paraId="12913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76ABE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051792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4995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5F60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primary"</w:t>
                      </w:r>
                    </w:p>
                    <w:p w14:paraId="0B8E7C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744D2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4EEBAA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onboard.ui.OnBoard"&gt;</w:t>
                      </w:r>
                    </w:p>
                    <w:p w14:paraId="42022F63" w14:textId="77777777" w:rsidR="00F93A76" w:rsidRDefault="00F93A76">
                      <w:pPr>
                        <w:pStyle w:val="Default"/>
                        <w:rPr>
                          <w:rFonts w:ascii="Courier New" w:hAnsi="Courier New" w:cs="Courier New"/>
                          <w:sz w:val="20"/>
                          <w:szCs w:val="20"/>
                          <w:lang w:val="en-US"/>
                        </w:rPr>
                      </w:pPr>
                    </w:p>
                    <w:p w14:paraId="68E0C6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w:t>
                      </w:r>
                      <w:r>
                        <w:rPr>
                          <w:rFonts w:ascii="Courier New" w:hAnsi="Courier New" w:cs="Courier New"/>
                          <w:sz w:val="20"/>
                          <w:szCs w:val="20"/>
                          <w:lang w:val="en-US"/>
                        </w:rPr>
                        <w:t>.viewpager2.widget.ViewPager2</w:t>
                      </w:r>
                    </w:p>
                    <w:p w14:paraId="121F84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palshViewPager"</w:t>
                      </w:r>
                    </w:p>
                    <w:p w14:paraId="5E3233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F612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693A1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view_pager_background"</w:t>
                      </w:r>
                    </w:p>
                    <w:p w14:paraId="747D5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w:t>
                      </w:r>
                      <w:r>
                        <w:rPr>
                          <w:rFonts w:ascii="Courier New" w:hAnsi="Courier New" w:cs="Courier New"/>
                          <w:sz w:val="20"/>
                          <w:szCs w:val="20"/>
                          <w:lang w:val="en-US"/>
                        </w:rPr>
                        <w:t>="@id/viewCenterOfNext"</w:t>
                      </w:r>
                    </w:p>
                    <w:p w14:paraId="07B93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673F1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BBB3C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9118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ndicatorsContainer"</w:t>
                      </w:r>
                    </w:p>
                    <w:p w14:paraId="10AC01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1B27F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BF5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w:t>
                      </w:r>
                      <w:r>
                        <w:rPr>
                          <w:rFonts w:ascii="Courier New" w:hAnsi="Courier New" w:cs="Courier New"/>
                          <w:sz w:val="20"/>
                          <w:szCs w:val="20"/>
                          <w:lang w:val="en-US"/>
                        </w:rPr>
                        <w:t>yout_marginStart="20dp"</w:t>
                      </w:r>
                    </w:p>
                    <w:p w14:paraId="73786E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20dp"</w:t>
                      </w:r>
                    </w:p>
                    <w:p w14:paraId="6E3B3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70C9E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0D1D0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E5EE1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08EACA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gt;</w:t>
                      </w:r>
                    </w:p>
                    <w:p w14:paraId="32718E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9675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Skip"</w:t>
                      </w:r>
                    </w:p>
                    <w:p w14:paraId="1D644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A50F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449C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06299E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0dp"</w:t>
                      </w:r>
                    </w:p>
                    <w:p w14:paraId="05AA01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0dp"</w:t>
                      </w:r>
                    </w:p>
                    <w:p w14:paraId="6617DB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ring/skip"</w:t>
                      </w:r>
                    </w:p>
                    <w:p w14:paraId="3C43F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custom_color_primary"</w:t>
                      </w:r>
                    </w:p>
                    <w:p w14:paraId="1749CF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6dp"</w:t>
                      </w:r>
                    </w:p>
                    <w:p w14:paraId="05B135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A4C4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w:t>
                      </w:r>
                    </w:p>
                    <w:p w14:paraId="5A472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75DBBCB3" w14:textId="77777777" w:rsidR="00F93A76" w:rsidRDefault="00F93A76">
                      <w:pPr>
                        <w:pStyle w:val="Default"/>
                        <w:rPr>
                          <w:rFonts w:ascii="Courier New" w:hAnsi="Courier New" w:cs="Courier New"/>
                          <w:sz w:val="20"/>
                          <w:szCs w:val="20"/>
                          <w:lang w:val="en-US"/>
                        </w:rPr>
                      </w:pPr>
                    </w:p>
                    <w:p w14:paraId="09E323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69D5C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5dp"</w:t>
                      </w:r>
                    </w:p>
                    <w:p w14:paraId="48E934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5dp"</w:t>
                      </w:r>
                    </w:p>
                    <w:p w14:paraId="35A1CB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outer_background"</w:t>
                      </w:r>
                    </w:p>
                    <w:p w14:paraId="1B017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w:t>
                      </w:r>
                      <w:r>
                        <w:rPr>
                          <w:rFonts w:ascii="Courier New" w:hAnsi="Courier New" w:cs="Courier New"/>
                          <w:sz w:val="20"/>
                          <w:szCs w:val="20"/>
                          <w:lang w:val="en-US"/>
                        </w:rPr>
                        <w:t>d/nextImg"</w:t>
                      </w:r>
                    </w:p>
                    <w:p w14:paraId="236E18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51A6CD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073272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w:t>
                      </w:r>
                    </w:p>
                    <w:p w14:paraId="356D5B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3F4923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E6E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7D0762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1F6C5E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1B7F58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7F719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43F2A8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4F345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26A357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63584F54" w14:textId="77777777" w:rsidR="00F93A76" w:rsidRDefault="00F93A76">
                      <w:pPr>
                        <w:pStyle w:val="Default"/>
                        <w:rPr>
                          <w:rFonts w:ascii="Courier New" w:hAnsi="Courier New" w:cs="Courier New"/>
                          <w:sz w:val="20"/>
                          <w:szCs w:val="20"/>
                          <w:lang w:val="en-US"/>
                        </w:rPr>
                      </w:pPr>
                    </w:p>
                    <w:p w14:paraId="4DE832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FD772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nextImg"</w:t>
                      </w:r>
                    </w:p>
                    <w:p w14:paraId="6746FA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290FBC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5BB88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50C70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7D774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64743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9FD9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w:t>
                      </w:r>
                      <w:r>
                        <w:rPr>
                          <w:rFonts w:ascii="Courier New" w:hAnsi="Courier New" w:cs="Courier New"/>
                          <w:sz w:val="20"/>
                          <w:szCs w:val="20"/>
                          <w:lang w:val="en-US"/>
                        </w:rPr>
                        <w:t>aintBottom_toTopOf="@id/buttonMulai"</w:t>
                      </w:r>
                    </w:p>
                    <w:p w14:paraId="71C5D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3B1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B8524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4DCDC51B" w14:textId="77777777" w:rsidR="00F93A76" w:rsidRDefault="00F93A76">
                      <w:pPr>
                        <w:pStyle w:val="Default"/>
                        <w:rPr>
                          <w:rFonts w:ascii="Courier New" w:hAnsi="Courier New" w:cs="Courier New"/>
                          <w:sz w:val="20"/>
                          <w:szCs w:val="20"/>
                          <w:lang w:val="en-US"/>
                        </w:rPr>
                      </w:pPr>
                    </w:p>
                    <w:p w14:paraId="6A0F8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7194A9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buttonMulai"</w:t>
                      </w:r>
                    </w:p>
                    <w:p w14:paraId="6F48D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9A258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42B2C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475CD4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4F61E5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79BFE1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w:t>
                      </w:r>
                      <w:r>
                        <w:rPr>
                          <w:rFonts w:ascii="Courier New" w:hAnsi="Courier New" w:cs="Courier New"/>
                          <w:sz w:val="20"/>
                          <w:szCs w:val="20"/>
                          <w:lang w:val="en-US"/>
                        </w:rPr>
                        <w:t>ed"</w:t>
                      </w:r>
                    </w:p>
                    <w:p w14:paraId="514D75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p>
                    <w:p w14:paraId="23A7A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724A0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DAEC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55B779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7AAE2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76E3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95814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32947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519F8E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7046A684"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6ED0562C" wp14:editId="4986DAD5">
                <wp:extent cx="4937760" cy="6804660"/>
                <wp:effectExtent l="0" t="0" r="15240" b="15240"/>
                <wp:docPr id="14937238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804660"/>
                        </a:xfrm>
                        <a:prstGeom prst="rect">
                          <a:avLst/>
                        </a:prstGeom>
                        <a:solidFill>
                          <a:srgbClr val="FFFFFF"/>
                        </a:solidFill>
                        <a:ln w="9525">
                          <a:solidFill>
                            <a:srgbClr val="000000"/>
                          </a:solidFill>
                          <a:miter lim="800000"/>
                        </a:ln>
                      </wps:spPr>
                      <wps:txbx>
                        <w:txbxContent>
                          <w:p w14:paraId="767C8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22B19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13439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2306C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w:t>
                            </w:r>
                          </w:p>
                          <w:p w14:paraId="560B7A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1172BD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CE4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796E8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20D25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406AA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566916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1896CD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6C595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3963B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42BC5664" w14:textId="77777777" w:rsidR="00F93A76" w:rsidRDefault="00F93A76">
                            <w:pPr>
                              <w:pStyle w:val="Default"/>
                              <w:rPr>
                                <w:rFonts w:ascii="Courier New" w:hAnsi="Courier New" w:cs="Courier New"/>
                                <w:sz w:val="20"/>
                                <w:szCs w:val="20"/>
                                <w:lang w:val="en-US"/>
                              </w:rPr>
                            </w:pPr>
                          </w:p>
                          <w:p w14:paraId="4E4B0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CAC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nextImg"</w:t>
                            </w:r>
                          </w:p>
                          <w:p w14:paraId="33DD1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42C4BA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103FC8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7A066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62A50D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710B1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293C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uttonMulai"</w:t>
                            </w:r>
                          </w:p>
                          <w:p w14:paraId="09AAFE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FFFE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7475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27531174" w14:textId="77777777" w:rsidR="00F93A76" w:rsidRDefault="00F93A76">
                            <w:pPr>
                              <w:pStyle w:val="Default"/>
                              <w:rPr>
                                <w:rFonts w:ascii="Courier New" w:hAnsi="Courier New" w:cs="Courier New"/>
                                <w:sz w:val="20"/>
                                <w:szCs w:val="20"/>
                                <w:lang w:val="en-US"/>
                              </w:rPr>
                            </w:pPr>
                          </w:p>
                          <w:p w14:paraId="38D15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1D83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uttonMulai"</w:t>
                            </w:r>
                          </w:p>
                          <w:p w14:paraId="6EE2C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E257C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F3179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3812B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40943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11B24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ed"</w:t>
                            </w:r>
                          </w:p>
                          <w:p w14:paraId="00AC8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p>
                          <w:p w14:paraId="7532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2224B2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4DBE9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339087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4AB4D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7AF5C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D6BE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F55D3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A95C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D0562C" id="_x0000_s1090" type="#_x0000_t202" style="width:388.8pt;height:53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">
                <v:textbox>
                  <w:txbxContent>
                    <w:p w14:paraId="767C89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22B19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134397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nextImg"</w:t>
                      </w:r>
                    </w:p>
                    <w:p w14:paraId="2306C6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w:t>
                      </w:r>
                    </w:p>
                    <w:p w14:paraId="560B7A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1172BD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CE4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View</w:t>
                      </w:r>
                    </w:p>
                    <w:p w14:paraId="796E8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viewCenterOfNext"</w:t>
                      </w:r>
                    </w:p>
                    <w:p w14:paraId="20D25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dp"</w:t>
                      </w:r>
                    </w:p>
                    <w:p w14:paraId="406AA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dp"</w:t>
                      </w:r>
                    </w:p>
                    <w:p w14:paraId="566916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nextImg"</w:t>
                      </w:r>
                    </w:p>
                    <w:p w14:paraId="1896CD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nextImg"</w:t>
                      </w:r>
                    </w:p>
                    <w:p w14:paraId="6C5950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w:t>
                      </w:r>
                      <w:r>
                        <w:rPr>
                          <w:rFonts w:ascii="Courier New" w:hAnsi="Courier New" w:cs="Courier New"/>
                          <w:sz w:val="20"/>
                          <w:szCs w:val="20"/>
                          <w:lang w:val="en-US"/>
                        </w:rPr>
                        <w:t>intStart_toStartOf="@id/nextImg"</w:t>
                      </w:r>
                    </w:p>
                    <w:p w14:paraId="3963B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nextImg"/&gt;</w:t>
                      </w:r>
                    </w:p>
                    <w:p w14:paraId="42BC5664" w14:textId="77777777" w:rsidR="00F93A76" w:rsidRDefault="00F93A76">
                      <w:pPr>
                        <w:pStyle w:val="Default"/>
                        <w:rPr>
                          <w:rFonts w:ascii="Courier New" w:hAnsi="Courier New" w:cs="Courier New"/>
                          <w:sz w:val="20"/>
                          <w:szCs w:val="20"/>
                          <w:lang w:val="en-US"/>
                        </w:rPr>
                      </w:pPr>
                    </w:p>
                    <w:p w14:paraId="4E4B0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CAC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nextImg"</w:t>
                      </w:r>
                    </w:p>
                    <w:p w14:paraId="33DD1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45dp"</w:t>
                      </w:r>
                    </w:p>
                    <w:p w14:paraId="42C4BA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45dp"</w:t>
                      </w:r>
                    </w:p>
                    <w:p w14:paraId="103FC8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7A066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icon_background"</w:t>
                      </w:r>
                    </w:p>
                    <w:p w14:paraId="62A50D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ontentDescription="@string/app_name"</w:t>
                      </w:r>
                    </w:p>
                    <w:p w14:paraId="710B1E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right"</w:t>
                      </w:r>
                    </w:p>
                    <w:p w14:paraId="5293C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uttonMulai"</w:t>
                      </w:r>
                    </w:p>
                    <w:p w14:paraId="09AAFE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7FFFE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7475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custom_color_background"/&gt;</w:t>
                      </w:r>
                    </w:p>
                    <w:p w14:paraId="27531174" w14:textId="77777777" w:rsidR="00F93A76" w:rsidRDefault="00F93A76">
                      <w:pPr>
                        <w:pStyle w:val="Default"/>
                        <w:rPr>
                          <w:rFonts w:ascii="Courier New" w:hAnsi="Courier New" w:cs="Courier New"/>
                          <w:sz w:val="20"/>
                          <w:szCs w:val="20"/>
                          <w:lang w:val="en-US"/>
                        </w:rPr>
                      </w:pPr>
                    </w:p>
                    <w:p w14:paraId="38D155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1D837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uttonMulai"</w:t>
                      </w:r>
                    </w:p>
                    <w:p w14:paraId="6EE2CE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0E257C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F3179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0dp"</w:t>
                      </w:r>
                    </w:p>
                    <w:p w14:paraId="3812B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40dp"</w:t>
                      </w:r>
                    </w:p>
                    <w:p w14:paraId="40943B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40dp"</w:t>
                      </w:r>
                    </w:p>
                    <w:p w14:paraId="11B24F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Get Started"</w:t>
                      </w:r>
                    </w:p>
                    <w:p w14:paraId="00AC8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lCaps="false</w:t>
                      </w:r>
                      <w:r>
                        <w:rPr>
                          <w:rFonts w:ascii="Courier New" w:hAnsi="Courier New" w:cs="Courier New"/>
                          <w:sz w:val="20"/>
                          <w:szCs w:val="20"/>
                          <w:lang w:val="en-US"/>
                        </w:rPr>
                        <w:t>"</w:t>
                      </w:r>
                    </w:p>
                    <w:p w14:paraId="7532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2224B2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4DBE9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339087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20dp"</w:t>
                      </w:r>
                    </w:p>
                    <w:p w14:paraId="4AB4D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7AF5C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D6BE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F55D3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A95C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616F02F9" w14:textId="77777777" w:rsidR="00F93A76" w:rsidRDefault="00124769">
      <w:pPr>
        <w:spacing w:after="0"/>
      </w:pPr>
      <w:r>
        <w:rPr>
          <w:rFonts w:ascii="Courier New" w:hAnsi="Courier New" w:cs="Courier New"/>
          <w:noProof/>
          <w:sz w:val="20"/>
          <w:szCs w:val="20"/>
          <w:lang w:eastAsia="en-US"/>
        </w:rPr>
        <w:lastRenderedPageBreak/>
        <mc:AlternateContent>
          <mc:Choice Requires="wps">
            <w:drawing>
              <wp:inline distT="0" distB="0" distL="0" distR="0" wp14:anchorId="5585F92A" wp14:editId="0FB4ADA8">
                <wp:extent cx="4937760" cy="7071360"/>
                <wp:effectExtent l="0" t="0" r="15240" b="15240"/>
                <wp:docPr id="7415050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71360"/>
                        </a:xfrm>
                        <a:prstGeom prst="rect">
                          <a:avLst/>
                        </a:prstGeom>
                        <a:solidFill>
                          <a:srgbClr val="FFFFFF"/>
                        </a:solidFill>
                        <a:ln w="9525">
                          <a:solidFill>
                            <a:srgbClr val="000000"/>
                          </a:solidFill>
                          <a:miter lim="800000"/>
                        </a:ln>
                      </wps:spPr>
                      <wps:txbx>
                        <w:txbxContent>
                          <w:p w14:paraId="11F9AA84" w14:textId="77777777" w:rsidR="00F93A76" w:rsidRDefault="00F93A76">
                            <w:pPr>
                              <w:pStyle w:val="Default"/>
                              <w:rPr>
                                <w:rFonts w:ascii="Courier New" w:hAnsi="Courier New" w:cs="Courier New"/>
                                <w:sz w:val="20"/>
                                <w:szCs w:val="20"/>
                                <w:lang w:val="en-US"/>
                              </w:rPr>
                            </w:pPr>
                          </w:p>
                          <w:p w14:paraId="320F3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OnBoard : AppCompatActivity(){</w:t>
                            </w:r>
                          </w:p>
                          <w:p w14:paraId="0CA08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onBoardItemAdapter: onBoardItemAdapter</w:t>
                            </w:r>
                          </w:p>
                          <w:p w14:paraId="04D04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indicatorsContainer: LinearLayout</w:t>
                            </w:r>
                          </w:p>
                          <w:p w14:paraId="45834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8EBF414" w14:textId="77777777" w:rsidR="00F93A76" w:rsidRDefault="00F93A76">
                            <w:pPr>
                              <w:pStyle w:val="Default"/>
                              <w:rPr>
                                <w:rFonts w:ascii="Courier New" w:hAnsi="Courier New" w:cs="Courier New"/>
                                <w:sz w:val="20"/>
                                <w:szCs w:val="20"/>
                                <w:lang w:val="en-US"/>
                              </w:rPr>
                            </w:pPr>
                          </w:p>
                          <w:p w14:paraId="6EFF8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B975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58445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onboard_screen)</w:t>
                            </w:r>
                          </w:p>
                          <w:p w14:paraId="4FDFE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SplashScreenItem()</w:t>
                            </w:r>
                          </w:p>
                          <w:p w14:paraId="5C1C5F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upIndicators()</w:t>
                            </w:r>
                          </w:p>
                          <w:p w14:paraId="478DD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0)</w:t>
                            </w:r>
                          </w:p>
                          <w:p w14:paraId="276D572A" w14:textId="77777777" w:rsidR="00F93A76" w:rsidRDefault="00F93A76">
                            <w:pPr>
                              <w:pStyle w:val="Default"/>
                              <w:rPr>
                                <w:rFonts w:ascii="Courier New" w:hAnsi="Courier New" w:cs="Courier New"/>
                                <w:sz w:val="20"/>
                                <w:szCs w:val="20"/>
                                <w:lang w:val="en-US"/>
                              </w:rPr>
                            </w:pPr>
                          </w:p>
                          <w:p w14:paraId="28B59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1F6FBC" w14:textId="77777777" w:rsidR="00F93A76" w:rsidRDefault="00F93A76">
                            <w:pPr>
                              <w:pStyle w:val="Default"/>
                              <w:rPr>
                                <w:rFonts w:ascii="Courier New" w:hAnsi="Courier New" w:cs="Courier New"/>
                                <w:sz w:val="20"/>
                                <w:szCs w:val="20"/>
                                <w:lang w:val="en-US"/>
                              </w:rPr>
                            </w:pPr>
                          </w:p>
                          <w:p w14:paraId="030E6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5A3BF1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lertDialog.Builder(this).apply {</w:t>
                            </w:r>
                          </w:p>
                          <w:p w14:paraId="48A67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Silahkan Konfirmasi .")</w:t>
                            </w:r>
                          </w:p>
                          <w:p w14:paraId="3625F7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Apakah Kamu ingin keluar dari aplikasi?")</w:t>
                            </w:r>
                          </w:p>
                          <w:p w14:paraId="699D07C3" w14:textId="77777777" w:rsidR="00F93A76" w:rsidRDefault="00F93A76">
                            <w:pPr>
                              <w:pStyle w:val="Default"/>
                              <w:rPr>
                                <w:rFonts w:ascii="Courier New" w:hAnsi="Courier New" w:cs="Courier New"/>
                                <w:sz w:val="20"/>
                                <w:szCs w:val="20"/>
                                <w:lang w:val="en-US"/>
                              </w:rPr>
                            </w:pPr>
                          </w:p>
                          <w:p w14:paraId="483FAD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 _, _ -&gt;</w:t>
                            </w:r>
                          </w:p>
                          <w:p w14:paraId="4DE9B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97F43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52BA60" w14:textId="77777777" w:rsidR="00F93A76" w:rsidRDefault="00F93A76">
                            <w:pPr>
                              <w:pStyle w:val="Default"/>
                              <w:rPr>
                                <w:rFonts w:ascii="Courier New" w:hAnsi="Courier New" w:cs="Courier New"/>
                                <w:sz w:val="20"/>
                                <w:szCs w:val="20"/>
                                <w:lang w:val="en-US"/>
                              </w:rPr>
                            </w:pPr>
                          </w:p>
                          <w:p w14:paraId="7AC4D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NegativeButton("No"){_, _ -&gt;</w:t>
                            </w:r>
                          </w:p>
                          <w:p w14:paraId="6DCD56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OnBoard, "Terima Kasih",</w:t>
                            </w:r>
                          </w:p>
                          <w:p w14:paraId="797DAE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59FD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B6A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ancelable(true)</w:t>
                            </w:r>
                          </w:p>
                          <w:p w14:paraId="39CF2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show()</w:t>
                            </w:r>
                          </w:p>
                          <w:p w14:paraId="5BD65C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B8B549" w14:textId="77777777" w:rsidR="00F93A76" w:rsidRDefault="00F93A76">
                            <w:pPr>
                              <w:pStyle w:val="Default"/>
                              <w:rPr>
                                <w:rFonts w:ascii="Courier New" w:hAnsi="Courier New" w:cs="Courier New"/>
                                <w:sz w:val="20"/>
                                <w:szCs w:val="20"/>
                                <w:lang w:val="en-US"/>
                              </w:rPr>
                            </w:pPr>
                          </w:p>
                          <w:p w14:paraId="4E0F9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SplashScreenItem(){</w:t>
                            </w:r>
                          </w:p>
                          <w:p w14:paraId="47398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Adapter = onBoardItemAdapter(</w:t>
                            </w:r>
                          </w:p>
                          <w:p w14:paraId="04ABB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Of(</w:t>
                            </w:r>
                          </w:p>
                          <w:p w14:paraId="4B123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14A11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1,</w:t>
                            </w:r>
                          </w:p>
                          <w:p w14:paraId="022265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ndai Bahan Sayuranmu",</w:t>
                            </w:r>
                          </w:p>
                          <w:p w14:paraId="7CA97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Kamu dapat memindai bahan sayuranmu untuk mendapatkan rekomendasi resep"</w:t>
                            </w:r>
                          </w:p>
                          <w:p w14:paraId="0D42C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E65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00AC5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2,</w:t>
                            </w:r>
                          </w:p>
                          <w:p w14:paraId="6E8832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mindai lebih dari 1 bahan",</w:t>
                            </w:r>
                          </w:p>
                          <w:p w14:paraId="7A15A2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da Aplikasi ini kamu bisa memindai lebih dari 1 bahan, jadi jangan khawatir"</w:t>
                            </w:r>
                          </w:p>
                          <w:p w14:paraId="2AF9CC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1585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70BB1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54A54A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punya",</w:t>
                            </w:r>
                          </w:p>
                          <w:p w14:paraId="64165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si"</w:t>
                            </w:r>
                          </w:p>
                          <w:p w14:paraId="48B72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17F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2C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6D3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683AB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adapter = onBoardItemAdapter</w:t>
                            </w:r>
                          </w:p>
                          <w:p w14:paraId="2E8C6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5B93CC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5021D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3E46E0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4018F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n)</w:t>
                            </w:r>
                          </w:p>
                          <w:p w14:paraId="187E8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CF01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82E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61274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R.id.nextImg).setOnClickListener{</w:t>
                            </w:r>
                          </w:p>
                          <w:p w14:paraId="39EDB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ItemAdapter.itemCount){</w:t>
                            </w:r>
                          </w:p>
                          <w:p w14:paraId="70881C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30C65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3E56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53D63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745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78C75E" w14:textId="77777777" w:rsidR="00F93A76" w:rsidRDefault="00F93A76">
                            <w:pPr>
                              <w:pStyle w:val="Default"/>
                              <w:rPr>
                                <w:rFonts w:ascii="Courier New" w:hAnsi="Courier New" w:cs="Courier New"/>
                                <w:sz w:val="20"/>
                                <w:szCs w:val="20"/>
                                <w:lang w:val="en-US"/>
                              </w:rPr>
                            </w:pPr>
                          </w:p>
                          <w:p w14:paraId="35855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TextView&gt;(R.id.textSkip).setOnClickListener{</w:t>
                            </w:r>
                          </w:p>
                          <w:p w14:paraId="576D9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232E0D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8C04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427DE5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72CE7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14D7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ACD28E" w14:textId="77777777" w:rsidR="00F93A76" w:rsidRDefault="00F93A76">
                            <w:pPr>
                              <w:pStyle w:val="Default"/>
                              <w:rPr>
                                <w:rFonts w:ascii="Courier New" w:hAnsi="Courier New" w:cs="Courier New"/>
                                <w:sz w:val="20"/>
                                <w:szCs w:val="20"/>
                                <w:lang w:val="en-US"/>
                              </w:rPr>
                            </w:pPr>
                          </w:p>
                          <w:p w14:paraId="391646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upIndicators(){</w:t>
                            </w:r>
                          </w:p>
                          <w:p w14:paraId="26924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54A434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dicators = arrayOfNulls&lt;ImageView&gt;(onBoardItemAdapter.itemCount)</w:t>
                            </w:r>
                          </w:p>
                          <w:p w14:paraId="3A8618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45599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18F5D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29B8C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310E96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17B01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586C55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F095E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57B1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DB11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0653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AAE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46DF7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06C0F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3EDC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1B07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08A6E9" w14:textId="77777777" w:rsidR="00F93A76" w:rsidRDefault="00F93A76">
                            <w:pPr>
                              <w:pStyle w:val="Default"/>
                              <w:rPr>
                                <w:rFonts w:ascii="Courier New" w:hAnsi="Courier New" w:cs="Courier New"/>
                                <w:sz w:val="20"/>
                                <w:szCs w:val="20"/>
                                <w:lang w:val="en-US"/>
                              </w:rPr>
                            </w:pPr>
                          </w:p>
                          <w:p w14:paraId="52F81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119974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47110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7351B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033B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BB0D07E" w14:textId="77777777" w:rsidR="00F93A76" w:rsidRDefault="00F93A76">
                            <w:pPr>
                              <w:pStyle w:val="Default"/>
                              <w:rPr>
                                <w:rFonts w:ascii="Courier New" w:hAnsi="Courier New" w:cs="Courier New"/>
                                <w:sz w:val="20"/>
                                <w:szCs w:val="20"/>
                                <w:lang w:val="en-US"/>
                              </w:rPr>
                            </w:pPr>
                          </w:p>
                          <w:p w14:paraId="493B71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088D7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5EBF2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B04910" w14:textId="77777777" w:rsidR="00F93A76" w:rsidRDefault="00F93A76">
                            <w:pPr>
                              <w:pStyle w:val="Default"/>
                              <w:rPr>
                                <w:rFonts w:ascii="Courier New" w:hAnsi="Courier New" w:cs="Courier New"/>
                                <w:sz w:val="20"/>
                                <w:szCs w:val="20"/>
                                <w:lang w:val="en-US"/>
                              </w:rPr>
                            </w:pPr>
                          </w:p>
                          <w:p w14:paraId="00EFB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07DF7D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23D60F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66168B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tainer.getChildAt(i) as ImageView</w:t>
                            </w:r>
                          </w:p>
                          <w:p w14:paraId="09FE1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7325E9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06A3F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57134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19F59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7DCF1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C864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F71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08DF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01E475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485B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0988A0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59773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D08E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F8CE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243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E01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EB43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85F92A" id="_x0000_s1091" type="#_x0000_t202" style="width:388.8pt;height:55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">
                <v:textbox>
                  <w:txbxContent>
                    <w:p w14:paraId="11F9AA84" w14:textId="77777777" w:rsidR="00F93A76" w:rsidRDefault="00F93A76">
                      <w:pPr>
                        <w:pStyle w:val="Default"/>
                        <w:rPr>
                          <w:rFonts w:ascii="Courier New" w:hAnsi="Courier New" w:cs="Courier New"/>
                          <w:sz w:val="20"/>
                          <w:szCs w:val="20"/>
                          <w:lang w:val="en-US"/>
                        </w:rPr>
                      </w:pPr>
                    </w:p>
                    <w:p w14:paraId="320F36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class OnBoard : </w:t>
                      </w:r>
                      <w:r>
                        <w:rPr>
                          <w:rFonts w:ascii="Courier New" w:hAnsi="Courier New" w:cs="Courier New"/>
                          <w:sz w:val="20"/>
                          <w:szCs w:val="20"/>
                          <w:lang w:val="en-US"/>
                        </w:rPr>
                        <w:t>AppCompatActivity(){</w:t>
                      </w:r>
                    </w:p>
                    <w:p w14:paraId="0CA08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onBoardItemAdapter: onBoardItemAdapter</w:t>
                      </w:r>
                    </w:p>
                    <w:p w14:paraId="04D04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indicatorsContainer: LinearLayout</w:t>
                      </w:r>
                    </w:p>
                    <w:p w14:paraId="45834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8EBF414" w14:textId="77777777" w:rsidR="00F93A76" w:rsidRDefault="00F93A76">
                      <w:pPr>
                        <w:pStyle w:val="Default"/>
                        <w:rPr>
                          <w:rFonts w:ascii="Courier New" w:hAnsi="Courier New" w:cs="Courier New"/>
                          <w:sz w:val="20"/>
                          <w:szCs w:val="20"/>
                          <w:lang w:val="en-US"/>
                        </w:rPr>
                      </w:pPr>
                    </w:p>
                    <w:p w14:paraId="6EFF84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B975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w:t>
                      </w:r>
                      <w:r>
                        <w:rPr>
                          <w:rFonts w:ascii="Courier New" w:hAnsi="Courier New" w:cs="Courier New"/>
                          <w:sz w:val="20"/>
                          <w:szCs w:val="20"/>
                          <w:lang w:val="en-US"/>
                        </w:rPr>
                        <w:t>e(savedInstanceState)</w:t>
                      </w:r>
                    </w:p>
                    <w:p w14:paraId="58445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onboard_screen)</w:t>
                      </w:r>
                    </w:p>
                    <w:p w14:paraId="4FDFE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SplashScreenItem()</w:t>
                      </w:r>
                    </w:p>
                    <w:p w14:paraId="5C1C5F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upIndicators()</w:t>
                      </w:r>
                    </w:p>
                    <w:p w14:paraId="478DD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0)</w:t>
                      </w:r>
                    </w:p>
                    <w:p w14:paraId="276D572A" w14:textId="77777777" w:rsidR="00F93A76" w:rsidRDefault="00F93A76">
                      <w:pPr>
                        <w:pStyle w:val="Default"/>
                        <w:rPr>
                          <w:rFonts w:ascii="Courier New" w:hAnsi="Courier New" w:cs="Courier New"/>
                          <w:sz w:val="20"/>
                          <w:szCs w:val="20"/>
                          <w:lang w:val="en-US"/>
                        </w:rPr>
                      </w:pPr>
                    </w:p>
                    <w:p w14:paraId="28B59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A1F6FBC" w14:textId="77777777" w:rsidR="00F93A76" w:rsidRDefault="00F93A76">
                      <w:pPr>
                        <w:pStyle w:val="Default"/>
                        <w:rPr>
                          <w:rFonts w:ascii="Courier New" w:hAnsi="Courier New" w:cs="Courier New"/>
                          <w:sz w:val="20"/>
                          <w:szCs w:val="20"/>
                          <w:lang w:val="en-US"/>
                        </w:rPr>
                      </w:pPr>
                    </w:p>
                    <w:p w14:paraId="030E6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5A3BF1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lertDialog.Builder(this).apply {</w:t>
                      </w:r>
                    </w:p>
                    <w:p w14:paraId="48A67D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w:t>
                      </w:r>
                      <w:r>
                        <w:rPr>
                          <w:rFonts w:ascii="Courier New" w:hAnsi="Courier New" w:cs="Courier New"/>
                          <w:sz w:val="20"/>
                          <w:szCs w:val="20"/>
                          <w:lang w:val="en-US"/>
                        </w:rPr>
                        <w:t>tTitle("Silahkan Konfirmasi .")</w:t>
                      </w:r>
                    </w:p>
                    <w:p w14:paraId="3625F7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Apakah Kamu ingin keluar dari aplikasi?")</w:t>
                      </w:r>
                    </w:p>
                    <w:p w14:paraId="699D07C3" w14:textId="77777777" w:rsidR="00F93A76" w:rsidRDefault="00F93A76">
                      <w:pPr>
                        <w:pStyle w:val="Default"/>
                        <w:rPr>
                          <w:rFonts w:ascii="Courier New" w:hAnsi="Courier New" w:cs="Courier New"/>
                          <w:sz w:val="20"/>
                          <w:szCs w:val="20"/>
                          <w:lang w:val="en-US"/>
                        </w:rPr>
                      </w:pPr>
                    </w:p>
                    <w:p w14:paraId="483FAD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 _, _ -&gt;</w:t>
                      </w:r>
                    </w:p>
                    <w:p w14:paraId="4DE9B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97F43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252BA60" w14:textId="77777777" w:rsidR="00F93A76" w:rsidRDefault="00F93A76">
                      <w:pPr>
                        <w:pStyle w:val="Default"/>
                        <w:rPr>
                          <w:rFonts w:ascii="Courier New" w:hAnsi="Courier New" w:cs="Courier New"/>
                          <w:sz w:val="20"/>
                          <w:szCs w:val="20"/>
                          <w:lang w:val="en-US"/>
                        </w:rPr>
                      </w:pPr>
                    </w:p>
                    <w:p w14:paraId="7AC4D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NegativeButton("No"){_, _ -&gt;</w:t>
                      </w:r>
                    </w:p>
                    <w:p w14:paraId="6DCD56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Toast.makeText(this@OnBoard, "Terima Kasih",</w:t>
                      </w:r>
                    </w:p>
                    <w:p w14:paraId="797DAE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59FD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B6A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ancelable(true)</w:t>
                      </w:r>
                    </w:p>
                    <w:p w14:paraId="39CF2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reate().show()</w:t>
                      </w:r>
                    </w:p>
                    <w:p w14:paraId="5BD65C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B8B549" w14:textId="77777777" w:rsidR="00F93A76" w:rsidRDefault="00F93A76">
                      <w:pPr>
                        <w:pStyle w:val="Default"/>
                        <w:rPr>
                          <w:rFonts w:ascii="Courier New" w:hAnsi="Courier New" w:cs="Courier New"/>
                          <w:sz w:val="20"/>
                          <w:szCs w:val="20"/>
                          <w:lang w:val="en-US"/>
                        </w:rPr>
                      </w:pPr>
                    </w:p>
                    <w:p w14:paraId="4E0F9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SplashScreenItem(){</w:t>
                      </w:r>
                    </w:p>
                    <w:p w14:paraId="47398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Adapter = onBoardItemAdapter(</w:t>
                      </w:r>
                    </w:p>
                    <w:p w14:paraId="04ABBA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Of(</w:t>
                      </w:r>
                    </w:p>
                    <w:p w14:paraId="4B123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14A11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1,</w:t>
                      </w:r>
                    </w:p>
                    <w:p w14:paraId="022265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ndai Bahan Sayuranmu",</w:t>
                      </w:r>
                    </w:p>
                    <w:p w14:paraId="7CA97D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Kamu dapat memindai bahan sayuranmu untuk mendapatkan rekomendasi resep"</w:t>
                      </w:r>
                    </w:p>
                    <w:p w14:paraId="0D42C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E657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00AC5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2,</w:t>
                      </w:r>
                    </w:p>
                    <w:p w14:paraId="6E8832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mindai lebih dari 1 bahan",</w:t>
                      </w:r>
                    </w:p>
                    <w:p w14:paraId="7A15A2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Pada Aplikasi ini kamu bisa memindai lebih dari 1 bahan, jadi jangan khawatir"</w:t>
                      </w:r>
                    </w:p>
                    <w:p w14:paraId="2AF9CC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1585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70BB1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54A54A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w:t>
                      </w:r>
                      <w:r>
                        <w:rPr>
                          <w:rFonts w:ascii="Courier New" w:hAnsi="Courier New" w:cs="Courier New"/>
                          <w:sz w:val="20"/>
                          <w:szCs w:val="20"/>
                          <w:lang w:val="en-US"/>
                        </w:rPr>
                        <w:t>punya",</w:t>
                      </w:r>
                    </w:p>
                    <w:p w14:paraId="64165B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si"</w:t>
                      </w:r>
                    </w:p>
                    <w:p w14:paraId="48B72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17F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2C2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66D3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683AB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w:t>
                      </w:r>
                      <w:r>
                        <w:rPr>
                          <w:rFonts w:ascii="Courier New" w:hAnsi="Courier New" w:cs="Courier New"/>
                          <w:sz w:val="20"/>
                          <w:szCs w:val="20"/>
                          <w:lang w:val="en-US"/>
                        </w:rPr>
                        <w:t>er.adapter = onBoardItemAdapter</w:t>
                      </w:r>
                    </w:p>
                    <w:p w14:paraId="2E8C6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5B93CC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5021D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3E46E0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4018F5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n)</w:t>
                      </w:r>
                    </w:p>
                    <w:p w14:paraId="187E8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CF01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82E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61274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w:t>
                      </w:r>
                      <w:r>
                        <w:rPr>
                          <w:rFonts w:ascii="Courier New" w:hAnsi="Courier New" w:cs="Courier New"/>
                          <w:sz w:val="20"/>
                          <w:szCs w:val="20"/>
                          <w:lang w:val="en-US"/>
                        </w:rPr>
                        <w:t>(R.id.nextImg).setOnClickListener{</w:t>
                      </w:r>
                    </w:p>
                    <w:p w14:paraId="39EDB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ItemAdapter.itemCount){</w:t>
                      </w:r>
                    </w:p>
                    <w:p w14:paraId="70881C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30C65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43E56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53D63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7451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78C75E" w14:textId="77777777" w:rsidR="00F93A76" w:rsidRDefault="00F93A76">
                      <w:pPr>
                        <w:pStyle w:val="Default"/>
                        <w:rPr>
                          <w:rFonts w:ascii="Courier New" w:hAnsi="Courier New" w:cs="Courier New"/>
                          <w:sz w:val="20"/>
                          <w:szCs w:val="20"/>
                          <w:lang w:val="en-US"/>
                        </w:rPr>
                      </w:pPr>
                    </w:p>
                    <w:p w14:paraId="35855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findViewById&lt;TextView&gt;(R.id.textSkip).setOnClickListener{</w:t>
                      </w:r>
                    </w:p>
                    <w:p w14:paraId="576D9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232E0D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8C04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427DE5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72CE7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14D7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ACD28E" w14:textId="77777777" w:rsidR="00F93A76" w:rsidRDefault="00F93A76">
                      <w:pPr>
                        <w:pStyle w:val="Default"/>
                        <w:rPr>
                          <w:rFonts w:ascii="Courier New" w:hAnsi="Courier New" w:cs="Courier New"/>
                          <w:sz w:val="20"/>
                          <w:szCs w:val="20"/>
                          <w:lang w:val="en-US"/>
                        </w:rPr>
                      </w:pPr>
                    </w:p>
                    <w:p w14:paraId="391646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w:t>
                      </w:r>
                      <w:r>
                        <w:rPr>
                          <w:rFonts w:ascii="Courier New" w:hAnsi="Courier New" w:cs="Courier New"/>
                          <w:sz w:val="20"/>
                          <w:szCs w:val="20"/>
                          <w:lang w:val="en-US"/>
                        </w:rPr>
                        <w:t>setupIndicators(){</w:t>
                      </w:r>
                    </w:p>
                    <w:p w14:paraId="269246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54A434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dicators = arrayOfNulls&lt;ImageView&gt;(onBoardItemAdapter.itemCount)</w:t>
                      </w:r>
                    </w:p>
                    <w:p w14:paraId="3A8618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w:t>
                      </w:r>
                      <w:r>
                        <w:rPr>
                          <w:rFonts w:ascii="Courier New" w:hAnsi="Courier New" w:cs="Courier New"/>
                          <w:sz w:val="20"/>
                          <w:szCs w:val="20"/>
                          <w:lang w:val="en-US"/>
                        </w:rPr>
                        <w:t>ms.WRAP_CONTENT,LayoutParams.WRAP_CONTENT)</w:t>
                      </w:r>
                    </w:p>
                    <w:p w14:paraId="45599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18F5D3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29B8C9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310E96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17B01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586C55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F095E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57B1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DB11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0653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AAE3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w:t>
                      </w:r>
                      <w:r>
                        <w:rPr>
                          <w:rFonts w:ascii="Courier New" w:hAnsi="Courier New" w:cs="Courier New"/>
                          <w:sz w:val="20"/>
                          <w:szCs w:val="20"/>
                          <w:lang w:val="en-US"/>
                        </w:rPr>
                        <w:t>utParams = layoutParams</w:t>
                      </w:r>
                    </w:p>
                    <w:p w14:paraId="46DF7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06C0F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3EDC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1B07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08A6E9" w14:textId="77777777" w:rsidR="00F93A76" w:rsidRDefault="00F93A76">
                      <w:pPr>
                        <w:pStyle w:val="Default"/>
                        <w:rPr>
                          <w:rFonts w:ascii="Courier New" w:hAnsi="Courier New" w:cs="Courier New"/>
                          <w:sz w:val="20"/>
                          <w:szCs w:val="20"/>
                          <w:lang w:val="en-US"/>
                        </w:rPr>
                      </w:pPr>
                    </w:p>
                    <w:p w14:paraId="52F81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119974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47110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7351B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033B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BB0D07E" w14:textId="77777777" w:rsidR="00F93A76" w:rsidRDefault="00F93A76">
                      <w:pPr>
                        <w:pStyle w:val="Default"/>
                        <w:rPr>
                          <w:rFonts w:ascii="Courier New" w:hAnsi="Courier New" w:cs="Courier New"/>
                          <w:sz w:val="20"/>
                          <w:szCs w:val="20"/>
                          <w:lang w:val="en-US"/>
                        </w:rPr>
                      </w:pPr>
                    </w:p>
                    <w:p w14:paraId="493B71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088D75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5EBF2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B04910" w14:textId="77777777" w:rsidR="00F93A76" w:rsidRDefault="00F93A76">
                      <w:pPr>
                        <w:pStyle w:val="Default"/>
                        <w:rPr>
                          <w:rFonts w:ascii="Courier New" w:hAnsi="Courier New" w:cs="Courier New"/>
                          <w:sz w:val="20"/>
                          <w:szCs w:val="20"/>
                          <w:lang w:val="en-US"/>
                        </w:rPr>
                      </w:pPr>
                    </w:p>
                    <w:p w14:paraId="00EFB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07DF7D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23D60F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66168B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l imageView = indicatorsContainer.getChildAt(i) as ImageView</w:t>
                      </w:r>
                    </w:p>
                    <w:p w14:paraId="09FE1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7325E9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06A3F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57134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19F59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7DCF15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C864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F71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08DF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01E475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485B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0988A0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59773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D08E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F8CE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243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E01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EB43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7AD1EF62"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2176C101" wp14:editId="63D6F4F7">
                <wp:extent cx="4937760" cy="6987540"/>
                <wp:effectExtent l="0" t="0" r="15240" b="22860"/>
                <wp:docPr id="1969941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87540"/>
                        </a:xfrm>
                        <a:prstGeom prst="rect">
                          <a:avLst/>
                        </a:prstGeom>
                        <a:solidFill>
                          <a:srgbClr val="FFFFFF"/>
                        </a:solidFill>
                        <a:ln w="9525">
                          <a:solidFill>
                            <a:srgbClr val="000000"/>
                          </a:solidFill>
                          <a:miter lim="800000"/>
                        </a:ln>
                      </wps:spPr>
                      <wps:txbx>
                        <w:txbxContent>
                          <w:p w14:paraId="5A023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875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5F42B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1C874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punya",</w:t>
                            </w:r>
                          </w:p>
                          <w:p w14:paraId="0D74B3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si"</w:t>
                            </w:r>
                          </w:p>
                          <w:p w14:paraId="51069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4B83D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B12C5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202B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0F3CF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adapter = onBoardItemAdapter</w:t>
                            </w:r>
                          </w:p>
                          <w:p w14:paraId="2FFD0A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198642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4EA984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58509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27A9A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n)</w:t>
                            </w:r>
                          </w:p>
                          <w:p w14:paraId="320B5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C2B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351E4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77C33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R.id.nextImg).setOnClickListener{</w:t>
                            </w:r>
                          </w:p>
                          <w:p w14:paraId="165CB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ItemAdapter.itemCount){</w:t>
                            </w:r>
                          </w:p>
                          <w:p w14:paraId="7DEF7D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67A6C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3EF8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16F5F9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5EB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B5EAFB" w14:textId="77777777" w:rsidR="00F93A76" w:rsidRDefault="00F93A76">
                            <w:pPr>
                              <w:pStyle w:val="Default"/>
                              <w:rPr>
                                <w:rFonts w:ascii="Courier New" w:hAnsi="Courier New" w:cs="Courier New"/>
                                <w:sz w:val="20"/>
                                <w:szCs w:val="20"/>
                                <w:lang w:val="en-US"/>
                              </w:rPr>
                            </w:pPr>
                          </w:p>
                          <w:p w14:paraId="57047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TextView&gt;(R.id.textSkip).setOnClickListener{</w:t>
                            </w:r>
                          </w:p>
                          <w:p w14:paraId="608FB9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04C34B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2435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2F1BC3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571B50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EDA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C61C48" w14:textId="77777777" w:rsidR="00F93A76" w:rsidRDefault="00F93A76">
                            <w:pPr>
                              <w:pStyle w:val="Default"/>
                              <w:rPr>
                                <w:rFonts w:ascii="Courier New" w:hAnsi="Courier New" w:cs="Courier New"/>
                                <w:sz w:val="20"/>
                                <w:szCs w:val="20"/>
                                <w:lang w:val="en-US"/>
                              </w:rPr>
                            </w:pPr>
                          </w:p>
                          <w:p w14:paraId="1837C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upIndicators(){</w:t>
                            </w:r>
                          </w:p>
                          <w:p w14:paraId="2E7E4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3EA83F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dicators = arrayOfNulls&lt;ImageView&gt;(onBoardItemAdapter.itemCount)</w:t>
                            </w:r>
                          </w:p>
                          <w:p w14:paraId="57A0E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5274D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67610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116E7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54E54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7A224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1091E3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7E1C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CC157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604F2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8B79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990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2B606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2BC4C6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07F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B0C8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02B5ED" w14:textId="77777777" w:rsidR="00F93A76" w:rsidRDefault="00F93A76">
                            <w:pPr>
                              <w:pStyle w:val="Default"/>
                              <w:rPr>
                                <w:rFonts w:ascii="Courier New" w:hAnsi="Courier New" w:cs="Courier New"/>
                                <w:sz w:val="20"/>
                                <w:szCs w:val="20"/>
                                <w:lang w:val="en-US"/>
                              </w:rPr>
                            </w:pPr>
                          </w:p>
                          <w:p w14:paraId="570A3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3EC9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5C26A7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52000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6618F5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68EDDF4" w14:textId="77777777" w:rsidR="00F93A76" w:rsidRDefault="00F93A76">
                            <w:pPr>
                              <w:pStyle w:val="Default"/>
                              <w:rPr>
                                <w:rFonts w:ascii="Courier New" w:hAnsi="Courier New" w:cs="Courier New"/>
                                <w:sz w:val="20"/>
                                <w:szCs w:val="20"/>
                                <w:lang w:val="en-US"/>
                              </w:rPr>
                            </w:pPr>
                          </w:p>
                          <w:p w14:paraId="11E5C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37AF9E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75FFC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75D513" w14:textId="77777777" w:rsidR="00F93A76" w:rsidRDefault="00F93A76">
                            <w:pPr>
                              <w:pStyle w:val="Default"/>
                              <w:rPr>
                                <w:rFonts w:ascii="Courier New" w:hAnsi="Courier New" w:cs="Courier New"/>
                                <w:sz w:val="20"/>
                                <w:szCs w:val="20"/>
                                <w:lang w:val="en-US"/>
                              </w:rPr>
                            </w:pPr>
                          </w:p>
                          <w:p w14:paraId="0B7C2B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35A60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3D99B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4C044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tainer.getChildAt(i) as ImageView</w:t>
                            </w:r>
                          </w:p>
                          <w:p w14:paraId="5C5F1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46B16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EA18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5CD95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2AE8B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3DD660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43FF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B68D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9590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272FBA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6D22A6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65495B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A434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28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E63F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2AA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F35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78E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76C101" id="_x0000_s1092" type="#_x0000_t202" style="width:388.8pt;height:5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">
                <v:textbox>
                  <w:txbxContent>
                    <w:p w14:paraId="5A023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875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tem(</w:t>
                      </w:r>
                    </w:p>
                    <w:p w14:paraId="5F42B0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nboardImage = R.drawable.splash3,</w:t>
                      </w:r>
                    </w:p>
                    <w:p w14:paraId="1C874B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sa mengupload gambar yang telah kamu punya",</w:t>
                      </w:r>
                    </w:p>
                    <w:p w14:paraId="0D74B3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ika tidak ingin memindai, tenang saja. kamu bisa mengupload gambar untuk rekomenda</w:t>
                      </w:r>
                      <w:r>
                        <w:rPr>
                          <w:rFonts w:ascii="Courier New" w:hAnsi="Courier New" w:cs="Courier New"/>
                          <w:sz w:val="20"/>
                          <w:szCs w:val="20"/>
                          <w:lang w:val="en-US"/>
                        </w:rPr>
                        <w:t>si"</w:t>
                      </w:r>
                    </w:p>
                    <w:p w14:paraId="51069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4B83D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B12C5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202B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splashViewPager = findViewById&lt;ViewPager2&gt;(R.id.spalshViewPager)</w:t>
                      </w:r>
                    </w:p>
                    <w:p w14:paraId="0F3CF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adapter = onBoardItemAdapter</w:t>
                      </w:r>
                    </w:p>
                    <w:p w14:paraId="2FFD0A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registerOnPageChangeCallback(object :</w:t>
                      </w:r>
                    </w:p>
                    <w:p w14:paraId="198642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iewPager2.OnPageChangeCallback(){</w:t>
                      </w:r>
                    </w:p>
                    <w:p w14:paraId="4EA984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PageSelected(position: Int) {</w:t>
                      </w:r>
                    </w:p>
                    <w:p w14:paraId="58509D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PageSelected(position)</w:t>
                      </w:r>
                    </w:p>
                    <w:p w14:paraId="27A9A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urrentIndicator(positio</w:t>
                      </w:r>
                      <w:r>
                        <w:rPr>
                          <w:rFonts w:ascii="Courier New" w:hAnsi="Courier New" w:cs="Courier New"/>
                          <w:sz w:val="20"/>
                          <w:szCs w:val="20"/>
                          <w:lang w:val="en-US"/>
                        </w:rPr>
                        <w:t>n)</w:t>
                      </w:r>
                    </w:p>
                    <w:p w14:paraId="320B5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C2B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351E4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getChildAt(0)as RecyclerView).overScrollMode = RecyclerView.OVER_SCROLL_NEVER</w:t>
                      </w:r>
                    </w:p>
                    <w:p w14:paraId="77C331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ImageView&gt;(R.id.nextImg).setOnClickListener{</w:t>
                      </w:r>
                    </w:p>
                    <w:p w14:paraId="165CB7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splashViewPager.currentItem+1 &lt; onBoard</w:t>
                      </w:r>
                      <w:r>
                        <w:rPr>
                          <w:rFonts w:ascii="Courier New" w:hAnsi="Courier New" w:cs="Courier New"/>
                          <w:sz w:val="20"/>
                          <w:szCs w:val="20"/>
                          <w:lang w:val="en-US"/>
                        </w:rPr>
                        <w:t>ItemAdapter.itemCount){</w:t>
                      </w:r>
                    </w:p>
                    <w:p w14:paraId="7DEF7D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plashViewPager.currentItem += 1</w:t>
                      </w:r>
                    </w:p>
                    <w:p w14:paraId="67A6C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3EF86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16F5F9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55EB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B5EAFB" w14:textId="77777777" w:rsidR="00F93A76" w:rsidRDefault="00F93A76">
                      <w:pPr>
                        <w:pStyle w:val="Default"/>
                        <w:rPr>
                          <w:rFonts w:ascii="Courier New" w:hAnsi="Courier New" w:cs="Courier New"/>
                          <w:sz w:val="20"/>
                          <w:szCs w:val="20"/>
                          <w:lang w:val="en-US"/>
                        </w:rPr>
                      </w:pPr>
                    </w:p>
                    <w:p w14:paraId="57047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TextView&gt;(R.id.textSkip).setOnClickListener{</w:t>
                      </w:r>
                    </w:p>
                    <w:p w14:paraId="608FB9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w:t>
                      </w:r>
                      <w:r>
                        <w:rPr>
                          <w:rFonts w:ascii="Courier New" w:hAnsi="Courier New" w:cs="Courier New"/>
                          <w:sz w:val="20"/>
                          <w:szCs w:val="20"/>
                          <w:lang w:val="en-US"/>
                        </w:rPr>
                        <w:t>tivity()</w:t>
                      </w:r>
                    </w:p>
                    <w:p w14:paraId="04C34B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2435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dViewById&lt;MaterialButton&gt;(R.id.buttonMulai).setOnClickListener{</w:t>
                      </w:r>
                    </w:p>
                    <w:p w14:paraId="2F1BC3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vigateToLoginAcitivity()</w:t>
                      </w:r>
                    </w:p>
                    <w:p w14:paraId="571B50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EDA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C61C48" w14:textId="77777777" w:rsidR="00F93A76" w:rsidRDefault="00F93A76">
                      <w:pPr>
                        <w:pStyle w:val="Default"/>
                        <w:rPr>
                          <w:rFonts w:ascii="Courier New" w:hAnsi="Courier New" w:cs="Courier New"/>
                          <w:sz w:val="20"/>
                          <w:szCs w:val="20"/>
                          <w:lang w:val="en-US"/>
                        </w:rPr>
                      </w:pPr>
                    </w:p>
                    <w:p w14:paraId="1837C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upIndicators(){</w:t>
                      </w:r>
                    </w:p>
                    <w:p w14:paraId="2E7E4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 = findViewById(R.id.indicatorsContainer)</w:t>
                      </w:r>
                    </w:p>
                    <w:p w14:paraId="3EA83F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l indicators = arrayOfNulls&lt;ImageView&gt;(onBoardItemAdapter.itemCount)</w:t>
                      </w:r>
                    </w:p>
                    <w:p w14:paraId="57A0E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5274D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67610E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116E70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54E542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7A224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1091E3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47E1C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3CC157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604F2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8B79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990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2B606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ndicatorsContainer.addView(it)</w:t>
                      </w:r>
                    </w:p>
                    <w:p w14:paraId="2BC4C6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07F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B0C8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02B5ED" w14:textId="77777777" w:rsidR="00F93A76" w:rsidRDefault="00F93A76">
                      <w:pPr>
                        <w:pStyle w:val="Default"/>
                        <w:rPr>
                          <w:rFonts w:ascii="Courier New" w:hAnsi="Courier New" w:cs="Courier New"/>
                          <w:sz w:val="20"/>
                          <w:szCs w:val="20"/>
                          <w:lang w:val="en-US"/>
                        </w:rPr>
                      </w:pPr>
                    </w:p>
                    <w:p w14:paraId="570A3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3EC9BB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5C26A7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520006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6618F5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68EDDF4" w14:textId="77777777" w:rsidR="00F93A76" w:rsidRDefault="00F93A76">
                      <w:pPr>
                        <w:pStyle w:val="Default"/>
                        <w:rPr>
                          <w:rFonts w:ascii="Courier New" w:hAnsi="Courier New" w:cs="Courier New"/>
                          <w:sz w:val="20"/>
                          <w:szCs w:val="20"/>
                          <w:lang w:val="en-US"/>
                        </w:rPr>
                      </w:pPr>
                    </w:p>
                    <w:p w14:paraId="11E5C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w:t>
                      </w:r>
                      <w:r>
                        <w:rPr>
                          <w:rFonts w:ascii="Courier New" w:hAnsi="Courier New" w:cs="Courier New"/>
                          <w:sz w:val="20"/>
                          <w:szCs w:val="20"/>
                          <w:lang w:val="en-US"/>
                        </w:rPr>
                        <w:t>nt(this@OnBoard, LoginActivity::class.java))</w:t>
                      </w:r>
                    </w:p>
                    <w:p w14:paraId="37AF9E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75FFC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75D513" w14:textId="77777777" w:rsidR="00F93A76" w:rsidRDefault="00F93A76">
                      <w:pPr>
                        <w:pStyle w:val="Default"/>
                        <w:rPr>
                          <w:rFonts w:ascii="Courier New" w:hAnsi="Courier New" w:cs="Courier New"/>
                          <w:sz w:val="20"/>
                          <w:szCs w:val="20"/>
                          <w:lang w:val="en-US"/>
                        </w:rPr>
                      </w:pPr>
                    </w:p>
                    <w:p w14:paraId="0B7C2B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35A608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3D99B0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4C044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w:t>
                      </w:r>
                      <w:r>
                        <w:rPr>
                          <w:rFonts w:ascii="Courier New" w:hAnsi="Courier New" w:cs="Courier New"/>
                          <w:sz w:val="20"/>
                          <w:szCs w:val="20"/>
                          <w:lang w:val="en-US"/>
                        </w:rPr>
                        <w:t>tainer.getChildAt(i) as ImageView</w:t>
                      </w:r>
                    </w:p>
                    <w:p w14:paraId="5C5F1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46B165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EA18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5CD95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2AE8BE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3DD660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43FF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B68D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9590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272FBA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6D22A6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65495B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A434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28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E63F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2AA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F35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78E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62D97624"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8808B03" wp14:editId="0661BF6B">
                <wp:extent cx="4937760" cy="6987540"/>
                <wp:effectExtent l="0" t="0" r="15240" b="22860"/>
                <wp:docPr id="5635696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87540"/>
                        </a:xfrm>
                        <a:prstGeom prst="rect">
                          <a:avLst/>
                        </a:prstGeom>
                        <a:solidFill>
                          <a:srgbClr val="FFFFFF"/>
                        </a:solidFill>
                        <a:ln w="9525">
                          <a:solidFill>
                            <a:srgbClr val="000000"/>
                          </a:solidFill>
                          <a:miter lim="800000"/>
                        </a:ln>
                      </wps:spPr>
                      <wps:txbx>
                        <w:txbxContent>
                          <w:p w14:paraId="4D627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5473B4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75D59E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1F235D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ationContext)</w:t>
                            </w:r>
                          </w:p>
                          <w:p w14:paraId="2ACAA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3C0163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1C5873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08501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03361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E2A72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6D98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8DD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5D4B5D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2F5D8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A6F4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11B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931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ginAcitivity(){</w:t>
                            </w:r>
                          </w:p>
                          <w:p w14:paraId="356C7D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1E226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28E2D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24B0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263E3B3" w14:textId="77777777" w:rsidR="00F93A76" w:rsidRDefault="00F93A76">
                            <w:pPr>
                              <w:pStyle w:val="Default"/>
                              <w:rPr>
                                <w:rFonts w:ascii="Courier New" w:hAnsi="Courier New" w:cs="Courier New"/>
                                <w:sz w:val="20"/>
                                <w:szCs w:val="20"/>
                                <w:lang w:val="en-US"/>
                              </w:rPr>
                            </w:pPr>
                          </w:p>
                          <w:p w14:paraId="3D2321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07BF3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E82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6D6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Indicator(position:Int){</w:t>
                            </w:r>
                          </w:p>
                          <w:p w14:paraId="003577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1E240B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67E5A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tainer.getChildAt(i) as ImageView</w:t>
                            </w:r>
                          </w:p>
                          <w:p w14:paraId="717824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2916E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6EF7BA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0CD7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54F163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4B93B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4E3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C69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6C365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1166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2453E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41186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5FB714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9AD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523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5E44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88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158D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808B03" id="_x0000_s1093" type="#_x0000_t202" style="width:388.8pt;height:5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">
                <v:textbox>
                  <w:txbxContent>
                    <w:p w14:paraId="4D627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ayoutParams: LinearLayout.LayoutParams= LinearLayout.LayoutParams(LayoutParams.WRAP_CONTENT,LayoutParams.WRAP_CONTENT)</w:t>
                      </w:r>
                    </w:p>
                    <w:p w14:paraId="5473B4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youtParams.setMargins(6,0,8,0)</w:t>
                      </w:r>
                    </w:p>
                    <w:p w14:paraId="75D59E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indicators.indices){</w:t>
                      </w:r>
                    </w:p>
                    <w:p w14:paraId="1F235D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 = ImageView(applic</w:t>
                      </w:r>
                      <w:r>
                        <w:rPr>
                          <w:rFonts w:ascii="Courier New" w:hAnsi="Courier New" w:cs="Courier New"/>
                          <w:sz w:val="20"/>
                          <w:szCs w:val="20"/>
                          <w:lang w:val="en-US"/>
                        </w:rPr>
                        <w:t>ationContext)</w:t>
                      </w:r>
                    </w:p>
                    <w:p w14:paraId="2ACAA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i]?.let {</w:t>
                      </w:r>
                    </w:p>
                    <w:p w14:paraId="3C0163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setImageDrawable(</w:t>
                      </w:r>
                    </w:p>
                    <w:p w14:paraId="1C5873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08501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03361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4E2A72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6D98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8DD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layoutParams = layoutParams</w:t>
                      </w:r>
                    </w:p>
                    <w:p w14:paraId="5D4B5D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dicatorsContainer.addView(it)</w:t>
                      </w:r>
                    </w:p>
                    <w:p w14:paraId="2F5D8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A6F4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11B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931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navigateToLo</w:t>
                      </w:r>
                      <w:r>
                        <w:rPr>
                          <w:rFonts w:ascii="Courier New" w:hAnsi="Courier New" w:cs="Courier New"/>
                          <w:sz w:val="20"/>
                          <w:szCs w:val="20"/>
                          <w:lang w:val="en-US"/>
                        </w:rPr>
                        <w:t>ginAcitivity(){</w:t>
                      </w:r>
                    </w:p>
                    <w:p w14:paraId="356C7D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1E226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28E2D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deleteAll()</w:t>
                      </w:r>
                    </w:p>
                    <w:p w14:paraId="224B0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263E3B3" w14:textId="77777777" w:rsidR="00F93A76" w:rsidRDefault="00F93A76">
                      <w:pPr>
                        <w:pStyle w:val="Default"/>
                        <w:rPr>
                          <w:rFonts w:ascii="Courier New" w:hAnsi="Courier New" w:cs="Courier New"/>
                          <w:sz w:val="20"/>
                          <w:szCs w:val="20"/>
                          <w:lang w:val="en-US"/>
                        </w:rPr>
                      </w:pPr>
                    </w:p>
                    <w:p w14:paraId="3D2321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OnBoard, LoginActivity::class.java))</w:t>
                      </w:r>
                    </w:p>
                    <w:p w14:paraId="07BF3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E82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06D6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setCurrent</w:t>
                      </w:r>
                      <w:r>
                        <w:rPr>
                          <w:rFonts w:ascii="Courier New" w:hAnsi="Courier New" w:cs="Courier New"/>
                          <w:sz w:val="20"/>
                          <w:szCs w:val="20"/>
                          <w:lang w:val="en-US"/>
                        </w:rPr>
                        <w:t>Indicator(position:Int){</w:t>
                      </w:r>
                    </w:p>
                    <w:p w14:paraId="003577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hildCount = indicatorsContainer.childCount</w:t>
                      </w:r>
                    </w:p>
                    <w:p w14:paraId="1E240B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childCount){</w:t>
                      </w:r>
                    </w:p>
                    <w:p w14:paraId="67E5A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mageView = indicatorsContainer.getChildAt(i) as ImageView</w:t>
                      </w:r>
                    </w:p>
                    <w:p w14:paraId="717824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i == position){</w:t>
                      </w:r>
                    </w:p>
                    <w:p w14:paraId="2916E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w:t>
                      </w:r>
                      <w:r>
                        <w:rPr>
                          <w:rFonts w:ascii="Courier New" w:hAnsi="Courier New" w:cs="Courier New"/>
                          <w:sz w:val="20"/>
                          <w:szCs w:val="20"/>
                          <w:lang w:val="en-US"/>
                        </w:rPr>
                        <w:t>ImageDrawable(</w:t>
                      </w:r>
                    </w:p>
                    <w:p w14:paraId="6EF7BA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30CD7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54F163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active_background</w:t>
                      </w:r>
                    </w:p>
                    <w:p w14:paraId="4B93B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4E3E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C698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06C365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View.setImageDrawable(</w:t>
                      </w:r>
                    </w:p>
                    <w:p w14:paraId="11166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ontextCompat.getDrawable(</w:t>
                      </w:r>
                    </w:p>
                    <w:p w14:paraId="2453E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icationContext,</w:t>
                      </w:r>
                    </w:p>
                    <w:p w14:paraId="41186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drawable.indicator_inactive_background</w:t>
                      </w:r>
                    </w:p>
                    <w:p w14:paraId="5FB714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D9AD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7523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5E44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88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158D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4B962083" w14:textId="77777777" w:rsidR="00F93A76" w:rsidRDefault="00F93A76"/>
    <w:p w14:paraId="596A2ED6" w14:textId="77777777" w:rsidR="00F93A76" w:rsidRDefault="00124769">
      <w:pPr>
        <w:pStyle w:val="ListParagraph"/>
        <w:numPr>
          <w:ilvl w:val="0"/>
          <w:numId w:val="56"/>
        </w:numPr>
        <w:spacing w:after="0"/>
        <w:ind w:hanging="720"/>
      </w:pPr>
      <w:r>
        <w:lastRenderedPageBreak/>
        <w:t>Halaman Login</w:t>
      </w:r>
    </w:p>
    <w:p w14:paraId="59939B23"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6EF930BA" wp14:editId="68CF4D00">
                <wp:extent cx="4937760" cy="7010400"/>
                <wp:effectExtent l="0" t="0" r="15240" b="19050"/>
                <wp:docPr id="17922138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41F4C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6AB4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w:t>
                            </w:r>
                          </w:p>
                          <w:p w14:paraId="545412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85CEB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ndroid="http://schemas.android.com/apk/res/android"</w:t>
                            </w:r>
                          </w:p>
                          <w:p w14:paraId="5FBEF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1B9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D11B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LoginActivity"&gt;</w:t>
                            </w:r>
                          </w:p>
                          <w:p w14:paraId="1C889381" w14:textId="77777777" w:rsidR="00F93A76" w:rsidRDefault="00F93A76">
                            <w:pPr>
                              <w:pStyle w:val="Default"/>
                              <w:rPr>
                                <w:rFonts w:ascii="Courier New" w:hAnsi="Courier New" w:cs="Courier New"/>
                                <w:sz w:val="20"/>
                                <w:szCs w:val="20"/>
                                <w:lang w:val="en-US"/>
                              </w:rPr>
                            </w:pPr>
                          </w:p>
                          <w:p w14:paraId="3E8F8E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45818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2B4DB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4F616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66575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FD262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05221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0dp"&gt;</w:t>
                            </w:r>
                          </w:p>
                          <w:p w14:paraId="07F97BA2" w14:textId="77777777" w:rsidR="00F93A76" w:rsidRDefault="00F93A76">
                            <w:pPr>
                              <w:pStyle w:val="Default"/>
                              <w:rPr>
                                <w:rFonts w:ascii="Courier New" w:hAnsi="Courier New" w:cs="Courier New"/>
                                <w:sz w:val="20"/>
                                <w:szCs w:val="20"/>
                                <w:lang w:val="en-US"/>
                              </w:rPr>
                            </w:pPr>
                          </w:p>
                          <w:p w14:paraId="0908B8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90D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50dp"</w:t>
                            </w:r>
                          </w:p>
                          <w:p w14:paraId="050CD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50dp"</w:t>
                            </w:r>
                          </w:p>
                          <w:p w14:paraId="58308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80EC2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logo_resepkita"</w:t>
                            </w:r>
                          </w:p>
                          <w:p w14:paraId="49506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D053030" w14:textId="77777777" w:rsidR="00F93A76" w:rsidRDefault="00F93A76">
                            <w:pPr>
                              <w:pStyle w:val="Default"/>
                              <w:rPr>
                                <w:rFonts w:ascii="Courier New" w:hAnsi="Courier New" w:cs="Courier New"/>
                                <w:sz w:val="20"/>
                                <w:szCs w:val="20"/>
                                <w:lang w:val="en-US"/>
                              </w:rPr>
                            </w:pPr>
                          </w:p>
                          <w:p w14:paraId="3B166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5C6C4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55AD5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8B5A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4C5B3E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37E7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054A9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ogin Aplikasi"</w:t>
                            </w:r>
                          </w:p>
                          <w:p w14:paraId="1A626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B562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purple_700"/&gt;</w:t>
                            </w:r>
                          </w:p>
                          <w:p w14:paraId="4418CA58" w14:textId="77777777" w:rsidR="00F93A76" w:rsidRDefault="00F93A76">
                            <w:pPr>
                              <w:pStyle w:val="Default"/>
                              <w:rPr>
                                <w:rFonts w:ascii="Courier New" w:hAnsi="Courier New" w:cs="Courier New"/>
                                <w:sz w:val="20"/>
                                <w:szCs w:val="20"/>
                                <w:lang w:val="en-US"/>
                              </w:rPr>
                            </w:pPr>
                          </w:p>
                          <w:p w14:paraId="06176A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B5BF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4D9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1B6A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7E47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72B81353" w14:textId="77777777" w:rsidR="00F93A76" w:rsidRDefault="00F93A76">
                            <w:pPr>
                              <w:pStyle w:val="Default"/>
                              <w:rPr>
                                <w:rFonts w:ascii="Courier New" w:hAnsi="Courier New" w:cs="Courier New"/>
                                <w:sz w:val="20"/>
                                <w:szCs w:val="20"/>
                                <w:lang w:val="en-US"/>
                              </w:rPr>
                            </w:pPr>
                          </w:p>
                          <w:p w14:paraId="1ACA3C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B86B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Username"</w:t>
                            </w:r>
                          </w:p>
                          <w:p w14:paraId="5B2DF1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C87EA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2C0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161B74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36618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w:t>
                            </w:r>
                          </w:p>
                          <w:p w14:paraId="5746B4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4E8399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29A690AA" w14:textId="77777777" w:rsidR="00F93A76" w:rsidRDefault="00F93A76">
                            <w:pPr>
                              <w:pStyle w:val="Default"/>
                              <w:rPr>
                                <w:rFonts w:ascii="Courier New" w:hAnsi="Courier New" w:cs="Courier New"/>
                                <w:sz w:val="20"/>
                                <w:szCs w:val="20"/>
                                <w:lang w:val="en-US"/>
                              </w:rPr>
                            </w:pPr>
                          </w:p>
                          <w:p w14:paraId="760886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401AC890" w14:textId="77777777" w:rsidR="00F93A76" w:rsidRDefault="00F93A76">
                            <w:pPr>
                              <w:pStyle w:val="Default"/>
                              <w:rPr>
                                <w:rFonts w:ascii="Courier New" w:hAnsi="Courier New" w:cs="Courier New"/>
                                <w:sz w:val="20"/>
                                <w:szCs w:val="20"/>
                                <w:lang w:val="en-US"/>
                              </w:rPr>
                            </w:pPr>
                          </w:p>
                          <w:p w14:paraId="5E8D0D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644FF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AB39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6666B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22D2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3A364FC7" w14:textId="77777777" w:rsidR="00F93A76" w:rsidRDefault="00F93A76">
                            <w:pPr>
                              <w:pStyle w:val="Default"/>
                              <w:rPr>
                                <w:rFonts w:ascii="Courier New" w:hAnsi="Courier New" w:cs="Courier New"/>
                                <w:sz w:val="20"/>
                                <w:szCs w:val="20"/>
                                <w:lang w:val="en-US"/>
                              </w:rPr>
                            </w:pPr>
                          </w:p>
                          <w:p w14:paraId="509F50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ADE0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02A74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353F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3D2C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6794D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54E84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6ECF1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18C08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2CFBB188" w14:textId="77777777" w:rsidR="00F93A76" w:rsidRDefault="00F93A76">
                            <w:pPr>
                              <w:pStyle w:val="Default"/>
                              <w:rPr>
                                <w:rFonts w:ascii="Courier New" w:hAnsi="Courier New" w:cs="Courier New"/>
                                <w:sz w:val="20"/>
                                <w:szCs w:val="20"/>
                                <w:lang w:val="en-US"/>
                              </w:rPr>
                            </w:pPr>
                          </w:p>
                          <w:p w14:paraId="4ED66C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1310FA48" w14:textId="77777777" w:rsidR="00F93A76" w:rsidRDefault="00F93A76">
                            <w:pPr>
                              <w:pStyle w:val="Default"/>
                              <w:rPr>
                                <w:rFonts w:ascii="Courier New" w:hAnsi="Courier New" w:cs="Courier New"/>
                                <w:sz w:val="20"/>
                                <w:szCs w:val="20"/>
                                <w:lang w:val="en-US"/>
                              </w:rPr>
                            </w:pPr>
                          </w:p>
                          <w:p w14:paraId="0D5E6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9BC8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4FD473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2471E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1514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67095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6D8401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C293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542634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8B12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FE3F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07CEF84D" w14:textId="77777777" w:rsidR="00F93A76" w:rsidRDefault="00F93A76">
                            <w:pPr>
                              <w:pStyle w:val="Default"/>
                              <w:rPr>
                                <w:rFonts w:ascii="Courier New" w:hAnsi="Courier New" w:cs="Courier New"/>
                                <w:sz w:val="20"/>
                                <w:szCs w:val="20"/>
                                <w:lang w:val="en-US"/>
                              </w:rPr>
                            </w:pPr>
                          </w:p>
                          <w:p w14:paraId="2A1856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02B84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7365E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2811D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E9E5D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2C7162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14DE8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91DA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1067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0B8F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28074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550246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3570A24" w14:textId="77777777" w:rsidR="00F93A76" w:rsidRDefault="00F93A76">
                            <w:pPr>
                              <w:pStyle w:val="Default"/>
                              <w:rPr>
                                <w:rFonts w:ascii="Courier New" w:hAnsi="Courier New" w:cs="Courier New"/>
                                <w:sz w:val="20"/>
                                <w:szCs w:val="20"/>
                                <w:lang w:val="en-US"/>
                              </w:rPr>
                            </w:pPr>
                          </w:p>
                          <w:p w14:paraId="4D2CF4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509A6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4E971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7A1B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8D0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DAB67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63B65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52465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404666AA" w14:textId="77777777" w:rsidR="00F93A76" w:rsidRDefault="00F93A76">
                            <w:pPr>
                              <w:pStyle w:val="Default"/>
                              <w:rPr>
                                <w:rFonts w:ascii="Courier New" w:hAnsi="Courier New" w:cs="Courier New"/>
                                <w:sz w:val="20"/>
                                <w:szCs w:val="20"/>
                                <w:lang w:val="en-US"/>
                              </w:rPr>
                            </w:pPr>
                          </w:p>
                          <w:p w14:paraId="67DD5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F930BA" id="_x0000_s1094"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">
                <v:textbox>
                  <w:txbxContent>
                    <w:p w14:paraId="41F4C8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6AB4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w:t>
                      </w:r>
                    </w:p>
                    <w:p w14:paraId="545412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w:t>
                      </w:r>
                      <w:r>
                        <w:rPr>
                          <w:rFonts w:ascii="Courier New" w:hAnsi="Courier New" w:cs="Courier New"/>
                          <w:sz w:val="20"/>
                          <w:szCs w:val="20"/>
                          <w:lang w:val="en-US"/>
                        </w:rPr>
                        <w:t>s"</w:t>
                      </w:r>
                    </w:p>
                    <w:p w14:paraId="385CEB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ndroid="http://schemas.android.com/apk/res/android"</w:t>
                      </w:r>
                    </w:p>
                    <w:p w14:paraId="5FBEF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1B9A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2D11B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LoginActivity"&gt;</w:t>
                      </w:r>
                    </w:p>
                    <w:p w14:paraId="1C889381" w14:textId="77777777" w:rsidR="00F93A76" w:rsidRDefault="00F93A76">
                      <w:pPr>
                        <w:pStyle w:val="Default"/>
                        <w:rPr>
                          <w:rFonts w:ascii="Courier New" w:hAnsi="Courier New" w:cs="Courier New"/>
                          <w:sz w:val="20"/>
                          <w:szCs w:val="20"/>
                          <w:lang w:val="en-US"/>
                        </w:rPr>
                      </w:pPr>
                    </w:p>
                    <w:p w14:paraId="3E8F8E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45818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2B4DB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match_parent"</w:t>
                      </w:r>
                    </w:p>
                    <w:p w14:paraId="4F616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66575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FD262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05221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0dp"&gt;</w:t>
                      </w:r>
                    </w:p>
                    <w:p w14:paraId="07F97BA2" w14:textId="77777777" w:rsidR="00F93A76" w:rsidRDefault="00F93A76">
                      <w:pPr>
                        <w:pStyle w:val="Default"/>
                        <w:rPr>
                          <w:rFonts w:ascii="Courier New" w:hAnsi="Courier New" w:cs="Courier New"/>
                          <w:sz w:val="20"/>
                          <w:szCs w:val="20"/>
                          <w:lang w:val="en-US"/>
                        </w:rPr>
                      </w:pPr>
                    </w:p>
                    <w:p w14:paraId="0908B8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E90D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50dp"</w:t>
                      </w:r>
                    </w:p>
                    <w:p w14:paraId="050CD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150dp"</w:t>
                      </w:r>
                    </w:p>
                    <w:p w14:paraId="583082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80EC2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logo_resepkita"</w:t>
                      </w:r>
                    </w:p>
                    <w:p w14:paraId="49506A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2D053030" w14:textId="77777777" w:rsidR="00F93A76" w:rsidRDefault="00F93A76">
                      <w:pPr>
                        <w:pStyle w:val="Default"/>
                        <w:rPr>
                          <w:rFonts w:ascii="Courier New" w:hAnsi="Courier New" w:cs="Courier New"/>
                          <w:sz w:val="20"/>
                          <w:szCs w:val="20"/>
                          <w:lang w:val="en-US"/>
                        </w:rPr>
                      </w:pPr>
                    </w:p>
                    <w:p w14:paraId="3B166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5C6C4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layout_width="match_parent"</w:t>
                      </w:r>
                    </w:p>
                    <w:p w14:paraId="155AD5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8B5A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4C5B3E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37E7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054A9C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ogin Aplikasi"</w:t>
                      </w:r>
                    </w:p>
                    <w:p w14:paraId="1A626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tyle="bold"</w:t>
                      </w:r>
                    </w:p>
                    <w:p w14:paraId="4B562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purple_700"/&gt;</w:t>
                      </w:r>
                    </w:p>
                    <w:p w14:paraId="4418CA58" w14:textId="77777777" w:rsidR="00F93A76" w:rsidRDefault="00F93A76">
                      <w:pPr>
                        <w:pStyle w:val="Default"/>
                        <w:rPr>
                          <w:rFonts w:ascii="Courier New" w:hAnsi="Courier New" w:cs="Courier New"/>
                          <w:sz w:val="20"/>
                          <w:szCs w:val="20"/>
                          <w:lang w:val="en-US"/>
                        </w:rPr>
                      </w:pPr>
                    </w:p>
                    <w:p w14:paraId="06176A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B5BF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4D93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1B6A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7E47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72B81353" w14:textId="77777777" w:rsidR="00F93A76" w:rsidRDefault="00F93A76">
                      <w:pPr>
                        <w:pStyle w:val="Default"/>
                        <w:rPr>
                          <w:rFonts w:ascii="Courier New" w:hAnsi="Courier New" w:cs="Courier New"/>
                          <w:sz w:val="20"/>
                          <w:szCs w:val="20"/>
                          <w:lang w:val="en-US"/>
                        </w:rPr>
                      </w:pPr>
                    </w:p>
                    <w:p w14:paraId="1ACA3C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B86BD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Username"</w:t>
                      </w:r>
                    </w:p>
                    <w:p w14:paraId="5B2DF1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C87EA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2C0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161B74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36618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nputType="text"</w:t>
                      </w:r>
                    </w:p>
                    <w:p w14:paraId="5746B4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4E8399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29A690AA" w14:textId="77777777" w:rsidR="00F93A76" w:rsidRDefault="00F93A76">
                      <w:pPr>
                        <w:pStyle w:val="Default"/>
                        <w:rPr>
                          <w:rFonts w:ascii="Courier New" w:hAnsi="Courier New" w:cs="Courier New"/>
                          <w:sz w:val="20"/>
                          <w:szCs w:val="20"/>
                          <w:lang w:val="en-US"/>
                        </w:rPr>
                      </w:pPr>
                    </w:p>
                    <w:p w14:paraId="760886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401AC890" w14:textId="77777777" w:rsidR="00F93A76" w:rsidRDefault="00F93A76">
                      <w:pPr>
                        <w:pStyle w:val="Default"/>
                        <w:rPr>
                          <w:rFonts w:ascii="Courier New" w:hAnsi="Courier New" w:cs="Courier New"/>
                          <w:sz w:val="20"/>
                          <w:szCs w:val="20"/>
                          <w:lang w:val="en-US"/>
                        </w:rPr>
                      </w:pPr>
                    </w:p>
                    <w:p w14:paraId="5E8D0D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644FF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6AB39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6666B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22D2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3A364FC7" w14:textId="77777777" w:rsidR="00F93A76" w:rsidRDefault="00F93A76">
                      <w:pPr>
                        <w:pStyle w:val="Default"/>
                        <w:rPr>
                          <w:rFonts w:ascii="Courier New" w:hAnsi="Courier New" w:cs="Courier New"/>
                          <w:sz w:val="20"/>
                          <w:szCs w:val="20"/>
                          <w:lang w:val="en-US"/>
                        </w:rPr>
                      </w:pPr>
                    </w:p>
                    <w:p w14:paraId="509F50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ADE0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w:t>
                      </w:r>
                      <w:r>
                        <w:rPr>
                          <w:rFonts w:ascii="Courier New" w:hAnsi="Courier New" w:cs="Courier New"/>
                          <w:sz w:val="20"/>
                          <w:szCs w:val="20"/>
                          <w:lang w:val="en-US"/>
                        </w:rPr>
                        <w:t>"@+id/etPassword"</w:t>
                      </w:r>
                    </w:p>
                    <w:p w14:paraId="02A74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353F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3D2C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6794D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54E84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w:t>
                      </w:r>
                      <w:r>
                        <w:rPr>
                          <w:rFonts w:ascii="Courier New" w:hAnsi="Courier New" w:cs="Courier New"/>
                          <w:sz w:val="20"/>
                          <w:szCs w:val="20"/>
                          <w:lang w:val="en-US"/>
                        </w:rPr>
                        <w:t>Password"</w:t>
                      </w:r>
                    </w:p>
                    <w:p w14:paraId="6ECF1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18C08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2CFBB188" w14:textId="77777777" w:rsidR="00F93A76" w:rsidRDefault="00F93A76">
                      <w:pPr>
                        <w:pStyle w:val="Default"/>
                        <w:rPr>
                          <w:rFonts w:ascii="Courier New" w:hAnsi="Courier New" w:cs="Courier New"/>
                          <w:sz w:val="20"/>
                          <w:szCs w:val="20"/>
                          <w:lang w:val="en-US"/>
                        </w:rPr>
                      </w:pPr>
                    </w:p>
                    <w:p w14:paraId="4ED66C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1310FA48" w14:textId="77777777" w:rsidR="00F93A76" w:rsidRDefault="00F93A76">
                      <w:pPr>
                        <w:pStyle w:val="Default"/>
                        <w:rPr>
                          <w:rFonts w:ascii="Courier New" w:hAnsi="Courier New" w:cs="Courier New"/>
                          <w:sz w:val="20"/>
                          <w:szCs w:val="20"/>
                          <w:lang w:val="en-US"/>
                        </w:rPr>
                      </w:pPr>
                    </w:p>
                    <w:p w14:paraId="0D5E6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9BC8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4FD473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2471E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1514D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67095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w:t>
                      </w:r>
                      <w:r>
                        <w:rPr>
                          <w:rFonts w:ascii="Courier New" w:hAnsi="Courier New" w:cs="Courier New"/>
                          <w:sz w:val="20"/>
                          <w:szCs w:val="20"/>
                          <w:lang w:val="en-US"/>
                        </w:rPr>
                        <w:t>in"</w:t>
                      </w:r>
                    </w:p>
                    <w:p w14:paraId="6D8401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C2936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542634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8B12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FE3F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07CEF84D" w14:textId="77777777" w:rsidR="00F93A76" w:rsidRDefault="00F93A76">
                      <w:pPr>
                        <w:pStyle w:val="Default"/>
                        <w:rPr>
                          <w:rFonts w:ascii="Courier New" w:hAnsi="Courier New" w:cs="Courier New"/>
                          <w:sz w:val="20"/>
                          <w:szCs w:val="20"/>
                          <w:lang w:val="en-US"/>
                        </w:rPr>
                      </w:pPr>
                    </w:p>
                    <w:p w14:paraId="2A1856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w:t>
                      </w:r>
                      <w:r>
                        <w:rPr>
                          <w:rFonts w:ascii="Courier New" w:hAnsi="Courier New" w:cs="Courier New"/>
                          <w:sz w:val="20"/>
                          <w:szCs w:val="20"/>
                          <w:lang w:val="en-US"/>
                        </w:rPr>
                        <w:t>tButton</w:t>
                      </w:r>
                    </w:p>
                    <w:p w14:paraId="02B84C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7365EB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2811D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4E9E5D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2C7162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14DE8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91DA3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1067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0B8F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28074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w:t>
                      </w:r>
                      <w:r>
                        <w:rPr>
                          <w:rFonts w:ascii="Courier New" w:hAnsi="Courier New" w:cs="Courier New"/>
                          <w:sz w:val="20"/>
                          <w:szCs w:val="20"/>
                          <w:lang w:val="en-US"/>
                        </w:rPr>
                        <w:t>p"/&gt;</w:t>
                      </w:r>
                    </w:p>
                    <w:p w14:paraId="550246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3570A24" w14:textId="77777777" w:rsidR="00F93A76" w:rsidRDefault="00F93A76">
                      <w:pPr>
                        <w:pStyle w:val="Default"/>
                        <w:rPr>
                          <w:rFonts w:ascii="Courier New" w:hAnsi="Courier New" w:cs="Courier New"/>
                          <w:sz w:val="20"/>
                          <w:szCs w:val="20"/>
                          <w:lang w:val="en-US"/>
                        </w:rPr>
                      </w:pPr>
                    </w:p>
                    <w:p w14:paraId="4D2CF4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509A6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4E971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7A1B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58D0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DAB67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63B65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52465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404666AA" w14:textId="77777777" w:rsidR="00F93A76" w:rsidRDefault="00F93A76">
                      <w:pPr>
                        <w:pStyle w:val="Default"/>
                        <w:rPr>
                          <w:rFonts w:ascii="Courier New" w:hAnsi="Courier New" w:cs="Courier New"/>
                          <w:sz w:val="20"/>
                          <w:szCs w:val="20"/>
                          <w:lang w:val="en-US"/>
                        </w:rPr>
                      </w:pPr>
                    </w:p>
                    <w:p w14:paraId="67DD5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0EB36DED"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73C9D589" wp14:editId="2111CF20">
                <wp:extent cx="4937760" cy="7010400"/>
                <wp:effectExtent l="0" t="0" r="15240" b="19050"/>
                <wp:docPr id="633144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33B3D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152DFE35" w14:textId="77777777" w:rsidR="00F93A76" w:rsidRDefault="00F93A76">
                            <w:pPr>
                              <w:pStyle w:val="Default"/>
                              <w:rPr>
                                <w:rFonts w:ascii="Courier New" w:hAnsi="Courier New" w:cs="Courier New"/>
                                <w:sz w:val="20"/>
                                <w:szCs w:val="20"/>
                                <w:lang w:val="en-US"/>
                              </w:rPr>
                            </w:pPr>
                          </w:p>
                          <w:p w14:paraId="207E0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1D9C6BD4" w14:textId="77777777" w:rsidR="00F93A76" w:rsidRDefault="00F93A76">
                            <w:pPr>
                              <w:pStyle w:val="Default"/>
                              <w:rPr>
                                <w:rFonts w:ascii="Courier New" w:hAnsi="Courier New" w:cs="Courier New"/>
                                <w:sz w:val="20"/>
                                <w:szCs w:val="20"/>
                                <w:lang w:val="en-US"/>
                              </w:rPr>
                            </w:pPr>
                          </w:p>
                          <w:p w14:paraId="14E15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23ACD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7DBFE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D21D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0AF9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7BE14285" w14:textId="77777777" w:rsidR="00F93A76" w:rsidRDefault="00F93A76">
                            <w:pPr>
                              <w:pStyle w:val="Default"/>
                              <w:rPr>
                                <w:rFonts w:ascii="Courier New" w:hAnsi="Courier New" w:cs="Courier New"/>
                                <w:sz w:val="20"/>
                                <w:szCs w:val="20"/>
                                <w:lang w:val="en-US"/>
                              </w:rPr>
                            </w:pPr>
                          </w:p>
                          <w:p w14:paraId="0BC1F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A32B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77240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1D4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B3623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77034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550C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49F7F5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4895C2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345F129B" w14:textId="77777777" w:rsidR="00F93A76" w:rsidRDefault="00F93A76">
                            <w:pPr>
                              <w:pStyle w:val="Default"/>
                              <w:rPr>
                                <w:rFonts w:ascii="Courier New" w:hAnsi="Courier New" w:cs="Courier New"/>
                                <w:sz w:val="20"/>
                                <w:szCs w:val="20"/>
                                <w:lang w:val="en-US"/>
                              </w:rPr>
                            </w:pPr>
                          </w:p>
                          <w:p w14:paraId="3E599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0F570681" w14:textId="77777777" w:rsidR="00F93A76" w:rsidRDefault="00F93A76">
                            <w:pPr>
                              <w:pStyle w:val="Default"/>
                              <w:rPr>
                                <w:rFonts w:ascii="Courier New" w:hAnsi="Courier New" w:cs="Courier New"/>
                                <w:sz w:val="20"/>
                                <w:szCs w:val="20"/>
                                <w:lang w:val="en-US"/>
                              </w:rPr>
                            </w:pPr>
                          </w:p>
                          <w:p w14:paraId="18A14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EA83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16530F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0B7B4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13B35D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630D3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0DFE9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9EA2A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277CB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7C6A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C4B65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138ABF88" w14:textId="77777777" w:rsidR="00F93A76" w:rsidRDefault="00F93A76">
                            <w:pPr>
                              <w:pStyle w:val="Default"/>
                              <w:rPr>
                                <w:rFonts w:ascii="Courier New" w:hAnsi="Courier New" w:cs="Courier New"/>
                                <w:sz w:val="20"/>
                                <w:szCs w:val="20"/>
                                <w:lang w:val="en-US"/>
                              </w:rPr>
                            </w:pPr>
                          </w:p>
                          <w:p w14:paraId="4CE27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27DE82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1E323D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08812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5CCC79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2B6E6B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4630A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39D02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980F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49D9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BF24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78BED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C08A769" w14:textId="77777777" w:rsidR="00F93A76" w:rsidRDefault="00F93A76">
                            <w:pPr>
                              <w:pStyle w:val="Default"/>
                              <w:rPr>
                                <w:rFonts w:ascii="Courier New" w:hAnsi="Courier New" w:cs="Courier New"/>
                                <w:sz w:val="20"/>
                                <w:szCs w:val="20"/>
                                <w:lang w:val="en-US"/>
                              </w:rPr>
                            </w:pPr>
                          </w:p>
                          <w:p w14:paraId="030B3D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155D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5A81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F1EF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7A91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83EB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68EB48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55987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76AD9745" w14:textId="77777777" w:rsidR="00F93A76" w:rsidRDefault="00F93A76">
                            <w:pPr>
                              <w:pStyle w:val="Default"/>
                              <w:rPr>
                                <w:rFonts w:ascii="Courier New" w:hAnsi="Courier New" w:cs="Courier New"/>
                                <w:sz w:val="20"/>
                                <w:szCs w:val="20"/>
                                <w:lang w:val="en-US"/>
                              </w:rPr>
                            </w:pPr>
                          </w:p>
                          <w:p w14:paraId="7C912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C9D589" id="_x0000_s1095"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TpCAIAABAEAAAOAAAAZHJzL2Uyb0RvYy54bWysk9uO2yAQhu8r9R0Q942dNIeNFWe1zSp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">
                <v:textbox>
                  <w:txbxContent>
                    <w:p w14:paraId="33B3D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152DFE35" w14:textId="77777777" w:rsidR="00F93A76" w:rsidRDefault="00F93A76">
                      <w:pPr>
                        <w:pStyle w:val="Default"/>
                        <w:rPr>
                          <w:rFonts w:ascii="Courier New" w:hAnsi="Courier New" w:cs="Courier New"/>
                          <w:sz w:val="20"/>
                          <w:szCs w:val="20"/>
                          <w:lang w:val="en-US"/>
                        </w:rPr>
                      </w:pPr>
                    </w:p>
                    <w:p w14:paraId="207E05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w:t>
                      </w:r>
                      <w:r>
                        <w:rPr>
                          <w:rFonts w:ascii="Courier New" w:hAnsi="Courier New" w:cs="Courier New"/>
                          <w:sz w:val="20"/>
                          <w:szCs w:val="20"/>
                          <w:lang w:val="en-US"/>
                        </w:rPr>
                        <w:t>google.android.material.textfield.TextInputLayout&gt;</w:t>
                      </w:r>
                    </w:p>
                    <w:p w14:paraId="1D9C6BD4" w14:textId="77777777" w:rsidR="00F93A76" w:rsidRDefault="00F93A76">
                      <w:pPr>
                        <w:pStyle w:val="Default"/>
                        <w:rPr>
                          <w:rFonts w:ascii="Courier New" w:hAnsi="Courier New" w:cs="Courier New"/>
                          <w:sz w:val="20"/>
                          <w:szCs w:val="20"/>
                          <w:lang w:val="en-US"/>
                        </w:rPr>
                      </w:pPr>
                    </w:p>
                    <w:p w14:paraId="14E15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23ACD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7DBFE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D21D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0AF9B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7BE14285" w14:textId="77777777" w:rsidR="00F93A76" w:rsidRDefault="00F93A76">
                      <w:pPr>
                        <w:pStyle w:val="Default"/>
                        <w:rPr>
                          <w:rFonts w:ascii="Courier New" w:hAnsi="Courier New" w:cs="Courier New"/>
                          <w:sz w:val="20"/>
                          <w:szCs w:val="20"/>
                          <w:lang w:val="en-US"/>
                        </w:rPr>
                      </w:pPr>
                    </w:p>
                    <w:p w14:paraId="0BC1F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A32BA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77240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1D4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B3623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ize="12sp"</w:t>
                      </w:r>
                    </w:p>
                    <w:p w14:paraId="77034F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550C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49F7F5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4895C2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345F129B" w14:textId="77777777" w:rsidR="00F93A76" w:rsidRDefault="00F93A76">
                      <w:pPr>
                        <w:pStyle w:val="Default"/>
                        <w:rPr>
                          <w:rFonts w:ascii="Courier New" w:hAnsi="Courier New" w:cs="Courier New"/>
                          <w:sz w:val="20"/>
                          <w:szCs w:val="20"/>
                          <w:lang w:val="en-US"/>
                        </w:rPr>
                      </w:pPr>
                    </w:p>
                    <w:p w14:paraId="3E599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0F570681" w14:textId="77777777" w:rsidR="00F93A76" w:rsidRDefault="00F93A76">
                      <w:pPr>
                        <w:pStyle w:val="Default"/>
                        <w:rPr>
                          <w:rFonts w:ascii="Courier New" w:hAnsi="Courier New" w:cs="Courier New"/>
                          <w:sz w:val="20"/>
                          <w:szCs w:val="20"/>
                          <w:lang w:val="en-US"/>
                        </w:rPr>
                      </w:pPr>
                    </w:p>
                    <w:p w14:paraId="18A14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EA837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16530F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0B7B49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13B35D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630D3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0DFE9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9EA2A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277CB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7C6A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gravity="center"</w:t>
                      </w:r>
                    </w:p>
                    <w:p w14:paraId="1C4B65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138ABF88" w14:textId="77777777" w:rsidR="00F93A76" w:rsidRDefault="00F93A76">
                      <w:pPr>
                        <w:pStyle w:val="Default"/>
                        <w:rPr>
                          <w:rFonts w:ascii="Courier New" w:hAnsi="Courier New" w:cs="Courier New"/>
                          <w:sz w:val="20"/>
                          <w:szCs w:val="20"/>
                          <w:lang w:val="en-US"/>
                        </w:rPr>
                      </w:pPr>
                    </w:p>
                    <w:p w14:paraId="4CE27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27DE82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1E323D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08812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5CCC79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IGN UP"</w:t>
                      </w:r>
                    </w:p>
                    <w:p w14:paraId="2B6E6B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4630A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39D02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4980F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49D9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BF24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Top="20dp"/&gt;</w:t>
                      </w:r>
                    </w:p>
                    <w:p w14:paraId="78BED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C08A769" w14:textId="77777777" w:rsidR="00F93A76" w:rsidRDefault="00F93A76">
                      <w:pPr>
                        <w:pStyle w:val="Default"/>
                        <w:rPr>
                          <w:rFonts w:ascii="Courier New" w:hAnsi="Courier New" w:cs="Courier New"/>
                          <w:sz w:val="20"/>
                          <w:szCs w:val="20"/>
                          <w:lang w:val="en-US"/>
                        </w:rPr>
                      </w:pPr>
                    </w:p>
                    <w:p w14:paraId="030B3D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6155D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5A813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F1EF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7A91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83EB6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68EB48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55987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76AD9745" w14:textId="77777777" w:rsidR="00F93A76" w:rsidRDefault="00F93A76">
                      <w:pPr>
                        <w:pStyle w:val="Default"/>
                        <w:rPr>
                          <w:rFonts w:ascii="Courier New" w:hAnsi="Courier New" w:cs="Courier New"/>
                          <w:sz w:val="20"/>
                          <w:szCs w:val="20"/>
                          <w:lang w:val="en-US"/>
                        </w:rPr>
                      </w:pPr>
                    </w:p>
                    <w:p w14:paraId="7C912C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148CD945"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343B6E5" wp14:editId="17CC58D8">
                <wp:extent cx="4937760" cy="7010400"/>
                <wp:effectExtent l="0" t="0" r="15240" b="19050"/>
                <wp:docPr id="1378887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0400"/>
                        </a:xfrm>
                        <a:prstGeom prst="rect">
                          <a:avLst/>
                        </a:prstGeom>
                        <a:solidFill>
                          <a:srgbClr val="FFFFFF"/>
                        </a:solidFill>
                        <a:ln w="9525">
                          <a:solidFill>
                            <a:srgbClr val="000000"/>
                          </a:solidFill>
                          <a:miter lim="800000"/>
                        </a:ln>
                      </wps:spPr>
                      <wps:txbx>
                        <w:txbxContent>
                          <w:p w14:paraId="5DE1EA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3EFFB815" w14:textId="77777777" w:rsidR="00F93A76" w:rsidRDefault="00F93A76">
                            <w:pPr>
                              <w:pStyle w:val="Default"/>
                              <w:rPr>
                                <w:rFonts w:ascii="Courier New" w:hAnsi="Courier New" w:cs="Courier New"/>
                                <w:sz w:val="20"/>
                                <w:szCs w:val="20"/>
                                <w:lang w:val="en-US"/>
                              </w:rPr>
                            </w:pPr>
                          </w:p>
                          <w:p w14:paraId="7345D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59C3E420" w14:textId="77777777" w:rsidR="00F93A76" w:rsidRDefault="00F93A76">
                            <w:pPr>
                              <w:pStyle w:val="Default"/>
                              <w:rPr>
                                <w:rFonts w:ascii="Courier New" w:hAnsi="Courier New" w:cs="Courier New"/>
                                <w:sz w:val="20"/>
                                <w:szCs w:val="20"/>
                                <w:lang w:val="en-US"/>
                              </w:rPr>
                            </w:pPr>
                          </w:p>
                          <w:p w14:paraId="4B138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857F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B23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318C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DE84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42EB059A" w14:textId="77777777" w:rsidR="00F93A76" w:rsidRDefault="00F93A76">
                            <w:pPr>
                              <w:pStyle w:val="Default"/>
                              <w:rPr>
                                <w:rFonts w:ascii="Courier New" w:hAnsi="Courier New" w:cs="Courier New"/>
                                <w:sz w:val="20"/>
                                <w:szCs w:val="20"/>
                                <w:lang w:val="en-US"/>
                              </w:rPr>
                            </w:pPr>
                          </w:p>
                          <w:p w14:paraId="4D42C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14E8B3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3E347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EF322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8ACF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7842FC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3CE65D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6CA7D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7D9AFF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3E5370B3" w14:textId="77777777" w:rsidR="00F93A76" w:rsidRDefault="00F93A76">
                            <w:pPr>
                              <w:pStyle w:val="Default"/>
                              <w:rPr>
                                <w:rFonts w:ascii="Courier New" w:hAnsi="Courier New" w:cs="Courier New"/>
                                <w:sz w:val="20"/>
                                <w:szCs w:val="20"/>
                                <w:lang w:val="en-US"/>
                              </w:rPr>
                            </w:pPr>
                          </w:p>
                          <w:p w14:paraId="221763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7643F774" w14:textId="77777777" w:rsidR="00F93A76" w:rsidRDefault="00F93A76">
                            <w:pPr>
                              <w:pStyle w:val="Default"/>
                              <w:rPr>
                                <w:rFonts w:ascii="Courier New" w:hAnsi="Courier New" w:cs="Courier New"/>
                                <w:sz w:val="20"/>
                                <w:szCs w:val="20"/>
                                <w:lang w:val="en-US"/>
                              </w:rPr>
                            </w:pPr>
                          </w:p>
                          <w:p w14:paraId="28791B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4933CD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634DF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41E85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900D7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0048E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07272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3E85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03180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C85F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AB10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03F5EE40" w14:textId="77777777" w:rsidR="00F93A76" w:rsidRDefault="00F93A76">
                            <w:pPr>
                              <w:pStyle w:val="Default"/>
                              <w:rPr>
                                <w:rFonts w:ascii="Courier New" w:hAnsi="Courier New" w:cs="Courier New"/>
                                <w:sz w:val="20"/>
                                <w:szCs w:val="20"/>
                                <w:lang w:val="en-US"/>
                              </w:rPr>
                            </w:pPr>
                          </w:p>
                          <w:p w14:paraId="0CC1BA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F115C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58163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66E60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22AA0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707C10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62834D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623C4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3E665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71CE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A27F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5B7F4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C8F9E3C" w14:textId="77777777" w:rsidR="00F93A76" w:rsidRDefault="00F93A76">
                            <w:pPr>
                              <w:pStyle w:val="Default"/>
                              <w:rPr>
                                <w:rFonts w:ascii="Courier New" w:hAnsi="Courier New" w:cs="Courier New"/>
                                <w:sz w:val="20"/>
                                <w:szCs w:val="20"/>
                                <w:lang w:val="en-US"/>
                              </w:rPr>
                            </w:pPr>
                          </w:p>
                          <w:p w14:paraId="6CB62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230ECE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0A1205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676B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A8E81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5816D6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F3DA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7C6FA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627CE076" w14:textId="77777777" w:rsidR="00F93A76" w:rsidRDefault="00F93A76">
                            <w:pPr>
                              <w:pStyle w:val="Default"/>
                              <w:rPr>
                                <w:rFonts w:ascii="Courier New" w:hAnsi="Courier New" w:cs="Courier New"/>
                                <w:sz w:val="20"/>
                                <w:szCs w:val="20"/>
                                <w:lang w:val="en-US"/>
                              </w:rPr>
                            </w:pPr>
                          </w:p>
                          <w:p w14:paraId="6BBBE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43B6E5" id="_x0000_s1096" type="#_x0000_t202" style="width:388.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">
                <v:textbox>
                  <w:txbxContent>
                    <w:p w14:paraId="5DE1EA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Username"/&gt;</w:t>
                      </w:r>
                    </w:p>
                    <w:p w14:paraId="3EFFB815" w14:textId="77777777" w:rsidR="00F93A76" w:rsidRDefault="00F93A76">
                      <w:pPr>
                        <w:pStyle w:val="Default"/>
                        <w:rPr>
                          <w:rFonts w:ascii="Courier New" w:hAnsi="Courier New" w:cs="Courier New"/>
                          <w:sz w:val="20"/>
                          <w:szCs w:val="20"/>
                          <w:lang w:val="en-US"/>
                        </w:rPr>
                      </w:pPr>
                    </w:p>
                    <w:p w14:paraId="7345D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w:t>
                      </w:r>
                      <w:r>
                        <w:rPr>
                          <w:rFonts w:ascii="Courier New" w:hAnsi="Courier New" w:cs="Courier New"/>
                          <w:sz w:val="20"/>
                          <w:szCs w:val="20"/>
                          <w:lang w:val="en-US"/>
                        </w:rPr>
                        <w:t>google.android.material.textfield.TextInputLayout&gt;</w:t>
                      </w:r>
                    </w:p>
                    <w:p w14:paraId="59C3E420" w14:textId="77777777" w:rsidR="00F93A76" w:rsidRDefault="00F93A76">
                      <w:pPr>
                        <w:pStyle w:val="Default"/>
                        <w:rPr>
                          <w:rFonts w:ascii="Courier New" w:hAnsi="Courier New" w:cs="Courier New"/>
                          <w:sz w:val="20"/>
                          <w:szCs w:val="20"/>
                          <w:lang w:val="en-US"/>
                        </w:rPr>
                      </w:pPr>
                    </w:p>
                    <w:p w14:paraId="4B138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w:t>
                      </w:r>
                    </w:p>
                    <w:p w14:paraId="4857F7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B23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318C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2DE846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yle="@style/Widget.Material3.TextInputEditText.OutlinedBox"&gt;</w:t>
                      </w:r>
                    </w:p>
                    <w:p w14:paraId="42EB059A" w14:textId="77777777" w:rsidR="00F93A76" w:rsidRDefault="00F93A76">
                      <w:pPr>
                        <w:pStyle w:val="Default"/>
                        <w:rPr>
                          <w:rFonts w:ascii="Courier New" w:hAnsi="Courier New" w:cs="Courier New"/>
                          <w:sz w:val="20"/>
                          <w:szCs w:val="20"/>
                          <w:lang w:val="en-US"/>
                        </w:rPr>
                      </w:pPr>
                    </w:p>
                    <w:p w14:paraId="4D42C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14E8B3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etPassword"</w:t>
                      </w:r>
                    </w:p>
                    <w:p w14:paraId="3E347E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EF322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8ACF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sp"</w:t>
                      </w:r>
                    </w:p>
                    <w:p w14:paraId="7842FC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white"</w:t>
                      </w:r>
                    </w:p>
                    <w:p w14:paraId="3CE65D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assword"</w:t>
                      </w:r>
                    </w:p>
                    <w:p w14:paraId="6CA7D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1"</w:t>
                      </w:r>
                    </w:p>
                    <w:p w14:paraId="7D9AFF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Masukan Password"/&gt;</w:t>
                      </w:r>
                    </w:p>
                    <w:p w14:paraId="3E5370B3" w14:textId="77777777" w:rsidR="00F93A76" w:rsidRDefault="00F93A76">
                      <w:pPr>
                        <w:pStyle w:val="Default"/>
                        <w:rPr>
                          <w:rFonts w:ascii="Courier New" w:hAnsi="Courier New" w:cs="Courier New"/>
                          <w:sz w:val="20"/>
                          <w:szCs w:val="20"/>
                          <w:lang w:val="en-US"/>
                        </w:rPr>
                      </w:pPr>
                    </w:p>
                    <w:p w14:paraId="221763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textfield.TextInputLayout&gt;</w:t>
                      </w:r>
                    </w:p>
                    <w:p w14:paraId="7643F774" w14:textId="77777777" w:rsidR="00F93A76" w:rsidRDefault="00F93A76">
                      <w:pPr>
                        <w:pStyle w:val="Default"/>
                        <w:rPr>
                          <w:rFonts w:ascii="Courier New" w:hAnsi="Courier New" w:cs="Courier New"/>
                          <w:sz w:val="20"/>
                          <w:szCs w:val="20"/>
                          <w:lang w:val="en-US"/>
                        </w:rPr>
                      </w:pPr>
                    </w:p>
                    <w:p w14:paraId="28791B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4933CD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Login"</w:t>
                      </w:r>
                    </w:p>
                    <w:p w14:paraId="634DF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layout_width="220dp"</w:t>
                      </w:r>
                    </w:p>
                    <w:p w14:paraId="41E85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50dp"</w:t>
                      </w:r>
                    </w:p>
                    <w:p w14:paraId="0900D7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IN"</w:t>
                      </w:r>
                    </w:p>
                    <w:p w14:paraId="0048E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07272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3E85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03180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textStyle="bold"</w:t>
                      </w:r>
                    </w:p>
                    <w:p w14:paraId="4C85F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4AB10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03F5EE40" w14:textId="77777777" w:rsidR="00F93A76" w:rsidRDefault="00F93A76">
                      <w:pPr>
                        <w:pStyle w:val="Default"/>
                        <w:rPr>
                          <w:rFonts w:ascii="Courier New" w:hAnsi="Courier New" w:cs="Courier New"/>
                          <w:sz w:val="20"/>
                          <w:szCs w:val="20"/>
                          <w:lang w:val="en-US"/>
                        </w:rPr>
                      </w:pPr>
                    </w:p>
                    <w:p w14:paraId="0CC1BA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AppCompatButton</w:t>
                      </w:r>
                    </w:p>
                    <w:p w14:paraId="7F115C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Regis"</w:t>
                      </w:r>
                    </w:p>
                    <w:p w14:paraId="58163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20dp"</w:t>
                      </w:r>
                    </w:p>
                    <w:p w14:paraId="66E60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w:t>
                      </w:r>
                      <w:r>
                        <w:rPr>
                          <w:rFonts w:ascii="Courier New" w:hAnsi="Courier New" w:cs="Courier New"/>
                          <w:sz w:val="20"/>
                          <w:szCs w:val="20"/>
                          <w:lang w:val="en-US"/>
                        </w:rPr>
                        <w:t>droid:layout_height="50dp"</w:t>
                      </w:r>
                    </w:p>
                    <w:p w14:paraId="22AA0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GN UP"</w:t>
                      </w:r>
                    </w:p>
                    <w:p w14:paraId="707C10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login"</w:t>
                      </w:r>
                    </w:p>
                    <w:p w14:paraId="62834D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623C4D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4dp"</w:t>
                      </w:r>
                    </w:p>
                    <w:p w14:paraId="3E6656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71CE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gravity="center"</w:t>
                      </w:r>
                    </w:p>
                    <w:p w14:paraId="2A27F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gt;</w:t>
                      </w:r>
                    </w:p>
                    <w:p w14:paraId="5B7F4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C8F9E3C" w14:textId="77777777" w:rsidR="00F93A76" w:rsidRDefault="00F93A76">
                      <w:pPr>
                        <w:pStyle w:val="Default"/>
                        <w:rPr>
                          <w:rFonts w:ascii="Courier New" w:hAnsi="Courier New" w:cs="Courier New"/>
                          <w:sz w:val="20"/>
                          <w:szCs w:val="20"/>
                          <w:lang w:val="en-US"/>
                        </w:rPr>
                      </w:pPr>
                    </w:p>
                    <w:p w14:paraId="6CB627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230ECE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0A1205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676B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A8E81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5816D6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F3DA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7C6FA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627CE076" w14:textId="77777777" w:rsidR="00F93A76" w:rsidRDefault="00F93A76">
                      <w:pPr>
                        <w:pStyle w:val="Default"/>
                        <w:rPr>
                          <w:rFonts w:ascii="Courier New" w:hAnsi="Courier New" w:cs="Courier New"/>
                          <w:sz w:val="20"/>
                          <w:szCs w:val="20"/>
                          <w:lang w:val="en-US"/>
                        </w:rPr>
                      </w:pPr>
                    </w:p>
                    <w:p w14:paraId="6BBBE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7A77DA12" w14:textId="77777777" w:rsidR="00F93A76" w:rsidRDefault="00F93A76">
      <w:pPr>
        <w:spacing w:after="0"/>
      </w:pPr>
    </w:p>
    <w:p w14:paraId="62F5D29B"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15790E4B" wp14:editId="60261315">
                <wp:extent cx="4937760" cy="2065020"/>
                <wp:effectExtent l="0" t="0" r="15240" b="11430"/>
                <wp:docPr id="808561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2065020"/>
                        </a:xfrm>
                        <a:prstGeom prst="rect">
                          <a:avLst/>
                        </a:prstGeom>
                        <a:solidFill>
                          <a:srgbClr val="FFFFFF"/>
                        </a:solidFill>
                        <a:ln w="9525">
                          <a:solidFill>
                            <a:srgbClr val="000000"/>
                          </a:solidFill>
                          <a:miter lim="800000"/>
                        </a:ln>
                      </wps:spPr>
                      <wps:txbx>
                        <w:txbxContent>
                          <w:p w14:paraId="789CF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8B36A03" w14:textId="77777777" w:rsidR="00F93A76" w:rsidRDefault="00F93A76">
                            <w:pPr>
                              <w:pStyle w:val="Default"/>
                              <w:rPr>
                                <w:rFonts w:ascii="Courier New" w:hAnsi="Courier New" w:cs="Courier New"/>
                                <w:sz w:val="20"/>
                                <w:szCs w:val="20"/>
                                <w:lang w:val="en-US"/>
                              </w:rPr>
                            </w:pPr>
                          </w:p>
                          <w:p w14:paraId="55F6C0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6456A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60255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970F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365A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8288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670D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0E9B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0253A1E8" w14:textId="77777777" w:rsidR="00F93A76" w:rsidRDefault="00F93A76">
                            <w:pPr>
                              <w:pStyle w:val="Default"/>
                              <w:rPr>
                                <w:rFonts w:ascii="Courier New" w:hAnsi="Courier New" w:cs="Courier New"/>
                                <w:sz w:val="20"/>
                                <w:szCs w:val="20"/>
                                <w:lang w:val="en-US"/>
                              </w:rPr>
                            </w:pPr>
                          </w:p>
                          <w:p w14:paraId="5D76F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790E4B" id="_x0000_s1097" type="#_x0000_t202" style="width:388.8pt;height:16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GhACAIAABAEAAAOAAAAZHJzL2Uyb0RvYy54bWysk9uO2yAQhu8r9R0Q942dNIeNFWe1zSp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">
                <v:textbox>
                  <w:txbxContent>
                    <w:p w14:paraId="789CF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8B36A03" w14:textId="77777777" w:rsidR="00F93A76" w:rsidRDefault="00F93A76">
                      <w:pPr>
                        <w:pStyle w:val="Default"/>
                        <w:rPr>
                          <w:rFonts w:ascii="Courier New" w:hAnsi="Courier New" w:cs="Courier New"/>
                          <w:sz w:val="20"/>
                          <w:szCs w:val="20"/>
                          <w:lang w:val="en-US"/>
                        </w:rPr>
                      </w:pPr>
                    </w:p>
                    <w:p w14:paraId="55F6C0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6456A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602550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970F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365A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8288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670D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gravity="center"</w:t>
                      </w:r>
                    </w:p>
                    <w:p w14:paraId="60E9B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gt;</w:t>
                      </w:r>
                    </w:p>
                    <w:p w14:paraId="0253A1E8" w14:textId="77777777" w:rsidR="00F93A76" w:rsidRDefault="00F93A76">
                      <w:pPr>
                        <w:pStyle w:val="Default"/>
                        <w:rPr>
                          <w:rFonts w:ascii="Courier New" w:hAnsi="Courier New" w:cs="Courier New"/>
                          <w:sz w:val="20"/>
                          <w:szCs w:val="20"/>
                          <w:lang w:val="en-US"/>
                        </w:rPr>
                      </w:pPr>
                    </w:p>
                    <w:p w14:paraId="5D76F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0B9D7E12"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2FB7038B" wp14:editId="1B0FA917">
                <wp:extent cx="4937760" cy="5303520"/>
                <wp:effectExtent l="0" t="0" r="15240" b="11430"/>
                <wp:docPr id="6475260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303520"/>
                        </a:xfrm>
                        <a:prstGeom prst="rect">
                          <a:avLst/>
                        </a:prstGeom>
                        <a:solidFill>
                          <a:srgbClr val="FFFFFF"/>
                        </a:solidFill>
                        <a:ln w="9525">
                          <a:solidFill>
                            <a:srgbClr val="000000"/>
                          </a:solidFill>
                          <a:miter lim="800000"/>
                        </a:ln>
                      </wps:spPr>
                      <wps:txbx>
                        <w:txbxContent>
                          <w:p w14:paraId="7B8BD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auth</w:t>
                            </w:r>
                          </w:p>
                          <w:p w14:paraId="3E9758A5" w14:textId="77777777" w:rsidR="00F93A76" w:rsidRDefault="00F93A76">
                            <w:pPr>
                              <w:pStyle w:val="Default"/>
                              <w:rPr>
                                <w:rFonts w:ascii="Courier New" w:hAnsi="Courier New" w:cs="Courier New"/>
                                <w:sz w:val="20"/>
                                <w:szCs w:val="20"/>
                                <w:lang w:val="en-US"/>
                              </w:rPr>
                            </w:pPr>
                          </w:p>
                          <w:p w14:paraId="4F308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149D47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graphics.Color</w:t>
                            </w:r>
                          </w:p>
                          <w:p w14:paraId="70C393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19F139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util.Log</w:t>
                            </w:r>
                          </w:p>
                          <w:p w14:paraId="56415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24486B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widget.Toast</w:t>
                            </w:r>
                          </w:p>
                          <w:p w14:paraId="09573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ctivity.OnBackPressedCallback</w:t>
                            </w:r>
                          </w:p>
                          <w:p w14:paraId="71092B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lertDialog</w:t>
                            </w:r>
                          </w:p>
                          <w:p w14:paraId="07D9C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ppCompatActivity</w:t>
                            </w:r>
                          </w:p>
                          <w:p w14:paraId="49261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LoginActivityBinding</w:t>
                            </w:r>
                          </w:p>
                          <w:p w14:paraId="5633E7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odel.ResponseLogin</w:t>
                            </w:r>
                          </w:p>
                          <w:p w14:paraId="2051DE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network.RetrofitClient</w:t>
                            </w:r>
                          </w:p>
                          <w:p w14:paraId="7FC716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ui.Bahan_List</w:t>
                            </w:r>
                          </w:p>
                          <w:p w14:paraId="13BB39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w:t>
                            </w:r>
                          </w:p>
                          <w:p w14:paraId="10A1C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back</w:t>
                            </w:r>
                          </w:p>
                          <w:p w14:paraId="29B32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Response</w:t>
                            </w:r>
                          </w:p>
                          <w:p w14:paraId="58001B4B" w14:textId="77777777" w:rsidR="00F93A76" w:rsidRDefault="00F93A76">
                            <w:pPr>
                              <w:pStyle w:val="Default"/>
                              <w:rPr>
                                <w:rFonts w:ascii="Courier New" w:hAnsi="Courier New" w:cs="Courier New"/>
                                <w:sz w:val="20"/>
                                <w:szCs w:val="20"/>
                                <w:lang w:val="en-US"/>
                              </w:rPr>
                            </w:pPr>
                          </w:p>
                          <w:p w14:paraId="1723E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LoginActivity: AppCompatActivity() {</w:t>
                            </w:r>
                          </w:p>
                          <w:p w14:paraId="583E8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LoginActivityBinding? = null</w:t>
                            </w:r>
                          </w:p>
                          <w:p w14:paraId="70C742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 : String = ""</w:t>
                            </w:r>
                          </w:p>
                          <w:p w14:paraId="274BCC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21E0E094" w14:textId="77777777" w:rsidR="00F93A76" w:rsidRDefault="00F93A76">
                            <w:pPr>
                              <w:pStyle w:val="Default"/>
                              <w:rPr>
                                <w:rFonts w:ascii="Courier New" w:hAnsi="Courier New" w:cs="Courier New"/>
                                <w:sz w:val="20"/>
                                <w:szCs w:val="20"/>
                                <w:lang w:val="en-US"/>
                              </w:rPr>
                            </w:pPr>
                          </w:p>
                          <w:p w14:paraId="4B144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33198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00A24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LoginActivityBinding.inflate(layoutInflater)</w:t>
                            </w:r>
                          </w:p>
                          <w:p w14:paraId="6C53C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648516A3" w14:textId="77777777" w:rsidR="00F93A76" w:rsidRDefault="00F93A76">
                            <w:pPr>
                              <w:pStyle w:val="Default"/>
                              <w:rPr>
                                <w:rFonts w:ascii="Courier New" w:hAnsi="Courier New" w:cs="Courier New"/>
                                <w:sz w:val="20"/>
                                <w:szCs w:val="20"/>
                                <w:lang w:val="en-US"/>
                              </w:rPr>
                            </w:pPr>
                          </w:p>
                          <w:p w14:paraId="60C24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Login.setOnClickListener{</w:t>
                            </w:r>
                          </w:p>
                          <w:p w14:paraId="187B3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binding!!.etUsername.text.toString()</w:t>
                            </w:r>
                          </w:p>
                          <w:p w14:paraId="49A470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etPassword.text.toString()</w:t>
                            </w:r>
                          </w:p>
                          <w:p w14:paraId="448E6FD3" w14:textId="77777777" w:rsidR="00F93A76" w:rsidRDefault="00F93A76">
                            <w:pPr>
                              <w:pStyle w:val="Default"/>
                              <w:rPr>
                                <w:rFonts w:ascii="Courier New" w:hAnsi="Courier New" w:cs="Courier New"/>
                                <w:sz w:val="20"/>
                                <w:szCs w:val="20"/>
                                <w:lang w:val="en-US"/>
                              </w:rPr>
                            </w:pPr>
                          </w:p>
                          <w:p w14:paraId="2764B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5F024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58DA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77DA3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F27B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36773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178F8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6F3F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01F3BA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E587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21D40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C456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F5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69442C" w14:textId="77777777" w:rsidR="00F93A76" w:rsidRDefault="00F93A76">
                            <w:pPr>
                              <w:pStyle w:val="Default"/>
                              <w:rPr>
                                <w:rFonts w:ascii="Courier New" w:hAnsi="Courier New" w:cs="Courier New"/>
                                <w:sz w:val="20"/>
                                <w:szCs w:val="20"/>
                                <w:lang w:val="en-US"/>
                              </w:rPr>
                            </w:pPr>
                          </w:p>
                          <w:p w14:paraId="69690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E1FA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202548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16C7D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0BEF15" w14:textId="77777777" w:rsidR="00F93A76" w:rsidRDefault="00F93A76">
                            <w:pPr>
                              <w:pStyle w:val="Default"/>
                              <w:rPr>
                                <w:rFonts w:ascii="Courier New" w:hAnsi="Courier New" w:cs="Courier New"/>
                                <w:sz w:val="20"/>
                                <w:szCs w:val="20"/>
                                <w:lang w:val="en-US"/>
                              </w:rPr>
                            </w:pPr>
                          </w:p>
                          <w:p w14:paraId="46DFE5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74366B" w14:textId="77777777" w:rsidR="00F93A76" w:rsidRDefault="00F93A76">
                            <w:pPr>
                              <w:pStyle w:val="Default"/>
                              <w:rPr>
                                <w:rFonts w:ascii="Courier New" w:hAnsi="Courier New" w:cs="Courier New"/>
                                <w:sz w:val="20"/>
                                <w:szCs w:val="20"/>
                                <w:lang w:val="en-US"/>
                              </w:rPr>
                            </w:pPr>
                          </w:p>
                          <w:p w14:paraId="035875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7399AB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9531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342850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09A19D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18137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3D93B2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663D1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4FD118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3A69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BFAB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C222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62DF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C41F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9403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F0338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98E9E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66E0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48AFD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1E191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0E2D74" w14:textId="77777777" w:rsidR="00F93A76" w:rsidRDefault="00F93A76">
                            <w:pPr>
                              <w:pStyle w:val="Default"/>
                              <w:rPr>
                                <w:rFonts w:ascii="Courier New" w:hAnsi="Courier New" w:cs="Courier New"/>
                                <w:sz w:val="20"/>
                                <w:szCs w:val="20"/>
                                <w:lang w:val="en-US"/>
                              </w:rPr>
                            </w:pPr>
                          </w:p>
                          <w:p w14:paraId="11F2A312" w14:textId="77777777" w:rsidR="00F93A76" w:rsidRDefault="00F93A76">
                            <w:pPr>
                              <w:pStyle w:val="Default"/>
                              <w:rPr>
                                <w:rFonts w:ascii="Courier New" w:hAnsi="Courier New" w:cs="Courier New"/>
                                <w:sz w:val="20"/>
                                <w:szCs w:val="20"/>
                                <w:lang w:val="en-US"/>
                              </w:rPr>
                            </w:pPr>
                          </w:p>
                          <w:p w14:paraId="24669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439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3A2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B7038B" id="_x0000_s1098" type="#_x0000_t202" style="width:388.8pt;height:4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">
                <v:textbox>
                  <w:txbxContent>
                    <w:p w14:paraId="7B8BD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auth</w:t>
                      </w:r>
                    </w:p>
                    <w:p w14:paraId="3E9758A5" w14:textId="77777777" w:rsidR="00F93A76" w:rsidRDefault="00F93A76">
                      <w:pPr>
                        <w:pStyle w:val="Default"/>
                        <w:rPr>
                          <w:rFonts w:ascii="Courier New" w:hAnsi="Courier New" w:cs="Courier New"/>
                          <w:sz w:val="20"/>
                          <w:szCs w:val="20"/>
                          <w:lang w:val="en-US"/>
                        </w:rPr>
                      </w:pPr>
                    </w:p>
                    <w:p w14:paraId="4F308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149D47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graphics.Color</w:t>
                      </w:r>
                    </w:p>
                    <w:p w14:paraId="70C393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19F139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util.Log</w:t>
                      </w:r>
                    </w:p>
                    <w:p w14:paraId="56415A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android.view.View</w:t>
                      </w:r>
                    </w:p>
                    <w:p w14:paraId="24486B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widget.Toast</w:t>
                      </w:r>
                    </w:p>
                    <w:p w14:paraId="095731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ctivity.OnBackPressedCallback</w:t>
                      </w:r>
                    </w:p>
                    <w:p w14:paraId="71092B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lertDialog</w:t>
                      </w:r>
                    </w:p>
                    <w:p w14:paraId="07D9C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ppCompatActivity</w:t>
                      </w:r>
                    </w:p>
                    <w:p w14:paraId="49261D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LoginActivityBinding</w:t>
                      </w:r>
                    </w:p>
                    <w:p w14:paraId="5633E7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w:t>
                      </w:r>
                      <w:r>
                        <w:rPr>
                          <w:rFonts w:ascii="Courier New" w:hAnsi="Courier New" w:cs="Courier New"/>
                          <w:sz w:val="20"/>
                          <w:szCs w:val="20"/>
                          <w:lang w:val="en-US"/>
                        </w:rPr>
                        <w:t>model.ResponseLogin</w:t>
                      </w:r>
                    </w:p>
                    <w:p w14:paraId="2051DE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network.RetrofitClient</w:t>
                      </w:r>
                    </w:p>
                    <w:p w14:paraId="7FC716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ui.Bahan_List</w:t>
                      </w:r>
                    </w:p>
                    <w:p w14:paraId="13BB39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w:t>
                      </w:r>
                    </w:p>
                    <w:p w14:paraId="10A1C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Callback</w:t>
                      </w:r>
                    </w:p>
                    <w:p w14:paraId="29B32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retrofit2.Response</w:t>
                      </w:r>
                    </w:p>
                    <w:p w14:paraId="58001B4B" w14:textId="77777777" w:rsidR="00F93A76" w:rsidRDefault="00F93A76">
                      <w:pPr>
                        <w:pStyle w:val="Default"/>
                        <w:rPr>
                          <w:rFonts w:ascii="Courier New" w:hAnsi="Courier New" w:cs="Courier New"/>
                          <w:sz w:val="20"/>
                          <w:szCs w:val="20"/>
                          <w:lang w:val="en-US"/>
                        </w:rPr>
                      </w:pPr>
                    </w:p>
                    <w:p w14:paraId="1723EC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LoginActivity: AppCompatActivity() {</w:t>
                      </w:r>
                    </w:p>
                    <w:p w14:paraId="583E80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LoginActivityBin</w:t>
                      </w:r>
                      <w:r>
                        <w:rPr>
                          <w:rFonts w:ascii="Courier New" w:hAnsi="Courier New" w:cs="Courier New"/>
                          <w:sz w:val="20"/>
                          <w:szCs w:val="20"/>
                          <w:lang w:val="en-US"/>
                        </w:rPr>
                        <w:t>ding? = null</w:t>
                      </w:r>
                    </w:p>
                    <w:p w14:paraId="70C742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 : String = ""</w:t>
                      </w:r>
                    </w:p>
                    <w:p w14:paraId="274BCC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21E0E094" w14:textId="77777777" w:rsidR="00F93A76" w:rsidRDefault="00F93A76">
                      <w:pPr>
                        <w:pStyle w:val="Default"/>
                        <w:rPr>
                          <w:rFonts w:ascii="Courier New" w:hAnsi="Courier New" w:cs="Courier New"/>
                          <w:sz w:val="20"/>
                          <w:szCs w:val="20"/>
                          <w:lang w:val="en-US"/>
                        </w:rPr>
                      </w:pPr>
                    </w:p>
                    <w:p w14:paraId="4B144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33198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00A245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LoginActivityBinding.inflate(layoutInflater)</w:t>
                      </w:r>
                    </w:p>
                    <w:p w14:paraId="6C53C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648516A3" w14:textId="77777777" w:rsidR="00F93A76" w:rsidRDefault="00F93A76">
                      <w:pPr>
                        <w:pStyle w:val="Default"/>
                        <w:rPr>
                          <w:rFonts w:ascii="Courier New" w:hAnsi="Courier New" w:cs="Courier New"/>
                          <w:sz w:val="20"/>
                          <w:szCs w:val="20"/>
                          <w:lang w:val="en-US"/>
                        </w:rPr>
                      </w:pPr>
                    </w:p>
                    <w:p w14:paraId="60C24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Login.setOnClickListener{</w:t>
                      </w:r>
                    </w:p>
                    <w:p w14:paraId="187B3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binding!!.etUsername.text.toString()</w:t>
                      </w:r>
                    </w:p>
                    <w:p w14:paraId="49A470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etPassword.text.toString()</w:t>
                      </w:r>
                    </w:p>
                    <w:p w14:paraId="448E6FD3" w14:textId="77777777" w:rsidR="00F93A76" w:rsidRDefault="00F93A76">
                      <w:pPr>
                        <w:pStyle w:val="Default"/>
                        <w:rPr>
                          <w:rFonts w:ascii="Courier New" w:hAnsi="Courier New" w:cs="Courier New"/>
                          <w:sz w:val="20"/>
                          <w:szCs w:val="20"/>
                          <w:lang w:val="en-US"/>
                        </w:rPr>
                      </w:pPr>
                    </w:p>
                    <w:p w14:paraId="2764B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5F024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58DA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77DA3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F27B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36773D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binding!!.etPassword.error = "Password Tidak Boleh Kosong"</w:t>
                      </w:r>
                    </w:p>
                    <w:p w14:paraId="178F8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6F3F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01F3BA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E587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21D404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C456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F5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69442C" w14:textId="77777777" w:rsidR="00F93A76" w:rsidRDefault="00F93A76">
                      <w:pPr>
                        <w:pStyle w:val="Default"/>
                        <w:rPr>
                          <w:rFonts w:ascii="Courier New" w:hAnsi="Courier New" w:cs="Courier New"/>
                          <w:sz w:val="20"/>
                          <w:szCs w:val="20"/>
                          <w:lang w:val="en-US"/>
                        </w:rPr>
                      </w:pPr>
                    </w:p>
                    <w:p w14:paraId="69690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w:t>
                      </w:r>
                      <w:r>
                        <w:rPr>
                          <w:rFonts w:ascii="Courier New" w:hAnsi="Courier New" w:cs="Courier New"/>
                          <w:sz w:val="20"/>
                          <w:szCs w:val="20"/>
                          <w:lang w:val="en-US"/>
                        </w:rPr>
                        <w:t>!.btnRegis.setOnClickListener {</w:t>
                      </w:r>
                    </w:p>
                    <w:p w14:paraId="7E1FA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202548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16C7D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0BEF15" w14:textId="77777777" w:rsidR="00F93A76" w:rsidRDefault="00F93A76">
                      <w:pPr>
                        <w:pStyle w:val="Default"/>
                        <w:rPr>
                          <w:rFonts w:ascii="Courier New" w:hAnsi="Courier New" w:cs="Courier New"/>
                          <w:sz w:val="20"/>
                          <w:szCs w:val="20"/>
                          <w:lang w:val="en-US"/>
                        </w:rPr>
                      </w:pPr>
                    </w:p>
                    <w:p w14:paraId="46DFE5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74366B" w14:textId="77777777" w:rsidR="00F93A76" w:rsidRDefault="00F93A76">
                      <w:pPr>
                        <w:pStyle w:val="Default"/>
                        <w:rPr>
                          <w:rFonts w:ascii="Courier New" w:hAnsi="Courier New" w:cs="Courier New"/>
                          <w:sz w:val="20"/>
                          <w:szCs w:val="20"/>
                          <w:lang w:val="en-US"/>
                        </w:rPr>
                      </w:pPr>
                    </w:p>
                    <w:p w14:paraId="035875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7399AB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9531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342850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09A19D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w:t>
                      </w:r>
                      <w:r>
                        <w:rPr>
                          <w:rFonts w:ascii="Courier New" w:hAnsi="Courier New" w:cs="Courier New"/>
                          <w:sz w:val="20"/>
                          <w:szCs w:val="20"/>
                          <w:lang w:val="en-US"/>
                        </w:rPr>
                        <w:t>l){</w:t>
                      </w:r>
                    </w:p>
                    <w:p w14:paraId="181375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3D93B2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663D1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4FD118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w:t>
                      </w:r>
                      <w:r>
                        <w:rPr>
                          <w:rFonts w:ascii="Courier New" w:hAnsi="Courier New" w:cs="Courier New"/>
                          <w:sz w:val="20"/>
                          <w:szCs w:val="20"/>
                          <w:lang w:val="en-US"/>
                        </w:rPr>
                        <w:t>inish()</w:t>
                      </w:r>
                    </w:p>
                    <w:p w14:paraId="23A69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BFAB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C222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62DF5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C41F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w:t>
                      </w:r>
                      <w:r>
                        <w:rPr>
                          <w:rFonts w:ascii="Courier New" w:hAnsi="Courier New" w:cs="Courier New"/>
                          <w:sz w:val="20"/>
                          <w:szCs w:val="20"/>
                          <w:lang w:val="en-US"/>
                        </w:rPr>
                        <w:t>Password",</w:t>
                      </w:r>
                    </w:p>
                    <w:p w14:paraId="39403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F0338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98E9E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66E0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48AFD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1E1913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0E2D74" w14:textId="77777777" w:rsidR="00F93A76" w:rsidRDefault="00F93A76">
                      <w:pPr>
                        <w:pStyle w:val="Default"/>
                        <w:rPr>
                          <w:rFonts w:ascii="Courier New" w:hAnsi="Courier New" w:cs="Courier New"/>
                          <w:sz w:val="20"/>
                          <w:szCs w:val="20"/>
                          <w:lang w:val="en-US"/>
                        </w:rPr>
                      </w:pPr>
                    </w:p>
                    <w:p w14:paraId="11F2A312" w14:textId="77777777" w:rsidR="00F93A76" w:rsidRDefault="00F93A76">
                      <w:pPr>
                        <w:pStyle w:val="Default"/>
                        <w:rPr>
                          <w:rFonts w:ascii="Courier New" w:hAnsi="Courier New" w:cs="Courier New"/>
                          <w:sz w:val="20"/>
                          <w:szCs w:val="20"/>
                          <w:lang w:val="en-US"/>
                        </w:rPr>
                      </w:pPr>
                    </w:p>
                    <w:p w14:paraId="24669A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0F4398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3A2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33FA3263"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2D696AC" wp14:editId="3D5F0A9E">
                <wp:extent cx="4937760" cy="8625840"/>
                <wp:effectExtent l="0" t="0" r="15240" b="22860"/>
                <wp:docPr id="1726820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8625840"/>
                        </a:xfrm>
                        <a:prstGeom prst="rect">
                          <a:avLst/>
                        </a:prstGeom>
                        <a:solidFill>
                          <a:srgbClr val="FFFFFF"/>
                        </a:solidFill>
                        <a:ln w="9525">
                          <a:solidFill>
                            <a:srgbClr val="000000"/>
                          </a:solidFill>
                          <a:miter lim="800000"/>
                        </a:ln>
                      </wps:spPr>
                      <wps:txbx>
                        <w:txbxContent>
                          <w:p w14:paraId="490B57C9" w14:textId="77777777" w:rsidR="00F93A76" w:rsidRDefault="00F93A76">
                            <w:pPr>
                              <w:pStyle w:val="Default"/>
                              <w:rPr>
                                <w:rFonts w:ascii="Courier New" w:hAnsi="Courier New" w:cs="Courier New"/>
                                <w:sz w:val="20"/>
                                <w:szCs w:val="20"/>
                                <w:lang w:val="en-US"/>
                              </w:rPr>
                            </w:pPr>
                          </w:p>
                          <w:p w14:paraId="5333A1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7ED2D8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9CA0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57944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4CE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28CF4E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33F18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1CF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43E7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AB9BA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4237DC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0AE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579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9A91FB" w14:textId="77777777" w:rsidR="00F93A76" w:rsidRDefault="00F93A76">
                            <w:pPr>
                              <w:pStyle w:val="Default"/>
                              <w:rPr>
                                <w:rFonts w:ascii="Courier New" w:hAnsi="Courier New" w:cs="Courier New"/>
                                <w:sz w:val="20"/>
                                <w:szCs w:val="20"/>
                                <w:lang w:val="en-US"/>
                              </w:rPr>
                            </w:pPr>
                          </w:p>
                          <w:p w14:paraId="25DF2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C226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50204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0FA89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686BBE6" w14:textId="77777777" w:rsidR="00F93A76" w:rsidRDefault="00F93A76">
                            <w:pPr>
                              <w:pStyle w:val="Default"/>
                              <w:rPr>
                                <w:rFonts w:ascii="Courier New" w:hAnsi="Courier New" w:cs="Courier New"/>
                                <w:sz w:val="20"/>
                                <w:szCs w:val="20"/>
                                <w:lang w:val="en-US"/>
                              </w:rPr>
                            </w:pPr>
                          </w:p>
                          <w:p w14:paraId="19E32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A6B3DB" w14:textId="77777777" w:rsidR="00F93A76" w:rsidRDefault="00F93A76">
                            <w:pPr>
                              <w:pStyle w:val="Default"/>
                              <w:rPr>
                                <w:rFonts w:ascii="Courier New" w:hAnsi="Courier New" w:cs="Courier New"/>
                                <w:sz w:val="20"/>
                                <w:szCs w:val="20"/>
                                <w:lang w:val="en-US"/>
                              </w:rPr>
                            </w:pPr>
                          </w:p>
                          <w:p w14:paraId="4B4EA1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228DF2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3A95D8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21AE0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2C30E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B97B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36A0F2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77ED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3724A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31ED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B68D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3541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7CE833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30ACF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00C9D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9B85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F60E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909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15DDA7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36D80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DE0E29" w14:textId="77777777" w:rsidR="00F93A76" w:rsidRDefault="00F93A76">
                            <w:pPr>
                              <w:pStyle w:val="Default"/>
                              <w:rPr>
                                <w:rFonts w:ascii="Courier New" w:hAnsi="Courier New" w:cs="Courier New"/>
                                <w:sz w:val="20"/>
                                <w:szCs w:val="20"/>
                                <w:lang w:val="en-US"/>
                              </w:rPr>
                            </w:pPr>
                          </w:p>
                          <w:p w14:paraId="43D21EED" w14:textId="77777777" w:rsidR="00F93A76" w:rsidRDefault="00F93A76">
                            <w:pPr>
                              <w:pStyle w:val="Default"/>
                              <w:rPr>
                                <w:rFonts w:ascii="Courier New" w:hAnsi="Courier New" w:cs="Courier New"/>
                                <w:sz w:val="20"/>
                                <w:szCs w:val="20"/>
                                <w:lang w:val="en-US"/>
                              </w:rPr>
                            </w:pPr>
                          </w:p>
                          <w:p w14:paraId="6EF93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C1E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0F91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D696AC" id="_x0000_s1099" type="#_x0000_t202" style="width:388.8pt;height:6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">
                <v:textbox>
                  <w:txbxContent>
                    <w:p w14:paraId="490B57C9" w14:textId="77777777" w:rsidR="00F93A76" w:rsidRDefault="00F93A76">
                      <w:pPr>
                        <w:pStyle w:val="Default"/>
                        <w:rPr>
                          <w:rFonts w:ascii="Courier New" w:hAnsi="Courier New" w:cs="Courier New"/>
                          <w:sz w:val="20"/>
                          <w:szCs w:val="20"/>
                          <w:lang w:val="en-US"/>
                        </w:rPr>
                      </w:pPr>
                    </w:p>
                    <w:p w14:paraId="5333A1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7ED2D8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79CA0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57944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84CE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28CF4E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33F18F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51CF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43E7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AB9BA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4237DC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40AE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2579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559A91FB" w14:textId="77777777" w:rsidR="00F93A76" w:rsidRDefault="00F93A76">
                      <w:pPr>
                        <w:pStyle w:val="Default"/>
                        <w:rPr>
                          <w:rFonts w:ascii="Courier New" w:hAnsi="Courier New" w:cs="Courier New"/>
                          <w:sz w:val="20"/>
                          <w:szCs w:val="20"/>
                          <w:lang w:val="en-US"/>
                        </w:rPr>
                      </w:pPr>
                    </w:p>
                    <w:p w14:paraId="25DF21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C226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502044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0FA89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686BBE6" w14:textId="77777777" w:rsidR="00F93A76" w:rsidRDefault="00F93A76">
                      <w:pPr>
                        <w:pStyle w:val="Default"/>
                        <w:rPr>
                          <w:rFonts w:ascii="Courier New" w:hAnsi="Courier New" w:cs="Courier New"/>
                          <w:sz w:val="20"/>
                          <w:szCs w:val="20"/>
                          <w:lang w:val="en-US"/>
                        </w:rPr>
                      </w:pPr>
                    </w:p>
                    <w:p w14:paraId="19E322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A6B3DB" w14:textId="77777777" w:rsidR="00F93A76" w:rsidRDefault="00F93A76">
                      <w:pPr>
                        <w:pStyle w:val="Default"/>
                        <w:rPr>
                          <w:rFonts w:ascii="Courier New" w:hAnsi="Courier New" w:cs="Courier New"/>
                          <w:sz w:val="20"/>
                          <w:szCs w:val="20"/>
                          <w:lang w:val="en-US"/>
                        </w:rPr>
                      </w:pPr>
                    </w:p>
                    <w:p w14:paraId="4B4EA1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228DF2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3A95D8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pi.login(user,pass).enqueue(object : Callback&lt;ResponseLogin&gt; {</w:t>
                      </w:r>
                    </w:p>
                    <w:p w14:paraId="21AE0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2C30E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B97B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w:t>
                      </w:r>
                      <w:r>
                        <w:rPr>
                          <w:rFonts w:ascii="Courier New" w:hAnsi="Courier New" w:cs="Courier New"/>
                          <w:sz w:val="20"/>
                          <w:szCs w:val="20"/>
                          <w:lang w:val="en-US"/>
                        </w:rPr>
                        <w:t xml:space="preserve"> == true){</w:t>
                      </w:r>
                    </w:p>
                    <w:p w14:paraId="36A0F2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77ED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3724A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31EDA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1B68D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3541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7CE833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30ACF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r>
                        <w:rPr>
                          <w:rFonts w:ascii="Courier New" w:hAnsi="Courier New" w:cs="Courier New"/>
                          <w:sz w:val="20"/>
                          <w:szCs w:val="20"/>
                          <w:lang w:val="en-US"/>
                        </w:rPr>
                        <w:t>",</w:t>
                      </w:r>
                    </w:p>
                    <w:p w14:paraId="00C9D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9B85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F60E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9096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15DDA7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36D80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DE0E29" w14:textId="77777777" w:rsidR="00F93A76" w:rsidRDefault="00F93A76">
                      <w:pPr>
                        <w:pStyle w:val="Default"/>
                        <w:rPr>
                          <w:rFonts w:ascii="Courier New" w:hAnsi="Courier New" w:cs="Courier New"/>
                          <w:sz w:val="20"/>
                          <w:szCs w:val="20"/>
                          <w:lang w:val="en-US"/>
                        </w:rPr>
                      </w:pPr>
                    </w:p>
                    <w:p w14:paraId="43D21EED" w14:textId="77777777" w:rsidR="00F93A76" w:rsidRDefault="00F93A76">
                      <w:pPr>
                        <w:pStyle w:val="Default"/>
                        <w:rPr>
                          <w:rFonts w:ascii="Courier New" w:hAnsi="Courier New" w:cs="Courier New"/>
                          <w:sz w:val="20"/>
                          <w:szCs w:val="20"/>
                          <w:lang w:val="en-US"/>
                        </w:rPr>
                      </w:pPr>
                    </w:p>
                    <w:p w14:paraId="6EF93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8C1E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0F91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206BBC22" w14:textId="77777777" w:rsidR="00F93A76" w:rsidRDefault="00F93A76">
      <w:pPr>
        <w:spacing w:line="240" w:lineRule="auto"/>
      </w:pPr>
    </w:p>
    <w:p w14:paraId="601D38B8" w14:textId="77777777" w:rsidR="00F93A76" w:rsidRDefault="00F93A76">
      <w:pPr>
        <w:spacing w:after="0"/>
      </w:pPr>
    </w:p>
    <w:p w14:paraId="5C15D8E9" w14:textId="77777777" w:rsidR="00F93A76" w:rsidRDefault="00124769">
      <w:pPr>
        <w:pStyle w:val="ListParagraph"/>
        <w:numPr>
          <w:ilvl w:val="0"/>
          <w:numId w:val="56"/>
        </w:numPr>
        <w:spacing w:after="0"/>
        <w:ind w:hanging="720"/>
      </w:pPr>
      <w:r>
        <w:t>Halaman Registrasi Akun</w:t>
      </w:r>
    </w:p>
    <w:p w14:paraId="4D2F5C54"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022729D7" wp14:editId="337CD9CC">
                <wp:extent cx="4937760" cy="6644640"/>
                <wp:effectExtent l="0" t="0" r="15240" b="22860"/>
                <wp:docPr id="136537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644640"/>
                        </a:xfrm>
                        <a:prstGeom prst="rect">
                          <a:avLst/>
                        </a:prstGeom>
                        <a:solidFill>
                          <a:srgbClr val="FFFFFF"/>
                        </a:solidFill>
                        <a:ln w="9525">
                          <a:solidFill>
                            <a:srgbClr val="000000"/>
                          </a:solidFill>
                          <a:miter lim="800000"/>
                        </a:ln>
                      </wps:spPr>
                      <wps:txbx>
                        <w:txbxContent>
                          <w:p w14:paraId="26752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82E33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1F869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09C4C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CF255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7B99F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72C6F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6dp"</w:t>
                            </w:r>
                          </w:p>
                          <w:p w14:paraId="4EC4F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6dp"</w:t>
                            </w:r>
                          </w:p>
                          <w:p w14:paraId="74614C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16dp"</w:t>
                            </w:r>
                          </w:p>
                          <w:p w14:paraId="53C87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8dp"</w:t>
                            </w:r>
                          </w:p>
                          <w:p w14:paraId="4C966E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RegisterAcitivity"&gt;</w:t>
                            </w:r>
                          </w:p>
                          <w:p w14:paraId="420EFD43" w14:textId="77777777" w:rsidR="00F93A76" w:rsidRDefault="00F93A76">
                            <w:pPr>
                              <w:pStyle w:val="Default"/>
                              <w:rPr>
                                <w:rFonts w:ascii="Courier New" w:hAnsi="Courier New" w:cs="Courier New"/>
                                <w:sz w:val="20"/>
                                <w:szCs w:val="20"/>
                                <w:lang w:val="en-US"/>
                              </w:rPr>
                            </w:pPr>
                          </w:p>
                          <w:p w14:paraId="5416B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7BF06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Heading"</w:t>
                            </w:r>
                          </w:p>
                          <w:p w14:paraId="467953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79428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9E63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semibold"</w:t>
                            </w:r>
                          </w:p>
                          <w:p w14:paraId="1FB61F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gistrasi"</w:t>
                            </w:r>
                          </w:p>
                          <w:p w14:paraId="28E7D5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0FB44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22733F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A4A7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558ED596" w14:textId="77777777" w:rsidR="00F93A76" w:rsidRDefault="00F93A76">
                            <w:pPr>
                              <w:pStyle w:val="Default"/>
                              <w:rPr>
                                <w:rFonts w:ascii="Courier New" w:hAnsi="Courier New" w:cs="Courier New"/>
                                <w:sz w:val="20"/>
                                <w:szCs w:val="20"/>
                                <w:lang w:val="en-US"/>
                              </w:rPr>
                            </w:pPr>
                          </w:p>
                          <w:p w14:paraId="63A4B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40CA6F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312B43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3D1DE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0540B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8dp"</w:t>
                            </w:r>
                          </w:p>
                          <w:p w14:paraId="1E61F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verScrollMode="never"</w:t>
                            </w:r>
                          </w:p>
                          <w:p w14:paraId="30520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btnTambah"</w:t>
                            </w:r>
                          </w:p>
                          <w:p w14:paraId="56D89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D0A1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4C08A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tvHeading"</w:t>
                            </w:r>
                          </w:p>
                          <w:p w14:paraId="59960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Vertical_bias="1.0"&gt;</w:t>
                            </w:r>
                          </w:p>
                          <w:p w14:paraId="6AA57651" w14:textId="77777777" w:rsidR="00F93A76" w:rsidRDefault="00F93A76">
                            <w:pPr>
                              <w:pStyle w:val="Default"/>
                              <w:rPr>
                                <w:rFonts w:ascii="Courier New" w:hAnsi="Courier New" w:cs="Courier New"/>
                                <w:sz w:val="20"/>
                                <w:szCs w:val="20"/>
                                <w:lang w:val="en-US"/>
                              </w:rPr>
                            </w:pPr>
                          </w:p>
                          <w:p w14:paraId="68B8F0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w:t>
                            </w:r>
                          </w:p>
                          <w:p w14:paraId="19EE0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6CF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5B7F4D4F" w14:textId="77777777" w:rsidR="00F93A76" w:rsidRDefault="00F93A76">
                            <w:pPr>
                              <w:pStyle w:val="Default"/>
                              <w:rPr>
                                <w:rFonts w:ascii="Courier New" w:hAnsi="Courier New" w:cs="Courier New"/>
                                <w:sz w:val="20"/>
                                <w:szCs w:val="20"/>
                                <w:lang w:val="en-US"/>
                              </w:rPr>
                            </w:pPr>
                          </w:p>
                          <w:p w14:paraId="3DC5C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6C8D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424C1D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D184F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A41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978CF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6ABFEA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F88C8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1D8A2A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89C4F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F91D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8179B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5CC44BB9" w14:textId="77777777" w:rsidR="00F93A76" w:rsidRDefault="00F93A76">
                            <w:pPr>
                              <w:pStyle w:val="Default"/>
                              <w:rPr>
                                <w:rFonts w:ascii="Courier New" w:hAnsi="Courier New" w:cs="Courier New"/>
                                <w:sz w:val="20"/>
                                <w:szCs w:val="20"/>
                                <w:lang w:val="en-US"/>
                              </w:rPr>
                            </w:pPr>
                          </w:p>
                          <w:p w14:paraId="7199E6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82CA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23B84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E901D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9B7B4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0785E3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682EC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7C43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1CA01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58A9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70C0E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3BCD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E9D9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2E8A61A0" w14:textId="77777777" w:rsidR="00F93A76" w:rsidRDefault="00F93A76">
                            <w:pPr>
                              <w:pStyle w:val="Default"/>
                              <w:rPr>
                                <w:rFonts w:ascii="Courier New" w:hAnsi="Courier New" w:cs="Courier New"/>
                                <w:sz w:val="20"/>
                                <w:szCs w:val="20"/>
                                <w:lang w:val="en-US"/>
                              </w:rPr>
                            </w:pPr>
                          </w:p>
                          <w:p w14:paraId="0DD00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E2A883" w14:textId="77777777" w:rsidR="00F93A76" w:rsidRDefault="00F93A76">
                            <w:pPr>
                              <w:pStyle w:val="Default"/>
                              <w:rPr>
                                <w:rFonts w:ascii="Courier New" w:hAnsi="Courier New" w:cs="Courier New"/>
                                <w:sz w:val="20"/>
                                <w:szCs w:val="20"/>
                                <w:lang w:val="en-US"/>
                              </w:rPr>
                            </w:pPr>
                          </w:p>
                          <w:p w14:paraId="6F674C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8EC0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41516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C322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A05C2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2A1613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BE54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165A02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62FD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53570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1B2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2B73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9EA77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2309F16A" w14:textId="77777777" w:rsidR="00F93A76" w:rsidRDefault="00F93A76">
                            <w:pPr>
                              <w:pStyle w:val="Default"/>
                              <w:rPr>
                                <w:rFonts w:ascii="Courier New" w:hAnsi="Courier New" w:cs="Courier New"/>
                                <w:sz w:val="20"/>
                                <w:szCs w:val="20"/>
                                <w:lang w:val="en-US"/>
                              </w:rPr>
                            </w:pPr>
                          </w:p>
                          <w:p w14:paraId="4F7F3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E0BB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19571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D26C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4174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7C1B58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4030E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E837C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054C5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D404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5C42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12CC7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DF5E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F41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5B1785C7" w14:textId="77777777" w:rsidR="00F93A76" w:rsidRDefault="00F93A76">
                            <w:pPr>
                              <w:pStyle w:val="Default"/>
                              <w:rPr>
                                <w:rFonts w:ascii="Courier New" w:hAnsi="Courier New" w:cs="Courier New"/>
                                <w:sz w:val="20"/>
                                <w:szCs w:val="20"/>
                                <w:lang w:val="en-US"/>
                              </w:rPr>
                            </w:pPr>
                          </w:p>
                          <w:p w14:paraId="3073F856" w14:textId="77777777" w:rsidR="00F93A76" w:rsidRDefault="00F93A76">
                            <w:pPr>
                              <w:pStyle w:val="Default"/>
                              <w:rPr>
                                <w:rFonts w:ascii="Courier New" w:hAnsi="Courier New" w:cs="Courier New"/>
                                <w:sz w:val="20"/>
                                <w:szCs w:val="20"/>
                                <w:lang w:val="en-US"/>
                              </w:rPr>
                            </w:pPr>
                          </w:p>
                          <w:p w14:paraId="6C0ADB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78BE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4E25B0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6EBAD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76D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BDF10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67935B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1B314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D90C2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5886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C7AA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9755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6734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5FFDDECC" w14:textId="77777777" w:rsidR="00F93A76" w:rsidRDefault="00F93A76">
                            <w:pPr>
                              <w:pStyle w:val="Default"/>
                              <w:rPr>
                                <w:rFonts w:ascii="Courier New" w:hAnsi="Courier New" w:cs="Courier New"/>
                                <w:sz w:val="20"/>
                                <w:szCs w:val="20"/>
                                <w:lang w:val="en-US"/>
                              </w:rPr>
                            </w:pPr>
                          </w:p>
                          <w:p w14:paraId="29593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DC113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53038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9881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4238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62BD0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082739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3D15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70016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0FD7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6214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672D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F146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5D032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4B44EC" w14:textId="77777777" w:rsidR="00F93A76" w:rsidRDefault="00F93A76">
                            <w:pPr>
                              <w:pStyle w:val="Default"/>
                              <w:rPr>
                                <w:rFonts w:ascii="Courier New" w:hAnsi="Courier New" w:cs="Courier New"/>
                                <w:sz w:val="20"/>
                                <w:szCs w:val="20"/>
                                <w:lang w:val="en-US"/>
                              </w:rPr>
                            </w:pPr>
                          </w:p>
                          <w:p w14:paraId="4E9FEF78" w14:textId="77777777" w:rsidR="00F93A76" w:rsidRDefault="00F93A76">
                            <w:pPr>
                              <w:pStyle w:val="Default"/>
                              <w:rPr>
                                <w:rFonts w:ascii="Courier New" w:hAnsi="Courier New" w:cs="Courier New"/>
                                <w:sz w:val="20"/>
                                <w:szCs w:val="20"/>
                                <w:lang w:val="en-US"/>
                              </w:rPr>
                            </w:pPr>
                          </w:p>
                          <w:p w14:paraId="68B2B159" w14:textId="77777777" w:rsidR="00F93A76" w:rsidRDefault="00F93A76">
                            <w:pPr>
                              <w:pStyle w:val="Default"/>
                              <w:rPr>
                                <w:rFonts w:ascii="Courier New" w:hAnsi="Courier New" w:cs="Courier New"/>
                                <w:sz w:val="20"/>
                                <w:szCs w:val="20"/>
                                <w:lang w:val="en-US"/>
                              </w:rPr>
                            </w:pPr>
                          </w:p>
                          <w:p w14:paraId="2A4A8C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900F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53785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E189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6E8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3A6FFD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55BA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574A2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538D8799" w14:textId="77777777" w:rsidR="00F93A76" w:rsidRDefault="00F93A76">
                            <w:pPr>
                              <w:pStyle w:val="Default"/>
                              <w:rPr>
                                <w:rFonts w:ascii="Courier New" w:hAnsi="Courier New" w:cs="Courier New"/>
                                <w:sz w:val="20"/>
                                <w:szCs w:val="20"/>
                                <w:lang w:val="en-US"/>
                              </w:rPr>
                            </w:pPr>
                          </w:p>
                          <w:p w14:paraId="7797D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7FFD8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4D31F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FF23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0BE7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57ABB730" w14:textId="77777777" w:rsidR="00F93A76" w:rsidRDefault="00F93A76">
                            <w:pPr>
                              <w:pStyle w:val="Default"/>
                              <w:rPr>
                                <w:rFonts w:ascii="Courier New" w:hAnsi="Courier New" w:cs="Courier New"/>
                                <w:sz w:val="20"/>
                                <w:szCs w:val="20"/>
                                <w:lang w:val="en-US"/>
                              </w:rPr>
                            </w:pPr>
                          </w:p>
                          <w:p w14:paraId="719F8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F3CE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F22C0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3BE6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C0356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7253488" w14:textId="77777777" w:rsidR="00F93A76" w:rsidRDefault="00F93A76">
                            <w:pPr>
                              <w:pStyle w:val="Default"/>
                              <w:rPr>
                                <w:rFonts w:ascii="Courier New" w:hAnsi="Courier New" w:cs="Courier New"/>
                                <w:sz w:val="20"/>
                                <w:szCs w:val="20"/>
                                <w:lang w:val="en-US"/>
                              </w:rPr>
                            </w:pPr>
                          </w:p>
                          <w:p w14:paraId="695D4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B2A3913" w14:textId="77777777" w:rsidR="00F93A76" w:rsidRDefault="00F93A76">
                            <w:pPr>
                              <w:pStyle w:val="Default"/>
                              <w:rPr>
                                <w:rFonts w:ascii="Courier New" w:hAnsi="Courier New" w:cs="Courier New"/>
                                <w:sz w:val="20"/>
                                <w:szCs w:val="20"/>
                                <w:lang w:val="en-US"/>
                              </w:rPr>
                            </w:pPr>
                          </w:p>
                          <w:p w14:paraId="5DDC577B" w14:textId="77777777" w:rsidR="00F93A76" w:rsidRDefault="00F93A76">
                            <w:pPr>
                              <w:pStyle w:val="Default"/>
                              <w:rPr>
                                <w:rFonts w:ascii="Courier New" w:hAnsi="Courier New" w:cs="Courier New"/>
                                <w:sz w:val="20"/>
                                <w:szCs w:val="20"/>
                                <w:lang w:val="en-US"/>
                              </w:rPr>
                            </w:pPr>
                          </w:p>
                          <w:p w14:paraId="6914F1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38B8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7A71B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76BE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10CD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63C868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A4E7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4E5E9E8C" w14:textId="77777777" w:rsidR="00F93A76" w:rsidRDefault="00F93A76">
                            <w:pPr>
                              <w:pStyle w:val="Default"/>
                              <w:rPr>
                                <w:rFonts w:ascii="Courier New" w:hAnsi="Courier New" w:cs="Courier New"/>
                                <w:sz w:val="20"/>
                                <w:szCs w:val="20"/>
                                <w:lang w:val="en-US"/>
                              </w:rPr>
                            </w:pPr>
                          </w:p>
                          <w:p w14:paraId="1EF54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24F6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7B0490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1CF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6B49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3A1C7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18F7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28801564" w14:textId="77777777" w:rsidR="00F93A76" w:rsidRDefault="00F93A76">
                            <w:pPr>
                              <w:pStyle w:val="Default"/>
                              <w:rPr>
                                <w:rFonts w:ascii="Courier New" w:hAnsi="Courier New" w:cs="Courier New"/>
                                <w:sz w:val="20"/>
                                <w:szCs w:val="20"/>
                                <w:lang w:val="en-US"/>
                              </w:rPr>
                            </w:pPr>
                          </w:p>
                          <w:p w14:paraId="54C167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1AB558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3A21A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8169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AB9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FEB05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62EFB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137812C7" w14:textId="77777777" w:rsidR="00F93A76" w:rsidRDefault="00F93A76">
                            <w:pPr>
                              <w:pStyle w:val="Default"/>
                              <w:rPr>
                                <w:rFonts w:ascii="Courier New" w:hAnsi="Courier New" w:cs="Courier New"/>
                                <w:sz w:val="20"/>
                                <w:szCs w:val="20"/>
                                <w:lang w:val="en-US"/>
                              </w:rPr>
                            </w:pPr>
                          </w:p>
                          <w:p w14:paraId="0075141E" w14:textId="77777777" w:rsidR="00F93A76" w:rsidRDefault="00F93A76">
                            <w:pPr>
                              <w:pStyle w:val="Default"/>
                              <w:rPr>
                                <w:rFonts w:ascii="Courier New" w:hAnsi="Courier New" w:cs="Courier New"/>
                                <w:sz w:val="20"/>
                                <w:szCs w:val="20"/>
                                <w:lang w:val="en-US"/>
                              </w:rPr>
                            </w:pPr>
                          </w:p>
                          <w:p w14:paraId="26918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7515D36" w14:textId="77777777" w:rsidR="00F93A76" w:rsidRDefault="00F93A76">
                            <w:pPr>
                              <w:pStyle w:val="Default"/>
                              <w:rPr>
                                <w:rFonts w:ascii="Courier New" w:hAnsi="Courier New" w:cs="Courier New"/>
                                <w:sz w:val="20"/>
                                <w:szCs w:val="20"/>
                                <w:lang w:val="en-US"/>
                              </w:rPr>
                            </w:pPr>
                          </w:p>
                          <w:p w14:paraId="4771A9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E88790A" w14:textId="77777777" w:rsidR="00F93A76" w:rsidRDefault="00F93A76">
                            <w:pPr>
                              <w:pStyle w:val="Default"/>
                              <w:rPr>
                                <w:rFonts w:ascii="Courier New" w:hAnsi="Courier New" w:cs="Courier New"/>
                                <w:sz w:val="20"/>
                                <w:szCs w:val="20"/>
                                <w:lang w:val="en-US"/>
                              </w:rPr>
                            </w:pPr>
                          </w:p>
                          <w:p w14:paraId="0498713E" w14:textId="77777777" w:rsidR="00F93A76" w:rsidRDefault="00F93A76">
                            <w:pPr>
                              <w:pStyle w:val="Default"/>
                              <w:rPr>
                                <w:rFonts w:ascii="Courier New" w:hAnsi="Courier New" w:cs="Courier New"/>
                                <w:sz w:val="20"/>
                                <w:szCs w:val="20"/>
                                <w:lang w:val="en-US"/>
                              </w:rPr>
                            </w:pPr>
                          </w:p>
                          <w:p w14:paraId="673D0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2C434C05" w14:textId="77777777" w:rsidR="00F93A76" w:rsidRDefault="00F93A76">
                            <w:pPr>
                              <w:pStyle w:val="Default"/>
                              <w:rPr>
                                <w:rFonts w:ascii="Courier New" w:hAnsi="Courier New" w:cs="Courier New"/>
                                <w:sz w:val="20"/>
                                <w:szCs w:val="20"/>
                                <w:lang w:val="en-US"/>
                              </w:rPr>
                            </w:pPr>
                          </w:p>
                          <w:p w14:paraId="2CC813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12B1B9E7" w14:textId="77777777" w:rsidR="00F93A76" w:rsidRDefault="00F93A76">
                            <w:pPr>
                              <w:pStyle w:val="Default"/>
                              <w:rPr>
                                <w:rFonts w:ascii="Courier New" w:hAnsi="Courier New" w:cs="Courier New"/>
                                <w:sz w:val="20"/>
                                <w:szCs w:val="20"/>
                                <w:lang w:val="en-US"/>
                              </w:rPr>
                            </w:pPr>
                          </w:p>
                          <w:p w14:paraId="47359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D548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5FA42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68B65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CC9E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07A3DE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4A2A2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5E37B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99392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4D76D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3E35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4C8B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2635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77955FDC" w14:textId="77777777" w:rsidR="00F93A76" w:rsidRDefault="00F93A76">
                            <w:pPr>
                              <w:pStyle w:val="Default"/>
                              <w:rPr>
                                <w:rFonts w:ascii="Courier New" w:hAnsi="Courier New" w:cs="Courier New"/>
                                <w:sz w:val="20"/>
                                <w:szCs w:val="20"/>
                                <w:lang w:val="en-US"/>
                              </w:rPr>
                            </w:pPr>
                          </w:p>
                          <w:p w14:paraId="388B70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869F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755C4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FFC4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BFB5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219A26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31C408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87A2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0A82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1D65B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2A2C1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18D71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E33CD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45DC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4D9DE8B2" w14:textId="77777777" w:rsidR="00F93A76" w:rsidRDefault="00F93A76">
                            <w:pPr>
                              <w:pStyle w:val="Default"/>
                              <w:rPr>
                                <w:rFonts w:ascii="Courier New" w:hAnsi="Courier New" w:cs="Courier New"/>
                                <w:sz w:val="20"/>
                                <w:szCs w:val="20"/>
                                <w:lang w:val="en-US"/>
                              </w:rPr>
                            </w:pPr>
                          </w:p>
                          <w:p w14:paraId="3DF4CD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374FE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6A584E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8D808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DC36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5361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7895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9E7D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DF4CB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03330A6B" w14:textId="77777777" w:rsidR="00F93A76" w:rsidRDefault="00F93A76">
                            <w:pPr>
                              <w:pStyle w:val="Default"/>
                              <w:rPr>
                                <w:rFonts w:ascii="Courier New" w:hAnsi="Courier New" w:cs="Courier New"/>
                                <w:sz w:val="20"/>
                                <w:szCs w:val="20"/>
                                <w:lang w:val="en-US"/>
                              </w:rPr>
                            </w:pPr>
                          </w:p>
                          <w:p w14:paraId="582364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60E44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FDCD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459CA57B" w14:textId="77777777" w:rsidR="00F93A76" w:rsidRDefault="00F93A76">
                            <w:pPr>
                              <w:pStyle w:val="Default"/>
                              <w:rPr>
                                <w:rFonts w:ascii="Courier New" w:hAnsi="Courier New" w:cs="Courier New"/>
                                <w:sz w:val="20"/>
                                <w:szCs w:val="20"/>
                                <w:lang w:val="en-US"/>
                              </w:rPr>
                            </w:pPr>
                          </w:p>
                          <w:p w14:paraId="258529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08CD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3630E2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C7A0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A6A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20DB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2AEE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BF09A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7854E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D62A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C527A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328A0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48B25613" w14:textId="77777777" w:rsidR="00F93A76" w:rsidRDefault="00F93A76">
                            <w:pPr>
                              <w:pStyle w:val="Default"/>
                              <w:rPr>
                                <w:rFonts w:ascii="Courier New" w:hAnsi="Courier New" w:cs="Courier New"/>
                                <w:sz w:val="20"/>
                                <w:szCs w:val="20"/>
                                <w:lang w:val="en-US"/>
                              </w:rPr>
                            </w:pPr>
                          </w:p>
                          <w:p w14:paraId="7C9CF6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AFA7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69B8FD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8EA1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37F0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25074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38353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019C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77B015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393736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62B60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92E36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E406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72DC05C5" w14:textId="77777777" w:rsidR="00F93A76" w:rsidRDefault="00F93A76">
                            <w:pPr>
                              <w:pStyle w:val="Default"/>
                              <w:rPr>
                                <w:rFonts w:ascii="Courier New" w:hAnsi="Courier New" w:cs="Courier New"/>
                                <w:sz w:val="20"/>
                                <w:szCs w:val="20"/>
                                <w:lang w:val="en-US"/>
                              </w:rPr>
                            </w:pPr>
                          </w:p>
                          <w:p w14:paraId="7DD63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E64C8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1B59D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0F44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7A35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0BFA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03DB6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4464F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6871FA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77A48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7EC698B4" w14:textId="77777777" w:rsidR="00F93A76" w:rsidRDefault="00F93A76">
                            <w:pPr>
                              <w:pStyle w:val="Default"/>
                              <w:rPr>
                                <w:rFonts w:ascii="Courier New" w:hAnsi="Courier New" w:cs="Courier New"/>
                                <w:sz w:val="20"/>
                                <w:szCs w:val="20"/>
                                <w:lang w:val="en-US"/>
                              </w:rPr>
                            </w:pPr>
                          </w:p>
                          <w:p w14:paraId="23DD2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5ECFB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1F6CB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9E8FC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260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50894D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E64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23AECE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4303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7D13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FC60B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BB3D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CAE4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33F8FFB8" w14:textId="77777777" w:rsidR="00F93A76" w:rsidRDefault="00F93A76">
                            <w:pPr>
                              <w:pStyle w:val="Default"/>
                              <w:rPr>
                                <w:rFonts w:ascii="Courier New" w:hAnsi="Courier New" w:cs="Courier New"/>
                                <w:sz w:val="20"/>
                                <w:szCs w:val="20"/>
                                <w:lang w:val="en-US"/>
                              </w:rPr>
                            </w:pPr>
                          </w:p>
                          <w:p w14:paraId="72770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BD567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24EDB2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DD6E3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E23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BFBB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13FC4C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118C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3E4F4D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36FDC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75630C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3F5A3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191D0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2069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11A66E05" w14:textId="77777777" w:rsidR="00F93A76" w:rsidRDefault="00F93A76">
                            <w:pPr>
                              <w:pStyle w:val="Default"/>
                              <w:rPr>
                                <w:rFonts w:ascii="Courier New" w:hAnsi="Courier New" w:cs="Courier New"/>
                                <w:sz w:val="20"/>
                                <w:szCs w:val="20"/>
                                <w:lang w:val="en-US"/>
                              </w:rPr>
                            </w:pPr>
                          </w:p>
                          <w:p w14:paraId="38D78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EAF48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6585BF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57068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30476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F80CE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4B72F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40D9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67A215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500F0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6C75C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E128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2764D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3D58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20F4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E81C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04D9B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2E9FA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3CE69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75493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5685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EBDB4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EC8B4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64CDDF09" w14:textId="77777777" w:rsidR="00F93A76" w:rsidRDefault="00F93A76">
                            <w:pPr>
                              <w:pStyle w:val="Default"/>
                              <w:rPr>
                                <w:rFonts w:ascii="Courier New" w:hAnsi="Courier New" w:cs="Courier New"/>
                                <w:sz w:val="20"/>
                                <w:szCs w:val="20"/>
                                <w:lang w:val="en-US"/>
                              </w:rPr>
                            </w:pPr>
                          </w:p>
                          <w:p w14:paraId="48F25B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149BC2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671A0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0389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7168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154B75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0AF31D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BB14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4AA8F6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F0026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53DA78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F47D2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16F3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23DBEFE6" w14:textId="77777777" w:rsidR="00F93A76" w:rsidRDefault="00F93A76">
                            <w:pPr>
                              <w:pStyle w:val="Default"/>
                              <w:rPr>
                                <w:rFonts w:ascii="Courier New" w:hAnsi="Courier New" w:cs="Courier New"/>
                                <w:sz w:val="20"/>
                                <w:szCs w:val="20"/>
                                <w:lang w:val="en-US"/>
                              </w:rPr>
                            </w:pPr>
                          </w:p>
                          <w:p w14:paraId="478F0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42FF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4E2AE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011D8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7B06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4FF8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4A762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1D5E0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752270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5441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60449554" w14:textId="77777777" w:rsidR="00F93A76" w:rsidRDefault="00F93A76">
                            <w:pPr>
                              <w:pStyle w:val="Default"/>
                              <w:rPr>
                                <w:rFonts w:ascii="Courier New" w:hAnsi="Courier New" w:cs="Courier New"/>
                                <w:sz w:val="20"/>
                                <w:szCs w:val="20"/>
                                <w:lang w:val="en-US"/>
                              </w:rPr>
                            </w:pPr>
                          </w:p>
                          <w:p w14:paraId="4221AFB3" w14:textId="77777777" w:rsidR="00F93A76" w:rsidRDefault="00F93A76">
                            <w:pPr>
                              <w:pStyle w:val="Default"/>
                              <w:rPr>
                                <w:rFonts w:ascii="Courier New" w:hAnsi="Courier New" w:cs="Courier New"/>
                                <w:sz w:val="20"/>
                                <w:szCs w:val="20"/>
                                <w:lang w:val="en-US"/>
                              </w:rPr>
                            </w:pPr>
                          </w:p>
                          <w:p w14:paraId="215E4D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9CA62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4200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7C8C4F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DD033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74F28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2DBA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EACE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2B0022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3F45F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793C0EE6" w14:textId="77777777" w:rsidR="00F93A76" w:rsidRDefault="00F93A76">
                            <w:pPr>
                              <w:pStyle w:val="Default"/>
                              <w:rPr>
                                <w:rFonts w:ascii="Courier New" w:hAnsi="Courier New" w:cs="Courier New"/>
                                <w:sz w:val="20"/>
                                <w:szCs w:val="20"/>
                                <w:lang w:val="en-US"/>
                              </w:rPr>
                            </w:pPr>
                          </w:p>
                          <w:p w14:paraId="10149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0BFCF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5988CC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192F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4AA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770A0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55E27C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CD35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03FF3654" w14:textId="77777777" w:rsidR="00F93A76" w:rsidRDefault="00F93A76">
                            <w:pPr>
                              <w:pStyle w:val="Default"/>
                              <w:rPr>
                                <w:rFonts w:ascii="Courier New" w:hAnsi="Courier New" w:cs="Courier New"/>
                                <w:sz w:val="20"/>
                                <w:szCs w:val="20"/>
                                <w:lang w:val="en-US"/>
                              </w:rPr>
                            </w:pPr>
                          </w:p>
                          <w:p w14:paraId="70D3F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E5AB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4933B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0039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8610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2640CBD8" w14:textId="77777777" w:rsidR="00F93A76" w:rsidRDefault="00F93A76">
                            <w:pPr>
                              <w:pStyle w:val="Default"/>
                              <w:rPr>
                                <w:rFonts w:ascii="Courier New" w:hAnsi="Courier New" w:cs="Courier New"/>
                                <w:sz w:val="20"/>
                                <w:szCs w:val="20"/>
                                <w:lang w:val="en-US"/>
                              </w:rPr>
                            </w:pPr>
                          </w:p>
                          <w:p w14:paraId="1ED8D8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FF9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B7C49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1CF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402A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3D4B534" w14:textId="77777777" w:rsidR="00F93A76" w:rsidRDefault="00F93A76">
                            <w:pPr>
                              <w:pStyle w:val="Default"/>
                              <w:rPr>
                                <w:rFonts w:ascii="Courier New" w:hAnsi="Courier New" w:cs="Courier New"/>
                                <w:sz w:val="20"/>
                                <w:szCs w:val="20"/>
                                <w:lang w:val="en-US"/>
                              </w:rPr>
                            </w:pPr>
                          </w:p>
                          <w:p w14:paraId="423870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A3316C8" w14:textId="77777777" w:rsidR="00F93A76" w:rsidRDefault="00F93A76">
                            <w:pPr>
                              <w:pStyle w:val="Default"/>
                              <w:rPr>
                                <w:rFonts w:ascii="Courier New" w:hAnsi="Courier New" w:cs="Courier New"/>
                                <w:sz w:val="20"/>
                                <w:szCs w:val="20"/>
                                <w:lang w:val="en-US"/>
                              </w:rPr>
                            </w:pPr>
                          </w:p>
                          <w:p w14:paraId="64FDBA3D" w14:textId="77777777" w:rsidR="00F93A76" w:rsidRDefault="00F93A76">
                            <w:pPr>
                              <w:pStyle w:val="Default"/>
                              <w:rPr>
                                <w:rFonts w:ascii="Courier New" w:hAnsi="Courier New" w:cs="Courier New"/>
                                <w:sz w:val="20"/>
                                <w:szCs w:val="20"/>
                                <w:lang w:val="en-US"/>
                              </w:rPr>
                            </w:pPr>
                          </w:p>
                          <w:p w14:paraId="74DEB0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1E1B2A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13297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934C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219F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7CEBA6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769DA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32F6726B" w14:textId="77777777" w:rsidR="00F93A76" w:rsidRDefault="00F93A76">
                            <w:pPr>
                              <w:pStyle w:val="Default"/>
                              <w:rPr>
                                <w:rFonts w:ascii="Courier New" w:hAnsi="Courier New" w:cs="Courier New"/>
                                <w:sz w:val="20"/>
                                <w:szCs w:val="20"/>
                                <w:lang w:val="en-US"/>
                              </w:rPr>
                            </w:pPr>
                          </w:p>
                          <w:p w14:paraId="339031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DC56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586E9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56CE1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DE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7A957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544B2D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6328C266" w14:textId="77777777" w:rsidR="00F93A76" w:rsidRDefault="00F93A76">
                            <w:pPr>
                              <w:pStyle w:val="Default"/>
                              <w:rPr>
                                <w:rFonts w:ascii="Courier New" w:hAnsi="Courier New" w:cs="Courier New"/>
                                <w:sz w:val="20"/>
                                <w:szCs w:val="20"/>
                                <w:lang w:val="en-US"/>
                              </w:rPr>
                            </w:pPr>
                          </w:p>
                          <w:p w14:paraId="2DB6B4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55318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67FD45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7A5E4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51DB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18512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D7A5A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5A00241F" w14:textId="77777777" w:rsidR="00F93A76" w:rsidRDefault="00F93A76">
                            <w:pPr>
                              <w:pStyle w:val="Default"/>
                              <w:rPr>
                                <w:rFonts w:ascii="Courier New" w:hAnsi="Courier New" w:cs="Courier New"/>
                                <w:sz w:val="20"/>
                                <w:szCs w:val="20"/>
                                <w:lang w:val="en-US"/>
                              </w:rPr>
                            </w:pPr>
                          </w:p>
                          <w:p w14:paraId="52769F3D" w14:textId="77777777" w:rsidR="00F93A76" w:rsidRDefault="00F93A76">
                            <w:pPr>
                              <w:pStyle w:val="Default"/>
                              <w:rPr>
                                <w:rFonts w:ascii="Courier New" w:hAnsi="Courier New" w:cs="Courier New"/>
                                <w:sz w:val="20"/>
                                <w:szCs w:val="20"/>
                                <w:lang w:val="en-US"/>
                              </w:rPr>
                            </w:pPr>
                          </w:p>
                          <w:p w14:paraId="2BC7C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2A7D4094" w14:textId="77777777" w:rsidR="00F93A76" w:rsidRDefault="00F93A76">
                            <w:pPr>
                              <w:pStyle w:val="Default"/>
                              <w:rPr>
                                <w:rFonts w:ascii="Courier New" w:hAnsi="Courier New" w:cs="Courier New"/>
                                <w:sz w:val="20"/>
                                <w:szCs w:val="20"/>
                                <w:lang w:val="en-US"/>
                              </w:rPr>
                            </w:pPr>
                          </w:p>
                          <w:p w14:paraId="22232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A5A26B4" w14:textId="77777777" w:rsidR="00F93A76" w:rsidRDefault="00F93A76">
                            <w:pPr>
                              <w:pStyle w:val="Default"/>
                              <w:rPr>
                                <w:rFonts w:ascii="Courier New" w:hAnsi="Courier New" w:cs="Courier New"/>
                                <w:sz w:val="20"/>
                                <w:szCs w:val="20"/>
                                <w:lang w:val="en-US"/>
                              </w:rPr>
                            </w:pPr>
                          </w:p>
                          <w:p w14:paraId="2F8B92EB" w14:textId="77777777" w:rsidR="00F93A76" w:rsidRDefault="00F93A76">
                            <w:pPr>
                              <w:pStyle w:val="Default"/>
                              <w:rPr>
                                <w:rFonts w:ascii="Courier New" w:hAnsi="Courier New" w:cs="Courier New"/>
                                <w:sz w:val="20"/>
                                <w:szCs w:val="20"/>
                                <w:lang w:val="en-US"/>
                              </w:rPr>
                            </w:pPr>
                          </w:p>
                          <w:p w14:paraId="18901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6BFAB214" w14:textId="77777777" w:rsidR="00F93A76" w:rsidRDefault="00F93A76">
                            <w:pPr>
                              <w:pStyle w:val="Default"/>
                              <w:rPr>
                                <w:rFonts w:ascii="Courier New" w:hAnsi="Courier New" w:cs="Courier New"/>
                                <w:sz w:val="20"/>
                                <w:szCs w:val="20"/>
                                <w:lang w:val="en-US"/>
                              </w:rPr>
                            </w:pPr>
                          </w:p>
                          <w:p w14:paraId="0B8EA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7A10FD76" w14:textId="77777777" w:rsidR="00F93A76" w:rsidRDefault="00F93A76">
                            <w:pPr>
                              <w:pStyle w:val="Default"/>
                              <w:rPr>
                                <w:rFonts w:ascii="Courier New" w:hAnsi="Courier New" w:cs="Courier New"/>
                                <w:sz w:val="20"/>
                                <w:szCs w:val="20"/>
                                <w:lang w:val="en-US"/>
                              </w:rPr>
                            </w:pPr>
                          </w:p>
                          <w:p w14:paraId="78D88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24E7C3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6A3FE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0BC36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F7F34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0E0D1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6F3E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67ACC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5FF45B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C59EE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11C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0F83B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E036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044080F2" w14:textId="77777777" w:rsidR="00F93A76" w:rsidRDefault="00F93A76">
                            <w:pPr>
                              <w:pStyle w:val="Default"/>
                              <w:rPr>
                                <w:rFonts w:ascii="Courier New" w:hAnsi="Courier New" w:cs="Courier New"/>
                                <w:sz w:val="20"/>
                                <w:szCs w:val="20"/>
                                <w:lang w:val="en-US"/>
                              </w:rPr>
                            </w:pPr>
                          </w:p>
                          <w:p w14:paraId="399F7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36915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01F7F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0F0D0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6ECA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22652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1D0B35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5204D4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E4A87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C29C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9D33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15FC6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ED48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B100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0057FDD2" w14:textId="77777777" w:rsidR="00F93A76" w:rsidRDefault="00F93A76">
                            <w:pPr>
                              <w:pStyle w:val="Default"/>
                              <w:rPr>
                                <w:rFonts w:ascii="Courier New" w:hAnsi="Courier New" w:cs="Courier New"/>
                                <w:sz w:val="20"/>
                                <w:szCs w:val="20"/>
                                <w:lang w:val="en-US"/>
                              </w:rPr>
                            </w:pPr>
                          </w:p>
                          <w:p w14:paraId="4AB114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066DD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E9B5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9AAB9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AE03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FCD7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593495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16284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B8B9F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46842430" w14:textId="77777777" w:rsidR="00F93A76" w:rsidRDefault="00F93A76">
                            <w:pPr>
                              <w:pStyle w:val="Default"/>
                              <w:rPr>
                                <w:rFonts w:ascii="Courier New" w:hAnsi="Courier New" w:cs="Courier New"/>
                                <w:sz w:val="20"/>
                                <w:szCs w:val="20"/>
                                <w:lang w:val="en-US"/>
                              </w:rPr>
                            </w:pPr>
                          </w:p>
                          <w:p w14:paraId="566D29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34D9C7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1B45D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1F819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4A31FB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895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01B91B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354ED7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BB86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312EA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66C3EC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0544C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4E3F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F7E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2B415A" w14:textId="77777777" w:rsidR="00F93A76" w:rsidRDefault="00F93A76">
                            <w:pPr>
                              <w:pStyle w:val="Default"/>
                              <w:rPr>
                                <w:rFonts w:ascii="Courier New" w:hAnsi="Courier New" w:cs="Courier New"/>
                                <w:sz w:val="20"/>
                                <w:szCs w:val="20"/>
                                <w:lang w:val="en-US"/>
                              </w:rPr>
                            </w:pPr>
                          </w:p>
                          <w:p w14:paraId="2B76E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0AB4DF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57F33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8D68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A2809E" w14:textId="77777777" w:rsidR="00F93A76" w:rsidRDefault="00F93A76">
                            <w:pPr>
                              <w:pStyle w:val="Default"/>
                              <w:rPr>
                                <w:rFonts w:ascii="Courier New" w:hAnsi="Courier New" w:cs="Courier New"/>
                                <w:sz w:val="20"/>
                                <w:szCs w:val="20"/>
                                <w:lang w:val="en-US"/>
                              </w:rPr>
                            </w:pPr>
                          </w:p>
                          <w:p w14:paraId="1D2D0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F43B66" w14:textId="77777777" w:rsidR="00F93A76" w:rsidRDefault="00F93A76">
                            <w:pPr>
                              <w:pStyle w:val="Default"/>
                              <w:rPr>
                                <w:rFonts w:ascii="Courier New" w:hAnsi="Courier New" w:cs="Courier New"/>
                                <w:sz w:val="20"/>
                                <w:szCs w:val="20"/>
                                <w:lang w:val="en-US"/>
                              </w:rPr>
                            </w:pPr>
                          </w:p>
                          <w:p w14:paraId="2B97A4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73823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4841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3A996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2B35B3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46366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2F36C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64767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30050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BEB2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4303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5DDDF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8A5CB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B71C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5717A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0942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E8D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5B1D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2C8B7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CF43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5DBB84" w14:textId="77777777" w:rsidR="00F93A76" w:rsidRDefault="00F93A76">
                            <w:pPr>
                              <w:pStyle w:val="Default"/>
                              <w:rPr>
                                <w:rFonts w:ascii="Courier New" w:hAnsi="Courier New" w:cs="Courier New"/>
                                <w:sz w:val="20"/>
                                <w:szCs w:val="20"/>
                                <w:lang w:val="en-US"/>
                              </w:rPr>
                            </w:pPr>
                          </w:p>
                          <w:p w14:paraId="09EF9E95" w14:textId="77777777" w:rsidR="00F93A76" w:rsidRDefault="00F93A76">
                            <w:pPr>
                              <w:pStyle w:val="Default"/>
                              <w:rPr>
                                <w:rFonts w:ascii="Courier New" w:hAnsi="Courier New" w:cs="Courier New"/>
                                <w:sz w:val="20"/>
                                <w:szCs w:val="20"/>
                                <w:lang w:val="en-US"/>
                              </w:rPr>
                            </w:pPr>
                          </w:p>
                          <w:p w14:paraId="48A37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E437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B244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2729D7" id="_x0000_s1100" type="#_x0000_t202" style="width:388.8pt;height:52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">
                <v:textbox>
                  <w:txbxContent>
                    <w:p w14:paraId="26752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82E33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1F869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09C4C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xmlns:tools="http://schemas.android.com/tools"</w:t>
                      </w:r>
                    </w:p>
                    <w:p w14:paraId="5CF255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7B99F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72C6F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6dp"</w:t>
                      </w:r>
                    </w:p>
                    <w:p w14:paraId="4EC4F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6dp"</w:t>
                      </w:r>
                    </w:p>
                    <w:p w14:paraId="74614C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16dp"</w:t>
                      </w:r>
                    </w:p>
                    <w:p w14:paraId="53C877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8dp"</w:t>
                      </w:r>
                    </w:p>
                    <w:p w14:paraId="4C966E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auth.RegisterAcitivity"&gt;</w:t>
                      </w:r>
                    </w:p>
                    <w:p w14:paraId="420EFD43" w14:textId="77777777" w:rsidR="00F93A76" w:rsidRDefault="00F93A76">
                      <w:pPr>
                        <w:pStyle w:val="Default"/>
                        <w:rPr>
                          <w:rFonts w:ascii="Courier New" w:hAnsi="Courier New" w:cs="Courier New"/>
                          <w:sz w:val="20"/>
                          <w:szCs w:val="20"/>
                          <w:lang w:val="en-US"/>
                        </w:rPr>
                      </w:pPr>
                    </w:p>
                    <w:p w14:paraId="5416B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7BF06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Heading"</w:t>
                      </w:r>
                    </w:p>
                    <w:p w14:paraId="467953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79428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9E63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w:t>
                      </w:r>
                      <w:r>
                        <w:rPr>
                          <w:rFonts w:ascii="Courier New" w:hAnsi="Courier New" w:cs="Courier New"/>
                          <w:sz w:val="20"/>
                          <w:szCs w:val="20"/>
                          <w:lang w:val="en-US"/>
                        </w:rPr>
                        <w:t>ntserrat_alternates_semibold"</w:t>
                      </w:r>
                    </w:p>
                    <w:p w14:paraId="1FB61F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gistrasi"</w:t>
                      </w:r>
                    </w:p>
                    <w:p w14:paraId="28E7D5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0FB44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22733F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A4A7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558ED596" w14:textId="77777777" w:rsidR="00F93A76" w:rsidRDefault="00F93A76">
                      <w:pPr>
                        <w:pStyle w:val="Default"/>
                        <w:rPr>
                          <w:rFonts w:ascii="Courier New" w:hAnsi="Courier New" w:cs="Courier New"/>
                          <w:sz w:val="20"/>
                          <w:szCs w:val="20"/>
                          <w:lang w:val="en-US"/>
                        </w:rPr>
                      </w:pPr>
                    </w:p>
                    <w:p w14:paraId="63A4B5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w:t>
                      </w:r>
                      <w:r>
                        <w:rPr>
                          <w:rFonts w:ascii="Courier New" w:hAnsi="Courier New" w:cs="Courier New"/>
                          <w:sz w:val="20"/>
                          <w:szCs w:val="20"/>
                          <w:lang w:val="en-US"/>
                        </w:rPr>
                        <w:t>dx.core.widget.NestedScrollView</w:t>
                      </w:r>
                    </w:p>
                    <w:p w14:paraId="40CA6F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312B43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3D1DE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0540B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8dp"</w:t>
                      </w:r>
                    </w:p>
                    <w:p w14:paraId="1E61F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verScrollMode="never"</w:t>
                      </w:r>
                    </w:p>
                    <w:p w14:paraId="30520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w:t>
                      </w:r>
                      <w:r>
                        <w:rPr>
                          <w:rFonts w:ascii="Courier New" w:hAnsi="Courier New" w:cs="Courier New"/>
                          <w:sz w:val="20"/>
                          <w:szCs w:val="20"/>
                          <w:lang w:val="en-US"/>
                        </w:rPr>
                        <w:t>TopOf="@+id/btnTambah"</w:t>
                      </w:r>
                    </w:p>
                    <w:p w14:paraId="56D89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D0A1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4C08A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tvHeading"</w:t>
                      </w:r>
                    </w:p>
                    <w:p w14:paraId="59960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Vertical_bias="1.0"&gt;</w:t>
                      </w:r>
                    </w:p>
                    <w:p w14:paraId="6AA57651" w14:textId="77777777" w:rsidR="00F93A76" w:rsidRDefault="00F93A76">
                      <w:pPr>
                        <w:pStyle w:val="Default"/>
                        <w:rPr>
                          <w:rFonts w:ascii="Courier New" w:hAnsi="Courier New" w:cs="Courier New"/>
                          <w:sz w:val="20"/>
                          <w:szCs w:val="20"/>
                          <w:lang w:val="en-US"/>
                        </w:rPr>
                      </w:pPr>
                    </w:p>
                    <w:p w14:paraId="68B8F0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w:t>
                      </w:r>
                    </w:p>
                    <w:p w14:paraId="19EE0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6CF8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5B7F4D4F" w14:textId="77777777" w:rsidR="00F93A76" w:rsidRDefault="00F93A76">
                      <w:pPr>
                        <w:pStyle w:val="Default"/>
                        <w:rPr>
                          <w:rFonts w:ascii="Courier New" w:hAnsi="Courier New" w:cs="Courier New"/>
                          <w:sz w:val="20"/>
                          <w:szCs w:val="20"/>
                          <w:lang w:val="en-US"/>
                        </w:rPr>
                      </w:pPr>
                    </w:p>
                    <w:p w14:paraId="3DC5C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6C8D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424C1D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D184F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A412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978CF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w:t>
                      </w:r>
                      <w:r>
                        <w:rPr>
                          <w:rFonts w:ascii="Courier New" w:hAnsi="Courier New" w:cs="Courier New"/>
                          <w:sz w:val="20"/>
                          <w:szCs w:val="20"/>
                          <w:lang w:val="en-US"/>
                        </w:rPr>
                        <w:t>sername"</w:t>
                      </w:r>
                    </w:p>
                    <w:p w14:paraId="6ABFEA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F88C8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1D8A2A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89C4F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F91D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w:t>
                      </w:r>
                      <w:r>
                        <w:rPr>
                          <w:rFonts w:ascii="Courier New" w:hAnsi="Courier New" w:cs="Courier New"/>
                          <w:sz w:val="20"/>
                          <w:szCs w:val="20"/>
                          <w:lang w:val="en-US"/>
                        </w:rPr>
                        <w:t>t_toStartOf="parent"</w:t>
                      </w:r>
                    </w:p>
                    <w:p w14:paraId="18179B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5CC44BB9" w14:textId="77777777" w:rsidR="00F93A76" w:rsidRDefault="00F93A76">
                      <w:pPr>
                        <w:pStyle w:val="Default"/>
                        <w:rPr>
                          <w:rFonts w:ascii="Courier New" w:hAnsi="Courier New" w:cs="Courier New"/>
                          <w:sz w:val="20"/>
                          <w:szCs w:val="20"/>
                          <w:lang w:val="en-US"/>
                        </w:rPr>
                      </w:pPr>
                    </w:p>
                    <w:p w14:paraId="7199E6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82CA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23B84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E901D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9B7B4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Top="4dp"</w:t>
                      </w:r>
                    </w:p>
                    <w:p w14:paraId="0785E3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682EC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7C43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1CA01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58A96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16dp"</w:t>
                      </w:r>
                    </w:p>
                    <w:p w14:paraId="70C0E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3BCD7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E9D9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2E8A61A0" w14:textId="77777777" w:rsidR="00F93A76" w:rsidRDefault="00F93A76">
                      <w:pPr>
                        <w:pStyle w:val="Default"/>
                        <w:rPr>
                          <w:rFonts w:ascii="Courier New" w:hAnsi="Courier New" w:cs="Courier New"/>
                          <w:sz w:val="20"/>
                          <w:szCs w:val="20"/>
                          <w:lang w:val="en-US"/>
                        </w:rPr>
                      </w:pPr>
                    </w:p>
                    <w:p w14:paraId="0DD00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E2A883" w14:textId="77777777" w:rsidR="00F93A76" w:rsidRDefault="00F93A76">
                      <w:pPr>
                        <w:pStyle w:val="Default"/>
                        <w:rPr>
                          <w:rFonts w:ascii="Courier New" w:hAnsi="Courier New" w:cs="Courier New"/>
                          <w:sz w:val="20"/>
                          <w:szCs w:val="20"/>
                          <w:lang w:val="en-US"/>
                        </w:rPr>
                      </w:pPr>
                    </w:p>
                    <w:p w14:paraId="6F674C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8EC0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41516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C322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w:t>
                      </w:r>
                      <w:r>
                        <w:rPr>
                          <w:rFonts w:ascii="Courier New" w:hAnsi="Courier New" w:cs="Courier New"/>
                          <w:sz w:val="20"/>
                          <w:szCs w:val="20"/>
                          <w:lang w:val="en-US"/>
                        </w:rPr>
                        <w:t>p_content"</w:t>
                      </w:r>
                    </w:p>
                    <w:p w14:paraId="5A05C2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2A1613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BE54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165A02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62FDC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w:t>
                      </w:r>
                      <w:r>
                        <w:rPr>
                          <w:rFonts w:ascii="Courier New" w:hAnsi="Courier New" w:cs="Courier New"/>
                          <w:sz w:val="20"/>
                          <w:szCs w:val="20"/>
                          <w:lang w:val="en-US"/>
                        </w:rPr>
                        <w:t>="12dp"</w:t>
                      </w:r>
                    </w:p>
                    <w:p w14:paraId="453570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1B2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2B73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9EA77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w:t>
                      </w:r>
                      <w:r>
                        <w:rPr>
                          <w:rFonts w:ascii="Courier New" w:hAnsi="Courier New" w:cs="Courier New"/>
                          <w:sz w:val="20"/>
                          <w:szCs w:val="20"/>
                          <w:lang w:val="en-US"/>
                        </w:rPr>
                        <w:t>rname" /&gt;</w:t>
                      </w:r>
                    </w:p>
                    <w:p w14:paraId="2309F16A" w14:textId="77777777" w:rsidR="00F93A76" w:rsidRDefault="00F93A76">
                      <w:pPr>
                        <w:pStyle w:val="Default"/>
                        <w:rPr>
                          <w:rFonts w:ascii="Courier New" w:hAnsi="Courier New" w:cs="Courier New"/>
                          <w:sz w:val="20"/>
                          <w:szCs w:val="20"/>
                          <w:lang w:val="en-US"/>
                        </w:rPr>
                      </w:pPr>
                    </w:p>
                    <w:p w14:paraId="4F7F3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E0BB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19571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D26C9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4174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7C1B58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4030E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E837C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054C5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w:t>
                      </w:r>
                      <w:r>
                        <w:rPr>
                          <w:rFonts w:ascii="Courier New" w:hAnsi="Courier New" w:cs="Courier New"/>
                          <w:sz w:val="20"/>
                          <w:szCs w:val="20"/>
                          <w:lang w:val="en-US"/>
                        </w:rPr>
                        <w:t>sonName"</w:t>
                      </w:r>
                    </w:p>
                    <w:p w14:paraId="5D404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5C427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12CC7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DF5E2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F41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5B1785C7" w14:textId="77777777" w:rsidR="00F93A76" w:rsidRDefault="00F93A76">
                      <w:pPr>
                        <w:pStyle w:val="Default"/>
                        <w:rPr>
                          <w:rFonts w:ascii="Courier New" w:hAnsi="Courier New" w:cs="Courier New"/>
                          <w:sz w:val="20"/>
                          <w:szCs w:val="20"/>
                          <w:lang w:val="en-US"/>
                        </w:rPr>
                      </w:pPr>
                    </w:p>
                    <w:p w14:paraId="3073F856" w14:textId="77777777" w:rsidR="00F93A76" w:rsidRDefault="00F93A76">
                      <w:pPr>
                        <w:pStyle w:val="Default"/>
                        <w:rPr>
                          <w:rFonts w:ascii="Courier New" w:hAnsi="Courier New" w:cs="Courier New"/>
                          <w:sz w:val="20"/>
                          <w:szCs w:val="20"/>
                          <w:lang w:val="en-US"/>
                        </w:rPr>
                      </w:pPr>
                    </w:p>
                    <w:p w14:paraId="6C0ADB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78BE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4E25B0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w:t>
                      </w:r>
                      <w:r>
                        <w:rPr>
                          <w:rFonts w:ascii="Courier New" w:hAnsi="Courier New" w:cs="Courier New"/>
                          <w:sz w:val="20"/>
                          <w:szCs w:val="20"/>
                          <w:lang w:val="en-US"/>
                        </w:rPr>
                        <w:t>content"</w:t>
                      </w:r>
                    </w:p>
                    <w:p w14:paraId="16EBAD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76D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BDF10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67935B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1B314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w:t>
                      </w:r>
                      <w:r>
                        <w:rPr>
                          <w:rFonts w:ascii="Courier New" w:hAnsi="Courier New" w:cs="Courier New"/>
                          <w:sz w:val="20"/>
                          <w:szCs w:val="20"/>
                          <w:lang w:val="en-US"/>
                        </w:rPr>
                        <w:t>"@color/black"</w:t>
                      </w:r>
                    </w:p>
                    <w:p w14:paraId="4D90C2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58864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C7AAE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9755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6734A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w:t>
                      </w:r>
                      <w:r>
                        <w:rPr>
                          <w:rFonts w:ascii="Courier New" w:hAnsi="Courier New" w:cs="Courier New"/>
                          <w:sz w:val="20"/>
                          <w:szCs w:val="20"/>
                          <w:lang w:val="en-US"/>
                        </w:rPr>
                        <w:t>yout_constraintTop_toBottomOf="@+id/regNamaLengkap" /&gt;</w:t>
                      </w:r>
                    </w:p>
                    <w:p w14:paraId="5FFDDECC" w14:textId="77777777" w:rsidR="00F93A76" w:rsidRDefault="00F93A76">
                      <w:pPr>
                        <w:pStyle w:val="Default"/>
                        <w:rPr>
                          <w:rFonts w:ascii="Courier New" w:hAnsi="Courier New" w:cs="Courier New"/>
                          <w:sz w:val="20"/>
                          <w:szCs w:val="20"/>
                          <w:lang w:val="en-US"/>
                        </w:rPr>
                      </w:pPr>
                    </w:p>
                    <w:p w14:paraId="295931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DC113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53038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9881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4238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w:t>
                      </w:r>
                      <w:r>
                        <w:rPr>
                          <w:rFonts w:ascii="Courier New" w:hAnsi="Courier New" w:cs="Courier New"/>
                          <w:sz w:val="20"/>
                          <w:szCs w:val="20"/>
                          <w:lang w:val="en-US"/>
                        </w:rPr>
                        <w:t>nTop="4dp"</w:t>
                      </w:r>
                    </w:p>
                    <w:p w14:paraId="62BD0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082739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3D15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70016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0FD72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6214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672D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F1468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w:t>
                      </w:r>
                      <w:r>
                        <w:rPr>
                          <w:rFonts w:ascii="Courier New" w:hAnsi="Courier New" w:cs="Courier New"/>
                          <w:sz w:val="20"/>
                          <w:szCs w:val="20"/>
                          <w:lang w:val="en-US"/>
                        </w:rPr>
                        <w:t>tomOf="@+id/labelPassword" /&gt;</w:t>
                      </w:r>
                    </w:p>
                    <w:p w14:paraId="5D032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4B44EC" w14:textId="77777777" w:rsidR="00F93A76" w:rsidRDefault="00F93A76">
                      <w:pPr>
                        <w:pStyle w:val="Default"/>
                        <w:rPr>
                          <w:rFonts w:ascii="Courier New" w:hAnsi="Courier New" w:cs="Courier New"/>
                          <w:sz w:val="20"/>
                          <w:szCs w:val="20"/>
                          <w:lang w:val="en-US"/>
                        </w:rPr>
                      </w:pPr>
                    </w:p>
                    <w:p w14:paraId="4E9FEF78" w14:textId="77777777" w:rsidR="00F93A76" w:rsidRDefault="00F93A76">
                      <w:pPr>
                        <w:pStyle w:val="Default"/>
                        <w:rPr>
                          <w:rFonts w:ascii="Courier New" w:hAnsi="Courier New" w:cs="Courier New"/>
                          <w:sz w:val="20"/>
                          <w:szCs w:val="20"/>
                          <w:lang w:val="en-US"/>
                        </w:rPr>
                      </w:pPr>
                    </w:p>
                    <w:p w14:paraId="68B2B159" w14:textId="77777777" w:rsidR="00F93A76" w:rsidRDefault="00F93A76">
                      <w:pPr>
                        <w:pStyle w:val="Default"/>
                        <w:rPr>
                          <w:rFonts w:ascii="Courier New" w:hAnsi="Courier New" w:cs="Courier New"/>
                          <w:sz w:val="20"/>
                          <w:szCs w:val="20"/>
                          <w:lang w:val="en-US"/>
                        </w:rPr>
                      </w:pPr>
                    </w:p>
                    <w:p w14:paraId="2A4A8C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900F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53785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E189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06E8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w:t>
                      </w:r>
                      <w:r>
                        <w:rPr>
                          <w:rFonts w:ascii="Courier New" w:hAnsi="Courier New" w:cs="Courier New"/>
                          <w:sz w:val="20"/>
                          <w:szCs w:val="20"/>
                          <w:lang w:val="en-US"/>
                        </w:rPr>
                        <w:t>nTop="16dp"</w:t>
                      </w:r>
                    </w:p>
                    <w:p w14:paraId="3A6FFD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55BA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574A2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538D8799" w14:textId="77777777" w:rsidR="00F93A76" w:rsidRDefault="00F93A76">
                      <w:pPr>
                        <w:pStyle w:val="Default"/>
                        <w:rPr>
                          <w:rFonts w:ascii="Courier New" w:hAnsi="Courier New" w:cs="Courier New"/>
                          <w:sz w:val="20"/>
                          <w:szCs w:val="20"/>
                          <w:lang w:val="en-US"/>
                        </w:rPr>
                      </w:pPr>
                    </w:p>
                    <w:p w14:paraId="7797D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7FFD8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4D31FE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FF23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0BE7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57ABB730" w14:textId="77777777" w:rsidR="00F93A76" w:rsidRDefault="00F93A76">
                      <w:pPr>
                        <w:pStyle w:val="Default"/>
                        <w:rPr>
                          <w:rFonts w:ascii="Courier New" w:hAnsi="Courier New" w:cs="Courier New"/>
                          <w:sz w:val="20"/>
                          <w:szCs w:val="20"/>
                          <w:lang w:val="en-US"/>
                        </w:rPr>
                      </w:pPr>
                    </w:p>
                    <w:p w14:paraId="719F81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F3CEB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2F22C0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3BE6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C0356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7253488" w14:textId="77777777" w:rsidR="00F93A76" w:rsidRDefault="00F93A76">
                      <w:pPr>
                        <w:pStyle w:val="Default"/>
                        <w:rPr>
                          <w:rFonts w:ascii="Courier New" w:hAnsi="Courier New" w:cs="Courier New"/>
                          <w:sz w:val="20"/>
                          <w:szCs w:val="20"/>
                          <w:lang w:val="en-US"/>
                        </w:rPr>
                      </w:pPr>
                    </w:p>
                    <w:p w14:paraId="695D4B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B2A3913" w14:textId="77777777" w:rsidR="00F93A76" w:rsidRDefault="00F93A76">
                      <w:pPr>
                        <w:pStyle w:val="Default"/>
                        <w:rPr>
                          <w:rFonts w:ascii="Courier New" w:hAnsi="Courier New" w:cs="Courier New"/>
                          <w:sz w:val="20"/>
                          <w:szCs w:val="20"/>
                          <w:lang w:val="en-US"/>
                        </w:rPr>
                      </w:pPr>
                    </w:p>
                    <w:p w14:paraId="5DDC577B" w14:textId="77777777" w:rsidR="00F93A76" w:rsidRDefault="00F93A76">
                      <w:pPr>
                        <w:pStyle w:val="Default"/>
                        <w:rPr>
                          <w:rFonts w:ascii="Courier New" w:hAnsi="Courier New" w:cs="Courier New"/>
                          <w:sz w:val="20"/>
                          <w:szCs w:val="20"/>
                          <w:lang w:val="en-US"/>
                        </w:rPr>
                      </w:pPr>
                    </w:p>
                    <w:p w14:paraId="6914F1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38B8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7A71B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76BE3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10CD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w:t>
                      </w:r>
                      <w:r>
                        <w:rPr>
                          <w:rFonts w:ascii="Courier New" w:hAnsi="Courier New" w:cs="Courier New"/>
                          <w:sz w:val="20"/>
                          <w:szCs w:val="20"/>
                          <w:lang w:val="en-US"/>
                        </w:rPr>
                        <w:t>ht="80"</w:t>
                      </w:r>
                    </w:p>
                    <w:p w14:paraId="63C868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A4E7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4E5E9E8C" w14:textId="77777777" w:rsidR="00F93A76" w:rsidRDefault="00F93A76">
                      <w:pPr>
                        <w:pStyle w:val="Default"/>
                        <w:rPr>
                          <w:rFonts w:ascii="Courier New" w:hAnsi="Courier New" w:cs="Courier New"/>
                          <w:sz w:val="20"/>
                          <w:szCs w:val="20"/>
                          <w:lang w:val="en-US"/>
                        </w:rPr>
                      </w:pPr>
                    </w:p>
                    <w:p w14:paraId="1EF54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24F65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7B0490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1CF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66B49D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3A1C7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18F7B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28801564" w14:textId="77777777" w:rsidR="00F93A76" w:rsidRDefault="00F93A76">
                      <w:pPr>
                        <w:pStyle w:val="Default"/>
                        <w:rPr>
                          <w:rFonts w:ascii="Courier New" w:hAnsi="Courier New" w:cs="Courier New"/>
                          <w:sz w:val="20"/>
                          <w:szCs w:val="20"/>
                          <w:lang w:val="en-US"/>
                        </w:rPr>
                      </w:pPr>
                    </w:p>
                    <w:p w14:paraId="54C167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1AB558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adioButton2"</w:t>
                      </w:r>
                    </w:p>
                    <w:p w14:paraId="3A21A7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8169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AB9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FEB05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62EFB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137812C7" w14:textId="77777777" w:rsidR="00F93A76" w:rsidRDefault="00F93A76">
                      <w:pPr>
                        <w:pStyle w:val="Default"/>
                        <w:rPr>
                          <w:rFonts w:ascii="Courier New" w:hAnsi="Courier New" w:cs="Courier New"/>
                          <w:sz w:val="20"/>
                          <w:szCs w:val="20"/>
                          <w:lang w:val="en-US"/>
                        </w:rPr>
                      </w:pPr>
                    </w:p>
                    <w:p w14:paraId="0075141E" w14:textId="77777777" w:rsidR="00F93A76" w:rsidRDefault="00F93A76">
                      <w:pPr>
                        <w:pStyle w:val="Default"/>
                        <w:rPr>
                          <w:rFonts w:ascii="Courier New" w:hAnsi="Courier New" w:cs="Courier New"/>
                          <w:sz w:val="20"/>
                          <w:szCs w:val="20"/>
                          <w:lang w:val="en-US"/>
                        </w:rPr>
                      </w:pPr>
                    </w:p>
                    <w:p w14:paraId="26918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7515D36" w14:textId="77777777" w:rsidR="00F93A76" w:rsidRDefault="00F93A76">
                      <w:pPr>
                        <w:pStyle w:val="Default"/>
                        <w:rPr>
                          <w:rFonts w:ascii="Courier New" w:hAnsi="Courier New" w:cs="Courier New"/>
                          <w:sz w:val="20"/>
                          <w:szCs w:val="20"/>
                          <w:lang w:val="en-US"/>
                        </w:rPr>
                      </w:pPr>
                    </w:p>
                    <w:p w14:paraId="4771A9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E88790A" w14:textId="77777777" w:rsidR="00F93A76" w:rsidRDefault="00F93A76">
                      <w:pPr>
                        <w:pStyle w:val="Default"/>
                        <w:rPr>
                          <w:rFonts w:ascii="Courier New" w:hAnsi="Courier New" w:cs="Courier New"/>
                          <w:sz w:val="20"/>
                          <w:szCs w:val="20"/>
                          <w:lang w:val="en-US"/>
                        </w:rPr>
                      </w:pPr>
                    </w:p>
                    <w:p w14:paraId="0498713E" w14:textId="77777777" w:rsidR="00F93A76" w:rsidRDefault="00F93A76">
                      <w:pPr>
                        <w:pStyle w:val="Default"/>
                        <w:rPr>
                          <w:rFonts w:ascii="Courier New" w:hAnsi="Courier New" w:cs="Courier New"/>
                          <w:sz w:val="20"/>
                          <w:szCs w:val="20"/>
                          <w:lang w:val="en-US"/>
                        </w:rPr>
                      </w:pPr>
                    </w:p>
                    <w:p w14:paraId="673D0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2C434C05" w14:textId="77777777" w:rsidR="00F93A76" w:rsidRDefault="00F93A76">
                      <w:pPr>
                        <w:pStyle w:val="Default"/>
                        <w:rPr>
                          <w:rFonts w:ascii="Courier New" w:hAnsi="Courier New" w:cs="Courier New"/>
                          <w:sz w:val="20"/>
                          <w:szCs w:val="20"/>
                          <w:lang w:val="en-US"/>
                        </w:rPr>
                      </w:pPr>
                    </w:p>
                    <w:p w14:paraId="2CC813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12B1B9E7" w14:textId="77777777" w:rsidR="00F93A76" w:rsidRDefault="00F93A76">
                      <w:pPr>
                        <w:pStyle w:val="Default"/>
                        <w:rPr>
                          <w:rFonts w:ascii="Courier New" w:hAnsi="Courier New" w:cs="Courier New"/>
                          <w:sz w:val="20"/>
                          <w:szCs w:val="20"/>
                          <w:lang w:val="en-US"/>
                        </w:rPr>
                      </w:pPr>
                    </w:p>
                    <w:p w14:paraId="473592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D548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5FA42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68B65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CC9E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w:t>
                      </w:r>
                      <w:r>
                        <w:rPr>
                          <w:rFonts w:ascii="Courier New" w:hAnsi="Courier New" w:cs="Courier New"/>
                          <w:sz w:val="20"/>
                          <w:szCs w:val="20"/>
                          <w:lang w:val="en-US"/>
                        </w:rPr>
                        <w:t>dp"</w:t>
                      </w:r>
                    </w:p>
                    <w:p w14:paraId="07A3DE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4A2A2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5E37B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99392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4D76DC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3E35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4C8B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2635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77955FDC" w14:textId="77777777" w:rsidR="00F93A76" w:rsidRDefault="00F93A76">
                      <w:pPr>
                        <w:pStyle w:val="Default"/>
                        <w:rPr>
                          <w:rFonts w:ascii="Courier New" w:hAnsi="Courier New" w:cs="Courier New"/>
                          <w:sz w:val="20"/>
                          <w:szCs w:val="20"/>
                          <w:lang w:val="en-US"/>
                        </w:rPr>
                      </w:pPr>
                    </w:p>
                    <w:p w14:paraId="388B70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869F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755C4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0dp"</w:t>
                      </w:r>
                    </w:p>
                    <w:p w14:paraId="6FFC4A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BFB5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219A26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31C408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87A23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0A82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1D65B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2A2C1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18D714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E33CD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w:t>
                      </w:r>
                      <w:r>
                        <w:rPr>
                          <w:rFonts w:ascii="Courier New" w:hAnsi="Courier New" w:cs="Courier New"/>
                          <w:sz w:val="20"/>
                          <w:szCs w:val="20"/>
                          <w:lang w:val="en-US"/>
                        </w:rPr>
                        <w:t>parent"</w:t>
                      </w:r>
                    </w:p>
                    <w:p w14:paraId="745DC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4D9DE8B2" w14:textId="77777777" w:rsidR="00F93A76" w:rsidRDefault="00F93A76">
                      <w:pPr>
                        <w:pStyle w:val="Default"/>
                        <w:rPr>
                          <w:rFonts w:ascii="Courier New" w:hAnsi="Courier New" w:cs="Courier New"/>
                          <w:sz w:val="20"/>
                          <w:szCs w:val="20"/>
                          <w:lang w:val="en-US"/>
                        </w:rPr>
                      </w:pPr>
                    </w:p>
                    <w:p w14:paraId="3DF4CD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374FE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6A584E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8D808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DC36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w:t>
                      </w:r>
                      <w:r>
                        <w:rPr>
                          <w:rFonts w:ascii="Courier New" w:hAnsi="Courier New" w:cs="Courier New"/>
                          <w:sz w:val="20"/>
                          <w:szCs w:val="20"/>
                          <w:lang w:val="en-US"/>
                        </w:rPr>
                        <w:t>e"</w:t>
                      </w:r>
                    </w:p>
                    <w:p w14:paraId="05361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7895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9E7D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DF4CB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03330A6B" w14:textId="77777777" w:rsidR="00F93A76" w:rsidRDefault="00F93A76">
                      <w:pPr>
                        <w:pStyle w:val="Default"/>
                        <w:rPr>
                          <w:rFonts w:ascii="Courier New" w:hAnsi="Courier New" w:cs="Courier New"/>
                          <w:sz w:val="20"/>
                          <w:szCs w:val="20"/>
                          <w:lang w:val="en-US"/>
                        </w:rPr>
                      </w:pPr>
                    </w:p>
                    <w:p w14:paraId="582364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w:t>
                      </w:r>
                      <w:r>
                        <w:rPr>
                          <w:rFonts w:ascii="Courier New" w:hAnsi="Courier New" w:cs="Courier New"/>
                          <w:sz w:val="20"/>
                          <w:szCs w:val="20"/>
                          <w:lang w:val="en-US"/>
                        </w:rPr>
                        <w:t>dget.ConstraintLayout</w:t>
                      </w:r>
                    </w:p>
                    <w:p w14:paraId="60E44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FDCD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459CA57B" w14:textId="77777777" w:rsidR="00F93A76" w:rsidRDefault="00F93A76">
                      <w:pPr>
                        <w:pStyle w:val="Default"/>
                        <w:rPr>
                          <w:rFonts w:ascii="Courier New" w:hAnsi="Courier New" w:cs="Courier New"/>
                          <w:sz w:val="20"/>
                          <w:szCs w:val="20"/>
                          <w:lang w:val="en-US"/>
                        </w:rPr>
                      </w:pPr>
                    </w:p>
                    <w:p w14:paraId="258529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08CD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3630E2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C7A0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41A6AB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20DB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2AEE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BF09A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7854E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D62A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C527A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328A0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w:t>
                      </w:r>
                      <w:r>
                        <w:rPr>
                          <w:rFonts w:ascii="Courier New" w:hAnsi="Courier New" w:cs="Courier New"/>
                          <w:sz w:val="20"/>
                          <w:szCs w:val="20"/>
                          <w:lang w:val="en-US"/>
                        </w:rPr>
                        <w:t>Top_toTopOf="parent" /&gt;</w:t>
                      </w:r>
                    </w:p>
                    <w:p w14:paraId="48B25613" w14:textId="77777777" w:rsidR="00F93A76" w:rsidRDefault="00F93A76">
                      <w:pPr>
                        <w:pStyle w:val="Default"/>
                        <w:rPr>
                          <w:rFonts w:ascii="Courier New" w:hAnsi="Courier New" w:cs="Courier New"/>
                          <w:sz w:val="20"/>
                          <w:szCs w:val="20"/>
                          <w:lang w:val="en-US"/>
                        </w:rPr>
                      </w:pPr>
                    </w:p>
                    <w:p w14:paraId="7C9CF6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CAFA7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69B8FD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8EA1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837F0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25074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38353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019C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77B015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w:t>
                      </w:r>
                      <w:r>
                        <w:rPr>
                          <w:rFonts w:ascii="Courier New" w:hAnsi="Courier New" w:cs="Courier New"/>
                          <w:sz w:val="20"/>
                          <w:szCs w:val="20"/>
                          <w:lang w:val="en-US"/>
                        </w:rPr>
                        <w:t>me"</w:t>
                      </w:r>
                    </w:p>
                    <w:p w14:paraId="393736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162B60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92E36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CE406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72DC05C5" w14:textId="77777777" w:rsidR="00F93A76" w:rsidRDefault="00F93A76">
                      <w:pPr>
                        <w:pStyle w:val="Default"/>
                        <w:rPr>
                          <w:rFonts w:ascii="Courier New" w:hAnsi="Courier New" w:cs="Courier New"/>
                          <w:sz w:val="20"/>
                          <w:szCs w:val="20"/>
                          <w:lang w:val="en-US"/>
                        </w:rPr>
                      </w:pPr>
                    </w:p>
                    <w:p w14:paraId="7DD63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w:t>
                      </w:r>
                      <w:r>
                        <w:rPr>
                          <w:rFonts w:ascii="Courier New" w:hAnsi="Courier New" w:cs="Courier New"/>
                          <w:sz w:val="20"/>
                          <w:szCs w:val="20"/>
                          <w:lang w:val="en-US"/>
                        </w:rPr>
                        <w:t>geView</w:t>
                      </w:r>
                    </w:p>
                    <w:p w14:paraId="1E64C8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1B59D9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0F44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7A35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0BFA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03DB6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visibility="gone"</w:t>
                      </w:r>
                    </w:p>
                    <w:p w14:paraId="14464F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6871FA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77A48D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7EC698B4" w14:textId="77777777" w:rsidR="00F93A76" w:rsidRDefault="00F93A76">
                      <w:pPr>
                        <w:pStyle w:val="Default"/>
                        <w:rPr>
                          <w:rFonts w:ascii="Courier New" w:hAnsi="Courier New" w:cs="Courier New"/>
                          <w:sz w:val="20"/>
                          <w:szCs w:val="20"/>
                          <w:lang w:val="en-US"/>
                        </w:rPr>
                      </w:pPr>
                    </w:p>
                    <w:p w14:paraId="23DD2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5ECFB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1F6CB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9E8FC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260B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Top="76dp"</w:t>
                      </w:r>
                    </w:p>
                    <w:p w14:paraId="50894D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E64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23AECE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4303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7D134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3FC60B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BB3D2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CAE4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33F8FFB8" w14:textId="77777777" w:rsidR="00F93A76" w:rsidRDefault="00F93A76">
                      <w:pPr>
                        <w:pStyle w:val="Default"/>
                        <w:rPr>
                          <w:rFonts w:ascii="Courier New" w:hAnsi="Courier New" w:cs="Courier New"/>
                          <w:sz w:val="20"/>
                          <w:szCs w:val="20"/>
                          <w:lang w:val="en-US"/>
                        </w:rPr>
                      </w:pPr>
                    </w:p>
                    <w:p w14:paraId="72770A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EditText</w:t>
                      </w:r>
                    </w:p>
                    <w:p w14:paraId="5BD567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24EDB2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DD6E3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E23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BFBB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w:t>
                      </w:r>
                      <w:r>
                        <w:rPr>
                          <w:rFonts w:ascii="Courier New" w:hAnsi="Courier New" w:cs="Courier New"/>
                          <w:sz w:val="20"/>
                          <w:szCs w:val="20"/>
                          <w:lang w:val="en-US"/>
                        </w:rPr>
                        <w:t>oundrect"</w:t>
                      </w:r>
                    </w:p>
                    <w:p w14:paraId="13FC4C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118C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3E4F4D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36FDC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75630C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3F5A3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191D0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2069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11A66E05" w14:textId="77777777" w:rsidR="00F93A76" w:rsidRDefault="00F93A76">
                      <w:pPr>
                        <w:pStyle w:val="Default"/>
                        <w:rPr>
                          <w:rFonts w:ascii="Courier New" w:hAnsi="Courier New" w:cs="Courier New"/>
                          <w:sz w:val="20"/>
                          <w:szCs w:val="20"/>
                          <w:lang w:val="en-US"/>
                        </w:rPr>
                      </w:pPr>
                    </w:p>
                    <w:p w14:paraId="38D78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EAF48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6585BF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57068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30476F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layout_marginEnd="16dp"</w:t>
                      </w:r>
                    </w:p>
                    <w:p w14:paraId="3F80CE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4B72F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40D9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67A215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w:t>
                      </w:r>
                      <w:r>
                        <w:rPr>
                          <w:rFonts w:ascii="Courier New" w:hAnsi="Courier New" w:cs="Courier New"/>
                          <w:sz w:val="20"/>
                          <w:szCs w:val="20"/>
                          <w:lang w:val="en-US"/>
                        </w:rPr>
                        <w:t>egUsername"</w:t>
                      </w:r>
                    </w:p>
                    <w:p w14:paraId="500F0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6C75C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E128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2764D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3D58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w:t>
                      </w:r>
                      <w:r>
                        <w:rPr>
                          <w:rFonts w:ascii="Courier New" w:hAnsi="Courier New" w:cs="Courier New"/>
                          <w:sz w:val="20"/>
                          <w:szCs w:val="20"/>
                          <w:lang w:val="en-US"/>
                        </w:rPr>
                        <w:t>ent"</w:t>
                      </w:r>
                    </w:p>
                    <w:p w14:paraId="120F4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E81CE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04D9B2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2E9FA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3CE69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75493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15685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EBDB4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EC8B4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64CDDF09" w14:textId="77777777" w:rsidR="00F93A76" w:rsidRDefault="00F93A76">
                      <w:pPr>
                        <w:pStyle w:val="Default"/>
                        <w:rPr>
                          <w:rFonts w:ascii="Courier New" w:hAnsi="Courier New" w:cs="Courier New"/>
                          <w:sz w:val="20"/>
                          <w:szCs w:val="20"/>
                          <w:lang w:val="en-US"/>
                        </w:rPr>
                      </w:pPr>
                    </w:p>
                    <w:p w14:paraId="48F25B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EditText</w:t>
                      </w:r>
                    </w:p>
                    <w:p w14:paraId="149BC2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671A0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0389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7168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154B75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0AF31D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BB14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4AA8F6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4F0026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53DA78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7F47D2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16F3F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23DBEFE6" w14:textId="77777777" w:rsidR="00F93A76" w:rsidRDefault="00F93A76">
                      <w:pPr>
                        <w:pStyle w:val="Default"/>
                        <w:rPr>
                          <w:rFonts w:ascii="Courier New" w:hAnsi="Courier New" w:cs="Courier New"/>
                          <w:sz w:val="20"/>
                          <w:szCs w:val="20"/>
                          <w:lang w:val="en-US"/>
                        </w:rPr>
                      </w:pPr>
                    </w:p>
                    <w:p w14:paraId="478F0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42FF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w:t>
                      </w:r>
                      <w:r>
                        <w:rPr>
                          <w:rFonts w:ascii="Courier New" w:hAnsi="Courier New" w:cs="Courier New"/>
                          <w:sz w:val="20"/>
                          <w:szCs w:val="20"/>
                          <w:lang w:val="en-US"/>
                        </w:rPr>
                        <w:t>ord"</w:t>
                      </w:r>
                    </w:p>
                    <w:p w14:paraId="4E2AE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011D8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7B06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4FF8A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4A762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1D5E0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752270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5441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60449554" w14:textId="77777777" w:rsidR="00F93A76" w:rsidRDefault="00F93A76">
                      <w:pPr>
                        <w:pStyle w:val="Default"/>
                        <w:rPr>
                          <w:rFonts w:ascii="Courier New" w:hAnsi="Courier New" w:cs="Courier New"/>
                          <w:sz w:val="20"/>
                          <w:szCs w:val="20"/>
                          <w:lang w:val="en-US"/>
                        </w:rPr>
                      </w:pPr>
                    </w:p>
                    <w:p w14:paraId="4221AFB3" w14:textId="77777777" w:rsidR="00F93A76" w:rsidRDefault="00F93A76">
                      <w:pPr>
                        <w:pStyle w:val="Default"/>
                        <w:rPr>
                          <w:rFonts w:ascii="Courier New" w:hAnsi="Courier New" w:cs="Courier New"/>
                          <w:sz w:val="20"/>
                          <w:szCs w:val="20"/>
                          <w:lang w:val="en-US"/>
                        </w:rPr>
                      </w:pPr>
                    </w:p>
                    <w:p w14:paraId="215E4D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mageView</w:t>
                      </w:r>
                    </w:p>
                    <w:p w14:paraId="39CA62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4200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7C8C4F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DD033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74F28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2DBA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EACE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2B0022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3F45F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w:t>
                      </w:r>
                      <w:r>
                        <w:rPr>
                          <w:rFonts w:ascii="Courier New" w:hAnsi="Courier New" w:cs="Courier New"/>
                          <w:sz w:val="20"/>
                          <w:szCs w:val="20"/>
                          <w:lang w:val="en-US"/>
                        </w:rPr>
                        <w:t>_constraintTop_toTopOf="@+id/regPassword" /&gt;</w:t>
                      </w:r>
                    </w:p>
                    <w:p w14:paraId="793C0EE6" w14:textId="77777777" w:rsidR="00F93A76" w:rsidRDefault="00F93A76">
                      <w:pPr>
                        <w:pStyle w:val="Default"/>
                        <w:rPr>
                          <w:rFonts w:ascii="Courier New" w:hAnsi="Courier New" w:cs="Courier New"/>
                          <w:sz w:val="20"/>
                          <w:szCs w:val="20"/>
                          <w:lang w:val="en-US"/>
                        </w:rPr>
                      </w:pPr>
                    </w:p>
                    <w:p w14:paraId="10149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0BFCF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5988CC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192F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4AA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w:t>
                      </w:r>
                      <w:r>
                        <w:rPr>
                          <w:rFonts w:ascii="Courier New" w:hAnsi="Courier New" w:cs="Courier New"/>
                          <w:sz w:val="20"/>
                          <w:szCs w:val="20"/>
                          <w:lang w:val="en-US"/>
                        </w:rPr>
                        <w:t>nTop="16dp"</w:t>
                      </w:r>
                    </w:p>
                    <w:p w14:paraId="770A01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55E27C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CD35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03FF3654" w14:textId="77777777" w:rsidR="00F93A76" w:rsidRDefault="00F93A76">
                      <w:pPr>
                        <w:pStyle w:val="Default"/>
                        <w:rPr>
                          <w:rFonts w:ascii="Courier New" w:hAnsi="Courier New" w:cs="Courier New"/>
                          <w:sz w:val="20"/>
                          <w:szCs w:val="20"/>
                          <w:lang w:val="en-US"/>
                        </w:rPr>
                      </w:pPr>
                    </w:p>
                    <w:p w14:paraId="70D3F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E5AB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4933B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60039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8610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2640CBD8" w14:textId="77777777" w:rsidR="00F93A76" w:rsidRDefault="00F93A76">
                      <w:pPr>
                        <w:pStyle w:val="Default"/>
                        <w:rPr>
                          <w:rFonts w:ascii="Courier New" w:hAnsi="Courier New" w:cs="Courier New"/>
                          <w:sz w:val="20"/>
                          <w:szCs w:val="20"/>
                          <w:lang w:val="en-US"/>
                        </w:rPr>
                      </w:pPr>
                    </w:p>
                    <w:p w14:paraId="1ED8D8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FF9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B7C49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3A1CF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402A0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3D4B534" w14:textId="77777777" w:rsidR="00F93A76" w:rsidRDefault="00F93A76">
                      <w:pPr>
                        <w:pStyle w:val="Default"/>
                        <w:rPr>
                          <w:rFonts w:ascii="Courier New" w:hAnsi="Courier New" w:cs="Courier New"/>
                          <w:sz w:val="20"/>
                          <w:szCs w:val="20"/>
                          <w:lang w:val="en-US"/>
                        </w:rPr>
                      </w:pPr>
                    </w:p>
                    <w:p w14:paraId="423870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A3316C8" w14:textId="77777777" w:rsidR="00F93A76" w:rsidRDefault="00F93A76">
                      <w:pPr>
                        <w:pStyle w:val="Default"/>
                        <w:rPr>
                          <w:rFonts w:ascii="Courier New" w:hAnsi="Courier New" w:cs="Courier New"/>
                          <w:sz w:val="20"/>
                          <w:szCs w:val="20"/>
                          <w:lang w:val="en-US"/>
                        </w:rPr>
                      </w:pPr>
                    </w:p>
                    <w:p w14:paraId="64FDBA3D" w14:textId="77777777" w:rsidR="00F93A76" w:rsidRDefault="00F93A76">
                      <w:pPr>
                        <w:pStyle w:val="Default"/>
                        <w:rPr>
                          <w:rFonts w:ascii="Courier New" w:hAnsi="Courier New" w:cs="Courier New"/>
                          <w:sz w:val="20"/>
                          <w:szCs w:val="20"/>
                          <w:lang w:val="en-US"/>
                        </w:rPr>
                      </w:pPr>
                    </w:p>
                    <w:p w14:paraId="74DEB0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1E1B2A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132979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934C2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219F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7CEBA6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orientation="horizontal"</w:t>
                      </w:r>
                    </w:p>
                    <w:p w14:paraId="7769DA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32F6726B" w14:textId="77777777" w:rsidR="00F93A76" w:rsidRDefault="00F93A76">
                      <w:pPr>
                        <w:pStyle w:val="Default"/>
                        <w:rPr>
                          <w:rFonts w:ascii="Courier New" w:hAnsi="Courier New" w:cs="Courier New"/>
                          <w:sz w:val="20"/>
                          <w:szCs w:val="20"/>
                          <w:lang w:val="en-US"/>
                        </w:rPr>
                      </w:pPr>
                    </w:p>
                    <w:p w14:paraId="339031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3DC56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586E9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56CE1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DE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7A957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544B2D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6328C266" w14:textId="77777777" w:rsidR="00F93A76" w:rsidRDefault="00F93A76">
                      <w:pPr>
                        <w:pStyle w:val="Default"/>
                        <w:rPr>
                          <w:rFonts w:ascii="Courier New" w:hAnsi="Courier New" w:cs="Courier New"/>
                          <w:sz w:val="20"/>
                          <w:szCs w:val="20"/>
                          <w:lang w:val="en-US"/>
                        </w:rPr>
                      </w:pPr>
                    </w:p>
                    <w:p w14:paraId="2DB6B4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55318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adioButton2"</w:t>
                      </w:r>
                    </w:p>
                    <w:p w14:paraId="67FD45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7A5E4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51DB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18512E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r>
                        <w:rPr>
                          <w:rFonts w:ascii="Courier New" w:hAnsi="Courier New" w:cs="Courier New"/>
                          <w:sz w:val="20"/>
                          <w:szCs w:val="20"/>
                          <w:lang w:val="en-US"/>
                        </w:rPr>
                        <w:t>"</w:t>
                      </w:r>
                    </w:p>
                    <w:p w14:paraId="7D7A5A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5A00241F" w14:textId="77777777" w:rsidR="00F93A76" w:rsidRDefault="00F93A76">
                      <w:pPr>
                        <w:pStyle w:val="Default"/>
                        <w:rPr>
                          <w:rFonts w:ascii="Courier New" w:hAnsi="Courier New" w:cs="Courier New"/>
                          <w:sz w:val="20"/>
                          <w:szCs w:val="20"/>
                          <w:lang w:val="en-US"/>
                        </w:rPr>
                      </w:pPr>
                    </w:p>
                    <w:p w14:paraId="52769F3D" w14:textId="77777777" w:rsidR="00F93A76" w:rsidRDefault="00F93A76">
                      <w:pPr>
                        <w:pStyle w:val="Default"/>
                        <w:rPr>
                          <w:rFonts w:ascii="Courier New" w:hAnsi="Courier New" w:cs="Courier New"/>
                          <w:sz w:val="20"/>
                          <w:szCs w:val="20"/>
                          <w:lang w:val="en-US"/>
                        </w:rPr>
                      </w:pPr>
                    </w:p>
                    <w:p w14:paraId="2BC7C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2A7D4094" w14:textId="77777777" w:rsidR="00F93A76" w:rsidRDefault="00F93A76">
                      <w:pPr>
                        <w:pStyle w:val="Default"/>
                        <w:rPr>
                          <w:rFonts w:ascii="Courier New" w:hAnsi="Courier New" w:cs="Courier New"/>
                          <w:sz w:val="20"/>
                          <w:szCs w:val="20"/>
                          <w:lang w:val="en-US"/>
                        </w:rPr>
                      </w:pPr>
                    </w:p>
                    <w:p w14:paraId="22232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A5A26B4" w14:textId="77777777" w:rsidR="00F93A76" w:rsidRDefault="00F93A76">
                      <w:pPr>
                        <w:pStyle w:val="Default"/>
                        <w:rPr>
                          <w:rFonts w:ascii="Courier New" w:hAnsi="Courier New" w:cs="Courier New"/>
                          <w:sz w:val="20"/>
                          <w:szCs w:val="20"/>
                          <w:lang w:val="en-US"/>
                        </w:rPr>
                      </w:pPr>
                    </w:p>
                    <w:p w14:paraId="2F8B92EB" w14:textId="77777777" w:rsidR="00F93A76" w:rsidRDefault="00F93A76">
                      <w:pPr>
                        <w:pStyle w:val="Default"/>
                        <w:rPr>
                          <w:rFonts w:ascii="Courier New" w:hAnsi="Courier New" w:cs="Courier New"/>
                          <w:sz w:val="20"/>
                          <w:szCs w:val="20"/>
                          <w:lang w:val="en-US"/>
                        </w:rPr>
                      </w:pPr>
                    </w:p>
                    <w:p w14:paraId="18901E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6BFAB214" w14:textId="77777777" w:rsidR="00F93A76" w:rsidRDefault="00F93A76">
                      <w:pPr>
                        <w:pStyle w:val="Default"/>
                        <w:rPr>
                          <w:rFonts w:ascii="Courier New" w:hAnsi="Courier New" w:cs="Courier New"/>
                          <w:sz w:val="20"/>
                          <w:szCs w:val="20"/>
                          <w:lang w:val="en-US"/>
                        </w:rPr>
                      </w:pPr>
                    </w:p>
                    <w:p w14:paraId="0B8EA3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7A10FD76" w14:textId="77777777" w:rsidR="00F93A76" w:rsidRDefault="00F93A76">
                      <w:pPr>
                        <w:pStyle w:val="Default"/>
                        <w:rPr>
                          <w:rFonts w:ascii="Courier New" w:hAnsi="Courier New" w:cs="Courier New"/>
                          <w:sz w:val="20"/>
                          <w:szCs w:val="20"/>
                          <w:lang w:val="en-US"/>
                        </w:rPr>
                      </w:pPr>
                    </w:p>
                    <w:p w14:paraId="78D881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24E7C3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6A3FE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0BC36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F7F34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w:t>
                      </w:r>
                      <w:r>
                        <w:rPr>
                          <w:rFonts w:ascii="Courier New" w:hAnsi="Courier New" w:cs="Courier New"/>
                          <w:sz w:val="20"/>
                          <w:szCs w:val="20"/>
                          <w:lang w:val="en-US"/>
                        </w:rPr>
                        <w:t>dp"</w:t>
                      </w:r>
                    </w:p>
                    <w:p w14:paraId="0E0D15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6F3E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67ACC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5FF45B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C59EE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611C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0F83B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1E036B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044080F2" w14:textId="77777777" w:rsidR="00F93A76" w:rsidRDefault="00F93A76">
                      <w:pPr>
                        <w:pStyle w:val="Default"/>
                        <w:rPr>
                          <w:rFonts w:ascii="Courier New" w:hAnsi="Courier New" w:cs="Courier New"/>
                          <w:sz w:val="20"/>
                          <w:szCs w:val="20"/>
                          <w:lang w:val="en-US"/>
                        </w:rPr>
                      </w:pPr>
                    </w:p>
                    <w:p w14:paraId="399F7D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36915F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01F7F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0F0D0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w:t>
                      </w:r>
                      <w:r>
                        <w:rPr>
                          <w:rFonts w:ascii="Courier New" w:hAnsi="Courier New" w:cs="Courier New"/>
                          <w:sz w:val="20"/>
                          <w:szCs w:val="20"/>
                          <w:lang w:val="en-US"/>
                        </w:rPr>
                        <w:t>eight="wrap_content"</w:t>
                      </w:r>
                    </w:p>
                    <w:p w14:paraId="516ECA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22652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1D0B35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5204D4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E4A87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C29C7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9D330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15FC6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ED48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B100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0057FDD2" w14:textId="77777777" w:rsidR="00F93A76" w:rsidRDefault="00F93A76">
                      <w:pPr>
                        <w:pStyle w:val="Default"/>
                        <w:rPr>
                          <w:rFonts w:ascii="Courier New" w:hAnsi="Courier New" w:cs="Courier New"/>
                          <w:sz w:val="20"/>
                          <w:szCs w:val="20"/>
                          <w:lang w:val="en-US"/>
                        </w:rPr>
                      </w:pPr>
                    </w:p>
                    <w:p w14:paraId="4AB114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066DD5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E9B5F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9AAB9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AE03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FCD7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593495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16284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B8B9F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46842430" w14:textId="77777777" w:rsidR="00F93A76" w:rsidRDefault="00F93A76">
                      <w:pPr>
                        <w:pStyle w:val="Default"/>
                        <w:rPr>
                          <w:rFonts w:ascii="Courier New" w:hAnsi="Courier New" w:cs="Courier New"/>
                          <w:sz w:val="20"/>
                          <w:szCs w:val="20"/>
                          <w:lang w:val="en-US"/>
                        </w:rPr>
                      </w:pPr>
                    </w:p>
                    <w:p w14:paraId="566D29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34D9C7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1B45D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w:t>
                      </w:r>
                      <w:r>
                        <w:rPr>
                          <w:rFonts w:ascii="Courier New" w:hAnsi="Courier New" w:cs="Courier New"/>
                          <w:sz w:val="20"/>
                          <w:szCs w:val="20"/>
                          <w:lang w:val="en-US"/>
                        </w:rPr>
                        <w:t>== "" -&gt; {</w:t>
                      </w:r>
                    </w:p>
                    <w:p w14:paraId="1F819B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4A31FB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895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01B91B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354ED7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BB86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w:t>
                      </w:r>
                      <w:r>
                        <w:rPr>
                          <w:rFonts w:ascii="Courier New" w:hAnsi="Courier New" w:cs="Courier New"/>
                          <w:sz w:val="20"/>
                          <w:szCs w:val="20"/>
                          <w:lang w:val="en-US"/>
                        </w:rPr>
                        <w:t>e -&gt; {</w:t>
                      </w:r>
                    </w:p>
                    <w:p w14:paraId="312EA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66C3EC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0544C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4E3F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F7E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2B415A" w14:textId="77777777" w:rsidR="00F93A76" w:rsidRDefault="00F93A76">
                      <w:pPr>
                        <w:pStyle w:val="Default"/>
                        <w:rPr>
                          <w:rFonts w:ascii="Courier New" w:hAnsi="Courier New" w:cs="Courier New"/>
                          <w:sz w:val="20"/>
                          <w:szCs w:val="20"/>
                          <w:lang w:val="en-US"/>
                        </w:rPr>
                      </w:pPr>
                    </w:p>
                    <w:p w14:paraId="2B76E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0AB4DF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57F33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8D68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A2809E" w14:textId="77777777" w:rsidR="00F93A76" w:rsidRDefault="00F93A76">
                      <w:pPr>
                        <w:pStyle w:val="Default"/>
                        <w:rPr>
                          <w:rFonts w:ascii="Courier New" w:hAnsi="Courier New" w:cs="Courier New"/>
                          <w:sz w:val="20"/>
                          <w:szCs w:val="20"/>
                          <w:lang w:val="en-US"/>
                        </w:rPr>
                      </w:pPr>
                    </w:p>
                    <w:p w14:paraId="1D2D0A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F43B66" w14:textId="77777777" w:rsidR="00F93A76" w:rsidRDefault="00F93A76">
                      <w:pPr>
                        <w:pStyle w:val="Default"/>
                        <w:rPr>
                          <w:rFonts w:ascii="Courier New" w:hAnsi="Courier New" w:cs="Courier New"/>
                          <w:sz w:val="20"/>
                          <w:szCs w:val="20"/>
                          <w:lang w:val="en-US"/>
                        </w:rPr>
                      </w:pPr>
                    </w:p>
                    <w:p w14:paraId="2B97A4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73823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4841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w:t>
                      </w:r>
                      <w:r>
                        <w:rPr>
                          <w:rFonts w:ascii="Courier New" w:hAnsi="Courier New" w:cs="Courier New"/>
                          <w:sz w:val="20"/>
                          <w:szCs w:val="20"/>
                          <w:lang w:val="en-US"/>
                        </w:rPr>
                        <w:t>seLogin&gt; {</w:t>
                      </w:r>
                    </w:p>
                    <w:p w14:paraId="3A996E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2B35B3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46366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2F36C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w:t>
                      </w:r>
                      <w:r>
                        <w:rPr>
                          <w:rFonts w:ascii="Courier New" w:hAnsi="Courier New" w:cs="Courier New"/>
                          <w:sz w:val="20"/>
                          <w:szCs w:val="20"/>
                          <w:lang w:val="en-US"/>
                        </w:rPr>
                        <w:t>ding.visibility = View.GONE</w:t>
                      </w:r>
                    </w:p>
                    <w:p w14:paraId="64767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30050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BEB2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4303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5DDDF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w:t>
                      </w:r>
                      <w:r>
                        <w:rPr>
                          <w:rFonts w:ascii="Courier New" w:hAnsi="Courier New" w:cs="Courier New"/>
                          <w:sz w:val="20"/>
                          <w:szCs w:val="20"/>
                          <w:lang w:val="en-US"/>
                        </w:rPr>
                        <w:t>sibility = View.GONE</w:t>
                      </w:r>
                    </w:p>
                    <w:p w14:paraId="28A5CB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B71C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5717A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0942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E8D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5B1D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2C8B7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CF43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5DBB84" w14:textId="77777777" w:rsidR="00F93A76" w:rsidRDefault="00F93A76">
                      <w:pPr>
                        <w:pStyle w:val="Default"/>
                        <w:rPr>
                          <w:rFonts w:ascii="Courier New" w:hAnsi="Courier New" w:cs="Courier New"/>
                          <w:sz w:val="20"/>
                          <w:szCs w:val="20"/>
                          <w:lang w:val="en-US"/>
                        </w:rPr>
                      </w:pPr>
                    </w:p>
                    <w:p w14:paraId="09EF9E95" w14:textId="77777777" w:rsidR="00F93A76" w:rsidRDefault="00F93A76">
                      <w:pPr>
                        <w:pStyle w:val="Default"/>
                        <w:rPr>
                          <w:rFonts w:ascii="Courier New" w:hAnsi="Courier New" w:cs="Courier New"/>
                          <w:sz w:val="20"/>
                          <w:szCs w:val="20"/>
                          <w:lang w:val="en-US"/>
                        </w:rPr>
                      </w:pPr>
                    </w:p>
                    <w:p w14:paraId="48A37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E437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B244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2CF5DBC2"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7BC45E5" wp14:editId="6CD24A6A">
                <wp:extent cx="4937760" cy="7155180"/>
                <wp:effectExtent l="0" t="0" r="15240" b="26670"/>
                <wp:docPr id="131016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55180"/>
                        </a:xfrm>
                        <a:prstGeom prst="rect">
                          <a:avLst/>
                        </a:prstGeom>
                        <a:solidFill>
                          <a:srgbClr val="FFFFFF"/>
                        </a:solidFill>
                        <a:ln w="9525">
                          <a:solidFill>
                            <a:srgbClr val="000000"/>
                          </a:solidFill>
                          <a:miter lim="800000"/>
                        </a:ln>
                      </wps:spPr>
                      <wps:txbx>
                        <w:txbxContent>
                          <w:p w14:paraId="7CF42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3E411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25066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418A5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3323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67C53B8A" w14:textId="77777777" w:rsidR="00F93A76" w:rsidRDefault="00F93A76">
                            <w:pPr>
                              <w:pStyle w:val="Default"/>
                              <w:rPr>
                                <w:rFonts w:ascii="Courier New" w:hAnsi="Courier New" w:cs="Courier New"/>
                                <w:sz w:val="20"/>
                                <w:szCs w:val="20"/>
                                <w:lang w:val="en-US"/>
                              </w:rPr>
                            </w:pPr>
                          </w:p>
                          <w:p w14:paraId="148A02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0DA06B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E467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0BEB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F7BB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089C46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E4B8F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3C45A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7ED1C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1F29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1979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EF30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BC0ED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535EDAE8" w14:textId="77777777" w:rsidR="00F93A76" w:rsidRDefault="00F93A76">
                            <w:pPr>
                              <w:pStyle w:val="Default"/>
                              <w:rPr>
                                <w:rFonts w:ascii="Courier New" w:hAnsi="Courier New" w:cs="Courier New"/>
                                <w:sz w:val="20"/>
                                <w:szCs w:val="20"/>
                                <w:lang w:val="en-US"/>
                              </w:rPr>
                            </w:pPr>
                          </w:p>
                          <w:p w14:paraId="7900D3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FB00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0E406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748C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EC92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26987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429B40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58FA5B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79C3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5F22A8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FADC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8ED92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D190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34117402" w14:textId="77777777" w:rsidR="00F93A76" w:rsidRDefault="00F93A76">
                            <w:pPr>
                              <w:pStyle w:val="Default"/>
                              <w:rPr>
                                <w:rFonts w:ascii="Courier New" w:hAnsi="Courier New" w:cs="Courier New"/>
                                <w:sz w:val="20"/>
                                <w:szCs w:val="20"/>
                                <w:lang w:val="en-US"/>
                              </w:rPr>
                            </w:pPr>
                          </w:p>
                          <w:p w14:paraId="1C9C3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F1F9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6A5C2A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CD5B4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72DA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1A25A8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1C7C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8F87E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007B5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2D44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59EF4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095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6BCA1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D992F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78AE511F" w14:textId="77777777" w:rsidR="00F93A76" w:rsidRDefault="00F93A76">
                            <w:pPr>
                              <w:pStyle w:val="Default"/>
                              <w:rPr>
                                <w:rFonts w:ascii="Courier New" w:hAnsi="Courier New" w:cs="Courier New"/>
                                <w:sz w:val="20"/>
                                <w:szCs w:val="20"/>
                                <w:lang w:val="en-US"/>
                              </w:rPr>
                            </w:pPr>
                          </w:p>
                          <w:p w14:paraId="526AFEFB" w14:textId="77777777" w:rsidR="00F93A76" w:rsidRDefault="00F93A76">
                            <w:pPr>
                              <w:pStyle w:val="Default"/>
                              <w:rPr>
                                <w:rFonts w:ascii="Courier New" w:hAnsi="Courier New" w:cs="Courier New"/>
                                <w:sz w:val="20"/>
                                <w:szCs w:val="20"/>
                                <w:lang w:val="en-US"/>
                              </w:rPr>
                            </w:pPr>
                          </w:p>
                          <w:p w14:paraId="6DC4D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2D03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798B85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88396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B3F2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710D0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AE5E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01B982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4DC0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791A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A4C7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1F5F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43C5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4A9338CD" w14:textId="77777777" w:rsidR="00F93A76" w:rsidRDefault="00F93A76">
                            <w:pPr>
                              <w:pStyle w:val="Default"/>
                              <w:rPr>
                                <w:rFonts w:ascii="Courier New" w:hAnsi="Courier New" w:cs="Courier New"/>
                                <w:sz w:val="20"/>
                                <w:szCs w:val="20"/>
                                <w:lang w:val="en-US"/>
                              </w:rPr>
                            </w:pPr>
                          </w:p>
                          <w:p w14:paraId="0CF6F5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925B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7FB2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8EB6C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ABC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6C31AD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48D95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3F232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0D84E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3E82D6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5DB3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1C9F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B8154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5BA64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23D69A" w14:textId="77777777" w:rsidR="00F93A76" w:rsidRDefault="00F93A76">
                            <w:pPr>
                              <w:pStyle w:val="Default"/>
                              <w:rPr>
                                <w:rFonts w:ascii="Courier New" w:hAnsi="Courier New" w:cs="Courier New"/>
                                <w:sz w:val="20"/>
                                <w:szCs w:val="20"/>
                                <w:lang w:val="en-US"/>
                              </w:rPr>
                            </w:pPr>
                          </w:p>
                          <w:p w14:paraId="77EC906F" w14:textId="77777777" w:rsidR="00F93A76" w:rsidRDefault="00F93A76">
                            <w:pPr>
                              <w:pStyle w:val="Default"/>
                              <w:rPr>
                                <w:rFonts w:ascii="Courier New" w:hAnsi="Courier New" w:cs="Courier New"/>
                                <w:sz w:val="20"/>
                                <w:szCs w:val="20"/>
                                <w:lang w:val="en-US"/>
                              </w:rPr>
                            </w:pPr>
                          </w:p>
                          <w:p w14:paraId="496DDEE5" w14:textId="77777777" w:rsidR="00F93A76" w:rsidRDefault="00F93A76">
                            <w:pPr>
                              <w:pStyle w:val="Default"/>
                              <w:rPr>
                                <w:rFonts w:ascii="Courier New" w:hAnsi="Courier New" w:cs="Courier New"/>
                                <w:sz w:val="20"/>
                                <w:szCs w:val="20"/>
                                <w:lang w:val="en-US"/>
                              </w:rPr>
                            </w:pPr>
                          </w:p>
                          <w:p w14:paraId="170CD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2E124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723DC5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BB8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FAFE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1EFC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35E355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D565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3863893" w14:textId="77777777" w:rsidR="00F93A76" w:rsidRDefault="00F93A76">
                            <w:pPr>
                              <w:pStyle w:val="Default"/>
                              <w:rPr>
                                <w:rFonts w:ascii="Courier New" w:hAnsi="Courier New" w:cs="Courier New"/>
                                <w:sz w:val="20"/>
                                <w:szCs w:val="20"/>
                                <w:lang w:val="en-US"/>
                              </w:rPr>
                            </w:pPr>
                          </w:p>
                          <w:p w14:paraId="6F3523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4B175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705C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4668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DADE3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2F5E261" w14:textId="77777777" w:rsidR="00F93A76" w:rsidRDefault="00F93A76">
                            <w:pPr>
                              <w:pStyle w:val="Default"/>
                              <w:rPr>
                                <w:rFonts w:ascii="Courier New" w:hAnsi="Courier New" w:cs="Courier New"/>
                                <w:sz w:val="20"/>
                                <w:szCs w:val="20"/>
                                <w:lang w:val="en-US"/>
                              </w:rPr>
                            </w:pPr>
                          </w:p>
                          <w:p w14:paraId="6DFA82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E60B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E78A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905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DED8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B76D68F" w14:textId="77777777" w:rsidR="00F93A76" w:rsidRDefault="00F93A76">
                            <w:pPr>
                              <w:pStyle w:val="Default"/>
                              <w:rPr>
                                <w:rFonts w:ascii="Courier New" w:hAnsi="Courier New" w:cs="Courier New"/>
                                <w:sz w:val="20"/>
                                <w:szCs w:val="20"/>
                                <w:lang w:val="en-US"/>
                              </w:rPr>
                            </w:pPr>
                          </w:p>
                          <w:p w14:paraId="19123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B0C10B4" w14:textId="77777777" w:rsidR="00F93A76" w:rsidRDefault="00F93A76">
                            <w:pPr>
                              <w:pStyle w:val="Default"/>
                              <w:rPr>
                                <w:rFonts w:ascii="Courier New" w:hAnsi="Courier New" w:cs="Courier New"/>
                                <w:sz w:val="20"/>
                                <w:szCs w:val="20"/>
                                <w:lang w:val="en-US"/>
                              </w:rPr>
                            </w:pPr>
                          </w:p>
                          <w:p w14:paraId="48E9B86F" w14:textId="77777777" w:rsidR="00F93A76" w:rsidRDefault="00F93A76">
                            <w:pPr>
                              <w:pStyle w:val="Default"/>
                              <w:rPr>
                                <w:rFonts w:ascii="Courier New" w:hAnsi="Courier New" w:cs="Courier New"/>
                                <w:sz w:val="20"/>
                                <w:szCs w:val="20"/>
                                <w:lang w:val="en-US"/>
                              </w:rPr>
                            </w:pPr>
                          </w:p>
                          <w:p w14:paraId="49555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AAA13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19CE00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F0604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4EF0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11A7D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6F776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540E56E7" w14:textId="77777777" w:rsidR="00F93A76" w:rsidRDefault="00F93A76">
                            <w:pPr>
                              <w:pStyle w:val="Default"/>
                              <w:rPr>
                                <w:rFonts w:ascii="Courier New" w:hAnsi="Courier New" w:cs="Courier New"/>
                                <w:sz w:val="20"/>
                                <w:szCs w:val="20"/>
                                <w:lang w:val="en-US"/>
                              </w:rPr>
                            </w:pPr>
                          </w:p>
                          <w:p w14:paraId="4528BA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6899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2853F5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7F26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2797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EF36B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B7472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D492F66" w14:textId="77777777" w:rsidR="00F93A76" w:rsidRDefault="00F93A76">
                            <w:pPr>
                              <w:pStyle w:val="Default"/>
                              <w:rPr>
                                <w:rFonts w:ascii="Courier New" w:hAnsi="Courier New" w:cs="Courier New"/>
                                <w:sz w:val="20"/>
                                <w:szCs w:val="20"/>
                                <w:lang w:val="en-US"/>
                              </w:rPr>
                            </w:pPr>
                          </w:p>
                          <w:p w14:paraId="0BAC3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68B36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44E33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5CC6B2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C22C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D361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100D5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6BAFAB93" w14:textId="77777777" w:rsidR="00F93A76" w:rsidRDefault="00F93A76">
                            <w:pPr>
                              <w:pStyle w:val="Default"/>
                              <w:rPr>
                                <w:rFonts w:ascii="Courier New" w:hAnsi="Courier New" w:cs="Courier New"/>
                                <w:sz w:val="20"/>
                                <w:szCs w:val="20"/>
                                <w:lang w:val="en-US"/>
                              </w:rPr>
                            </w:pPr>
                          </w:p>
                          <w:p w14:paraId="4D560FD3" w14:textId="77777777" w:rsidR="00F93A76" w:rsidRDefault="00F93A76">
                            <w:pPr>
                              <w:pStyle w:val="Default"/>
                              <w:rPr>
                                <w:rFonts w:ascii="Courier New" w:hAnsi="Courier New" w:cs="Courier New"/>
                                <w:sz w:val="20"/>
                                <w:szCs w:val="20"/>
                                <w:lang w:val="en-US"/>
                              </w:rPr>
                            </w:pPr>
                          </w:p>
                          <w:p w14:paraId="79AA0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0A036CB0" w14:textId="77777777" w:rsidR="00F93A76" w:rsidRDefault="00F93A76">
                            <w:pPr>
                              <w:pStyle w:val="Default"/>
                              <w:rPr>
                                <w:rFonts w:ascii="Courier New" w:hAnsi="Courier New" w:cs="Courier New"/>
                                <w:sz w:val="20"/>
                                <w:szCs w:val="20"/>
                                <w:lang w:val="en-US"/>
                              </w:rPr>
                            </w:pPr>
                          </w:p>
                          <w:p w14:paraId="406D41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A648003" w14:textId="77777777" w:rsidR="00F93A76" w:rsidRDefault="00F93A76">
                            <w:pPr>
                              <w:pStyle w:val="Default"/>
                              <w:rPr>
                                <w:rFonts w:ascii="Courier New" w:hAnsi="Courier New" w:cs="Courier New"/>
                                <w:sz w:val="20"/>
                                <w:szCs w:val="20"/>
                                <w:lang w:val="en-US"/>
                              </w:rPr>
                            </w:pPr>
                          </w:p>
                          <w:p w14:paraId="3C8FBE18" w14:textId="77777777" w:rsidR="00F93A76" w:rsidRDefault="00F93A76">
                            <w:pPr>
                              <w:pStyle w:val="Default"/>
                              <w:rPr>
                                <w:rFonts w:ascii="Courier New" w:hAnsi="Courier New" w:cs="Courier New"/>
                                <w:sz w:val="20"/>
                                <w:szCs w:val="20"/>
                                <w:lang w:val="en-US"/>
                              </w:rPr>
                            </w:pPr>
                          </w:p>
                          <w:p w14:paraId="717C71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4E244364" w14:textId="77777777" w:rsidR="00F93A76" w:rsidRDefault="00F93A76">
                            <w:pPr>
                              <w:pStyle w:val="Default"/>
                              <w:rPr>
                                <w:rFonts w:ascii="Courier New" w:hAnsi="Courier New" w:cs="Courier New"/>
                                <w:sz w:val="20"/>
                                <w:szCs w:val="20"/>
                                <w:lang w:val="en-US"/>
                              </w:rPr>
                            </w:pPr>
                          </w:p>
                          <w:p w14:paraId="603A2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318AABD0" w14:textId="77777777" w:rsidR="00F93A76" w:rsidRDefault="00F93A76">
                            <w:pPr>
                              <w:pStyle w:val="Default"/>
                              <w:rPr>
                                <w:rFonts w:ascii="Courier New" w:hAnsi="Courier New" w:cs="Courier New"/>
                                <w:sz w:val="20"/>
                                <w:szCs w:val="20"/>
                                <w:lang w:val="en-US"/>
                              </w:rPr>
                            </w:pPr>
                          </w:p>
                          <w:p w14:paraId="2FEE1F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D451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3F7A87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AADFD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D14E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7BCD18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0624B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A691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3BD8C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6BB2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4E2BF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9E8F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6FE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951F8D5" w14:textId="77777777" w:rsidR="00F93A76" w:rsidRDefault="00F93A76">
                            <w:pPr>
                              <w:pStyle w:val="Default"/>
                              <w:rPr>
                                <w:rFonts w:ascii="Courier New" w:hAnsi="Courier New" w:cs="Courier New"/>
                                <w:sz w:val="20"/>
                                <w:szCs w:val="20"/>
                                <w:lang w:val="en-US"/>
                              </w:rPr>
                            </w:pPr>
                          </w:p>
                          <w:p w14:paraId="78C3C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AABF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02AE4E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41912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0F258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6C3823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40C211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0315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311A5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AA6B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8CFF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6CBF4D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1F9D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9DD9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763BC384" w14:textId="77777777" w:rsidR="00F93A76" w:rsidRDefault="00F93A76">
                            <w:pPr>
                              <w:pStyle w:val="Default"/>
                              <w:rPr>
                                <w:rFonts w:ascii="Courier New" w:hAnsi="Courier New" w:cs="Courier New"/>
                                <w:sz w:val="20"/>
                                <w:szCs w:val="20"/>
                                <w:lang w:val="en-US"/>
                              </w:rPr>
                            </w:pPr>
                          </w:p>
                          <w:p w14:paraId="6DC89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43947E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2C40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67B3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C48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12B44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28169D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6951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FEB44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1FA8FAC6" w14:textId="77777777" w:rsidR="00F93A76" w:rsidRDefault="00F93A76">
                            <w:pPr>
                              <w:pStyle w:val="Default"/>
                              <w:rPr>
                                <w:rFonts w:ascii="Courier New" w:hAnsi="Courier New" w:cs="Courier New"/>
                                <w:sz w:val="20"/>
                                <w:szCs w:val="20"/>
                                <w:lang w:val="en-US"/>
                              </w:rPr>
                            </w:pPr>
                          </w:p>
                          <w:p w14:paraId="30A93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65B6B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D712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6938B032" w14:textId="77777777" w:rsidR="00F93A76" w:rsidRDefault="00F93A76">
                            <w:pPr>
                              <w:pStyle w:val="Default"/>
                              <w:rPr>
                                <w:rFonts w:ascii="Courier New" w:hAnsi="Courier New" w:cs="Courier New"/>
                                <w:sz w:val="20"/>
                                <w:szCs w:val="20"/>
                                <w:lang w:val="en-US"/>
                              </w:rPr>
                            </w:pPr>
                          </w:p>
                          <w:p w14:paraId="3ECC6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22BEF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2A8C59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5543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EFD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0D3B9E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43461A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3761F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159C3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5D60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1F0D0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30B9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7FA5BF70" w14:textId="77777777" w:rsidR="00F93A76" w:rsidRDefault="00F93A76">
                            <w:pPr>
                              <w:pStyle w:val="Default"/>
                              <w:rPr>
                                <w:rFonts w:ascii="Courier New" w:hAnsi="Courier New" w:cs="Courier New"/>
                                <w:sz w:val="20"/>
                                <w:szCs w:val="20"/>
                                <w:lang w:val="en-US"/>
                              </w:rPr>
                            </w:pPr>
                          </w:p>
                          <w:p w14:paraId="14AE35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A4C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BDCFC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7D15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5A88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6E5CD8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AE26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ACFB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6D1D1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1102BE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15220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6BC0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711FC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3823B820" w14:textId="77777777" w:rsidR="00F93A76" w:rsidRDefault="00F93A76">
                            <w:pPr>
                              <w:pStyle w:val="Default"/>
                              <w:rPr>
                                <w:rFonts w:ascii="Courier New" w:hAnsi="Courier New" w:cs="Courier New"/>
                                <w:sz w:val="20"/>
                                <w:szCs w:val="20"/>
                                <w:lang w:val="en-US"/>
                              </w:rPr>
                            </w:pPr>
                          </w:p>
                          <w:p w14:paraId="4D5B76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8D51C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32AC34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137293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D8FD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2BB6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ABDE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2C85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2AF9FE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53AC0A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0A19517E" w14:textId="77777777" w:rsidR="00F93A76" w:rsidRDefault="00F93A76">
                            <w:pPr>
                              <w:pStyle w:val="Default"/>
                              <w:rPr>
                                <w:rFonts w:ascii="Courier New" w:hAnsi="Courier New" w:cs="Courier New"/>
                                <w:sz w:val="20"/>
                                <w:szCs w:val="20"/>
                                <w:lang w:val="en-US"/>
                              </w:rPr>
                            </w:pPr>
                          </w:p>
                          <w:p w14:paraId="08580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4919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500C3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0991C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CF0C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0B214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6405C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3E304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DF39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629C8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BFB16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1AA78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81753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21E3FC55" w14:textId="77777777" w:rsidR="00F93A76" w:rsidRDefault="00F93A76">
                            <w:pPr>
                              <w:pStyle w:val="Default"/>
                              <w:rPr>
                                <w:rFonts w:ascii="Courier New" w:hAnsi="Courier New" w:cs="Courier New"/>
                                <w:sz w:val="20"/>
                                <w:szCs w:val="20"/>
                                <w:lang w:val="en-US"/>
                              </w:rPr>
                            </w:pPr>
                          </w:p>
                          <w:p w14:paraId="4253F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ADCC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722014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3CCDE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5822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1DB78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3C1E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1F6E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72633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6F7F8C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B447E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DA74A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5ED3E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97B6F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7F83B497" w14:textId="77777777" w:rsidR="00F93A76" w:rsidRDefault="00F93A76">
                            <w:pPr>
                              <w:pStyle w:val="Default"/>
                              <w:rPr>
                                <w:rFonts w:ascii="Courier New" w:hAnsi="Courier New" w:cs="Courier New"/>
                                <w:sz w:val="20"/>
                                <w:szCs w:val="20"/>
                                <w:lang w:val="en-US"/>
                              </w:rPr>
                            </w:pPr>
                          </w:p>
                          <w:p w14:paraId="7AB3F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6444C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654543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2D46E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4D60F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3124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F3541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9156B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25B6B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6DFD8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3131F5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A34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6628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CC9D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67106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9241E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9A74B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1207E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42C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75D9E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D87C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0C4E2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CA50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5155E863" w14:textId="77777777" w:rsidR="00F93A76" w:rsidRDefault="00F93A76">
                            <w:pPr>
                              <w:pStyle w:val="Default"/>
                              <w:rPr>
                                <w:rFonts w:ascii="Courier New" w:hAnsi="Courier New" w:cs="Courier New"/>
                                <w:sz w:val="20"/>
                                <w:szCs w:val="20"/>
                                <w:lang w:val="en-US"/>
                              </w:rPr>
                            </w:pPr>
                          </w:p>
                          <w:p w14:paraId="67C10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2879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570AF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9A97F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8CD6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74002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45D78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778FD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640827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7D3D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3E24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A5262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5A36E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49CFAC5A" w14:textId="77777777" w:rsidR="00F93A76" w:rsidRDefault="00F93A76">
                            <w:pPr>
                              <w:pStyle w:val="Default"/>
                              <w:rPr>
                                <w:rFonts w:ascii="Courier New" w:hAnsi="Courier New" w:cs="Courier New"/>
                                <w:sz w:val="20"/>
                                <w:szCs w:val="20"/>
                                <w:lang w:val="en-US"/>
                              </w:rPr>
                            </w:pPr>
                          </w:p>
                          <w:p w14:paraId="3F13D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7F93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E132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31036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B268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FC4B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89D3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3111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0196C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10366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12DC1335" w14:textId="77777777" w:rsidR="00F93A76" w:rsidRDefault="00F93A76">
                            <w:pPr>
                              <w:pStyle w:val="Default"/>
                              <w:rPr>
                                <w:rFonts w:ascii="Courier New" w:hAnsi="Courier New" w:cs="Courier New"/>
                                <w:sz w:val="20"/>
                                <w:szCs w:val="20"/>
                                <w:lang w:val="en-US"/>
                              </w:rPr>
                            </w:pPr>
                          </w:p>
                          <w:p w14:paraId="1FD98720" w14:textId="77777777" w:rsidR="00F93A76" w:rsidRDefault="00F93A76">
                            <w:pPr>
                              <w:pStyle w:val="Default"/>
                              <w:rPr>
                                <w:rFonts w:ascii="Courier New" w:hAnsi="Courier New" w:cs="Courier New"/>
                                <w:sz w:val="20"/>
                                <w:szCs w:val="20"/>
                                <w:lang w:val="en-US"/>
                              </w:rPr>
                            </w:pPr>
                          </w:p>
                          <w:p w14:paraId="77218E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D66E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4EE2C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D6552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30BC7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55EA9C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4769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4ECC3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3A20A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11DAE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15EF832D" w14:textId="77777777" w:rsidR="00F93A76" w:rsidRDefault="00F93A76">
                            <w:pPr>
                              <w:pStyle w:val="Default"/>
                              <w:rPr>
                                <w:rFonts w:ascii="Courier New" w:hAnsi="Courier New" w:cs="Courier New"/>
                                <w:sz w:val="20"/>
                                <w:szCs w:val="20"/>
                                <w:lang w:val="en-US"/>
                              </w:rPr>
                            </w:pPr>
                          </w:p>
                          <w:p w14:paraId="208803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09A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156CF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FF69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158E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49D3D4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5E8CCA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5A477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0329E6AF" w14:textId="77777777" w:rsidR="00F93A76" w:rsidRDefault="00F93A76">
                            <w:pPr>
                              <w:pStyle w:val="Default"/>
                              <w:rPr>
                                <w:rFonts w:ascii="Courier New" w:hAnsi="Courier New" w:cs="Courier New"/>
                                <w:sz w:val="20"/>
                                <w:szCs w:val="20"/>
                                <w:lang w:val="en-US"/>
                              </w:rPr>
                            </w:pPr>
                          </w:p>
                          <w:p w14:paraId="79837D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4762F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4F5E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2FC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9620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6FADCD4F" w14:textId="77777777" w:rsidR="00F93A76" w:rsidRDefault="00F93A76">
                            <w:pPr>
                              <w:pStyle w:val="Default"/>
                              <w:rPr>
                                <w:rFonts w:ascii="Courier New" w:hAnsi="Courier New" w:cs="Courier New"/>
                                <w:sz w:val="20"/>
                                <w:szCs w:val="20"/>
                                <w:lang w:val="en-US"/>
                              </w:rPr>
                            </w:pPr>
                          </w:p>
                          <w:p w14:paraId="79AA3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34FBF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563B4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06A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23F2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5AC8F9C1" w14:textId="77777777" w:rsidR="00F93A76" w:rsidRDefault="00F93A76">
                            <w:pPr>
                              <w:pStyle w:val="Default"/>
                              <w:rPr>
                                <w:rFonts w:ascii="Courier New" w:hAnsi="Courier New" w:cs="Courier New"/>
                                <w:sz w:val="20"/>
                                <w:szCs w:val="20"/>
                                <w:lang w:val="en-US"/>
                              </w:rPr>
                            </w:pPr>
                          </w:p>
                          <w:p w14:paraId="6B225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EAC0CBE" w14:textId="77777777" w:rsidR="00F93A76" w:rsidRDefault="00F93A76">
                            <w:pPr>
                              <w:pStyle w:val="Default"/>
                              <w:rPr>
                                <w:rFonts w:ascii="Courier New" w:hAnsi="Courier New" w:cs="Courier New"/>
                                <w:sz w:val="20"/>
                                <w:szCs w:val="20"/>
                                <w:lang w:val="en-US"/>
                              </w:rPr>
                            </w:pPr>
                          </w:p>
                          <w:p w14:paraId="49718CFF" w14:textId="77777777" w:rsidR="00F93A76" w:rsidRDefault="00F93A76">
                            <w:pPr>
                              <w:pStyle w:val="Default"/>
                              <w:rPr>
                                <w:rFonts w:ascii="Courier New" w:hAnsi="Courier New" w:cs="Courier New"/>
                                <w:sz w:val="20"/>
                                <w:szCs w:val="20"/>
                                <w:lang w:val="en-US"/>
                              </w:rPr>
                            </w:pPr>
                          </w:p>
                          <w:p w14:paraId="243AE0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01C00A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3F6BB2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1A2B9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AD18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5DA0D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F7D63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0867A70C" w14:textId="77777777" w:rsidR="00F93A76" w:rsidRDefault="00F93A76">
                            <w:pPr>
                              <w:pStyle w:val="Default"/>
                              <w:rPr>
                                <w:rFonts w:ascii="Courier New" w:hAnsi="Courier New" w:cs="Courier New"/>
                                <w:sz w:val="20"/>
                                <w:szCs w:val="20"/>
                                <w:lang w:val="en-US"/>
                              </w:rPr>
                            </w:pPr>
                          </w:p>
                          <w:p w14:paraId="0B802E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F769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14DA6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8A50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986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78045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5EE41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705D7393" w14:textId="77777777" w:rsidR="00F93A76" w:rsidRDefault="00F93A76">
                            <w:pPr>
                              <w:pStyle w:val="Default"/>
                              <w:rPr>
                                <w:rFonts w:ascii="Courier New" w:hAnsi="Courier New" w:cs="Courier New"/>
                                <w:sz w:val="20"/>
                                <w:szCs w:val="20"/>
                                <w:lang w:val="en-US"/>
                              </w:rPr>
                            </w:pPr>
                          </w:p>
                          <w:p w14:paraId="4C27C4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2C9B7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62C42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1AA8E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2AE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50FE4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72852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70F8240A" w14:textId="77777777" w:rsidR="00F93A76" w:rsidRDefault="00F93A76">
                            <w:pPr>
                              <w:pStyle w:val="Default"/>
                              <w:rPr>
                                <w:rFonts w:ascii="Courier New" w:hAnsi="Courier New" w:cs="Courier New"/>
                                <w:sz w:val="20"/>
                                <w:szCs w:val="20"/>
                                <w:lang w:val="en-US"/>
                              </w:rPr>
                            </w:pPr>
                          </w:p>
                          <w:p w14:paraId="7A8B7D21" w14:textId="77777777" w:rsidR="00F93A76" w:rsidRDefault="00F93A76">
                            <w:pPr>
                              <w:pStyle w:val="Default"/>
                              <w:rPr>
                                <w:rFonts w:ascii="Courier New" w:hAnsi="Courier New" w:cs="Courier New"/>
                                <w:sz w:val="20"/>
                                <w:szCs w:val="20"/>
                                <w:lang w:val="en-US"/>
                              </w:rPr>
                            </w:pPr>
                          </w:p>
                          <w:p w14:paraId="544C5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0EE3491B" w14:textId="77777777" w:rsidR="00F93A76" w:rsidRDefault="00F93A76">
                            <w:pPr>
                              <w:pStyle w:val="Default"/>
                              <w:rPr>
                                <w:rFonts w:ascii="Courier New" w:hAnsi="Courier New" w:cs="Courier New"/>
                                <w:sz w:val="20"/>
                                <w:szCs w:val="20"/>
                                <w:lang w:val="en-US"/>
                              </w:rPr>
                            </w:pPr>
                          </w:p>
                          <w:p w14:paraId="40784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6A9B7E" w14:textId="77777777" w:rsidR="00F93A76" w:rsidRDefault="00F93A76">
                            <w:pPr>
                              <w:pStyle w:val="Default"/>
                              <w:rPr>
                                <w:rFonts w:ascii="Courier New" w:hAnsi="Courier New" w:cs="Courier New"/>
                                <w:sz w:val="20"/>
                                <w:szCs w:val="20"/>
                                <w:lang w:val="en-US"/>
                              </w:rPr>
                            </w:pPr>
                          </w:p>
                          <w:p w14:paraId="74DC19AC" w14:textId="77777777" w:rsidR="00F93A76" w:rsidRDefault="00F93A76">
                            <w:pPr>
                              <w:pStyle w:val="Default"/>
                              <w:rPr>
                                <w:rFonts w:ascii="Courier New" w:hAnsi="Courier New" w:cs="Courier New"/>
                                <w:sz w:val="20"/>
                                <w:szCs w:val="20"/>
                                <w:lang w:val="en-US"/>
                              </w:rPr>
                            </w:pPr>
                          </w:p>
                          <w:p w14:paraId="3AD1C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1BDAEF3E" w14:textId="77777777" w:rsidR="00F93A76" w:rsidRDefault="00F93A76">
                            <w:pPr>
                              <w:pStyle w:val="Default"/>
                              <w:rPr>
                                <w:rFonts w:ascii="Courier New" w:hAnsi="Courier New" w:cs="Courier New"/>
                                <w:sz w:val="20"/>
                                <w:szCs w:val="20"/>
                                <w:lang w:val="en-US"/>
                              </w:rPr>
                            </w:pPr>
                          </w:p>
                          <w:p w14:paraId="3918F1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CEDA6F0" w14:textId="77777777" w:rsidR="00F93A76" w:rsidRDefault="00F93A76">
                            <w:pPr>
                              <w:pStyle w:val="Default"/>
                              <w:rPr>
                                <w:rFonts w:ascii="Courier New" w:hAnsi="Courier New" w:cs="Courier New"/>
                                <w:sz w:val="20"/>
                                <w:szCs w:val="20"/>
                                <w:lang w:val="en-US"/>
                              </w:rPr>
                            </w:pPr>
                          </w:p>
                          <w:p w14:paraId="1429EC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276C5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027887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4FC1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FEF3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10DC8B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77D790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3D29F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622B0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86DF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1D919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5EEEF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A75F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4A51D9A8" w14:textId="77777777" w:rsidR="00F93A76" w:rsidRDefault="00F93A76">
                            <w:pPr>
                              <w:pStyle w:val="Default"/>
                              <w:rPr>
                                <w:rFonts w:ascii="Courier New" w:hAnsi="Courier New" w:cs="Courier New"/>
                                <w:sz w:val="20"/>
                                <w:szCs w:val="20"/>
                                <w:lang w:val="en-US"/>
                              </w:rPr>
                            </w:pPr>
                          </w:p>
                          <w:p w14:paraId="4117CD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493B84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0B48A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CE088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CE688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42FCE1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7A5B9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6393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7B1A2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624B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8B35F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5470B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4613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F9909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4D07967C" w14:textId="77777777" w:rsidR="00F93A76" w:rsidRDefault="00F93A76">
                            <w:pPr>
                              <w:pStyle w:val="Default"/>
                              <w:rPr>
                                <w:rFonts w:ascii="Courier New" w:hAnsi="Courier New" w:cs="Courier New"/>
                                <w:sz w:val="20"/>
                                <w:szCs w:val="20"/>
                                <w:lang w:val="en-US"/>
                              </w:rPr>
                            </w:pPr>
                          </w:p>
                          <w:p w14:paraId="3724E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1E58B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4C32CA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39C5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F40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1BCF6E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FCED6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D09C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AFBD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A59AF80" w14:textId="77777777" w:rsidR="00F93A76" w:rsidRDefault="00F93A76">
                            <w:pPr>
                              <w:pStyle w:val="Default"/>
                              <w:rPr>
                                <w:rFonts w:ascii="Courier New" w:hAnsi="Courier New" w:cs="Courier New"/>
                                <w:sz w:val="20"/>
                                <w:szCs w:val="20"/>
                                <w:lang w:val="en-US"/>
                              </w:rPr>
                            </w:pPr>
                          </w:p>
                          <w:p w14:paraId="0DAEA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0016D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779D4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67CA7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D754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639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319A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49A87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6CF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7339FB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1276CC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729B4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E22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DFB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D49B4E" w14:textId="77777777" w:rsidR="00F93A76" w:rsidRDefault="00F93A76">
                            <w:pPr>
                              <w:pStyle w:val="Default"/>
                              <w:rPr>
                                <w:rFonts w:ascii="Courier New" w:hAnsi="Courier New" w:cs="Courier New"/>
                                <w:sz w:val="20"/>
                                <w:szCs w:val="20"/>
                                <w:lang w:val="en-US"/>
                              </w:rPr>
                            </w:pPr>
                          </w:p>
                          <w:p w14:paraId="7A56F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52BF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3219F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8B28F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54453BD" w14:textId="77777777" w:rsidR="00F93A76" w:rsidRDefault="00F93A76">
                            <w:pPr>
                              <w:pStyle w:val="Default"/>
                              <w:rPr>
                                <w:rFonts w:ascii="Courier New" w:hAnsi="Courier New" w:cs="Courier New"/>
                                <w:sz w:val="20"/>
                                <w:szCs w:val="20"/>
                                <w:lang w:val="en-US"/>
                              </w:rPr>
                            </w:pPr>
                          </w:p>
                          <w:p w14:paraId="094D5B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B9D976" w14:textId="77777777" w:rsidR="00F93A76" w:rsidRDefault="00F93A76">
                            <w:pPr>
                              <w:pStyle w:val="Default"/>
                              <w:rPr>
                                <w:rFonts w:ascii="Courier New" w:hAnsi="Courier New" w:cs="Courier New"/>
                                <w:sz w:val="20"/>
                                <w:szCs w:val="20"/>
                                <w:lang w:val="en-US"/>
                              </w:rPr>
                            </w:pPr>
                          </w:p>
                          <w:p w14:paraId="2FD87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1E0512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3AA07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6CE26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439C1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552AF8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6C7DB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D0B8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2DEF91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AC05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B5D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1DC5F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F723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BC2F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1028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A339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CAC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8676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32C725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1D0433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431E60" w14:textId="77777777" w:rsidR="00F93A76" w:rsidRDefault="00F93A76">
                            <w:pPr>
                              <w:pStyle w:val="Default"/>
                              <w:rPr>
                                <w:rFonts w:ascii="Courier New" w:hAnsi="Courier New" w:cs="Courier New"/>
                                <w:sz w:val="20"/>
                                <w:szCs w:val="20"/>
                                <w:lang w:val="en-US"/>
                              </w:rPr>
                            </w:pPr>
                          </w:p>
                          <w:p w14:paraId="3AF134D9" w14:textId="77777777" w:rsidR="00F93A76" w:rsidRDefault="00F93A76">
                            <w:pPr>
                              <w:pStyle w:val="Default"/>
                              <w:rPr>
                                <w:rFonts w:ascii="Courier New" w:hAnsi="Courier New" w:cs="Courier New"/>
                                <w:sz w:val="20"/>
                                <w:szCs w:val="20"/>
                                <w:lang w:val="en-US"/>
                              </w:rPr>
                            </w:pPr>
                          </w:p>
                          <w:p w14:paraId="528538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E30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EFAB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294DE65"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BC45E5" id="_x0000_s1101" type="#_x0000_t202" style="width:388.8pt;height:56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">
                <v:textbox>
                  <w:txbxContent>
                    <w:p w14:paraId="7CF42B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3E411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25066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418A56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3323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67C53B8A" w14:textId="77777777" w:rsidR="00F93A76" w:rsidRDefault="00F93A76">
                      <w:pPr>
                        <w:pStyle w:val="Default"/>
                        <w:rPr>
                          <w:rFonts w:ascii="Courier New" w:hAnsi="Courier New" w:cs="Courier New"/>
                          <w:sz w:val="20"/>
                          <w:szCs w:val="20"/>
                          <w:lang w:val="en-US"/>
                        </w:rPr>
                      </w:pPr>
                    </w:p>
                    <w:p w14:paraId="148A02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w:t>
                      </w:r>
                      <w:r>
                        <w:rPr>
                          <w:rFonts w:ascii="Courier New" w:hAnsi="Courier New" w:cs="Courier New"/>
                          <w:sz w:val="20"/>
                          <w:szCs w:val="20"/>
                          <w:lang w:val="en-US"/>
                        </w:rPr>
                        <w:t>itText</w:t>
                      </w:r>
                    </w:p>
                    <w:p w14:paraId="0DA06B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E467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0BEB6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F7BBA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089C46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6E4B8F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fontFamily="@font/montserrat_alternates"</w:t>
                      </w:r>
                    </w:p>
                    <w:p w14:paraId="63C45A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7ED1C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1F290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1979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EF30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w:t>
                      </w:r>
                      <w:r>
                        <w:rPr>
                          <w:rFonts w:ascii="Courier New" w:hAnsi="Courier New" w:cs="Courier New"/>
                          <w:sz w:val="20"/>
                          <w:szCs w:val="20"/>
                          <w:lang w:val="en-US"/>
                        </w:rPr>
                        <w:t>p:layout_constraintStart_toStartOf="parent"</w:t>
                      </w:r>
                    </w:p>
                    <w:p w14:paraId="1BC0ED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535EDAE8" w14:textId="77777777" w:rsidR="00F93A76" w:rsidRDefault="00F93A76">
                      <w:pPr>
                        <w:pStyle w:val="Default"/>
                        <w:rPr>
                          <w:rFonts w:ascii="Courier New" w:hAnsi="Courier New" w:cs="Courier New"/>
                          <w:sz w:val="20"/>
                          <w:szCs w:val="20"/>
                          <w:lang w:val="en-US"/>
                        </w:rPr>
                      </w:pPr>
                    </w:p>
                    <w:p w14:paraId="7900D3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FB00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0E4063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748C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EC92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26987A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429B40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58FA5B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Color="@color/black"</w:t>
                      </w:r>
                    </w:p>
                    <w:p w14:paraId="179C38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5F22A8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FADC8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8ED92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w:t>
                      </w:r>
                      <w:r>
                        <w:rPr>
                          <w:rFonts w:ascii="Courier New" w:hAnsi="Courier New" w:cs="Courier New"/>
                          <w:sz w:val="20"/>
                          <w:szCs w:val="20"/>
                          <w:lang w:val="en-US"/>
                        </w:rPr>
                        <w:t>Username"</w:t>
                      </w:r>
                    </w:p>
                    <w:p w14:paraId="2D190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34117402" w14:textId="77777777" w:rsidR="00F93A76" w:rsidRDefault="00F93A76">
                      <w:pPr>
                        <w:pStyle w:val="Default"/>
                        <w:rPr>
                          <w:rFonts w:ascii="Courier New" w:hAnsi="Courier New" w:cs="Courier New"/>
                          <w:sz w:val="20"/>
                          <w:szCs w:val="20"/>
                          <w:lang w:val="en-US"/>
                        </w:rPr>
                      </w:pPr>
                    </w:p>
                    <w:p w14:paraId="1C9C3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F1F99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6A5C2A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CD5B4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72DA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1A25A8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1C7C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8F87E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007B5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nputType="textPersonName"</w:t>
                      </w:r>
                    </w:p>
                    <w:p w14:paraId="52D44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59EF4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E095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6BCA1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w:t>
                      </w:r>
                      <w:r>
                        <w:rPr>
                          <w:rFonts w:ascii="Courier New" w:hAnsi="Courier New" w:cs="Courier New"/>
                          <w:sz w:val="20"/>
                          <w:szCs w:val="20"/>
                          <w:lang w:val="en-US"/>
                        </w:rPr>
                        <w:t>Of="parent"</w:t>
                      </w:r>
                    </w:p>
                    <w:p w14:paraId="7D992F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78AE511F" w14:textId="77777777" w:rsidR="00F93A76" w:rsidRDefault="00F93A76">
                      <w:pPr>
                        <w:pStyle w:val="Default"/>
                        <w:rPr>
                          <w:rFonts w:ascii="Courier New" w:hAnsi="Courier New" w:cs="Courier New"/>
                          <w:sz w:val="20"/>
                          <w:szCs w:val="20"/>
                          <w:lang w:val="en-US"/>
                        </w:rPr>
                      </w:pPr>
                    </w:p>
                    <w:p w14:paraId="526AFEFB" w14:textId="77777777" w:rsidR="00F93A76" w:rsidRDefault="00F93A76">
                      <w:pPr>
                        <w:pStyle w:val="Default"/>
                        <w:rPr>
                          <w:rFonts w:ascii="Courier New" w:hAnsi="Courier New" w:cs="Courier New"/>
                          <w:sz w:val="20"/>
                          <w:szCs w:val="20"/>
                          <w:lang w:val="en-US"/>
                        </w:rPr>
                      </w:pPr>
                    </w:p>
                    <w:p w14:paraId="6DC4D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2D03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798B85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88396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B3F2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710D0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AE5EC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01B982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w:t>
                      </w:r>
                      <w:r>
                        <w:rPr>
                          <w:rFonts w:ascii="Courier New" w:hAnsi="Courier New" w:cs="Courier New"/>
                          <w:sz w:val="20"/>
                          <w:szCs w:val="20"/>
                          <w:lang w:val="en-US"/>
                        </w:rPr>
                        <w:t>lack"</w:t>
                      </w:r>
                    </w:p>
                    <w:p w14:paraId="44DC0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4791A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A4C7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21F5F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43C5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w:t>
                      </w:r>
                      <w:r>
                        <w:rPr>
                          <w:rFonts w:ascii="Courier New" w:hAnsi="Courier New" w:cs="Courier New"/>
                          <w:sz w:val="20"/>
                          <w:szCs w:val="20"/>
                          <w:lang w:val="en-US"/>
                        </w:rPr>
                        <w:t>traintTop_toBottomOf="@+id/regNamaLengkap" /&gt;</w:t>
                      </w:r>
                    </w:p>
                    <w:p w14:paraId="4A9338CD" w14:textId="77777777" w:rsidR="00F93A76" w:rsidRDefault="00F93A76">
                      <w:pPr>
                        <w:pStyle w:val="Default"/>
                        <w:rPr>
                          <w:rFonts w:ascii="Courier New" w:hAnsi="Courier New" w:cs="Courier New"/>
                          <w:sz w:val="20"/>
                          <w:szCs w:val="20"/>
                          <w:lang w:val="en-US"/>
                        </w:rPr>
                      </w:pPr>
                    </w:p>
                    <w:p w14:paraId="0CF6F5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925B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7FB25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8EB6C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ABCF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r>
                        <w:rPr>
                          <w:rFonts w:ascii="Courier New" w:hAnsi="Courier New" w:cs="Courier New"/>
                          <w:sz w:val="20"/>
                          <w:szCs w:val="20"/>
                          <w:lang w:val="en-US"/>
                        </w:rPr>
                        <w:t>"</w:t>
                      </w:r>
                    </w:p>
                    <w:p w14:paraId="6C31AD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48D95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3F232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0D84E6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3E82D6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5DB3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71C9F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B8154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5BA64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623D69A" w14:textId="77777777" w:rsidR="00F93A76" w:rsidRDefault="00F93A76">
                      <w:pPr>
                        <w:pStyle w:val="Default"/>
                        <w:rPr>
                          <w:rFonts w:ascii="Courier New" w:hAnsi="Courier New" w:cs="Courier New"/>
                          <w:sz w:val="20"/>
                          <w:szCs w:val="20"/>
                          <w:lang w:val="en-US"/>
                        </w:rPr>
                      </w:pPr>
                    </w:p>
                    <w:p w14:paraId="77EC906F" w14:textId="77777777" w:rsidR="00F93A76" w:rsidRDefault="00F93A76">
                      <w:pPr>
                        <w:pStyle w:val="Default"/>
                        <w:rPr>
                          <w:rFonts w:ascii="Courier New" w:hAnsi="Courier New" w:cs="Courier New"/>
                          <w:sz w:val="20"/>
                          <w:szCs w:val="20"/>
                          <w:lang w:val="en-US"/>
                        </w:rPr>
                      </w:pPr>
                    </w:p>
                    <w:p w14:paraId="496DDEE5" w14:textId="77777777" w:rsidR="00F93A76" w:rsidRDefault="00F93A76">
                      <w:pPr>
                        <w:pStyle w:val="Default"/>
                        <w:rPr>
                          <w:rFonts w:ascii="Courier New" w:hAnsi="Courier New" w:cs="Courier New"/>
                          <w:sz w:val="20"/>
                          <w:szCs w:val="20"/>
                          <w:lang w:val="en-US"/>
                        </w:rPr>
                      </w:pPr>
                    </w:p>
                    <w:p w14:paraId="170CD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2E124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723DC5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BB8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FAFE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1EFC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w:t>
                      </w:r>
                      <w:r>
                        <w:rPr>
                          <w:rFonts w:ascii="Courier New" w:hAnsi="Courier New" w:cs="Courier New"/>
                          <w:sz w:val="20"/>
                          <w:szCs w:val="20"/>
                          <w:lang w:val="en-US"/>
                        </w:rPr>
                        <w:t>n="horizontal"</w:t>
                      </w:r>
                    </w:p>
                    <w:p w14:paraId="35E355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D565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3863893" w14:textId="77777777" w:rsidR="00F93A76" w:rsidRDefault="00F93A76">
                      <w:pPr>
                        <w:pStyle w:val="Default"/>
                        <w:rPr>
                          <w:rFonts w:ascii="Courier New" w:hAnsi="Courier New" w:cs="Courier New"/>
                          <w:sz w:val="20"/>
                          <w:szCs w:val="20"/>
                          <w:lang w:val="en-US"/>
                        </w:rPr>
                      </w:pPr>
                    </w:p>
                    <w:p w14:paraId="6F3523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4B175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705CB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4668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DADE3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2F5E261" w14:textId="77777777" w:rsidR="00F93A76" w:rsidRDefault="00F93A76">
                      <w:pPr>
                        <w:pStyle w:val="Default"/>
                        <w:rPr>
                          <w:rFonts w:ascii="Courier New" w:hAnsi="Courier New" w:cs="Courier New"/>
                          <w:sz w:val="20"/>
                          <w:szCs w:val="20"/>
                          <w:lang w:val="en-US"/>
                        </w:rPr>
                      </w:pPr>
                    </w:p>
                    <w:p w14:paraId="6DFA82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E60B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E78A6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15905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DED8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7B76D68F" w14:textId="77777777" w:rsidR="00F93A76" w:rsidRDefault="00F93A76">
                      <w:pPr>
                        <w:pStyle w:val="Default"/>
                        <w:rPr>
                          <w:rFonts w:ascii="Courier New" w:hAnsi="Courier New" w:cs="Courier New"/>
                          <w:sz w:val="20"/>
                          <w:szCs w:val="20"/>
                          <w:lang w:val="en-US"/>
                        </w:rPr>
                      </w:pPr>
                    </w:p>
                    <w:p w14:paraId="19123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B0C10B4" w14:textId="77777777" w:rsidR="00F93A76" w:rsidRDefault="00F93A76">
                      <w:pPr>
                        <w:pStyle w:val="Default"/>
                        <w:rPr>
                          <w:rFonts w:ascii="Courier New" w:hAnsi="Courier New" w:cs="Courier New"/>
                          <w:sz w:val="20"/>
                          <w:szCs w:val="20"/>
                          <w:lang w:val="en-US"/>
                        </w:rPr>
                      </w:pPr>
                    </w:p>
                    <w:p w14:paraId="48E9B86F" w14:textId="77777777" w:rsidR="00F93A76" w:rsidRDefault="00F93A76">
                      <w:pPr>
                        <w:pStyle w:val="Default"/>
                        <w:rPr>
                          <w:rFonts w:ascii="Courier New" w:hAnsi="Courier New" w:cs="Courier New"/>
                          <w:sz w:val="20"/>
                          <w:szCs w:val="20"/>
                          <w:lang w:val="en-US"/>
                        </w:rPr>
                      </w:pPr>
                    </w:p>
                    <w:p w14:paraId="49555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AAA13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gender_radio"</w:t>
                      </w:r>
                    </w:p>
                    <w:p w14:paraId="19CE00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F0604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4EF0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11A7DA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6F776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540E56E7" w14:textId="77777777" w:rsidR="00F93A76" w:rsidRDefault="00F93A76">
                      <w:pPr>
                        <w:pStyle w:val="Default"/>
                        <w:rPr>
                          <w:rFonts w:ascii="Courier New" w:hAnsi="Courier New" w:cs="Courier New"/>
                          <w:sz w:val="20"/>
                          <w:szCs w:val="20"/>
                          <w:lang w:val="en-US"/>
                        </w:rPr>
                      </w:pPr>
                    </w:p>
                    <w:p w14:paraId="4528BA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6899C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2853F5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7F26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692797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EF36B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B7472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D492F66" w14:textId="77777777" w:rsidR="00F93A76" w:rsidRDefault="00F93A76">
                      <w:pPr>
                        <w:pStyle w:val="Default"/>
                        <w:rPr>
                          <w:rFonts w:ascii="Courier New" w:hAnsi="Courier New" w:cs="Courier New"/>
                          <w:sz w:val="20"/>
                          <w:szCs w:val="20"/>
                          <w:lang w:val="en-US"/>
                        </w:rPr>
                      </w:pPr>
                    </w:p>
                    <w:p w14:paraId="0BAC36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68B36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adioButton2"</w:t>
                      </w:r>
                    </w:p>
                    <w:p w14:paraId="44E33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5CC6B2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C22C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D361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100D5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Perempuan" /&gt;</w:t>
                      </w:r>
                    </w:p>
                    <w:p w14:paraId="6BAFAB93" w14:textId="77777777" w:rsidR="00F93A76" w:rsidRDefault="00F93A76">
                      <w:pPr>
                        <w:pStyle w:val="Default"/>
                        <w:rPr>
                          <w:rFonts w:ascii="Courier New" w:hAnsi="Courier New" w:cs="Courier New"/>
                          <w:sz w:val="20"/>
                          <w:szCs w:val="20"/>
                          <w:lang w:val="en-US"/>
                        </w:rPr>
                      </w:pPr>
                    </w:p>
                    <w:p w14:paraId="4D560FD3" w14:textId="77777777" w:rsidR="00F93A76" w:rsidRDefault="00F93A76">
                      <w:pPr>
                        <w:pStyle w:val="Default"/>
                        <w:rPr>
                          <w:rFonts w:ascii="Courier New" w:hAnsi="Courier New" w:cs="Courier New"/>
                          <w:sz w:val="20"/>
                          <w:szCs w:val="20"/>
                          <w:lang w:val="en-US"/>
                        </w:rPr>
                      </w:pPr>
                    </w:p>
                    <w:p w14:paraId="79AA0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0A036CB0" w14:textId="77777777" w:rsidR="00F93A76" w:rsidRDefault="00F93A76">
                      <w:pPr>
                        <w:pStyle w:val="Default"/>
                        <w:rPr>
                          <w:rFonts w:ascii="Courier New" w:hAnsi="Courier New" w:cs="Courier New"/>
                          <w:sz w:val="20"/>
                          <w:szCs w:val="20"/>
                          <w:lang w:val="en-US"/>
                        </w:rPr>
                      </w:pPr>
                    </w:p>
                    <w:p w14:paraId="406D41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A648003" w14:textId="77777777" w:rsidR="00F93A76" w:rsidRDefault="00F93A76">
                      <w:pPr>
                        <w:pStyle w:val="Default"/>
                        <w:rPr>
                          <w:rFonts w:ascii="Courier New" w:hAnsi="Courier New" w:cs="Courier New"/>
                          <w:sz w:val="20"/>
                          <w:szCs w:val="20"/>
                          <w:lang w:val="en-US"/>
                        </w:rPr>
                      </w:pPr>
                    </w:p>
                    <w:p w14:paraId="3C8FBE18" w14:textId="77777777" w:rsidR="00F93A76" w:rsidRDefault="00F93A76">
                      <w:pPr>
                        <w:pStyle w:val="Default"/>
                        <w:rPr>
                          <w:rFonts w:ascii="Courier New" w:hAnsi="Courier New" w:cs="Courier New"/>
                          <w:sz w:val="20"/>
                          <w:szCs w:val="20"/>
                          <w:lang w:val="en-US"/>
                        </w:rPr>
                      </w:pPr>
                    </w:p>
                    <w:p w14:paraId="717C71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4E244364" w14:textId="77777777" w:rsidR="00F93A76" w:rsidRDefault="00F93A76">
                      <w:pPr>
                        <w:pStyle w:val="Default"/>
                        <w:rPr>
                          <w:rFonts w:ascii="Courier New" w:hAnsi="Courier New" w:cs="Courier New"/>
                          <w:sz w:val="20"/>
                          <w:szCs w:val="20"/>
                          <w:lang w:val="en-US"/>
                        </w:rPr>
                      </w:pPr>
                    </w:p>
                    <w:p w14:paraId="603A2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318AABD0" w14:textId="77777777" w:rsidR="00F93A76" w:rsidRDefault="00F93A76">
                      <w:pPr>
                        <w:pStyle w:val="Default"/>
                        <w:rPr>
                          <w:rFonts w:ascii="Courier New" w:hAnsi="Courier New" w:cs="Courier New"/>
                          <w:sz w:val="20"/>
                          <w:szCs w:val="20"/>
                          <w:lang w:val="en-US"/>
                        </w:rPr>
                      </w:pPr>
                    </w:p>
                    <w:p w14:paraId="2FEE1F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5D451D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3F7A87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AADFD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D14E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w:t>
                      </w:r>
                      <w:r>
                        <w:rPr>
                          <w:rFonts w:ascii="Courier New" w:hAnsi="Courier New" w:cs="Courier New"/>
                          <w:sz w:val="20"/>
                          <w:szCs w:val="20"/>
                          <w:lang w:val="en-US"/>
                        </w:rPr>
                        <w:t>dp"</w:t>
                      </w:r>
                    </w:p>
                    <w:p w14:paraId="7BCD18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0624BC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A691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3BD8C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6BB27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4E2BF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9E8F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86FE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951F8D5" w14:textId="77777777" w:rsidR="00F93A76" w:rsidRDefault="00F93A76">
                      <w:pPr>
                        <w:pStyle w:val="Default"/>
                        <w:rPr>
                          <w:rFonts w:ascii="Courier New" w:hAnsi="Courier New" w:cs="Courier New"/>
                          <w:sz w:val="20"/>
                          <w:szCs w:val="20"/>
                          <w:lang w:val="en-US"/>
                        </w:rPr>
                      </w:pPr>
                    </w:p>
                    <w:p w14:paraId="78C3CD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AABF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02AE4E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0dp"</w:t>
                      </w:r>
                    </w:p>
                    <w:p w14:paraId="741912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0F258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6C3823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40C211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0315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311A57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w:t>
                      </w:r>
                      <w:r>
                        <w:rPr>
                          <w:rFonts w:ascii="Courier New" w:hAnsi="Courier New" w:cs="Courier New"/>
                          <w:sz w:val="20"/>
                          <w:szCs w:val="20"/>
                          <w:lang w:val="en-US"/>
                        </w:rPr>
                        <w:t>="@color/white"</w:t>
                      </w:r>
                    </w:p>
                    <w:p w14:paraId="5AA6B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8CFF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6CBF4D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1F9D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9DD9F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763BC384" w14:textId="77777777" w:rsidR="00F93A76" w:rsidRDefault="00F93A76">
                      <w:pPr>
                        <w:pStyle w:val="Default"/>
                        <w:rPr>
                          <w:rFonts w:ascii="Courier New" w:hAnsi="Courier New" w:cs="Courier New"/>
                          <w:sz w:val="20"/>
                          <w:szCs w:val="20"/>
                          <w:lang w:val="en-US"/>
                        </w:rPr>
                      </w:pPr>
                    </w:p>
                    <w:p w14:paraId="6DC89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43947E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32C40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67B3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C48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12B440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28169D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69512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FEB44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1FA8FAC6" w14:textId="77777777" w:rsidR="00F93A76" w:rsidRDefault="00F93A76">
                      <w:pPr>
                        <w:pStyle w:val="Default"/>
                        <w:rPr>
                          <w:rFonts w:ascii="Courier New" w:hAnsi="Courier New" w:cs="Courier New"/>
                          <w:sz w:val="20"/>
                          <w:szCs w:val="20"/>
                          <w:lang w:val="en-US"/>
                        </w:rPr>
                      </w:pPr>
                    </w:p>
                    <w:p w14:paraId="30A93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w:t>
                      </w:r>
                      <w:r>
                        <w:rPr>
                          <w:rFonts w:ascii="Courier New" w:hAnsi="Courier New" w:cs="Courier New"/>
                          <w:sz w:val="20"/>
                          <w:szCs w:val="20"/>
                          <w:lang w:val="en-US"/>
                        </w:rPr>
                        <w:t>ntLayout&gt;        &lt;androidx.constraintlayout.widget.ConstraintLayout</w:t>
                      </w:r>
                    </w:p>
                    <w:p w14:paraId="65B6B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D712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6938B032" w14:textId="77777777" w:rsidR="00F93A76" w:rsidRDefault="00F93A76">
                      <w:pPr>
                        <w:pStyle w:val="Default"/>
                        <w:rPr>
                          <w:rFonts w:ascii="Courier New" w:hAnsi="Courier New" w:cs="Courier New"/>
                          <w:sz w:val="20"/>
                          <w:szCs w:val="20"/>
                          <w:lang w:val="en-US"/>
                        </w:rPr>
                      </w:pPr>
                    </w:p>
                    <w:p w14:paraId="3ECC6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22BEF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2A8C59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layout_width="wrap_content"</w:t>
                      </w:r>
                    </w:p>
                    <w:p w14:paraId="65543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AEFD1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0D3B9E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43461A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3761F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ize="12dp"</w:t>
                      </w:r>
                    </w:p>
                    <w:p w14:paraId="159C3C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5D60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1F0D0F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30B9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w:t>
                      </w:r>
                      <w:r>
                        <w:rPr>
                          <w:rFonts w:ascii="Courier New" w:hAnsi="Courier New" w:cs="Courier New"/>
                          <w:sz w:val="20"/>
                          <w:szCs w:val="20"/>
                          <w:lang w:val="en-US"/>
                        </w:rPr>
                        <w:t>Of="parent" /&gt;</w:t>
                      </w:r>
                    </w:p>
                    <w:p w14:paraId="7FA5BF70" w14:textId="77777777" w:rsidR="00F93A76" w:rsidRDefault="00F93A76">
                      <w:pPr>
                        <w:pStyle w:val="Default"/>
                        <w:rPr>
                          <w:rFonts w:ascii="Courier New" w:hAnsi="Courier New" w:cs="Courier New"/>
                          <w:sz w:val="20"/>
                          <w:szCs w:val="20"/>
                          <w:lang w:val="en-US"/>
                        </w:rPr>
                      </w:pPr>
                    </w:p>
                    <w:p w14:paraId="14AE35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A4C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BDCFC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47D15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5A88E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6E5CD8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AE26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ACFB3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6D1D1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w:t>
                      </w:r>
                      <w:r>
                        <w:rPr>
                          <w:rFonts w:ascii="Courier New" w:hAnsi="Courier New" w:cs="Courier New"/>
                          <w:sz w:val="20"/>
                          <w:szCs w:val="20"/>
                          <w:lang w:val="en-US"/>
                        </w:rPr>
                        <w:t>me"</w:t>
                      </w:r>
                    </w:p>
                    <w:p w14:paraId="1102BE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15220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6BC0B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711FC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3823B820" w14:textId="77777777" w:rsidR="00F93A76" w:rsidRDefault="00F93A76">
                      <w:pPr>
                        <w:pStyle w:val="Default"/>
                        <w:rPr>
                          <w:rFonts w:ascii="Courier New" w:hAnsi="Courier New" w:cs="Courier New"/>
                          <w:sz w:val="20"/>
                          <w:szCs w:val="20"/>
                          <w:lang w:val="en-US"/>
                        </w:rPr>
                      </w:pPr>
                    </w:p>
                    <w:p w14:paraId="4D5B76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w:t>
                      </w:r>
                      <w:r>
                        <w:rPr>
                          <w:rFonts w:ascii="Courier New" w:hAnsi="Courier New" w:cs="Courier New"/>
                          <w:sz w:val="20"/>
                          <w:szCs w:val="20"/>
                          <w:lang w:val="en-US"/>
                        </w:rPr>
                        <w:t>geView</w:t>
                      </w:r>
                    </w:p>
                    <w:p w14:paraId="48D51C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32AC34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137293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D8FDA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2BB69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ABDE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visibility="gone"</w:t>
                      </w:r>
                    </w:p>
                    <w:p w14:paraId="12C85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2AF9FE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53AC0A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0A19517E" w14:textId="77777777" w:rsidR="00F93A76" w:rsidRDefault="00F93A76">
                      <w:pPr>
                        <w:pStyle w:val="Default"/>
                        <w:rPr>
                          <w:rFonts w:ascii="Courier New" w:hAnsi="Courier New" w:cs="Courier New"/>
                          <w:sz w:val="20"/>
                          <w:szCs w:val="20"/>
                          <w:lang w:val="en-US"/>
                        </w:rPr>
                      </w:pPr>
                    </w:p>
                    <w:p w14:paraId="08580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lt;TextView</w:t>
                      </w:r>
                    </w:p>
                    <w:p w14:paraId="349194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500C3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0991C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CF0C0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0B214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6405C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3E304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DF39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6629C8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6BFB16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1AA787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281753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21E3FC55" w14:textId="77777777" w:rsidR="00F93A76" w:rsidRDefault="00F93A76">
                      <w:pPr>
                        <w:pStyle w:val="Default"/>
                        <w:rPr>
                          <w:rFonts w:ascii="Courier New" w:hAnsi="Courier New" w:cs="Courier New"/>
                          <w:sz w:val="20"/>
                          <w:szCs w:val="20"/>
                          <w:lang w:val="en-US"/>
                        </w:rPr>
                      </w:pPr>
                    </w:p>
                    <w:p w14:paraId="4253F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2ADCC2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722014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3CCDE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5822A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1DB780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w:t>
                      </w:r>
                      <w:r>
                        <w:rPr>
                          <w:rFonts w:ascii="Courier New" w:hAnsi="Courier New" w:cs="Courier New"/>
                          <w:sz w:val="20"/>
                          <w:szCs w:val="20"/>
                          <w:lang w:val="en-US"/>
                        </w:rPr>
                        <w:t>able/roundrect"</w:t>
                      </w:r>
                    </w:p>
                    <w:p w14:paraId="23C1EE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1F6E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72633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6F7F8C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B447E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DA74A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75ED3E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97B6F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w:t>
                      </w:r>
                      <w:r>
                        <w:rPr>
                          <w:rFonts w:ascii="Courier New" w:hAnsi="Courier New" w:cs="Courier New"/>
                          <w:sz w:val="20"/>
                          <w:szCs w:val="20"/>
                          <w:lang w:val="en-US"/>
                        </w:rPr>
                        <w:t>&gt;</w:t>
                      </w:r>
                    </w:p>
                    <w:p w14:paraId="7F83B497" w14:textId="77777777" w:rsidR="00F93A76" w:rsidRDefault="00F93A76">
                      <w:pPr>
                        <w:pStyle w:val="Default"/>
                        <w:rPr>
                          <w:rFonts w:ascii="Courier New" w:hAnsi="Courier New" w:cs="Courier New"/>
                          <w:sz w:val="20"/>
                          <w:szCs w:val="20"/>
                          <w:lang w:val="en-US"/>
                        </w:rPr>
                      </w:pPr>
                    </w:p>
                    <w:p w14:paraId="7AB3F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6444C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654543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2D46EB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4D60F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31246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F3541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9156B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25B6B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w:t>
                      </w:r>
                      <w:r>
                        <w:rPr>
                          <w:rFonts w:ascii="Courier New" w:hAnsi="Courier New" w:cs="Courier New"/>
                          <w:sz w:val="20"/>
                          <w:szCs w:val="20"/>
                          <w:lang w:val="en-US"/>
                        </w:rPr>
                        <w:t>_toEndOf="@+id/regUsername"</w:t>
                      </w:r>
                    </w:p>
                    <w:p w14:paraId="6DFD8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3131F5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A34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6628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CC9D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w:t>
                      </w:r>
                      <w:r>
                        <w:rPr>
                          <w:rFonts w:ascii="Courier New" w:hAnsi="Courier New" w:cs="Courier New"/>
                          <w:sz w:val="20"/>
                          <w:szCs w:val="20"/>
                          <w:lang w:val="en-US"/>
                        </w:rPr>
                        <w:t>eight="wrap_content"</w:t>
                      </w:r>
                    </w:p>
                    <w:p w14:paraId="767106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69241E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9A74B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1207E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42C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w:t>
                      </w:r>
                      <w:r>
                        <w:rPr>
                          <w:rFonts w:ascii="Courier New" w:hAnsi="Courier New" w:cs="Courier New"/>
                          <w:sz w:val="20"/>
                          <w:szCs w:val="20"/>
                          <w:lang w:val="en-US"/>
                        </w:rPr>
                        <w:t>xtSize="12dp"</w:t>
                      </w:r>
                    </w:p>
                    <w:p w14:paraId="475D9E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D87C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0C4E2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CA50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w:t>
                      </w:r>
                      <w:r>
                        <w:rPr>
                          <w:rFonts w:ascii="Courier New" w:hAnsi="Courier New" w:cs="Courier New"/>
                          <w:sz w:val="20"/>
                          <w:szCs w:val="20"/>
                          <w:lang w:val="en-US"/>
                        </w:rPr>
                        <w:t>maLengkap" /&gt;</w:t>
                      </w:r>
                    </w:p>
                    <w:p w14:paraId="5155E863" w14:textId="77777777" w:rsidR="00F93A76" w:rsidRDefault="00F93A76">
                      <w:pPr>
                        <w:pStyle w:val="Default"/>
                        <w:rPr>
                          <w:rFonts w:ascii="Courier New" w:hAnsi="Courier New" w:cs="Courier New"/>
                          <w:sz w:val="20"/>
                          <w:szCs w:val="20"/>
                          <w:lang w:val="en-US"/>
                        </w:rPr>
                      </w:pPr>
                    </w:p>
                    <w:p w14:paraId="67C10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2879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570AF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9A97F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8CD6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74002D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w:t>
                      </w:r>
                      <w:r>
                        <w:rPr>
                          <w:rFonts w:ascii="Courier New" w:hAnsi="Courier New" w:cs="Courier New"/>
                          <w:sz w:val="20"/>
                          <w:szCs w:val="20"/>
                          <w:lang w:val="en-US"/>
                        </w:rPr>
                        <w:t>ound="@drawable/roundrect"</w:t>
                      </w:r>
                    </w:p>
                    <w:p w14:paraId="45D78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778FD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640827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27D3D0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03E243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A5262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5A36E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49CFAC5A" w14:textId="77777777" w:rsidR="00F93A76" w:rsidRDefault="00F93A76">
                      <w:pPr>
                        <w:pStyle w:val="Default"/>
                        <w:rPr>
                          <w:rFonts w:ascii="Courier New" w:hAnsi="Courier New" w:cs="Courier New"/>
                          <w:sz w:val="20"/>
                          <w:szCs w:val="20"/>
                          <w:lang w:val="en-US"/>
                        </w:rPr>
                      </w:pPr>
                    </w:p>
                    <w:p w14:paraId="3F13D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w:t>
                      </w:r>
                      <w:r>
                        <w:rPr>
                          <w:rFonts w:ascii="Courier New" w:hAnsi="Courier New" w:cs="Courier New"/>
                          <w:sz w:val="20"/>
                          <w:szCs w:val="20"/>
                          <w:lang w:val="en-US"/>
                        </w:rPr>
                        <w:t>ew</w:t>
                      </w:r>
                    </w:p>
                    <w:p w14:paraId="77F93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E132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31036A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B2684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3FC4B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89D3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31116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0196C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10366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w:t>
                      </w:r>
                      <w:r>
                        <w:rPr>
                          <w:rFonts w:ascii="Courier New" w:hAnsi="Courier New" w:cs="Courier New"/>
                          <w:sz w:val="20"/>
                          <w:szCs w:val="20"/>
                          <w:lang w:val="en-US"/>
                        </w:rPr>
                        <w:t>out_constraintTop_toTopOf="@+id/ivSurname" /&gt;</w:t>
                      </w:r>
                    </w:p>
                    <w:p w14:paraId="12DC1335" w14:textId="77777777" w:rsidR="00F93A76" w:rsidRDefault="00F93A76">
                      <w:pPr>
                        <w:pStyle w:val="Default"/>
                        <w:rPr>
                          <w:rFonts w:ascii="Courier New" w:hAnsi="Courier New" w:cs="Courier New"/>
                          <w:sz w:val="20"/>
                          <w:szCs w:val="20"/>
                          <w:lang w:val="en-US"/>
                        </w:rPr>
                      </w:pPr>
                    </w:p>
                    <w:p w14:paraId="1FD98720" w14:textId="77777777" w:rsidR="00F93A76" w:rsidRDefault="00F93A76">
                      <w:pPr>
                        <w:pStyle w:val="Default"/>
                        <w:rPr>
                          <w:rFonts w:ascii="Courier New" w:hAnsi="Courier New" w:cs="Courier New"/>
                          <w:sz w:val="20"/>
                          <w:szCs w:val="20"/>
                          <w:lang w:val="en-US"/>
                        </w:rPr>
                      </w:pPr>
                    </w:p>
                    <w:p w14:paraId="77218E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5D66E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4EE2C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6D6552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30BC7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55EA9C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src="@drawable/ic_error"</w:t>
                      </w:r>
                    </w:p>
                    <w:p w14:paraId="24769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4ECC3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3A20A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11DAE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w:t>
                      </w:r>
                      <w:r>
                        <w:rPr>
                          <w:rFonts w:ascii="Courier New" w:hAnsi="Courier New" w:cs="Courier New"/>
                          <w:sz w:val="20"/>
                          <w:szCs w:val="20"/>
                          <w:lang w:val="en-US"/>
                        </w:rPr>
                        <w:t>straintTop_toTopOf="@+id/regPassword" /&gt;</w:t>
                      </w:r>
                    </w:p>
                    <w:p w14:paraId="15EF832D" w14:textId="77777777" w:rsidR="00F93A76" w:rsidRDefault="00F93A76">
                      <w:pPr>
                        <w:pStyle w:val="Default"/>
                        <w:rPr>
                          <w:rFonts w:ascii="Courier New" w:hAnsi="Courier New" w:cs="Courier New"/>
                          <w:sz w:val="20"/>
                          <w:szCs w:val="20"/>
                          <w:lang w:val="en-US"/>
                        </w:rPr>
                      </w:pPr>
                    </w:p>
                    <w:p w14:paraId="208803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09A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156CF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FF692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158E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49D3D4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5E8CCA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5A477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w:t>
                      </w:r>
                      <w:r>
                        <w:rPr>
                          <w:rFonts w:ascii="Courier New" w:hAnsi="Courier New" w:cs="Courier New"/>
                          <w:sz w:val="20"/>
                          <w:szCs w:val="20"/>
                          <w:lang w:val="en-US"/>
                        </w:rPr>
                        <w:t>ord"&gt;</w:t>
                      </w:r>
                    </w:p>
                    <w:p w14:paraId="0329E6AF" w14:textId="77777777" w:rsidR="00F93A76" w:rsidRDefault="00F93A76">
                      <w:pPr>
                        <w:pStyle w:val="Default"/>
                        <w:rPr>
                          <w:rFonts w:ascii="Courier New" w:hAnsi="Courier New" w:cs="Courier New"/>
                          <w:sz w:val="20"/>
                          <w:szCs w:val="20"/>
                          <w:lang w:val="en-US"/>
                        </w:rPr>
                      </w:pPr>
                    </w:p>
                    <w:p w14:paraId="79837D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4762F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04F5E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2FC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96200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6FADCD4F" w14:textId="77777777" w:rsidR="00F93A76" w:rsidRDefault="00F93A76">
                      <w:pPr>
                        <w:pStyle w:val="Default"/>
                        <w:rPr>
                          <w:rFonts w:ascii="Courier New" w:hAnsi="Courier New" w:cs="Courier New"/>
                          <w:sz w:val="20"/>
                          <w:szCs w:val="20"/>
                          <w:lang w:val="en-US"/>
                        </w:rPr>
                      </w:pPr>
                    </w:p>
                    <w:p w14:paraId="79AA3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extView</w:t>
                      </w:r>
                    </w:p>
                    <w:p w14:paraId="134FBF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563B4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06A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523F20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w:t>
                      </w:r>
                      <w:r>
                        <w:rPr>
                          <w:rFonts w:ascii="Courier New" w:hAnsi="Courier New" w:cs="Courier New"/>
                          <w:sz w:val="20"/>
                          <w:szCs w:val="20"/>
                          <w:lang w:val="en-US"/>
                        </w:rPr>
                        <w:t>alah" /&gt;</w:t>
                      </w:r>
                    </w:p>
                    <w:p w14:paraId="5AC8F9C1" w14:textId="77777777" w:rsidR="00F93A76" w:rsidRDefault="00F93A76">
                      <w:pPr>
                        <w:pStyle w:val="Default"/>
                        <w:rPr>
                          <w:rFonts w:ascii="Courier New" w:hAnsi="Courier New" w:cs="Courier New"/>
                          <w:sz w:val="20"/>
                          <w:szCs w:val="20"/>
                          <w:lang w:val="en-US"/>
                        </w:rPr>
                      </w:pPr>
                    </w:p>
                    <w:p w14:paraId="6B225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EAC0CBE" w14:textId="77777777" w:rsidR="00F93A76" w:rsidRDefault="00F93A76">
                      <w:pPr>
                        <w:pStyle w:val="Default"/>
                        <w:rPr>
                          <w:rFonts w:ascii="Courier New" w:hAnsi="Courier New" w:cs="Courier New"/>
                          <w:sz w:val="20"/>
                          <w:szCs w:val="20"/>
                          <w:lang w:val="en-US"/>
                        </w:rPr>
                      </w:pPr>
                    </w:p>
                    <w:p w14:paraId="49718CFF" w14:textId="77777777" w:rsidR="00F93A76" w:rsidRDefault="00F93A76">
                      <w:pPr>
                        <w:pStyle w:val="Default"/>
                        <w:rPr>
                          <w:rFonts w:ascii="Courier New" w:hAnsi="Courier New" w:cs="Courier New"/>
                          <w:sz w:val="20"/>
                          <w:szCs w:val="20"/>
                          <w:lang w:val="en-US"/>
                        </w:rPr>
                      </w:pPr>
                    </w:p>
                    <w:p w14:paraId="243AE0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01C00A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3F6BB2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1A2B9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AD18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w:t>
                      </w:r>
                      <w:r>
                        <w:rPr>
                          <w:rFonts w:ascii="Courier New" w:hAnsi="Courier New" w:cs="Courier New"/>
                          <w:sz w:val="20"/>
                          <w:szCs w:val="20"/>
                          <w:lang w:val="en-US"/>
                        </w:rPr>
                        <w:t>ayout_weight="80"</w:t>
                      </w:r>
                    </w:p>
                    <w:p w14:paraId="5DA0D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F7D63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0867A70C" w14:textId="77777777" w:rsidR="00F93A76" w:rsidRDefault="00F93A76">
                      <w:pPr>
                        <w:pStyle w:val="Default"/>
                        <w:rPr>
                          <w:rFonts w:ascii="Courier New" w:hAnsi="Courier New" w:cs="Courier New"/>
                          <w:sz w:val="20"/>
                          <w:szCs w:val="20"/>
                          <w:lang w:val="en-US"/>
                        </w:rPr>
                      </w:pPr>
                    </w:p>
                    <w:p w14:paraId="0B802E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F769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14DA60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8A50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9865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78045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checked="false"</w:t>
                      </w:r>
                    </w:p>
                    <w:p w14:paraId="5EE41D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705D7393" w14:textId="77777777" w:rsidR="00F93A76" w:rsidRDefault="00F93A76">
                      <w:pPr>
                        <w:pStyle w:val="Default"/>
                        <w:rPr>
                          <w:rFonts w:ascii="Courier New" w:hAnsi="Courier New" w:cs="Courier New"/>
                          <w:sz w:val="20"/>
                          <w:szCs w:val="20"/>
                          <w:lang w:val="en-US"/>
                        </w:rPr>
                      </w:pPr>
                    </w:p>
                    <w:p w14:paraId="4C27C4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2C9B74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62C42A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1AA8E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w:t>
                      </w:r>
                      <w:r>
                        <w:rPr>
                          <w:rFonts w:ascii="Courier New" w:hAnsi="Courier New" w:cs="Courier New"/>
                          <w:sz w:val="20"/>
                          <w:szCs w:val="20"/>
                          <w:lang w:val="en-US"/>
                        </w:rPr>
                        <w:t>ht="wrap_content"</w:t>
                      </w:r>
                    </w:p>
                    <w:p w14:paraId="5D2AE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50FE4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72852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70F8240A" w14:textId="77777777" w:rsidR="00F93A76" w:rsidRDefault="00F93A76">
                      <w:pPr>
                        <w:pStyle w:val="Default"/>
                        <w:rPr>
                          <w:rFonts w:ascii="Courier New" w:hAnsi="Courier New" w:cs="Courier New"/>
                          <w:sz w:val="20"/>
                          <w:szCs w:val="20"/>
                          <w:lang w:val="en-US"/>
                        </w:rPr>
                      </w:pPr>
                    </w:p>
                    <w:p w14:paraId="7A8B7D21" w14:textId="77777777" w:rsidR="00F93A76" w:rsidRDefault="00F93A76">
                      <w:pPr>
                        <w:pStyle w:val="Default"/>
                        <w:rPr>
                          <w:rFonts w:ascii="Courier New" w:hAnsi="Courier New" w:cs="Courier New"/>
                          <w:sz w:val="20"/>
                          <w:szCs w:val="20"/>
                          <w:lang w:val="en-US"/>
                        </w:rPr>
                      </w:pPr>
                    </w:p>
                    <w:p w14:paraId="544C5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0EE3491B" w14:textId="77777777" w:rsidR="00F93A76" w:rsidRDefault="00F93A76">
                      <w:pPr>
                        <w:pStyle w:val="Default"/>
                        <w:rPr>
                          <w:rFonts w:ascii="Courier New" w:hAnsi="Courier New" w:cs="Courier New"/>
                          <w:sz w:val="20"/>
                          <w:szCs w:val="20"/>
                          <w:lang w:val="en-US"/>
                        </w:rPr>
                      </w:pPr>
                    </w:p>
                    <w:p w14:paraId="40784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6A9B7E" w14:textId="77777777" w:rsidR="00F93A76" w:rsidRDefault="00F93A76">
                      <w:pPr>
                        <w:pStyle w:val="Default"/>
                        <w:rPr>
                          <w:rFonts w:ascii="Courier New" w:hAnsi="Courier New" w:cs="Courier New"/>
                          <w:sz w:val="20"/>
                          <w:szCs w:val="20"/>
                          <w:lang w:val="en-US"/>
                        </w:rPr>
                      </w:pPr>
                    </w:p>
                    <w:p w14:paraId="74DC19AC" w14:textId="77777777" w:rsidR="00F93A76" w:rsidRDefault="00F93A76">
                      <w:pPr>
                        <w:pStyle w:val="Default"/>
                        <w:rPr>
                          <w:rFonts w:ascii="Courier New" w:hAnsi="Courier New" w:cs="Courier New"/>
                          <w:sz w:val="20"/>
                          <w:szCs w:val="20"/>
                          <w:lang w:val="en-US"/>
                        </w:rPr>
                      </w:pPr>
                    </w:p>
                    <w:p w14:paraId="3AD1C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w:t>
                      </w:r>
                      <w:r>
                        <w:rPr>
                          <w:rFonts w:ascii="Courier New" w:hAnsi="Courier New" w:cs="Courier New"/>
                          <w:sz w:val="20"/>
                          <w:szCs w:val="20"/>
                          <w:lang w:val="en-US"/>
                        </w:rPr>
                        <w:t>raintlayout.widget.ConstraintLayout&gt;</w:t>
                      </w:r>
                    </w:p>
                    <w:p w14:paraId="1BDAEF3E" w14:textId="77777777" w:rsidR="00F93A76" w:rsidRDefault="00F93A76">
                      <w:pPr>
                        <w:pStyle w:val="Default"/>
                        <w:rPr>
                          <w:rFonts w:ascii="Courier New" w:hAnsi="Courier New" w:cs="Courier New"/>
                          <w:sz w:val="20"/>
                          <w:szCs w:val="20"/>
                          <w:lang w:val="en-US"/>
                        </w:rPr>
                      </w:pPr>
                    </w:p>
                    <w:p w14:paraId="3918F1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CEDA6F0" w14:textId="77777777" w:rsidR="00F93A76" w:rsidRDefault="00F93A76">
                      <w:pPr>
                        <w:pStyle w:val="Default"/>
                        <w:rPr>
                          <w:rFonts w:ascii="Courier New" w:hAnsi="Courier New" w:cs="Courier New"/>
                          <w:sz w:val="20"/>
                          <w:szCs w:val="20"/>
                          <w:lang w:val="en-US"/>
                        </w:rPr>
                      </w:pPr>
                    </w:p>
                    <w:p w14:paraId="1429EC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276C57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027887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4FC1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FEF3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10DC8B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77D790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3D29F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622B0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86DF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cornerRadius="8dp"</w:t>
                      </w:r>
                    </w:p>
                    <w:p w14:paraId="1D919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5EEEF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A75F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4A51D9A8" w14:textId="77777777" w:rsidR="00F93A76" w:rsidRDefault="00F93A76">
                      <w:pPr>
                        <w:pStyle w:val="Default"/>
                        <w:rPr>
                          <w:rFonts w:ascii="Courier New" w:hAnsi="Courier New" w:cs="Courier New"/>
                          <w:sz w:val="20"/>
                          <w:szCs w:val="20"/>
                          <w:lang w:val="en-US"/>
                        </w:rPr>
                      </w:pPr>
                    </w:p>
                    <w:p w14:paraId="4117CD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493B84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id="@+id/btnCancel"</w:t>
                      </w:r>
                    </w:p>
                    <w:p w14:paraId="0B48A4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CE088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CE688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42FCE1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7A5B9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6393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7B1A2C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624B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8B35F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5470B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04613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F9909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w:t>
                      </w:r>
                      <w:r>
                        <w:rPr>
                          <w:rFonts w:ascii="Courier New" w:hAnsi="Courier New" w:cs="Courier New"/>
                          <w:sz w:val="20"/>
                          <w:szCs w:val="20"/>
                          <w:lang w:val="en-US"/>
                        </w:rPr>
                        <w:t>nstraintTop_toBottomOf="@id/btnTambah"/&gt;</w:t>
                      </w:r>
                    </w:p>
                    <w:p w14:paraId="4D07967C" w14:textId="77777777" w:rsidR="00F93A76" w:rsidRDefault="00F93A76">
                      <w:pPr>
                        <w:pStyle w:val="Default"/>
                        <w:rPr>
                          <w:rFonts w:ascii="Courier New" w:hAnsi="Courier New" w:cs="Courier New"/>
                          <w:sz w:val="20"/>
                          <w:szCs w:val="20"/>
                          <w:lang w:val="en-US"/>
                        </w:rPr>
                      </w:pPr>
                    </w:p>
                    <w:p w14:paraId="3724EB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1E58B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4C32CA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39C5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F40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1BCF6E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7FCED6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D09C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AFBD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A59AF80" w14:textId="77777777" w:rsidR="00F93A76" w:rsidRDefault="00F93A76">
                      <w:pPr>
                        <w:pStyle w:val="Default"/>
                        <w:rPr>
                          <w:rFonts w:ascii="Courier New" w:hAnsi="Courier New" w:cs="Courier New"/>
                          <w:sz w:val="20"/>
                          <w:szCs w:val="20"/>
                          <w:lang w:val="en-US"/>
                        </w:rPr>
                      </w:pPr>
                    </w:p>
                    <w:p w14:paraId="0DAEA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w:t>
                      </w:r>
                      <w:r>
                        <w:rPr>
                          <w:rFonts w:ascii="Courier New" w:hAnsi="Courier New" w:cs="Courier New"/>
                          <w:sz w:val="20"/>
                          <w:szCs w:val="20"/>
                          <w:lang w:val="en-US"/>
                        </w:rPr>
                        <w:t>tLayout&gt;</w:t>
                      </w:r>
                    </w:p>
                    <w:p w14:paraId="0016D8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779D4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67CA7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5D7548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639A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4319A3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w:t>
                      </w:r>
                      <w:r>
                        <w:rPr>
                          <w:rFonts w:ascii="Courier New" w:hAnsi="Courier New" w:cs="Courier New"/>
                          <w:sz w:val="20"/>
                          <w:szCs w:val="20"/>
                          <w:lang w:val="en-US"/>
                        </w:rPr>
                        <w:t>eh Kosong"</w:t>
                      </w:r>
                    </w:p>
                    <w:p w14:paraId="49A87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6CF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7339FB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1276CC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729B4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AE22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1DFBF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D49B4E" w14:textId="77777777" w:rsidR="00F93A76" w:rsidRDefault="00F93A76">
                      <w:pPr>
                        <w:pStyle w:val="Default"/>
                        <w:rPr>
                          <w:rFonts w:ascii="Courier New" w:hAnsi="Courier New" w:cs="Courier New"/>
                          <w:sz w:val="20"/>
                          <w:szCs w:val="20"/>
                          <w:lang w:val="en-US"/>
                        </w:rPr>
                      </w:pPr>
                    </w:p>
                    <w:p w14:paraId="7A56F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752BF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w:t>
                      </w:r>
                      <w:r>
                        <w:rPr>
                          <w:rFonts w:ascii="Courier New" w:hAnsi="Courier New" w:cs="Courier New"/>
                          <w:sz w:val="20"/>
                          <w:szCs w:val="20"/>
                          <w:lang w:val="en-US"/>
                        </w:rPr>
                        <w:t>tActivity(Intent(this@LoginActivity, RegisterAcitivity::class.java))</w:t>
                      </w:r>
                    </w:p>
                    <w:p w14:paraId="3219F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8B28F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54453BD" w14:textId="77777777" w:rsidR="00F93A76" w:rsidRDefault="00F93A76">
                      <w:pPr>
                        <w:pStyle w:val="Default"/>
                        <w:rPr>
                          <w:rFonts w:ascii="Courier New" w:hAnsi="Courier New" w:cs="Courier New"/>
                          <w:sz w:val="20"/>
                          <w:szCs w:val="20"/>
                          <w:lang w:val="en-US"/>
                        </w:rPr>
                      </w:pPr>
                    </w:p>
                    <w:p w14:paraId="094D5B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B9D976" w14:textId="77777777" w:rsidR="00F93A76" w:rsidRDefault="00F93A76">
                      <w:pPr>
                        <w:pStyle w:val="Default"/>
                        <w:rPr>
                          <w:rFonts w:ascii="Courier New" w:hAnsi="Courier New" w:cs="Courier New"/>
                          <w:sz w:val="20"/>
                          <w:szCs w:val="20"/>
                          <w:lang w:val="en-US"/>
                        </w:rPr>
                      </w:pPr>
                    </w:p>
                    <w:p w14:paraId="2FD87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1E0512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3AA07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6CE260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439C1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552AF8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w:t>
                      </w:r>
                      <w:r>
                        <w:rPr>
                          <w:rFonts w:ascii="Courier New" w:hAnsi="Courier New" w:cs="Courier New"/>
                          <w:sz w:val="20"/>
                          <w:szCs w:val="20"/>
                          <w:lang w:val="en-US"/>
                        </w:rPr>
                        <w:t>.response == true){</w:t>
                      </w:r>
                    </w:p>
                    <w:p w14:paraId="6C7DB1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D0B84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2DEF91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AC056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B5D5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else{</w:t>
                      </w:r>
                    </w:p>
                    <w:p w14:paraId="1DC5F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F7237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6BC2F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1028E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w:t>
                      </w:r>
                      <w:r>
                        <w:rPr>
                          <w:rFonts w:ascii="Courier New" w:hAnsi="Courier New" w:cs="Courier New"/>
                          <w:sz w:val="20"/>
                          <w:szCs w:val="20"/>
                          <w:lang w:val="en-US"/>
                        </w:rPr>
                        <w:t>.LENGTH_LONG).show()</w:t>
                      </w:r>
                    </w:p>
                    <w:p w14:paraId="4A3394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7CAC1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8676C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32C725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1D0433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431E60" w14:textId="77777777" w:rsidR="00F93A76" w:rsidRDefault="00F93A76">
                      <w:pPr>
                        <w:pStyle w:val="Default"/>
                        <w:rPr>
                          <w:rFonts w:ascii="Courier New" w:hAnsi="Courier New" w:cs="Courier New"/>
                          <w:sz w:val="20"/>
                          <w:szCs w:val="20"/>
                          <w:lang w:val="en-US"/>
                        </w:rPr>
                      </w:pPr>
                    </w:p>
                    <w:p w14:paraId="3AF134D9" w14:textId="77777777" w:rsidR="00F93A76" w:rsidRDefault="00F93A76">
                      <w:pPr>
                        <w:pStyle w:val="Default"/>
                        <w:rPr>
                          <w:rFonts w:ascii="Courier New" w:hAnsi="Courier New" w:cs="Courier New"/>
                          <w:sz w:val="20"/>
                          <w:szCs w:val="20"/>
                          <w:lang w:val="en-US"/>
                        </w:rPr>
                      </w:pPr>
                    </w:p>
                    <w:p w14:paraId="528538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E303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EFAB2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6294DE65"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6EFC61C3"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A7DB7BF" wp14:editId="23FF0250">
                <wp:extent cx="4937760" cy="7101840"/>
                <wp:effectExtent l="0" t="0" r="15240" b="22860"/>
                <wp:docPr id="1882694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01840"/>
                        </a:xfrm>
                        <a:prstGeom prst="rect">
                          <a:avLst/>
                        </a:prstGeom>
                        <a:solidFill>
                          <a:srgbClr val="FFFFFF"/>
                        </a:solidFill>
                        <a:ln w="9525">
                          <a:solidFill>
                            <a:srgbClr val="000000"/>
                          </a:solidFill>
                          <a:miter lim="800000"/>
                        </a:ln>
                      </wps:spPr>
                      <wps:txbx>
                        <w:txbxContent>
                          <w:p w14:paraId="1044C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8BFF6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376C3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E5D3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B06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2E6E5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ndroid:fontFamily="@font/montserrat_alternates_medium"</w:t>
                            </w:r>
                          </w:p>
                          <w:p w14:paraId="5ABC1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7DCA3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2B29D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29493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8ED1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A43B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Top_toBottomOf="@+id/regNamaLengkap" /&gt;</w:t>
                            </w:r>
                          </w:p>
                          <w:p w14:paraId="52010C2E" w14:textId="77777777" w:rsidR="00F93A76" w:rsidRDefault="00F93A76">
                            <w:pPr>
                              <w:pStyle w:val="Default"/>
                              <w:rPr>
                                <w:rFonts w:ascii="Courier New" w:hAnsi="Courier New" w:cs="Courier New"/>
                                <w:sz w:val="20"/>
                                <w:szCs w:val="20"/>
                                <w:lang w:val="en-US"/>
                              </w:rPr>
                            </w:pPr>
                          </w:p>
                          <w:p w14:paraId="0D3D1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B13D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42608B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CD0E4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4D8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344409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1308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CD6AD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42C41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77B07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46E2F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BB3E9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0219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Top_toBottomOf="@+id/labelPassword" /&gt;</w:t>
                            </w:r>
                          </w:p>
                          <w:p w14:paraId="74F6CE37" w14:textId="77777777" w:rsidR="00F93A76" w:rsidRDefault="00F93A76">
                            <w:pPr>
                              <w:pStyle w:val="Default"/>
                              <w:rPr>
                                <w:rFonts w:ascii="Courier New" w:hAnsi="Courier New" w:cs="Courier New"/>
                                <w:sz w:val="20"/>
                                <w:szCs w:val="20"/>
                                <w:lang w:val="en-US"/>
                              </w:rPr>
                            </w:pPr>
                          </w:p>
                          <w:p w14:paraId="3B51F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2F7AD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2CC90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CD8A2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D1C5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3808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5FD13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18DE58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4ED2097" w14:textId="77777777" w:rsidR="00F93A76" w:rsidRDefault="00F93A76">
                            <w:pPr>
                              <w:pStyle w:val="Default"/>
                              <w:rPr>
                                <w:rFonts w:ascii="Courier New" w:hAnsi="Courier New" w:cs="Courier New"/>
                                <w:sz w:val="20"/>
                                <w:szCs w:val="20"/>
                                <w:lang w:val="en-US"/>
                              </w:rPr>
                            </w:pPr>
                          </w:p>
                          <w:p w14:paraId="38080C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CD0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7FE58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AAAA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84E3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3AC135C2" w14:textId="77777777" w:rsidR="00F93A76" w:rsidRDefault="00F93A76">
                            <w:pPr>
                              <w:pStyle w:val="Default"/>
                              <w:rPr>
                                <w:rFonts w:ascii="Courier New" w:hAnsi="Courier New" w:cs="Courier New"/>
                                <w:sz w:val="20"/>
                                <w:szCs w:val="20"/>
                                <w:lang w:val="en-US"/>
                              </w:rPr>
                            </w:pPr>
                          </w:p>
                          <w:p w14:paraId="213825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2159A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1DF65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239B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3A7A8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0A004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6B5B274" w14:textId="77777777" w:rsidR="00F93A76" w:rsidRDefault="00F93A76">
                            <w:pPr>
                              <w:pStyle w:val="Default"/>
                              <w:rPr>
                                <w:rFonts w:ascii="Courier New" w:hAnsi="Courier New" w:cs="Courier New"/>
                                <w:sz w:val="20"/>
                                <w:szCs w:val="20"/>
                                <w:lang w:val="en-US"/>
                              </w:rPr>
                            </w:pPr>
                          </w:p>
                          <w:p w14:paraId="438BDFD6" w14:textId="77777777" w:rsidR="00F93A76" w:rsidRDefault="00F93A76">
                            <w:pPr>
                              <w:pStyle w:val="Default"/>
                              <w:rPr>
                                <w:rFonts w:ascii="Courier New" w:hAnsi="Courier New" w:cs="Courier New"/>
                                <w:sz w:val="20"/>
                                <w:szCs w:val="20"/>
                                <w:lang w:val="en-US"/>
                              </w:rPr>
                            </w:pPr>
                          </w:p>
                          <w:p w14:paraId="6816EA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522D8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37042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46E1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D9CC4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0219E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35DD1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7E9673BA" w14:textId="77777777" w:rsidR="00F93A76" w:rsidRDefault="00F93A76">
                            <w:pPr>
                              <w:pStyle w:val="Default"/>
                              <w:rPr>
                                <w:rFonts w:ascii="Courier New" w:hAnsi="Courier New" w:cs="Courier New"/>
                                <w:sz w:val="20"/>
                                <w:szCs w:val="20"/>
                                <w:lang w:val="en-US"/>
                              </w:rPr>
                            </w:pPr>
                          </w:p>
                          <w:p w14:paraId="6CE2A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EA62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57044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A842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C46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7B83D5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0B9ACF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D269E2B" w14:textId="77777777" w:rsidR="00F93A76" w:rsidRDefault="00F93A76">
                            <w:pPr>
                              <w:pStyle w:val="Default"/>
                              <w:rPr>
                                <w:rFonts w:ascii="Courier New" w:hAnsi="Courier New" w:cs="Courier New"/>
                                <w:sz w:val="20"/>
                                <w:szCs w:val="20"/>
                                <w:lang w:val="en-US"/>
                              </w:rPr>
                            </w:pPr>
                          </w:p>
                          <w:p w14:paraId="5D8EB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7CA5B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39277F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B4C6F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4E9A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8833B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D849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71EDEA44" w14:textId="77777777" w:rsidR="00F93A76" w:rsidRDefault="00F93A76">
                            <w:pPr>
                              <w:pStyle w:val="Default"/>
                              <w:rPr>
                                <w:rFonts w:ascii="Courier New" w:hAnsi="Courier New" w:cs="Courier New"/>
                                <w:sz w:val="20"/>
                                <w:szCs w:val="20"/>
                                <w:lang w:val="en-US"/>
                              </w:rPr>
                            </w:pPr>
                          </w:p>
                          <w:p w14:paraId="4F411F6C" w14:textId="77777777" w:rsidR="00F93A76" w:rsidRDefault="00F93A76">
                            <w:pPr>
                              <w:pStyle w:val="Default"/>
                              <w:rPr>
                                <w:rFonts w:ascii="Courier New" w:hAnsi="Courier New" w:cs="Courier New"/>
                                <w:sz w:val="20"/>
                                <w:szCs w:val="20"/>
                                <w:lang w:val="en-US"/>
                              </w:rPr>
                            </w:pPr>
                          </w:p>
                          <w:p w14:paraId="105F61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6322154" w14:textId="77777777" w:rsidR="00F93A76" w:rsidRDefault="00F93A76">
                            <w:pPr>
                              <w:pStyle w:val="Default"/>
                              <w:rPr>
                                <w:rFonts w:ascii="Courier New" w:hAnsi="Courier New" w:cs="Courier New"/>
                                <w:sz w:val="20"/>
                                <w:szCs w:val="20"/>
                                <w:lang w:val="en-US"/>
                              </w:rPr>
                            </w:pPr>
                          </w:p>
                          <w:p w14:paraId="3C356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FBCA5E" w14:textId="77777777" w:rsidR="00F93A76" w:rsidRDefault="00F93A76">
                            <w:pPr>
                              <w:pStyle w:val="Default"/>
                              <w:rPr>
                                <w:rFonts w:ascii="Courier New" w:hAnsi="Courier New" w:cs="Courier New"/>
                                <w:sz w:val="20"/>
                                <w:szCs w:val="20"/>
                                <w:lang w:val="en-US"/>
                              </w:rPr>
                            </w:pPr>
                          </w:p>
                          <w:p w14:paraId="1E8F597C" w14:textId="77777777" w:rsidR="00F93A76" w:rsidRDefault="00F93A76">
                            <w:pPr>
                              <w:pStyle w:val="Default"/>
                              <w:rPr>
                                <w:rFonts w:ascii="Courier New" w:hAnsi="Courier New" w:cs="Courier New"/>
                                <w:sz w:val="20"/>
                                <w:szCs w:val="20"/>
                                <w:lang w:val="en-US"/>
                              </w:rPr>
                            </w:pPr>
                          </w:p>
                          <w:p w14:paraId="7C689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54281295" w14:textId="77777777" w:rsidR="00F93A76" w:rsidRDefault="00F93A76">
                            <w:pPr>
                              <w:pStyle w:val="Default"/>
                              <w:rPr>
                                <w:rFonts w:ascii="Courier New" w:hAnsi="Courier New" w:cs="Courier New"/>
                                <w:sz w:val="20"/>
                                <w:szCs w:val="20"/>
                                <w:lang w:val="en-US"/>
                              </w:rPr>
                            </w:pPr>
                          </w:p>
                          <w:p w14:paraId="205DD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A4A0A05" w14:textId="77777777" w:rsidR="00F93A76" w:rsidRDefault="00F93A76">
                            <w:pPr>
                              <w:pStyle w:val="Default"/>
                              <w:rPr>
                                <w:rFonts w:ascii="Courier New" w:hAnsi="Courier New" w:cs="Courier New"/>
                                <w:sz w:val="20"/>
                                <w:szCs w:val="20"/>
                                <w:lang w:val="en-US"/>
                              </w:rPr>
                            </w:pPr>
                          </w:p>
                          <w:p w14:paraId="156F34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647F9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23F5D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3FFD3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857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14958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46FB4D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31D6C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75A7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414B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A2F3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1713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E82A7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56EFE8A" w14:textId="77777777" w:rsidR="00F93A76" w:rsidRDefault="00F93A76">
                            <w:pPr>
                              <w:pStyle w:val="Default"/>
                              <w:rPr>
                                <w:rFonts w:ascii="Courier New" w:hAnsi="Courier New" w:cs="Courier New"/>
                                <w:sz w:val="20"/>
                                <w:szCs w:val="20"/>
                                <w:lang w:val="en-US"/>
                              </w:rPr>
                            </w:pPr>
                          </w:p>
                          <w:p w14:paraId="5E27B6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3491E3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5BD5A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DCBBA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BAB5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76AEB2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70E85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31C5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2222B9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9227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A777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43E7F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34214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B707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25342EBF" w14:textId="77777777" w:rsidR="00F93A76" w:rsidRDefault="00F93A76">
                            <w:pPr>
                              <w:pStyle w:val="Default"/>
                              <w:rPr>
                                <w:rFonts w:ascii="Courier New" w:hAnsi="Courier New" w:cs="Courier New"/>
                                <w:sz w:val="20"/>
                                <w:szCs w:val="20"/>
                                <w:lang w:val="en-US"/>
                              </w:rPr>
                            </w:pPr>
                          </w:p>
                          <w:p w14:paraId="5DF22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2D782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759D8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7DF9B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8576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CBFAE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10A1A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5CE6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9929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087A6B55" w14:textId="77777777" w:rsidR="00F93A76" w:rsidRDefault="00F93A76">
                            <w:pPr>
                              <w:pStyle w:val="Default"/>
                              <w:rPr>
                                <w:rFonts w:ascii="Courier New" w:hAnsi="Courier New" w:cs="Courier New"/>
                                <w:sz w:val="20"/>
                                <w:szCs w:val="20"/>
                                <w:lang w:val="en-US"/>
                              </w:rPr>
                            </w:pPr>
                          </w:p>
                          <w:p w14:paraId="5B745B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19D59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8A91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2BF3C003" w14:textId="77777777" w:rsidR="00F93A76" w:rsidRDefault="00F93A76">
                            <w:pPr>
                              <w:pStyle w:val="Default"/>
                              <w:rPr>
                                <w:rFonts w:ascii="Courier New" w:hAnsi="Courier New" w:cs="Courier New"/>
                                <w:sz w:val="20"/>
                                <w:szCs w:val="20"/>
                                <w:lang w:val="en-US"/>
                              </w:rPr>
                            </w:pPr>
                          </w:p>
                          <w:p w14:paraId="4119F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B7B0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Username"</w:t>
                            </w:r>
                          </w:p>
                          <w:p w14:paraId="5994D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D052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9647D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6F20B6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4FD7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A82E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2B5A9D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4B37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69A7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DDA83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22F14E95" w14:textId="77777777" w:rsidR="00F93A76" w:rsidRDefault="00F93A76">
                            <w:pPr>
                              <w:pStyle w:val="Default"/>
                              <w:rPr>
                                <w:rFonts w:ascii="Courier New" w:hAnsi="Courier New" w:cs="Courier New"/>
                                <w:sz w:val="20"/>
                                <w:szCs w:val="20"/>
                                <w:lang w:val="en-US"/>
                              </w:rPr>
                            </w:pPr>
                          </w:p>
                          <w:p w14:paraId="1E607D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6B69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6DDD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855FD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F1AB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134FAB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27BAE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DD1E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name"</w:t>
                            </w:r>
                          </w:p>
                          <w:p w14:paraId="49C648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6CB5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526D5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6E91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6223A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Username" /&gt;</w:t>
                            </w:r>
                          </w:p>
                          <w:p w14:paraId="1A2EF260" w14:textId="77777777" w:rsidR="00F93A76" w:rsidRDefault="00F93A76">
                            <w:pPr>
                              <w:pStyle w:val="Default"/>
                              <w:rPr>
                                <w:rFonts w:ascii="Courier New" w:hAnsi="Courier New" w:cs="Courier New"/>
                                <w:sz w:val="20"/>
                                <w:szCs w:val="20"/>
                                <w:lang w:val="en-US"/>
                              </w:rPr>
                            </w:pPr>
                          </w:p>
                          <w:p w14:paraId="16150A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04DBC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013C2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7CC66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2D39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6A2802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C01D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CF9A9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60D828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5F8929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2C050D1C" w14:textId="77777777" w:rsidR="00F93A76" w:rsidRDefault="00F93A76">
                            <w:pPr>
                              <w:pStyle w:val="Default"/>
                              <w:rPr>
                                <w:rFonts w:ascii="Courier New" w:hAnsi="Courier New" w:cs="Courier New"/>
                                <w:sz w:val="20"/>
                                <w:szCs w:val="20"/>
                                <w:lang w:val="en-US"/>
                              </w:rPr>
                            </w:pPr>
                          </w:p>
                          <w:p w14:paraId="58D4BE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4A56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0778B4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CAE1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699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76dp"</w:t>
                            </w:r>
                          </w:p>
                          <w:p w14:paraId="32C70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7B8F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2E2F3D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55179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19F4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68941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AAFC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75C53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gt;</w:t>
                            </w:r>
                          </w:p>
                          <w:p w14:paraId="2AF2F519" w14:textId="77777777" w:rsidR="00F93A76" w:rsidRDefault="00F93A76">
                            <w:pPr>
                              <w:pStyle w:val="Default"/>
                              <w:rPr>
                                <w:rFonts w:ascii="Courier New" w:hAnsi="Courier New" w:cs="Courier New"/>
                                <w:sz w:val="20"/>
                                <w:szCs w:val="20"/>
                                <w:lang w:val="en-US"/>
                              </w:rPr>
                            </w:pPr>
                          </w:p>
                          <w:p w14:paraId="45B188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46D5A2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CBA8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9D98E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A3F6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E58A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A322C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31EC45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0313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BE4E7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79479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5FB4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3F26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47488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5597DA78" w14:textId="77777777" w:rsidR="00F93A76" w:rsidRDefault="00F93A76">
                            <w:pPr>
                              <w:pStyle w:val="Default"/>
                              <w:rPr>
                                <w:rFonts w:ascii="Courier New" w:hAnsi="Courier New" w:cs="Courier New"/>
                                <w:sz w:val="20"/>
                                <w:szCs w:val="20"/>
                                <w:lang w:val="en-US"/>
                              </w:rPr>
                            </w:pPr>
                          </w:p>
                          <w:p w14:paraId="3DA4FE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DB3AF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7153A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306EE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AE3E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31F8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CCA8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0E9E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18F5D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29AAA1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120365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7496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46789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3A4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6793F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487B1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4A50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3AA1F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1F16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55411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DD1B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2471B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CEEB7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1D0D3B97" w14:textId="77777777" w:rsidR="00F93A76" w:rsidRDefault="00F93A76">
                            <w:pPr>
                              <w:pStyle w:val="Default"/>
                              <w:rPr>
                                <w:rFonts w:ascii="Courier New" w:hAnsi="Courier New" w:cs="Courier New"/>
                                <w:sz w:val="20"/>
                                <w:szCs w:val="20"/>
                                <w:lang w:val="en-US"/>
                              </w:rPr>
                            </w:pPr>
                          </w:p>
                          <w:p w14:paraId="1FB3D1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0814C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0B691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9959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6F8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FB26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59CF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0381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0421AE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1B1F88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23C2E7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72E67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A4EA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572627EE" w14:textId="77777777" w:rsidR="00F93A76" w:rsidRDefault="00F93A76">
                            <w:pPr>
                              <w:pStyle w:val="Default"/>
                              <w:rPr>
                                <w:rFonts w:ascii="Courier New" w:hAnsi="Courier New" w:cs="Courier New"/>
                                <w:sz w:val="20"/>
                                <w:szCs w:val="20"/>
                                <w:lang w:val="en-US"/>
                              </w:rPr>
                            </w:pPr>
                          </w:p>
                          <w:p w14:paraId="6DD6B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14D90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77A64E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421CF9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C950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CA0A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94A0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849F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69465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ACC74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20B04801" w14:textId="77777777" w:rsidR="00F93A76" w:rsidRDefault="00F93A76">
                            <w:pPr>
                              <w:pStyle w:val="Default"/>
                              <w:rPr>
                                <w:rFonts w:ascii="Courier New" w:hAnsi="Courier New" w:cs="Courier New"/>
                                <w:sz w:val="20"/>
                                <w:szCs w:val="20"/>
                                <w:lang w:val="en-US"/>
                              </w:rPr>
                            </w:pPr>
                          </w:p>
                          <w:p w14:paraId="25C71626" w14:textId="77777777" w:rsidR="00F93A76" w:rsidRDefault="00F93A76">
                            <w:pPr>
                              <w:pStyle w:val="Default"/>
                              <w:rPr>
                                <w:rFonts w:ascii="Courier New" w:hAnsi="Courier New" w:cs="Courier New"/>
                                <w:sz w:val="20"/>
                                <w:szCs w:val="20"/>
                                <w:lang w:val="en-US"/>
                              </w:rPr>
                            </w:pPr>
                          </w:p>
                          <w:p w14:paraId="61A96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A63D2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27E23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5C2E4D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77556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16B5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CECBB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0D69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138C57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0A055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0A4E7169" w14:textId="77777777" w:rsidR="00F93A76" w:rsidRDefault="00F93A76">
                            <w:pPr>
                              <w:pStyle w:val="Default"/>
                              <w:rPr>
                                <w:rFonts w:ascii="Courier New" w:hAnsi="Courier New" w:cs="Courier New"/>
                                <w:sz w:val="20"/>
                                <w:szCs w:val="20"/>
                                <w:lang w:val="en-US"/>
                              </w:rPr>
                            </w:pPr>
                          </w:p>
                          <w:p w14:paraId="7E616C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A92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5E6BA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0207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E51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3CB027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CDDA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EE0B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3CF71C8B" w14:textId="77777777" w:rsidR="00F93A76" w:rsidRDefault="00F93A76">
                            <w:pPr>
                              <w:pStyle w:val="Default"/>
                              <w:rPr>
                                <w:rFonts w:ascii="Courier New" w:hAnsi="Courier New" w:cs="Courier New"/>
                                <w:sz w:val="20"/>
                                <w:szCs w:val="20"/>
                                <w:lang w:val="en-US"/>
                              </w:rPr>
                            </w:pPr>
                          </w:p>
                          <w:p w14:paraId="6F0EE2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905D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60747D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FF30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8F17B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30B0D5F" w14:textId="77777777" w:rsidR="00F93A76" w:rsidRDefault="00F93A76">
                            <w:pPr>
                              <w:pStyle w:val="Default"/>
                              <w:rPr>
                                <w:rFonts w:ascii="Courier New" w:hAnsi="Courier New" w:cs="Courier New"/>
                                <w:sz w:val="20"/>
                                <w:szCs w:val="20"/>
                                <w:lang w:val="en-US"/>
                              </w:rPr>
                            </w:pPr>
                          </w:p>
                          <w:p w14:paraId="1A0CD9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F9D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FB3C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3F4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60C7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265A7989" w14:textId="77777777" w:rsidR="00F93A76" w:rsidRDefault="00F93A76">
                            <w:pPr>
                              <w:pStyle w:val="Default"/>
                              <w:rPr>
                                <w:rFonts w:ascii="Courier New" w:hAnsi="Courier New" w:cs="Courier New"/>
                                <w:sz w:val="20"/>
                                <w:szCs w:val="20"/>
                                <w:lang w:val="en-US"/>
                              </w:rPr>
                            </w:pPr>
                          </w:p>
                          <w:p w14:paraId="77F546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7ACCB81" w14:textId="77777777" w:rsidR="00F93A76" w:rsidRDefault="00F93A76">
                            <w:pPr>
                              <w:pStyle w:val="Default"/>
                              <w:rPr>
                                <w:rFonts w:ascii="Courier New" w:hAnsi="Courier New" w:cs="Courier New"/>
                                <w:sz w:val="20"/>
                                <w:szCs w:val="20"/>
                                <w:lang w:val="en-US"/>
                              </w:rPr>
                            </w:pPr>
                          </w:p>
                          <w:p w14:paraId="5B07DC51" w14:textId="77777777" w:rsidR="00F93A76" w:rsidRDefault="00F93A76">
                            <w:pPr>
                              <w:pStyle w:val="Default"/>
                              <w:rPr>
                                <w:rFonts w:ascii="Courier New" w:hAnsi="Courier New" w:cs="Courier New"/>
                                <w:sz w:val="20"/>
                                <w:szCs w:val="20"/>
                                <w:lang w:val="en-US"/>
                              </w:rPr>
                            </w:pPr>
                          </w:p>
                          <w:p w14:paraId="579C02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17081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2D3CD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12D9D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EE9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64715A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6BBC8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39FAE188" w14:textId="77777777" w:rsidR="00F93A76" w:rsidRDefault="00F93A76">
                            <w:pPr>
                              <w:pStyle w:val="Default"/>
                              <w:rPr>
                                <w:rFonts w:ascii="Courier New" w:hAnsi="Courier New" w:cs="Courier New"/>
                                <w:sz w:val="20"/>
                                <w:szCs w:val="20"/>
                                <w:lang w:val="en-US"/>
                              </w:rPr>
                            </w:pPr>
                          </w:p>
                          <w:p w14:paraId="68AAF7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01DFDC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040C0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BCE8A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A05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A6B0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66A18F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5F161D03" w14:textId="77777777" w:rsidR="00F93A76" w:rsidRDefault="00F93A76">
                            <w:pPr>
                              <w:pStyle w:val="Default"/>
                              <w:rPr>
                                <w:rFonts w:ascii="Courier New" w:hAnsi="Courier New" w:cs="Courier New"/>
                                <w:sz w:val="20"/>
                                <w:szCs w:val="20"/>
                                <w:lang w:val="en-US"/>
                              </w:rPr>
                            </w:pPr>
                          </w:p>
                          <w:p w14:paraId="6E63D3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06BF8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7BC03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18CA2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B6B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065E86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3515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13C4D812" w14:textId="77777777" w:rsidR="00F93A76" w:rsidRDefault="00F93A76">
                            <w:pPr>
                              <w:pStyle w:val="Default"/>
                              <w:rPr>
                                <w:rFonts w:ascii="Courier New" w:hAnsi="Courier New" w:cs="Courier New"/>
                                <w:sz w:val="20"/>
                                <w:szCs w:val="20"/>
                                <w:lang w:val="en-US"/>
                              </w:rPr>
                            </w:pPr>
                          </w:p>
                          <w:p w14:paraId="01A1D720" w14:textId="77777777" w:rsidR="00F93A76" w:rsidRDefault="00F93A76">
                            <w:pPr>
                              <w:pStyle w:val="Default"/>
                              <w:rPr>
                                <w:rFonts w:ascii="Courier New" w:hAnsi="Courier New" w:cs="Courier New"/>
                                <w:sz w:val="20"/>
                                <w:szCs w:val="20"/>
                                <w:lang w:val="en-US"/>
                              </w:rPr>
                            </w:pPr>
                          </w:p>
                          <w:p w14:paraId="38C69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682C413" w14:textId="77777777" w:rsidR="00F93A76" w:rsidRDefault="00F93A76">
                            <w:pPr>
                              <w:pStyle w:val="Default"/>
                              <w:rPr>
                                <w:rFonts w:ascii="Courier New" w:hAnsi="Courier New" w:cs="Courier New"/>
                                <w:sz w:val="20"/>
                                <w:szCs w:val="20"/>
                                <w:lang w:val="en-US"/>
                              </w:rPr>
                            </w:pPr>
                          </w:p>
                          <w:p w14:paraId="51A8E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838923A" w14:textId="77777777" w:rsidR="00F93A76" w:rsidRDefault="00F93A76">
                            <w:pPr>
                              <w:pStyle w:val="Default"/>
                              <w:rPr>
                                <w:rFonts w:ascii="Courier New" w:hAnsi="Courier New" w:cs="Courier New"/>
                                <w:sz w:val="20"/>
                                <w:szCs w:val="20"/>
                                <w:lang w:val="en-US"/>
                              </w:rPr>
                            </w:pPr>
                          </w:p>
                          <w:p w14:paraId="0D4EAC97" w14:textId="77777777" w:rsidR="00F93A76" w:rsidRDefault="00F93A76">
                            <w:pPr>
                              <w:pStyle w:val="Default"/>
                              <w:rPr>
                                <w:rFonts w:ascii="Courier New" w:hAnsi="Courier New" w:cs="Courier New"/>
                                <w:sz w:val="20"/>
                                <w:szCs w:val="20"/>
                                <w:lang w:val="en-US"/>
                              </w:rPr>
                            </w:pPr>
                          </w:p>
                          <w:p w14:paraId="1E3FD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12393245" w14:textId="77777777" w:rsidR="00F93A76" w:rsidRDefault="00F93A76">
                            <w:pPr>
                              <w:pStyle w:val="Default"/>
                              <w:rPr>
                                <w:rFonts w:ascii="Courier New" w:hAnsi="Courier New" w:cs="Courier New"/>
                                <w:sz w:val="20"/>
                                <w:szCs w:val="20"/>
                                <w:lang w:val="en-US"/>
                              </w:rPr>
                            </w:pPr>
                          </w:p>
                          <w:p w14:paraId="374A2C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338F7886" w14:textId="77777777" w:rsidR="00F93A76" w:rsidRDefault="00F93A76">
                            <w:pPr>
                              <w:pStyle w:val="Default"/>
                              <w:rPr>
                                <w:rFonts w:ascii="Courier New" w:hAnsi="Courier New" w:cs="Courier New"/>
                                <w:sz w:val="20"/>
                                <w:szCs w:val="20"/>
                                <w:lang w:val="en-US"/>
                              </w:rPr>
                            </w:pPr>
                          </w:p>
                          <w:p w14:paraId="220F83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482713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1E2FB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8C7AB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FAC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45F167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591674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D77DB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0A373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2660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1FA311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DD44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E676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B586139" w14:textId="77777777" w:rsidR="00F93A76" w:rsidRDefault="00F93A76">
                            <w:pPr>
                              <w:pStyle w:val="Default"/>
                              <w:rPr>
                                <w:rFonts w:ascii="Courier New" w:hAnsi="Courier New" w:cs="Courier New"/>
                                <w:sz w:val="20"/>
                                <w:szCs w:val="20"/>
                                <w:lang w:val="en-US"/>
                              </w:rPr>
                            </w:pPr>
                          </w:p>
                          <w:p w14:paraId="289696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3416D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6C1C8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D9965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D103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0D7BA5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5B877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715A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50BA3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A881F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336D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7AAB3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158387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1F0D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3EE4EAC2" w14:textId="77777777" w:rsidR="00F93A76" w:rsidRDefault="00F93A76">
                            <w:pPr>
                              <w:pStyle w:val="Default"/>
                              <w:rPr>
                                <w:rFonts w:ascii="Courier New" w:hAnsi="Courier New" w:cs="Courier New"/>
                                <w:sz w:val="20"/>
                                <w:szCs w:val="20"/>
                                <w:lang w:val="en-US"/>
                              </w:rPr>
                            </w:pPr>
                          </w:p>
                          <w:p w14:paraId="6F0EE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2A43F1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0BA0F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8EFA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E88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3131B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F09C4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D21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BF6E7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1A1013A7" w14:textId="77777777" w:rsidR="00F93A76" w:rsidRDefault="00F93A76">
                            <w:pPr>
                              <w:pStyle w:val="Default"/>
                              <w:rPr>
                                <w:rFonts w:ascii="Courier New" w:hAnsi="Courier New" w:cs="Courier New"/>
                                <w:sz w:val="20"/>
                                <w:szCs w:val="20"/>
                                <w:lang w:val="en-US"/>
                              </w:rPr>
                            </w:pPr>
                          </w:p>
                          <w:p w14:paraId="75CEA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12FA7A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E445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0E1F98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6D1DF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7151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6360E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183B7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A36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07654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53EF59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204A0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311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336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CC4537" w14:textId="77777777" w:rsidR="00F93A76" w:rsidRDefault="00F93A76">
                            <w:pPr>
                              <w:pStyle w:val="Default"/>
                              <w:rPr>
                                <w:rFonts w:ascii="Courier New" w:hAnsi="Courier New" w:cs="Courier New"/>
                                <w:sz w:val="20"/>
                                <w:szCs w:val="20"/>
                                <w:lang w:val="en-US"/>
                              </w:rPr>
                            </w:pPr>
                          </w:p>
                          <w:p w14:paraId="1B882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51EBE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63147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30DC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A43495" w14:textId="77777777" w:rsidR="00F93A76" w:rsidRDefault="00F93A76">
                            <w:pPr>
                              <w:pStyle w:val="Default"/>
                              <w:rPr>
                                <w:rFonts w:ascii="Courier New" w:hAnsi="Courier New" w:cs="Courier New"/>
                                <w:sz w:val="20"/>
                                <w:szCs w:val="20"/>
                                <w:lang w:val="en-US"/>
                              </w:rPr>
                            </w:pPr>
                          </w:p>
                          <w:p w14:paraId="2D821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E6E98A" w14:textId="77777777" w:rsidR="00F93A76" w:rsidRDefault="00F93A76">
                            <w:pPr>
                              <w:pStyle w:val="Default"/>
                              <w:rPr>
                                <w:rFonts w:ascii="Courier New" w:hAnsi="Courier New" w:cs="Courier New"/>
                                <w:sz w:val="20"/>
                                <w:szCs w:val="20"/>
                                <w:lang w:val="en-US"/>
                              </w:rPr>
                            </w:pPr>
                          </w:p>
                          <w:p w14:paraId="429A45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335F74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FFD95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6E6990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62C81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316CD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37BB7B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E750A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5B13D0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21FEC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BB8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5F2FE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CF906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0868B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5281C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5EC99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57E5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FC7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4C730E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50F5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B9FBFF" w14:textId="77777777" w:rsidR="00F93A76" w:rsidRDefault="00F93A76">
                            <w:pPr>
                              <w:pStyle w:val="Default"/>
                              <w:rPr>
                                <w:rFonts w:ascii="Courier New" w:hAnsi="Courier New" w:cs="Courier New"/>
                                <w:sz w:val="20"/>
                                <w:szCs w:val="20"/>
                                <w:lang w:val="en-US"/>
                              </w:rPr>
                            </w:pPr>
                          </w:p>
                          <w:p w14:paraId="65056670" w14:textId="77777777" w:rsidR="00F93A76" w:rsidRDefault="00F93A76">
                            <w:pPr>
                              <w:pStyle w:val="Default"/>
                              <w:rPr>
                                <w:rFonts w:ascii="Courier New" w:hAnsi="Courier New" w:cs="Courier New"/>
                                <w:sz w:val="20"/>
                                <w:szCs w:val="20"/>
                                <w:lang w:val="en-US"/>
                              </w:rPr>
                            </w:pPr>
                          </w:p>
                          <w:p w14:paraId="1B37B9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DD8C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6FB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491CAF2D" w14:textId="77777777" w:rsidR="00F93A76" w:rsidRDefault="00F93A76">
                            <w:pPr>
                              <w:pStyle w:val="Default"/>
                              <w:rPr>
                                <w:rFonts w:ascii="Courier New" w:hAnsi="Courier New" w:cs="Courier New"/>
                                <w:sz w:val="20"/>
                                <w:szCs w:val="20"/>
                                <w:lang w:val="en-US"/>
                              </w:rPr>
                            </w:pPr>
                          </w:p>
                          <w:p w14:paraId="6C79384C"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DB7BF" id="_x0000_s1102" type="#_x0000_t202" style="width:388.8pt;height:55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">
                <v:textbox>
                  <w:txbxContent>
                    <w:p w14:paraId="1044C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8BFF6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376C3C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E5D3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9B06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2E6E5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ndroid:fontFamily="@font/montser</w:t>
                      </w:r>
                      <w:r>
                        <w:rPr>
                          <w:rFonts w:ascii="Courier New" w:hAnsi="Courier New" w:cs="Courier New"/>
                          <w:sz w:val="20"/>
                          <w:szCs w:val="20"/>
                          <w:lang w:val="en-US"/>
                        </w:rPr>
                        <w:t>rat_alternates_medium"</w:t>
                      </w:r>
                    </w:p>
                    <w:p w14:paraId="5ABC1D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7DCA3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2B29D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29493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78ED1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w:t>
                      </w:r>
                      <w:r>
                        <w:rPr>
                          <w:rFonts w:ascii="Courier New" w:hAnsi="Courier New" w:cs="Courier New"/>
                          <w:sz w:val="20"/>
                          <w:szCs w:val="20"/>
                          <w:lang w:val="en-US"/>
                        </w:rPr>
                        <w:t>l_bias="0.0"</w:t>
                      </w:r>
                    </w:p>
                    <w:p w14:paraId="3A43B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Top_toBottomOf="@+id/regNamaLengkap" /&gt;</w:t>
                      </w:r>
                    </w:p>
                    <w:p w14:paraId="52010C2E" w14:textId="77777777" w:rsidR="00F93A76" w:rsidRDefault="00F93A76">
                      <w:pPr>
                        <w:pStyle w:val="Default"/>
                        <w:rPr>
                          <w:rFonts w:ascii="Courier New" w:hAnsi="Courier New" w:cs="Courier New"/>
                          <w:sz w:val="20"/>
                          <w:szCs w:val="20"/>
                          <w:lang w:val="en-US"/>
                        </w:rPr>
                      </w:pPr>
                    </w:p>
                    <w:p w14:paraId="0D3D1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B13D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42608B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CD0E4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4D82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layout_marginTop="4dp"</w:t>
                      </w:r>
                    </w:p>
                    <w:p w14:paraId="344409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31308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CD6AD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42C41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77B070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w:t>
                      </w:r>
                      <w:r>
                        <w:rPr>
                          <w:rFonts w:ascii="Courier New" w:hAnsi="Courier New" w:cs="Courier New"/>
                          <w:sz w:val="20"/>
                          <w:szCs w:val="20"/>
                          <w:lang w:val="en-US"/>
                        </w:rPr>
                        <w:t>adding="16dp"</w:t>
                      </w:r>
                    </w:p>
                    <w:p w14:paraId="46E2F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BB3E9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0219F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Top_toBottomOf="@+id/labelPassword" /&gt;</w:t>
                      </w:r>
                    </w:p>
                    <w:p w14:paraId="74F6CE37" w14:textId="77777777" w:rsidR="00F93A76" w:rsidRDefault="00F93A76">
                      <w:pPr>
                        <w:pStyle w:val="Default"/>
                        <w:rPr>
                          <w:rFonts w:ascii="Courier New" w:hAnsi="Courier New" w:cs="Courier New"/>
                          <w:sz w:val="20"/>
                          <w:szCs w:val="20"/>
                          <w:lang w:val="en-US"/>
                        </w:rPr>
                      </w:pPr>
                    </w:p>
                    <w:p w14:paraId="3B51FA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2F7AD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2CC90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CD8A2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D1C5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3808F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5FD13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18DE58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24ED2097" w14:textId="77777777" w:rsidR="00F93A76" w:rsidRDefault="00F93A76">
                      <w:pPr>
                        <w:pStyle w:val="Default"/>
                        <w:rPr>
                          <w:rFonts w:ascii="Courier New" w:hAnsi="Courier New" w:cs="Courier New"/>
                          <w:sz w:val="20"/>
                          <w:szCs w:val="20"/>
                          <w:lang w:val="en-US"/>
                        </w:rPr>
                      </w:pPr>
                    </w:p>
                    <w:p w14:paraId="38080C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CD0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7FE58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AAAA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w:t>
                      </w:r>
                      <w:r>
                        <w:rPr>
                          <w:rFonts w:ascii="Courier New" w:hAnsi="Courier New" w:cs="Courier New"/>
                          <w:sz w:val="20"/>
                          <w:szCs w:val="20"/>
                          <w:lang w:val="en-US"/>
                        </w:rPr>
                        <w:t>droid:layout_gravity="center"</w:t>
                      </w:r>
                    </w:p>
                    <w:p w14:paraId="084E3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3AC135C2" w14:textId="77777777" w:rsidR="00F93A76" w:rsidRDefault="00F93A76">
                      <w:pPr>
                        <w:pStyle w:val="Default"/>
                        <w:rPr>
                          <w:rFonts w:ascii="Courier New" w:hAnsi="Courier New" w:cs="Courier New"/>
                          <w:sz w:val="20"/>
                          <w:szCs w:val="20"/>
                          <w:lang w:val="en-US"/>
                        </w:rPr>
                      </w:pPr>
                    </w:p>
                    <w:p w14:paraId="213825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2159A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1DF65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239B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w:t>
                      </w:r>
                      <w:r>
                        <w:rPr>
                          <w:rFonts w:ascii="Courier New" w:hAnsi="Courier New" w:cs="Courier New"/>
                          <w:sz w:val="20"/>
                          <w:szCs w:val="20"/>
                          <w:lang w:val="en-US"/>
                        </w:rPr>
                        <w:t>@font/montserrat_alternates"</w:t>
                      </w:r>
                    </w:p>
                    <w:p w14:paraId="3A7A89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0A004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6B5B274" w14:textId="77777777" w:rsidR="00F93A76" w:rsidRDefault="00F93A76">
                      <w:pPr>
                        <w:pStyle w:val="Default"/>
                        <w:rPr>
                          <w:rFonts w:ascii="Courier New" w:hAnsi="Courier New" w:cs="Courier New"/>
                          <w:sz w:val="20"/>
                          <w:szCs w:val="20"/>
                          <w:lang w:val="en-US"/>
                        </w:rPr>
                      </w:pPr>
                    </w:p>
                    <w:p w14:paraId="438BDFD6" w14:textId="77777777" w:rsidR="00F93A76" w:rsidRDefault="00F93A76">
                      <w:pPr>
                        <w:pStyle w:val="Default"/>
                        <w:rPr>
                          <w:rFonts w:ascii="Courier New" w:hAnsi="Courier New" w:cs="Courier New"/>
                          <w:sz w:val="20"/>
                          <w:szCs w:val="20"/>
                          <w:lang w:val="en-US"/>
                        </w:rPr>
                      </w:pPr>
                    </w:p>
                    <w:p w14:paraId="6816EA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522D82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370420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46E1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7D9CC4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0219E1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35DD1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7E9673BA" w14:textId="77777777" w:rsidR="00F93A76" w:rsidRDefault="00F93A76">
                      <w:pPr>
                        <w:pStyle w:val="Default"/>
                        <w:rPr>
                          <w:rFonts w:ascii="Courier New" w:hAnsi="Courier New" w:cs="Courier New"/>
                          <w:sz w:val="20"/>
                          <w:szCs w:val="20"/>
                          <w:lang w:val="en-US"/>
                        </w:rPr>
                      </w:pPr>
                    </w:p>
                    <w:p w14:paraId="6CE2AA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EA625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570449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A842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C465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7B83D5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checked="false"</w:t>
                      </w:r>
                    </w:p>
                    <w:p w14:paraId="0B9ACF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D269E2B" w14:textId="77777777" w:rsidR="00F93A76" w:rsidRDefault="00F93A76">
                      <w:pPr>
                        <w:pStyle w:val="Default"/>
                        <w:rPr>
                          <w:rFonts w:ascii="Courier New" w:hAnsi="Courier New" w:cs="Courier New"/>
                          <w:sz w:val="20"/>
                          <w:szCs w:val="20"/>
                          <w:lang w:val="en-US"/>
                        </w:rPr>
                      </w:pPr>
                    </w:p>
                    <w:p w14:paraId="5D8EB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7CA5B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39277F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3B4C6F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w:t>
                      </w:r>
                      <w:r>
                        <w:rPr>
                          <w:rFonts w:ascii="Courier New" w:hAnsi="Courier New" w:cs="Courier New"/>
                          <w:sz w:val="20"/>
                          <w:szCs w:val="20"/>
                          <w:lang w:val="en-US"/>
                        </w:rPr>
                        <w:t>ht="wrap_content"</w:t>
                      </w:r>
                    </w:p>
                    <w:p w14:paraId="7E4E9A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8833B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4D84925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71EDEA44" w14:textId="77777777" w:rsidR="00F93A76" w:rsidRDefault="00F93A76">
                      <w:pPr>
                        <w:pStyle w:val="Default"/>
                        <w:rPr>
                          <w:rFonts w:ascii="Courier New" w:hAnsi="Courier New" w:cs="Courier New"/>
                          <w:sz w:val="20"/>
                          <w:szCs w:val="20"/>
                          <w:lang w:val="en-US"/>
                        </w:rPr>
                      </w:pPr>
                    </w:p>
                    <w:p w14:paraId="4F411F6C" w14:textId="77777777" w:rsidR="00F93A76" w:rsidRDefault="00F93A76">
                      <w:pPr>
                        <w:pStyle w:val="Default"/>
                        <w:rPr>
                          <w:rFonts w:ascii="Courier New" w:hAnsi="Courier New" w:cs="Courier New"/>
                          <w:sz w:val="20"/>
                          <w:szCs w:val="20"/>
                          <w:lang w:val="en-US"/>
                        </w:rPr>
                      </w:pPr>
                    </w:p>
                    <w:p w14:paraId="105F61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6322154" w14:textId="77777777" w:rsidR="00F93A76" w:rsidRDefault="00F93A76">
                      <w:pPr>
                        <w:pStyle w:val="Default"/>
                        <w:rPr>
                          <w:rFonts w:ascii="Courier New" w:hAnsi="Courier New" w:cs="Courier New"/>
                          <w:sz w:val="20"/>
                          <w:szCs w:val="20"/>
                          <w:lang w:val="en-US"/>
                        </w:rPr>
                      </w:pPr>
                    </w:p>
                    <w:p w14:paraId="3C356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FBCA5E" w14:textId="77777777" w:rsidR="00F93A76" w:rsidRDefault="00F93A76">
                      <w:pPr>
                        <w:pStyle w:val="Default"/>
                        <w:rPr>
                          <w:rFonts w:ascii="Courier New" w:hAnsi="Courier New" w:cs="Courier New"/>
                          <w:sz w:val="20"/>
                          <w:szCs w:val="20"/>
                          <w:lang w:val="en-US"/>
                        </w:rPr>
                      </w:pPr>
                    </w:p>
                    <w:p w14:paraId="1E8F597C" w14:textId="77777777" w:rsidR="00F93A76" w:rsidRDefault="00F93A76">
                      <w:pPr>
                        <w:pStyle w:val="Default"/>
                        <w:rPr>
                          <w:rFonts w:ascii="Courier New" w:hAnsi="Courier New" w:cs="Courier New"/>
                          <w:sz w:val="20"/>
                          <w:szCs w:val="20"/>
                          <w:lang w:val="en-US"/>
                        </w:rPr>
                      </w:pPr>
                    </w:p>
                    <w:p w14:paraId="7C689B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w:t>
                      </w:r>
                      <w:r>
                        <w:rPr>
                          <w:rFonts w:ascii="Courier New" w:hAnsi="Courier New" w:cs="Courier New"/>
                          <w:sz w:val="20"/>
                          <w:szCs w:val="20"/>
                          <w:lang w:val="en-US"/>
                        </w:rPr>
                        <w:t>raintlayout.widget.ConstraintLayout&gt;</w:t>
                      </w:r>
                    </w:p>
                    <w:p w14:paraId="54281295" w14:textId="77777777" w:rsidR="00F93A76" w:rsidRDefault="00F93A76">
                      <w:pPr>
                        <w:pStyle w:val="Default"/>
                        <w:rPr>
                          <w:rFonts w:ascii="Courier New" w:hAnsi="Courier New" w:cs="Courier New"/>
                          <w:sz w:val="20"/>
                          <w:szCs w:val="20"/>
                          <w:lang w:val="en-US"/>
                        </w:rPr>
                      </w:pPr>
                    </w:p>
                    <w:p w14:paraId="205DD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A4A0A05" w14:textId="77777777" w:rsidR="00F93A76" w:rsidRDefault="00F93A76">
                      <w:pPr>
                        <w:pStyle w:val="Default"/>
                        <w:rPr>
                          <w:rFonts w:ascii="Courier New" w:hAnsi="Courier New" w:cs="Courier New"/>
                          <w:sz w:val="20"/>
                          <w:szCs w:val="20"/>
                          <w:lang w:val="en-US"/>
                        </w:rPr>
                      </w:pPr>
                    </w:p>
                    <w:p w14:paraId="156F34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647F9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23F5D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03FFD3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8573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14958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46FB4D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31D6C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175A7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414B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A2F3E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71713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E82A7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56EFE8A" w14:textId="77777777" w:rsidR="00F93A76" w:rsidRDefault="00F93A76">
                      <w:pPr>
                        <w:pStyle w:val="Default"/>
                        <w:rPr>
                          <w:rFonts w:ascii="Courier New" w:hAnsi="Courier New" w:cs="Courier New"/>
                          <w:sz w:val="20"/>
                          <w:szCs w:val="20"/>
                          <w:lang w:val="en-US"/>
                        </w:rPr>
                      </w:pPr>
                    </w:p>
                    <w:p w14:paraId="5E27B6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w:t>
                      </w:r>
                      <w:r>
                        <w:rPr>
                          <w:rFonts w:ascii="Courier New" w:hAnsi="Courier New" w:cs="Courier New"/>
                          <w:sz w:val="20"/>
                          <w:szCs w:val="20"/>
                          <w:lang w:val="en-US"/>
                        </w:rPr>
                        <w:t>oid.material.button.MaterialButton</w:t>
                      </w:r>
                    </w:p>
                    <w:p w14:paraId="3491E3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5BD5A2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DCBBA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BAB5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76AEB2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70E85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padding="24dp"</w:t>
                      </w:r>
                    </w:p>
                    <w:p w14:paraId="731C5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2222B9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292278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2A777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43E7F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34214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w:t>
                      </w:r>
                      <w:r>
                        <w:rPr>
                          <w:rFonts w:ascii="Courier New" w:hAnsi="Courier New" w:cs="Courier New"/>
                          <w:sz w:val="20"/>
                          <w:szCs w:val="20"/>
                          <w:lang w:val="en-US"/>
                        </w:rPr>
                        <w:t>Start_toStartOf="parent"</w:t>
                      </w:r>
                    </w:p>
                    <w:p w14:paraId="7B707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25342EBF" w14:textId="77777777" w:rsidR="00F93A76" w:rsidRDefault="00F93A76">
                      <w:pPr>
                        <w:pStyle w:val="Default"/>
                        <w:rPr>
                          <w:rFonts w:ascii="Courier New" w:hAnsi="Courier New" w:cs="Courier New"/>
                          <w:sz w:val="20"/>
                          <w:szCs w:val="20"/>
                          <w:lang w:val="en-US"/>
                        </w:rPr>
                      </w:pPr>
                    </w:p>
                    <w:p w14:paraId="5DF22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2D782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759D8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7DF9B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8576B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6CBFAE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10A1A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25CE62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79929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087A6B55" w14:textId="77777777" w:rsidR="00F93A76" w:rsidRDefault="00F93A76">
                      <w:pPr>
                        <w:pStyle w:val="Default"/>
                        <w:rPr>
                          <w:rFonts w:ascii="Courier New" w:hAnsi="Courier New" w:cs="Courier New"/>
                          <w:sz w:val="20"/>
                          <w:szCs w:val="20"/>
                          <w:lang w:val="en-US"/>
                        </w:rPr>
                      </w:pPr>
                    </w:p>
                    <w:p w14:paraId="5B745B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        &lt;androidx.constraintlayout.widget.ConstraintLayout</w:t>
                      </w:r>
                    </w:p>
                    <w:p w14:paraId="19D59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8A91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2BF3C003" w14:textId="77777777" w:rsidR="00F93A76" w:rsidRDefault="00F93A76">
                      <w:pPr>
                        <w:pStyle w:val="Default"/>
                        <w:rPr>
                          <w:rFonts w:ascii="Courier New" w:hAnsi="Courier New" w:cs="Courier New"/>
                          <w:sz w:val="20"/>
                          <w:szCs w:val="20"/>
                          <w:lang w:val="en-US"/>
                        </w:rPr>
                      </w:pPr>
                    </w:p>
                    <w:p w14:paraId="4119F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B7B0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t>
                      </w:r>
                      <w:r>
                        <w:rPr>
                          <w:rFonts w:ascii="Courier New" w:hAnsi="Courier New" w:cs="Courier New"/>
                          <w:sz w:val="20"/>
                          <w:szCs w:val="20"/>
                          <w:lang w:val="en-US"/>
                        </w:rPr>
                        <w:t>:id="@+id/labelUsername"</w:t>
                      </w:r>
                    </w:p>
                    <w:p w14:paraId="5994D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D052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9647D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6F20B6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sername"</w:t>
                      </w:r>
                    </w:p>
                    <w:p w14:paraId="54FD7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Color="@color/black"</w:t>
                      </w:r>
                    </w:p>
                    <w:p w14:paraId="1A82E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2B5A9D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4B37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69A70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DDA83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Top_toTopOf="parent" /&gt;</w:t>
                      </w:r>
                    </w:p>
                    <w:p w14:paraId="22F14E95" w14:textId="77777777" w:rsidR="00F93A76" w:rsidRDefault="00F93A76">
                      <w:pPr>
                        <w:pStyle w:val="Default"/>
                        <w:rPr>
                          <w:rFonts w:ascii="Courier New" w:hAnsi="Courier New" w:cs="Courier New"/>
                          <w:sz w:val="20"/>
                          <w:szCs w:val="20"/>
                          <w:lang w:val="en-US"/>
                        </w:rPr>
                      </w:pPr>
                    </w:p>
                    <w:p w14:paraId="1E607D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76B69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Username"</w:t>
                      </w:r>
                    </w:p>
                    <w:p w14:paraId="56DDDC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855FD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F1AB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134FAB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727BAE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DD1E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User</w:t>
                      </w:r>
                      <w:r>
                        <w:rPr>
                          <w:rFonts w:ascii="Courier New" w:hAnsi="Courier New" w:cs="Courier New"/>
                          <w:sz w:val="20"/>
                          <w:szCs w:val="20"/>
                          <w:lang w:val="en-US"/>
                        </w:rPr>
                        <w:t>name"</w:t>
                      </w:r>
                    </w:p>
                    <w:p w14:paraId="49C648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56CB5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526D5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6E91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6223A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w:t>
                      </w:r>
                      <w:r>
                        <w:rPr>
                          <w:rFonts w:ascii="Courier New" w:hAnsi="Courier New" w:cs="Courier New"/>
                          <w:sz w:val="20"/>
                          <w:szCs w:val="20"/>
                          <w:lang w:val="en-US"/>
                        </w:rPr>
                        <w:t>_toBottomOf="@+id/labelUsername" /&gt;</w:t>
                      </w:r>
                    </w:p>
                    <w:p w14:paraId="1A2EF260" w14:textId="77777777" w:rsidR="00F93A76" w:rsidRDefault="00F93A76">
                      <w:pPr>
                        <w:pStyle w:val="Default"/>
                        <w:rPr>
                          <w:rFonts w:ascii="Courier New" w:hAnsi="Courier New" w:cs="Courier New"/>
                          <w:sz w:val="20"/>
                          <w:szCs w:val="20"/>
                          <w:lang w:val="en-US"/>
                        </w:rPr>
                      </w:pPr>
                    </w:p>
                    <w:p w14:paraId="16150A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04DBC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RegUsername"</w:t>
                      </w:r>
                    </w:p>
                    <w:p w14:paraId="013C2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7CC669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2D395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6A2802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src="@drawable/ic_error"</w:t>
                      </w:r>
                    </w:p>
                    <w:p w14:paraId="1C01D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CF9A9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Username"</w:t>
                      </w:r>
                    </w:p>
                    <w:p w14:paraId="60D828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NamaLengkap"</w:t>
                      </w:r>
                    </w:p>
                    <w:p w14:paraId="5F8929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w:t>
                      </w:r>
                      <w:r>
                        <w:rPr>
                          <w:rFonts w:ascii="Courier New" w:hAnsi="Courier New" w:cs="Courier New"/>
                          <w:sz w:val="20"/>
                          <w:szCs w:val="20"/>
                          <w:lang w:val="en-US"/>
                        </w:rPr>
                        <w:t>traintTop_toTopOf="@+id/regUsername" /&gt;</w:t>
                      </w:r>
                    </w:p>
                    <w:p w14:paraId="2C050D1C" w14:textId="77777777" w:rsidR="00F93A76" w:rsidRDefault="00F93A76">
                      <w:pPr>
                        <w:pStyle w:val="Default"/>
                        <w:rPr>
                          <w:rFonts w:ascii="Courier New" w:hAnsi="Courier New" w:cs="Courier New"/>
                          <w:sz w:val="20"/>
                          <w:szCs w:val="20"/>
                          <w:lang w:val="en-US"/>
                        </w:rPr>
                      </w:pPr>
                    </w:p>
                    <w:p w14:paraId="58D4BE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4A56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NamaLengkap"</w:t>
                      </w:r>
                    </w:p>
                    <w:p w14:paraId="0778B4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CAE1B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6990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w:t>
                      </w:r>
                      <w:r>
                        <w:rPr>
                          <w:rFonts w:ascii="Courier New" w:hAnsi="Courier New" w:cs="Courier New"/>
                          <w:sz w:val="20"/>
                          <w:szCs w:val="20"/>
                          <w:lang w:val="en-US"/>
                        </w:rPr>
                        <w:t>Top="76dp"</w:t>
                      </w:r>
                    </w:p>
                    <w:p w14:paraId="32C70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17B8F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Nama Lengkap"</w:t>
                      </w:r>
                    </w:p>
                    <w:p w14:paraId="2E2F3D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55179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19F47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68941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AAFC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id/regUsername"</w:t>
                      </w:r>
                    </w:p>
                    <w:p w14:paraId="75C53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Username" /</w:t>
                      </w:r>
                      <w:r>
                        <w:rPr>
                          <w:rFonts w:ascii="Courier New" w:hAnsi="Courier New" w:cs="Courier New"/>
                          <w:sz w:val="20"/>
                          <w:szCs w:val="20"/>
                          <w:lang w:val="en-US"/>
                        </w:rPr>
                        <w:t>&gt;</w:t>
                      </w:r>
                    </w:p>
                    <w:p w14:paraId="2AF2F519" w14:textId="77777777" w:rsidR="00F93A76" w:rsidRDefault="00F93A76">
                      <w:pPr>
                        <w:pStyle w:val="Default"/>
                        <w:rPr>
                          <w:rFonts w:ascii="Courier New" w:hAnsi="Courier New" w:cs="Courier New"/>
                          <w:sz w:val="20"/>
                          <w:szCs w:val="20"/>
                          <w:lang w:val="en-US"/>
                        </w:rPr>
                      </w:pPr>
                    </w:p>
                    <w:p w14:paraId="45B188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46D5A2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NamaLengkap"</w:t>
                      </w:r>
                    </w:p>
                    <w:p w14:paraId="0CBA8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9D98E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A3F6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E58A8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w:t>
                      </w:r>
                      <w:r>
                        <w:rPr>
                          <w:rFonts w:ascii="Courier New" w:hAnsi="Courier New" w:cs="Courier New"/>
                          <w:sz w:val="20"/>
                          <w:szCs w:val="20"/>
                          <w:lang w:val="en-US"/>
                        </w:rPr>
                        <w:t>rawable/roundrect"</w:t>
                      </w:r>
                    </w:p>
                    <w:p w14:paraId="3A322C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31EC45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50313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BE4E7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679479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5FB47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53F26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47488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w:t>
                      </w:r>
                      <w:r>
                        <w:rPr>
                          <w:rFonts w:ascii="Courier New" w:hAnsi="Courier New" w:cs="Courier New"/>
                          <w:sz w:val="20"/>
                          <w:szCs w:val="20"/>
                          <w:lang w:val="en-US"/>
                        </w:rPr>
                        <w:t>&gt;</w:t>
                      </w:r>
                    </w:p>
                    <w:p w14:paraId="5597DA78" w14:textId="77777777" w:rsidR="00F93A76" w:rsidRDefault="00F93A76">
                      <w:pPr>
                        <w:pStyle w:val="Default"/>
                        <w:rPr>
                          <w:rFonts w:ascii="Courier New" w:hAnsi="Courier New" w:cs="Courier New"/>
                          <w:sz w:val="20"/>
                          <w:szCs w:val="20"/>
                          <w:lang w:val="en-US"/>
                        </w:rPr>
                      </w:pPr>
                    </w:p>
                    <w:p w14:paraId="3DA4FE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DB3AF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7153A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306EEF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2AE3E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031F8F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6CCA88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30E9EB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18F5D2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29AAA1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w:t>
                      </w:r>
                      <w:r>
                        <w:rPr>
                          <w:rFonts w:ascii="Courier New" w:hAnsi="Courier New" w:cs="Courier New"/>
                          <w:sz w:val="20"/>
                          <w:szCs w:val="20"/>
                          <w:lang w:val="en-US"/>
                        </w:rPr>
                        <w:t>layout_constraintTop_toTopOf="@+id/regNamaLengkap" /&gt;</w:t>
                      </w:r>
                    </w:p>
                    <w:p w14:paraId="120365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7496A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46789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3A4B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6793F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marginTop="16dp"</w:t>
                      </w:r>
                    </w:p>
                    <w:p w14:paraId="1487B1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34A50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3AA1F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1F16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55411B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w:t>
                      </w:r>
                      <w:r>
                        <w:rPr>
                          <w:rFonts w:ascii="Courier New" w:hAnsi="Courier New" w:cs="Courier New"/>
                          <w:sz w:val="20"/>
                          <w:szCs w:val="20"/>
                          <w:lang w:val="en-US"/>
                        </w:rPr>
                        <w:t>intEnd_toEndOf="parent"</w:t>
                      </w:r>
                    </w:p>
                    <w:p w14:paraId="3DD1BC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32471B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CEEB7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1D0D3B97" w14:textId="77777777" w:rsidR="00F93A76" w:rsidRDefault="00F93A76">
                      <w:pPr>
                        <w:pStyle w:val="Default"/>
                        <w:rPr>
                          <w:rFonts w:ascii="Courier New" w:hAnsi="Courier New" w:cs="Courier New"/>
                          <w:sz w:val="20"/>
                          <w:szCs w:val="20"/>
                          <w:lang w:val="en-US"/>
                        </w:rPr>
                      </w:pPr>
                    </w:p>
                    <w:p w14:paraId="1FB3D1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50814C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egPassword"</w:t>
                      </w:r>
                    </w:p>
                    <w:p w14:paraId="0B6916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9959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6F8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5FB264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59CF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w:t>
                      </w:r>
                      <w:r>
                        <w:rPr>
                          <w:rFonts w:ascii="Courier New" w:hAnsi="Courier New" w:cs="Courier New"/>
                          <w:sz w:val="20"/>
                          <w:szCs w:val="20"/>
                          <w:lang w:val="en-US"/>
                        </w:rPr>
                        <w:t>id:fontFamily="@font/montserrat_alternates"</w:t>
                      </w:r>
                    </w:p>
                    <w:p w14:paraId="00381F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0421AE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1B1F88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23C2E7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72E67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A4EAB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572627EE" w14:textId="77777777" w:rsidR="00F93A76" w:rsidRDefault="00F93A76">
                      <w:pPr>
                        <w:pStyle w:val="Default"/>
                        <w:rPr>
                          <w:rFonts w:ascii="Courier New" w:hAnsi="Courier New" w:cs="Courier New"/>
                          <w:sz w:val="20"/>
                          <w:szCs w:val="20"/>
                          <w:lang w:val="en-US"/>
                        </w:rPr>
                      </w:pPr>
                    </w:p>
                    <w:p w14:paraId="6DD6B7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14D90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w:t>
                      </w:r>
                      <w:r>
                        <w:rPr>
                          <w:rFonts w:ascii="Courier New" w:hAnsi="Courier New" w:cs="Courier New"/>
                          <w:sz w:val="20"/>
                          <w:szCs w:val="20"/>
                          <w:lang w:val="en-US"/>
                        </w:rPr>
                        <w:t>assword"</w:t>
                      </w:r>
                    </w:p>
                    <w:p w14:paraId="77A64E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421CF9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C9509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CA0A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94A09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849FB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694658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4ACC74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20B04801" w14:textId="77777777" w:rsidR="00F93A76" w:rsidRDefault="00F93A76">
                      <w:pPr>
                        <w:pStyle w:val="Default"/>
                        <w:rPr>
                          <w:rFonts w:ascii="Courier New" w:hAnsi="Courier New" w:cs="Courier New"/>
                          <w:sz w:val="20"/>
                          <w:szCs w:val="20"/>
                          <w:lang w:val="en-US"/>
                        </w:rPr>
                      </w:pPr>
                    </w:p>
                    <w:p w14:paraId="25C71626" w14:textId="77777777" w:rsidR="00F93A76" w:rsidRDefault="00F93A76">
                      <w:pPr>
                        <w:pStyle w:val="Default"/>
                        <w:rPr>
                          <w:rFonts w:ascii="Courier New" w:hAnsi="Courier New" w:cs="Courier New"/>
                          <w:sz w:val="20"/>
                          <w:szCs w:val="20"/>
                          <w:lang w:val="en-US"/>
                        </w:rPr>
                      </w:pPr>
                    </w:p>
                    <w:p w14:paraId="61A963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mageView</w:t>
                      </w:r>
                    </w:p>
                    <w:p w14:paraId="3A63D2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27E23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5C2E4D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775560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16B50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2CECBB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visibility="gone"</w:t>
                      </w:r>
                    </w:p>
                    <w:p w14:paraId="10D69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138C57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0A0559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0A4E7169" w14:textId="77777777" w:rsidR="00F93A76" w:rsidRDefault="00F93A76">
                      <w:pPr>
                        <w:pStyle w:val="Default"/>
                        <w:rPr>
                          <w:rFonts w:ascii="Courier New" w:hAnsi="Courier New" w:cs="Courier New"/>
                          <w:sz w:val="20"/>
                          <w:szCs w:val="20"/>
                          <w:lang w:val="en-US"/>
                        </w:rPr>
                      </w:pPr>
                    </w:p>
                    <w:p w14:paraId="7E616C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LinearLayout</w:t>
                      </w:r>
                    </w:p>
                    <w:p w14:paraId="7A92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5E6BA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0207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E51D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3CB027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4CDDAA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6EE0B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3CF71C8B" w14:textId="77777777" w:rsidR="00F93A76" w:rsidRDefault="00F93A76">
                      <w:pPr>
                        <w:pStyle w:val="Default"/>
                        <w:rPr>
                          <w:rFonts w:ascii="Courier New" w:hAnsi="Courier New" w:cs="Courier New"/>
                          <w:sz w:val="20"/>
                          <w:szCs w:val="20"/>
                          <w:lang w:val="en-US"/>
                        </w:rPr>
                      </w:pPr>
                    </w:p>
                    <w:p w14:paraId="6F0EE2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905D9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52dp"</w:t>
                      </w:r>
                    </w:p>
                    <w:p w14:paraId="60747D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FF304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58F17B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430B0D5F" w14:textId="77777777" w:rsidR="00F93A76" w:rsidRDefault="00F93A76">
                      <w:pPr>
                        <w:pStyle w:val="Default"/>
                        <w:rPr>
                          <w:rFonts w:ascii="Courier New" w:hAnsi="Courier New" w:cs="Courier New"/>
                          <w:sz w:val="20"/>
                          <w:szCs w:val="20"/>
                          <w:lang w:val="en-US"/>
                        </w:rPr>
                      </w:pPr>
                    </w:p>
                    <w:p w14:paraId="1A0CD9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F9D0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w:t>
                      </w:r>
                      <w:r>
                        <w:rPr>
                          <w:rFonts w:ascii="Courier New" w:hAnsi="Courier New" w:cs="Courier New"/>
                          <w:sz w:val="20"/>
                          <w:szCs w:val="20"/>
                          <w:lang w:val="en-US"/>
                        </w:rPr>
                        <w:t>ut_width="wrap_content"</w:t>
                      </w:r>
                    </w:p>
                    <w:p w14:paraId="7FB3CF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3F4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060C71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265A7989" w14:textId="77777777" w:rsidR="00F93A76" w:rsidRDefault="00F93A76">
                      <w:pPr>
                        <w:pStyle w:val="Default"/>
                        <w:rPr>
                          <w:rFonts w:ascii="Courier New" w:hAnsi="Courier New" w:cs="Courier New"/>
                          <w:sz w:val="20"/>
                          <w:szCs w:val="20"/>
                          <w:lang w:val="en-US"/>
                        </w:rPr>
                      </w:pPr>
                    </w:p>
                    <w:p w14:paraId="77F546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7ACCB81" w14:textId="77777777" w:rsidR="00F93A76" w:rsidRDefault="00F93A76">
                      <w:pPr>
                        <w:pStyle w:val="Default"/>
                        <w:rPr>
                          <w:rFonts w:ascii="Courier New" w:hAnsi="Courier New" w:cs="Courier New"/>
                          <w:sz w:val="20"/>
                          <w:szCs w:val="20"/>
                          <w:lang w:val="en-US"/>
                        </w:rPr>
                      </w:pPr>
                    </w:p>
                    <w:p w14:paraId="5B07DC51" w14:textId="77777777" w:rsidR="00F93A76" w:rsidRDefault="00F93A76">
                      <w:pPr>
                        <w:pStyle w:val="Default"/>
                        <w:rPr>
                          <w:rFonts w:ascii="Courier New" w:hAnsi="Courier New" w:cs="Courier New"/>
                          <w:sz w:val="20"/>
                          <w:szCs w:val="20"/>
                          <w:lang w:val="en-US"/>
                        </w:rPr>
                      </w:pPr>
                    </w:p>
                    <w:p w14:paraId="579C02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RadioGroup</w:t>
                      </w:r>
                    </w:p>
                    <w:p w14:paraId="17081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2D3CD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112D9D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EE9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64715A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w:t>
                      </w:r>
                      <w:r>
                        <w:rPr>
                          <w:rFonts w:ascii="Courier New" w:hAnsi="Courier New" w:cs="Courier New"/>
                          <w:sz w:val="20"/>
                          <w:szCs w:val="20"/>
                          <w:lang w:val="en-US"/>
                        </w:rPr>
                        <w:t>tion="horizontal"</w:t>
                      </w:r>
                    </w:p>
                    <w:p w14:paraId="6BBC83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39FAE188" w14:textId="77777777" w:rsidR="00F93A76" w:rsidRDefault="00F93A76">
                      <w:pPr>
                        <w:pStyle w:val="Default"/>
                        <w:rPr>
                          <w:rFonts w:ascii="Courier New" w:hAnsi="Courier New" w:cs="Courier New"/>
                          <w:sz w:val="20"/>
                          <w:szCs w:val="20"/>
                          <w:lang w:val="en-US"/>
                        </w:rPr>
                      </w:pPr>
                    </w:p>
                    <w:p w14:paraId="68AAF7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01DFDC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040C0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5BCE8A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A05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A6B0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66A18F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w:t>
                      </w:r>
                      <w:r>
                        <w:rPr>
                          <w:rFonts w:ascii="Courier New" w:hAnsi="Courier New" w:cs="Courier New"/>
                          <w:sz w:val="20"/>
                          <w:szCs w:val="20"/>
                          <w:lang w:val="en-US"/>
                        </w:rPr>
                        <w:t>="Laki-Laki" /&gt;</w:t>
                      </w:r>
                    </w:p>
                    <w:p w14:paraId="5F161D03" w14:textId="77777777" w:rsidR="00F93A76" w:rsidRDefault="00F93A76">
                      <w:pPr>
                        <w:pStyle w:val="Default"/>
                        <w:rPr>
                          <w:rFonts w:ascii="Courier New" w:hAnsi="Courier New" w:cs="Courier New"/>
                          <w:sz w:val="20"/>
                          <w:szCs w:val="20"/>
                          <w:lang w:val="en-US"/>
                        </w:rPr>
                      </w:pPr>
                    </w:p>
                    <w:p w14:paraId="6E63D3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06BF8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7BC03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18CA2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DB6B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weight="25"</w:t>
                      </w:r>
                    </w:p>
                    <w:p w14:paraId="065E86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73515F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13C4D812" w14:textId="77777777" w:rsidR="00F93A76" w:rsidRDefault="00F93A76">
                      <w:pPr>
                        <w:pStyle w:val="Default"/>
                        <w:rPr>
                          <w:rFonts w:ascii="Courier New" w:hAnsi="Courier New" w:cs="Courier New"/>
                          <w:sz w:val="20"/>
                          <w:szCs w:val="20"/>
                          <w:lang w:val="en-US"/>
                        </w:rPr>
                      </w:pPr>
                    </w:p>
                    <w:p w14:paraId="01A1D720" w14:textId="77777777" w:rsidR="00F93A76" w:rsidRDefault="00F93A76">
                      <w:pPr>
                        <w:pStyle w:val="Default"/>
                        <w:rPr>
                          <w:rFonts w:ascii="Courier New" w:hAnsi="Courier New" w:cs="Courier New"/>
                          <w:sz w:val="20"/>
                          <w:szCs w:val="20"/>
                          <w:lang w:val="en-US"/>
                        </w:rPr>
                      </w:pPr>
                    </w:p>
                    <w:p w14:paraId="38C69D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3682C413" w14:textId="77777777" w:rsidR="00F93A76" w:rsidRDefault="00F93A76">
                      <w:pPr>
                        <w:pStyle w:val="Default"/>
                        <w:rPr>
                          <w:rFonts w:ascii="Courier New" w:hAnsi="Courier New" w:cs="Courier New"/>
                          <w:sz w:val="20"/>
                          <w:szCs w:val="20"/>
                          <w:lang w:val="en-US"/>
                        </w:rPr>
                      </w:pPr>
                    </w:p>
                    <w:p w14:paraId="51A8E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838923A" w14:textId="77777777" w:rsidR="00F93A76" w:rsidRDefault="00F93A76">
                      <w:pPr>
                        <w:pStyle w:val="Default"/>
                        <w:rPr>
                          <w:rFonts w:ascii="Courier New" w:hAnsi="Courier New" w:cs="Courier New"/>
                          <w:sz w:val="20"/>
                          <w:szCs w:val="20"/>
                          <w:lang w:val="en-US"/>
                        </w:rPr>
                      </w:pPr>
                    </w:p>
                    <w:p w14:paraId="0D4EAC97" w14:textId="77777777" w:rsidR="00F93A76" w:rsidRDefault="00F93A76">
                      <w:pPr>
                        <w:pStyle w:val="Default"/>
                        <w:rPr>
                          <w:rFonts w:ascii="Courier New" w:hAnsi="Courier New" w:cs="Courier New"/>
                          <w:sz w:val="20"/>
                          <w:szCs w:val="20"/>
                          <w:lang w:val="en-US"/>
                        </w:rPr>
                      </w:pPr>
                    </w:p>
                    <w:p w14:paraId="1E3FD7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12393245" w14:textId="77777777" w:rsidR="00F93A76" w:rsidRDefault="00F93A76">
                      <w:pPr>
                        <w:pStyle w:val="Default"/>
                        <w:rPr>
                          <w:rFonts w:ascii="Courier New" w:hAnsi="Courier New" w:cs="Courier New"/>
                          <w:sz w:val="20"/>
                          <w:szCs w:val="20"/>
                          <w:lang w:val="en-US"/>
                        </w:rPr>
                      </w:pPr>
                    </w:p>
                    <w:p w14:paraId="374A2C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w:t>
                      </w:r>
                      <w:r>
                        <w:rPr>
                          <w:rFonts w:ascii="Courier New" w:hAnsi="Courier New" w:cs="Courier New"/>
                          <w:sz w:val="20"/>
                          <w:szCs w:val="20"/>
                          <w:lang w:val="en-US"/>
                        </w:rPr>
                        <w:t>re.widget.NestedScrollView&gt;</w:t>
                      </w:r>
                    </w:p>
                    <w:p w14:paraId="338F7886" w14:textId="77777777" w:rsidR="00F93A76" w:rsidRDefault="00F93A76">
                      <w:pPr>
                        <w:pStyle w:val="Default"/>
                        <w:rPr>
                          <w:rFonts w:ascii="Courier New" w:hAnsi="Courier New" w:cs="Courier New"/>
                          <w:sz w:val="20"/>
                          <w:szCs w:val="20"/>
                          <w:lang w:val="en-US"/>
                        </w:rPr>
                      </w:pPr>
                    </w:p>
                    <w:p w14:paraId="220F83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482713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1E2FBF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8C7AB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EFAC8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45F167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591674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D77DB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0A3731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2660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1FA311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w:t>
                      </w:r>
                      <w:r>
                        <w:rPr>
                          <w:rFonts w:ascii="Courier New" w:hAnsi="Courier New" w:cs="Courier New"/>
                          <w:sz w:val="20"/>
                          <w:szCs w:val="20"/>
                          <w:lang w:val="en-US"/>
                        </w:rPr>
                        <w:t>constraintBottom_toBottomOf="parent"</w:t>
                      </w:r>
                    </w:p>
                    <w:p w14:paraId="4DD44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E676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1B586139" w14:textId="77777777" w:rsidR="00F93A76" w:rsidRDefault="00F93A76">
                      <w:pPr>
                        <w:pStyle w:val="Default"/>
                        <w:rPr>
                          <w:rFonts w:ascii="Courier New" w:hAnsi="Courier New" w:cs="Courier New"/>
                          <w:sz w:val="20"/>
                          <w:szCs w:val="20"/>
                          <w:lang w:val="en-US"/>
                        </w:rPr>
                      </w:pPr>
                    </w:p>
                    <w:p w14:paraId="289696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3416DC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6C1C8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w:t>
                      </w:r>
                      <w:r>
                        <w:rPr>
                          <w:rFonts w:ascii="Courier New" w:hAnsi="Courier New" w:cs="Courier New"/>
                          <w:sz w:val="20"/>
                          <w:szCs w:val="20"/>
                          <w:lang w:val="en-US"/>
                        </w:rPr>
                        <w:t>ut_width="0dp"</w:t>
                      </w:r>
                    </w:p>
                    <w:p w14:paraId="1D9965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D103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0D7BA5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5B877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7715A9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150BA3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7A881F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cornerRadius="8dp"</w:t>
                      </w:r>
                    </w:p>
                    <w:p w14:paraId="5336DC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7AAB3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158387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1F0D3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3EE4EAC2" w14:textId="77777777" w:rsidR="00F93A76" w:rsidRDefault="00F93A76">
                      <w:pPr>
                        <w:pStyle w:val="Default"/>
                        <w:rPr>
                          <w:rFonts w:ascii="Courier New" w:hAnsi="Courier New" w:cs="Courier New"/>
                          <w:sz w:val="20"/>
                          <w:szCs w:val="20"/>
                          <w:lang w:val="en-US"/>
                        </w:rPr>
                      </w:pPr>
                    </w:p>
                    <w:p w14:paraId="6F0EE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ProgressBar</w:t>
                      </w:r>
                    </w:p>
                    <w:p w14:paraId="2A43F1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0BA0F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8EFA0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BE88A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3131B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F09C4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4D21E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0BF6E7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1A1013A7" w14:textId="77777777" w:rsidR="00F93A76" w:rsidRDefault="00F93A76">
                      <w:pPr>
                        <w:pStyle w:val="Default"/>
                        <w:rPr>
                          <w:rFonts w:ascii="Courier New" w:hAnsi="Courier New" w:cs="Courier New"/>
                          <w:sz w:val="20"/>
                          <w:szCs w:val="20"/>
                          <w:lang w:val="en-US"/>
                        </w:rPr>
                      </w:pPr>
                    </w:p>
                    <w:p w14:paraId="75CEA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12FA7A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E445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w:t>
                      </w:r>
                      <w:r>
                        <w:rPr>
                          <w:rFonts w:ascii="Courier New" w:hAnsi="Courier New" w:cs="Courier New"/>
                          <w:sz w:val="20"/>
                          <w:szCs w:val="20"/>
                          <w:lang w:val="en-US"/>
                        </w:rPr>
                        <w:t>== "" -&gt; {</w:t>
                      </w:r>
                    </w:p>
                    <w:p w14:paraId="0E1F98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6D1DF5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7151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6360E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183B7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BA36B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w:t>
                      </w:r>
                      <w:r>
                        <w:rPr>
                          <w:rFonts w:ascii="Courier New" w:hAnsi="Courier New" w:cs="Courier New"/>
                          <w:sz w:val="20"/>
                          <w:szCs w:val="20"/>
                          <w:lang w:val="en-US"/>
                        </w:rPr>
                        <w:t>e -&gt; {</w:t>
                      </w:r>
                    </w:p>
                    <w:p w14:paraId="07654A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53EF59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204A08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311D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3365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CC4537" w14:textId="77777777" w:rsidR="00F93A76" w:rsidRDefault="00F93A76">
                      <w:pPr>
                        <w:pStyle w:val="Default"/>
                        <w:rPr>
                          <w:rFonts w:ascii="Courier New" w:hAnsi="Courier New" w:cs="Courier New"/>
                          <w:sz w:val="20"/>
                          <w:szCs w:val="20"/>
                          <w:lang w:val="en-US"/>
                        </w:rPr>
                      </w:pPr>
                    </w:p>
                    <w:p w14:paraId="1B882B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51EBED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w:t>
                      </w:r>
                      <w:r>
                        <w:rPr>
                          <w:rFonts w:ascii="Courier New" w:hAnsi="Courier New" w:cs="Courier New"/>
                          <w:sz w:val="20"/>
                          <w:szCs w:val="20"/>
                          <w:lang w:val="en-US"/>
                        </w:rPr>
                        <w:t>tivity::class.java))</w:t>
                      </w:r>
                    </w:p>
                    <w:p w14:paraId="631476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30DC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3A43495" w14:textId="77777777" w:rsidR="00F93A76" w:rsidRDefault="00F93A76">
                      <w:pPr>
                        <w:pStyle w:val="Default"/>
                        <w:rPr>
                          <w:rFonts w:ascii="Courier New" w:hAnsi="Courier New" w:cs="Courier New"/>
                          <w:sz w:val="20"/>
                          <w:szCs w:val="20"/>
                          <w:lang w:val="en-US"/>
                        </w:rPr>
                      </w:pPr>
                    </w:p>
                    <w:p w14:paraId="2D821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E6E98A" w14:textId="77777777" w:rsidR="00F93A76" w:rsidRDefault="00F93A76">
                      <w:pPr>
                        <w:pStyle w:val="Default"/>
                        <w:rPr>
                          <w:rFonts w:ascii="Courier New" w:hAnsi="Courier New" w:cs="Courier New"/>
                          <w:sz w:val="20"/>
                          <w:szCs w:val="20"/>
                          <w:lang w:val="en-US"/>
                        </w:rPr>
                      </w:pPr>
                    </w:p>
                    <w:p w14:paraId="429A45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335F74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FFD95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6E6990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62C818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316CD8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w:t>
                      </w:r>
                      <w:r>
                        <w:rPr>
                          <w:rFonts w:ascii="Courier New" w:hAnsi="Courier New" w:cs="Courier New"/>
                          <w:sz w:val="20"/>
                          <w:szCs w:val="20"/>
                          <w:lang w:val="en-US"/>
                        </w:rPr>
                        <w:t>.response == true){</w:t>
                      </w:r>
                    </w:p>
                    <w:p w14:paraId="37BB7B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E750A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5B13D0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21FEC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BB8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else{</w:t>
                      </w:r>
                    </w:p>
                    <w:p w14:paraId="5F2FEF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CF906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0868B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35281C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w:t>
                      </w:r>
                      <w:r>
                        <w:rPr>
                          <w:rFonts w:ascii="Courier New" w:hAnsi="Courier New" w:cs="Courier New"/>
                          <w:sz w:val="20"/>
                          <w:szCs w:val="20"/>
                          <w:lang w:val="en-US"/>
                        </w:rPr>
                        <w:t>.LENGTH_LONG).show()</w:t>
                      </w:r>
                    </w:p>
                    <w:p w14:paraId="5EC99B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757E5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FC7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4C730E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750F5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B9FBFF" w14:textId="77777777" w:rsidR="00F93A76" w:rsidRDefault="00F93A76">
                      <w:pPr>
                        <w:pStyle w:val="Default"/>
                        <w:rPr>
                          <w:rFonts w:ascii="Courier New" w:hAnsi="Courier New" w:cs="Courier New"/>
                          <w:sz w:val="20"/>
                          <w:szCs w:val="20"/>
                          <w:lang w:val="en-US"/>
                        </w:rPr>
                      </w:pPr>
                    </w:p>
                    <w:p w14:paraId="65056670" w14:textId="77777777" w:rsidR="00F93A76" w:rsidRDefault="00F93A76">
                      <w:pPr>
                        <w:pStyle w:val="Default"/>
                        <w:rPr>
                          <w:rFonts w:ascii="Courier New" w:hAnsi="Courier New" w:cs="Courier New"/>
                          <w:sz w:val="20"/>
                          <w:szCs w:val="20"/>
                          <w:lang w:val="en-US"/>
                        </w:rPr>
                      </w:pPr>
                    </w:p>
                    <w:p w14:paraId="1B37B9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3DD8C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56FB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491CAF2D" w14:textId="77777777" w:rsidR="00F93A76" w:rsidRDefault="00F93A76">
                      <w:pPr>
                        <w:pStyle w:val="Default"/>
                        <w:rPr>
                          <w:rFonts w:ascii="Courier New" w:hAnsi="Courier New" w:cs="Courier New"/>
                          <w:sz w:val="20"/>
                          <w:szCs w:val="20"/>
                          <w:lang w:val="en-US"/>
                        </w:rPr>
                      </w:pPr>
                    </w:p>
                    <w:p w14:paraId="6C79384C"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633F7032"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09088E6F" wp14:editId="284CE3DC">
                <wp:extent cx="4937760" cy="5699760"/>
                <wp:effectExtent l="0" t="0" r="15240" b="15240"/>
                <wp:docPr id="1906393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699760"/>
                        </a:xfrm>
                        <a:prstGeom prst="rect">
                          <a:avLst/>
                        </a:prstGeom>
                        <a:solidFill>
                          <a:srgbClr val="FFFFFF"/>
                        </a:solidFill>
                        <a:ln w="9525">
                          <a:solidFill>
                            <a:srgbClr val="000000"/>
                          </a:solidFill>
                          <a:miter lim="800000"/>
                        </a:ln>
                      </wps:spPr>
                      <wps:txbx>
                        <w:txbxContent>
                          <w:p w14:paraId="00CC4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380646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3DA8FD9" w14:textId="77777777" w:rsidR="00F93A76" w:rsidRDefault="00F93A76">
                            <w:pPr>
                              <w:pStyle w:val="Default"/>
                              <w:rPr>
                                <w:rFonts w:ascii="Courier New" w:hAnsi="Courier New" w:cs="Courier New"/>
                                <w:sz w:val="20"/>
                                <w:szCs w:val="20"/>
                                <w:lang w:val="en-US"/>
                              </w:rPr>
                            </w:pPr>
                          </w:p>
                          <w:p w14:paraId="52CD6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C46E830" w14:textId="77777777" w:rsidR="00F93A76" w:rsidRDefault="00F93A76">
                            <w:pPr>
                              <w:pStyle w:val="Default"/>
                              <w:rPr>
                                <w:rFonts w:ascii="Courier New" w:hAnsi="Courier New" w:cs="Courier New"/>
                                <w:sz w:val="20"/>
                                <w:szCs w:val="20"/>
                                <w:lang w:val="en-US"/>
                              </w:rPr>
                            </w:pPr>
                          </w:p>
                          <w:p w14:paraId="3746506E" w14:textId="77777777" w:rsidR="00F93A76" w:rsidRDefault="00F93A76">
                            <w:pPr>
                              <w:pStyle w:val="Default"/>
                              <w:rPr>
                                <w:rFonts w:ascii="Courier New" w:hAnsi="Courier New" w:cs="Courier New"/>
                                <w:sz w:val="20"/>
                                <w:szCs w:val="20"/>
                                <w:lang w:val="en-US"/>
                              </w:rPr>
                            </w:pPr>
                          </w:p>
                          <w:p w14:paraId="1F886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4E0CA2C6" w14:textId="77777777" w:rsidR="00F93A76" w:rsidRDefault="00F93A76">
                            <w:pPr>
                              <w:pStyle w:val="Default"/>
                              <w:rPr>
                                <w:rFonts w:ascii="Courier New" w:hAnsi="Courier New" w:cs="Courier New"/>
                                <w:sz w:val="20"/>
                                <w:szCs w:val="20"/>
                                <w:lang w:val="en-US"/>
                              </w:rPr>
                            </w:pPr>
                          </w:p>
                          <w:p w14:paraId="55CD6C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4BFE4A4" w14:textId="77777777" w:rsidR="00F93A76" w:rsidRDefault="00F93A76">
                            <w:pPr>
                              <w:pStyle w:val="Default"/>
                              <w:rPr>
                                <w:rFonts w:ascii="Courier New" w:hAnsi="Courier New" w:cs="Courier New"/>
                                <w:sz w:val="20"/>
                                <w:szCs w:val="20"/>
                                <w:lang w:val="en-US"/>
                              </w:rPr>
                            </w:pPr>
                          </w:p>
                          <w:p w14:paraId="10B34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482954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49440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66DEF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93C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2B1381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6626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28720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3A723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4A2030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FE93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1BB69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DD40C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5AE764AB" w14:textId="77777777" w:rsidR="00F93A76" w:rsidRDefault="00F93A76">
                            <w:pPr>
                              <w:pStyle w:val="Default"/>
                              <w:rPr>
                                <w:rFonts w:ascii="Courier New" w:hAnsi="Courier New" w:cs="Courier New"/>
                                <w:sz w:val="20"/>
                                <w:szCs w:val="20"/>
                                <w:lang w:val="en-US"/>
                              </w:rPr>
                            </w:pPr>
                          </w:p>
                          <w:p w14:paraId="7A0DD7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00D5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1AEBFF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AABE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0617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16F860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5197E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A991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6F1913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01A2A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76E3B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1827AF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45897E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6B53B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31BB26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B2B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9D1D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73182A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133D5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9E4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04A77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3D4FC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CE0C0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554827EE" w14:textId="77777777" w:rsidR="00F93A76" w:rsidRDefault="00F93A76">
                            <w:pPr>
                              <w:pStyle w:val="Default"/>
                              <w:rPr>
                                <w:rFonts w:ascii="Courier New" w:hAnsi="Courier New" w:cs="Courier New"/>
                                <w:sz w:val="20"/>
                                <w:szCs w:val="20"/>
                                <w:lang w:val="en-US"/>
                              </w:rPr>
                            </w:pPr>
                          </w:p>
                          <w:p w14:paraId="4C30C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6D83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NamaLengkap"</w:t>
                            </w:r>
                          </w:p>
                          <w:p w14:paraId="310B9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250DD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F6DA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BE7E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B84EE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5D13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556DB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6D8F6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 /&gt;</w:t>
                            </w:r>
                          </w:p>
                          <w:p w14:paraId="30BBD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126B0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343C5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987C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AB33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AE6E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_medium"</w:t>
                            </w:r>
                          </w:p>
                          <w:p w14:paraId="26595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4BE3C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C595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B2E3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615D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0E11EF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11C8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1D71C151" w14:textId="77777777" w:rsidR="00F93A76" w:rsidRDefault="00F93A76">
                            <w:pPr>
                              <w:pStyle w:val="Default"/>
                              <w:rPr>
                                <w:rFonts w:ascii="Courier New" w:hAnsi="Courier New" w:cs="Courier New"/>
                                <w:sz w:val="20"/>
                                <w:szCs w:val="20"/>
                                <w:lang w:val="en-US"/>
                              </w:rPr>
                            </w:pPr>
                          </w:p>
                          <w:p w14:paraId="30120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F085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D1B8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4EB5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B25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7EF230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C443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4FEF5C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Password"</w:t>
                            </w:r>
                          </w:p>
                          <w:p w14:paraId="2CAE41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3424A0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7C23B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22C3E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657C1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1FAD7C84" w14:textId="77777777" w:rsidR="00F93A76" w:rsidRDefault="00F93A76">
                            <w:pPr>
                              <w:pStyle w:val="Default"/>
                              <w:rPr>
                                <w:rFonts w:ascii="Courier New" w:hAnsi="Courier New" w:cs="Courier New"/>
                                <w:sz w:val="20"/>
                                <w:szCs w:val="20"/>
                                <w:lang w:val="en-US"/>
                              </w:rPr>
                            </w:pPr>
                          </w:p>
                          <w:p w14:paraId="5D8E9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17B0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7C02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12910C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1A23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7A82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A1D3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DDF7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1044A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33DBB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10310F96" w14:textId="77777777" w:rsidR="00F93A76" w:rsidRDefault="00F93A76">
                            <w:pPr>
                              <w:pStyle w:val="Default"/>
                              <w:rPr>
                                <w:rFonts w:ascii="Courier New" w:hAnsi="Courier New" w:cs="Courier New"/>
                                <w:sz w:val="20"/>
                                <w:szCs w:val="20"/>
                                <w:lang w:val="en-US"/>
                              </w:rPr>
                            </w:pPr>
                          </w:p>
                          <w:p w14:paraId="452FA670" w14:textId="77777777" w:rsidR="00F93A76" w:rsidRDefault="00F93A76">
                            <w:pPr>
                              <w:pStyle w:val="Default"/>
                              <w:rPr>
                                <w:rFonts w:ascii="Courier New" w:hAnsi="Courier New" w:cs="Courier New"/>
                                <w:sz w:val="20"/>
                                <w:szCs w:val="20"/>
                                <w:lang w:val="en-US"/>
                              </w:rPr>
                            </w:pPr>
                          </w:p>
                          <w:p w14:paraId="5010F2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52D3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307F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04D7EB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A632E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A060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54FD3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185C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Password"</w:t>
                            </w:r>
                          </w:p>
                          <w:p w14:paraId="544B5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6A2283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492ABF8F" w14:textId="77777777" w:rsidR="00F93A76" w:rsidRDefault="00F93A76">
                            <w:pPr>
                              <w:pStyle w:val="Default"/>
                              <w:rPr>
                                <w:rFonts w:ascii="Courier New" w:hAnsi="Courier New" w:cs="Courier New"/>
                                <w:sz w:val="20"/>
                                <w:szCs w:val="20"/>
                                <w:lang w:val="en-US"/>
                              </w:rPr>
                            </w:pPr>
                          </w:p>
                          <w:p w14:paraId="0803A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E8B26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B5AEF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A922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4B0D6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5F21B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2B4D45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4E73E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503676E5" w14:textId="77777777" w:rsidR="00F93A76" w:rsidRDefault="00F93A76">
                            <w:pPr>
                              <w:pStyle w:val="Default"/>
                              <w:rPr>
                                <w:rFonts w:ascii="Courier New" w:hAnsi="Courier New" w:cs="Courier New"/>
                                <w:sz w:val="20"/>
                                <w:szCs w:val="20"/>
                                <w:lang w:val="en-US"/>
                              </w:rPr>
                            </w:pPr>
                          </w:p>
                          <w:p w14:paraId="547BF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3EF3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7BB8B4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015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67685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2857C8FD" w14:textId="77777777" w:rsidR="00F93A76" w:rsidRDefault="00F93A76">
                            <w:pPr>
                              <w:pStyle w:val="Default"/>
                              <w:rPr>
                                <w:rFonts w:ascii="Courier New" w:hAnsi="Courier New" w:cs="Courier New"/>
                                <w:sz w:val="20"/>
                                <w:szCs w:val="20"/>
                                <w:lang w:val="en-US"/>
                              </w:rPr>
                            </w:pPr>
                          </w:p>
                          <w:p w14:paraId="4AC65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734E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4632B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B81C3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6C3CAA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6E6004C0" w14:textId="77777777" w:rsidR="00F93A76" w:rsidRDefault="00F93A76">
                            <w:pPr>
                              <w:pStyle w:val="Default"/>
                              <w:rPr>
                                <w:rFonts w:ascii="Courier New" w:hAnsi="Courier New" w:cs="Courier New"/>
                                <w:sz w:val="20"/>
                                <w:szCs w:val="20"/>
                                <w:lang w:val="en-US"/>
                              </w:rPr>
                            </w:pPr>
                          </w:p>
                          <w:p w14:paraId="74A333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401A240" w14:textId="77777777" w:rsidR="00F93A76" w:rsidRDefault="00F93A76">
                            <w:pPr>
                              <w:pStyle w:val="Default"/>
                              <w:rPr>
                                <w:rFonts w:ascii="Courier New" w:hAnsi="Courier New" w:cs="Courier New"/>
                                <w:sz w:val="20"/>
                                <w:szCs w:val="20"/>
                                <w:lang w:val="en-US"/>
                              </w:rPr>
                            </w:pPr>
                          </w:p>
                          <w:p w14:paraId="3DBA5295" w14:textId="77777777" w:rsidR="00F93A76" w:rsidRDefault="00F93A76">
                            <w:pPr>
                              <w:pStyle w:val="Default"/>
                              <w:rPr>
                                <w:rFonts w:ascii="Courier New" w:hAnsi="Courier New" w:cs="Courier New"/>
                                <w:sz w:val="20"/>
                                <w:szCs w:val="20"/>
                                <w:lang w:val="en-US"/>
                              </w:rPr>
                            </w:pPr>
                          </w:p>
                          <w:p w14:paraId="2FFEF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333D9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573EFF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6D5FE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8C7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7B151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403FB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57DB099E" w14:textId="77777777" w:rsidR="00F93A76" w:rsidRDefault="00F93A76">
                            <w:pPr>
                              <w:pStyle w:val="Default"/>
                              <w:rPr>
                                <w:rFonts w:ascii="Courier New" w:hAnsi="Courier New" w:cs="Courier New"/>
                                <w:sz w:val="20"/>
                                <w:szCs w:val="20"/>
                                <w:lang w:val="en-US"/>
                              </w:rPr>
                            </w:pPr>
                          </w:p>
                          <w:p w14:paraId="090CD0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B9F4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39074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75CC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E0105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3839F2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22161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3D23B42" w14:textId="77777777" w:rsidR="00F93A76" w:rsidRDefault="00F93A76">
                            <w:pPr>
                              <w:pStyle w:val="Default"/>
                              <w:rPr>
                                <w:rFonts w:ascii="Courier New" w:hAnsi="Courier New" w:cs="Courier New"/>
                                <w:sz w:val="20"/>
                                <w:szCs w:val="20"/>
                                <w:lang w:val="en-US"/>
                              </w:rPr>
                            </w:pPr>
                          </w:p>
                          <w:p w14:paraId="733827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C5E6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2"</w:t>
                            </w:r>
                          </w:p>
                          <w:p w14:paraId="5CCDB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5BDFB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6175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5F7A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29F4AE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2AD5C4A1" w14:textId="77777777" w:rsidR="00F93A76" w:rsidRDefault="00F93A76">
                            <w:pPr>
                              <w:pStyle w:val="Default"/>
                              <w:rPr>
                                <w:rFonts w:ascii="Courier New" w:hAnsi="Courier New" w:cs="Courier New"/>
                                <w:sz w:val="20"/>
                                <w:szCs w:val="20"/>
                                <w:lang w:val="en-US"/>
                              </w:rPr>
                            </w:pPr>
                          </w:p>
                          <w:p w14:paraId="65E50D35" w14:textId="77777777" w:rsidR="00F93A76" w:rsidRDefault="00F93A76">
                            <w:pPr>
                              <w:pStyle w:val="Default"/>
                              <w:rPr>
                                <w:rFonts w:ascii="Courier New" w:hAnsi="Courier New" w:cs="Courier New"/>
                                <w:sz w:val="20"/>
                                <w:szCs w:val="20"/>
                                <w:lang w:val="en-US"/>
                              </w:rPr>
                            </w:pPr>
                          </w:p>
                          <w:p w14:paraId="1F389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59131D27" w14:textId="77777777" w:rsidR="00F93A76" w:rsidRDefault="00F93A76">
                            <w:pPr>
                              <w:pStyle w:val="Default"/>
                              <w:rPr>
                                <w:rFonts w:ascii="Courier New" w:hAnsi="Courier New" w:cs="Courier New"/>
                                <w:sz w:val="20"/>
                                <w:szCs w:val="20"/>
                                <w:lang w:val="en-US"/>
                              </w:rPr>
                            </w:pPr>
                          </w:p>
                          <w:p w14:paraId="4D5249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DF142D" w14:textId="77777777" w:rsidR="00F93A76" w:rsidRDefault="00F93A76">
                            <w:pPr>
                              <w:pStyle w:val="Default"/>
                              <w:rPr>
                                <w:rFonts w:ascii="Courier New" w:hAnsi="Courier New" w:cs="Courier New"/>
                                <w:sz w:val="20"/>
                                <w:szCs w:val="20"/>
                                <w:lang w:val="en-US"/>
                              </w:rPr>
                            </w:pPr>
                          </w:p>
                          <w:p w14:paraId="5116041F" w14:textId="77777777" w:rsidR="00F93A76" w:rsidRDefault="00F93A76">
                            <w:pPr>
                              <w:pStyle w:val="Default"/>
                              <w:rPr>
                                <w:rFonts w:ascii="Courier New" w:hAnsi="Courier New" w:cs="Courier New"/>
                                <w:sz w:val="20"/>
                                <w:szCs w:val="20"/>
                                <w:lang w:val="en-US"/>
                              </w:rPr>
                            </w:pPr>
                          </w:p>
                          <w:p w14:paraId="54A90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73F85648" w14:textId="77777777" w:rsidR="00F93A76" w:rsidRDefault="00F93A76">
                            <w:pPr>
                              <w:pStyle w:val="Default"/>
                              <w:rPr>
                                <w:rFonts w:ascii="Courier New" w:hAnsi="Courier New" w:cs="Courier New"/>
                                <w:sz w:val="20"/>
                                <w:szCs w:val="20"/>
                                <w:lang w:val="en-US"/>
                              </w:rPr>
                            </w:pPr>
                          </w:p>
                          <w:p w14:paraId="19130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9A4C9A3" w14:textId="77777777" w:rsidR="00F93A76" w:rsidRDefault="00F93A76">
                            <w:pPr>
                              <w:pStyle w:val="Default"/>
                              <w:rPr>
                                <w:rFonts w:ascii="Courier New" w:hAnsi="Courier New" w:cs="Courier New"/>
                                <w:sz w:val="20"/>
                                <w:szCs w:val="20"/>
                                <w:lang w:val="en-US"/>
                              </w:rPr>
                            </w:pPr>
                          </w:p>
                          <w:p w14:paraId="11D83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2F4705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529D65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B4E08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B9E5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04193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56F77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6DC5DF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5B1BE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7856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35CC9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9A64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A5659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6DB8373E" w14:textId="77777777" w:rsidR="00F93A76" w:rsidRDefault="00F93A76">
                            <w:pPr>
                              <w:pStyle w:val="Default"/>
                              <w:rPr>
                                <w:rFonts w:ascii="Courier New" w:hAnsi="Courier New" w:cs="Courier New"/>
                                <w:sz w:val="20"/>
                                <w:szCs w:val="20"/>
                                <w:lang w:val="en-US"/>
                              </w:rPr>
                            </w:pPr>
                          </w:p>
                          <w:p w14:paraId="4F2C3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F6AAE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6AB65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F802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1CE5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49931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B5A0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3813A2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644D6D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97B1E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3494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btnTambah"</w:t>
                            </w:r>
                          </w:p>
                          <w:p w14:paraId="3DB073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355EE5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4A7FC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0B7CA290" w14:textId="77777777" w:rsidR="00F93A76" w:rsidRDefault="00F93A76">
                            <w:pPr>
                              <w:pStyle w:val="Default"/>
                              <w:rPr>
                                <w:rFonts w:ascii="Courier New" w:hAnsi="Courier New" w:cs="Courier New"/>
                                <w:sz w:val="20"/>
                                <w:szCs w:val="20"/>
                                <w:lang w:val="en-US"/>
                              </w:rPr>
                            </w:pPr>
                          </w:p>
                          <w:p w14:paraId="47753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6F6AD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706B7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301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ABE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03BC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F63DD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525B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39C1C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70BFC3E" w14:textId="77777777" w:rsidR="00F93A76" w:rsidRDefault="00F93A76">
                            <w:pPr>
                              <w:pStyle w:val="Default"/>
                              <w:rPr>
                                <w:rFonts w:ascii="Courier New" w:hAnsi="Courier New" w:cs="Courier New"/>
                                <w:sz w:val="20"/>
                                <w:szCs w:val="20"/>
                                <w:lang w:val="en-US"/>
                              </w:rPr>
                            </w:pPr>
                          </w:p>
                          <w:p w14:paraId="51D8BE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p w14:paraId="0302E1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099E8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4B7081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361776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32BB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5E484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eh Kosong"</w:t>
                            </w:r>
                          </w:p>
                          <w:p w14:paraId="166D1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C949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2202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36186D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622F6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16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882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80E168" w14:textId="77777777" w:rsidR="00F93A76" w:rsidRDefault="00F93A76">
                            <w:pPr>
                              <w:pStyle w:val="Default"/>
                              <w:rPr>
                                <w:rFonts w:ascii="Courier New" w:hAnsi="Courier New" w:cs="Courier New"/>
                                <w:sz w:val="20"/>
                                <w:szCs w:val="20"/>
                                <w:lang w:val="en-US"/>
                              </w:rPr>
                            </w:pPr>
                          </w:p>
                          <w:p w14:paraId="5B541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454F5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RegisterAcitivity::class.java))</w:t>
                            </w:r>
                          </w:p>
                          <w:p w14:paraId="0FE86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2291F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AF2AAB" w14:textId="77777777" w:rsidR="00F93A76" w:rsidRDefault="00F93A76">
                            <w:pPr>
                              <w:pStyle w:val="Default"/>
                              <w:rPr>
                                <w:rFonts w:ascii="Courier New" w:hAnsi="Courier New" w:cs="Courier New"/>
                                <w:sz w:val="20"/>
                                <w:szCs w:val="20"/>
                                <w:lang w:val="en-US"/>
                              </w:rPr>
                            </w:pPr>
                          </w:p>
                          <w:p w14:paraId="0104D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E1B90E" w14:textId="77777777" w:rsidR="00F93A76" w:rsidRDefault="00F93A76">
                            <w:pPr>
                              <w:pStyle w:val="Default"/>
                              <w:rPr>
                                <w:rFonts w:ascii="Courier New" w:hAnsi="Courier New" w:cs="Courier New"/>
                                <w:sz w:val="20"/>
                                <w:szCs w:val="20"/>
                                <w:lang w:val="en-US"/>
                              </w:rPr>
                            </w:pPr>
                          </w:p>
                          <w:p w14:paraId="5E850B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3120B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FFB9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01706D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511CD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59A2AD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50EC0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091E7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71DD6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6BA1B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B14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780DA4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3E7D9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46CE9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114C0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CE75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DB2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FFE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66E6D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401C4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DD6FD9" w14:textId="77777777" w:rsidR="00F93A76" w:rsidRDefault="00F93A76">
                            <w:pPr>
                              <w:pStyle w:val="Default"/>
                              <w:rPr>
                                <w:rFonts w:ascii="Courier New" w:hAnsi="Courier New" w:cs="Courier New"/>
                                <w:sz w:val="20"/>
                                <w:szCs w:val="20"/>
                                <w:lang w:val="en-US"/>
                              </w:rPr>
                            </w:pPr>
                          </w:p>
                          <w:p w14:paraId="02188491" w14:textId="77777777" w:rsidR="00F93A76" w:rsidRDefault="00F93A76">
                            <w:pPr>
                              <w:pStyle w:val="Default"/>
                              <w:rPr>
                                <w:rFonts w:ascii="Courier New" w:hAnsi="Courier New" w:cs="Courier New"/>
                                <w:sz w:val="20"/>
                                <w:szCs w:val="20"/>
                                <w:lang w:val="en-US"/>
                              </w:rPr>
                            </w:pPr>
                          </w:p>
                          <w:p w14:paraId="01A273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2306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C690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5EB15ACF" w14:textId="77777777" w:rsidR="00F93A76" w:rsidRDefault="00F93A76">
                            <w:pPr>
                              <w:pStyle w:val="Default"/>
                              <w:rPr>
                                <w:rFonts w:ascii="Courier New" w:hAnsi="Courier New" w:cs="Courier New"/>
                                <w:sz w:val="20"/>
                                <w:szCs w:val="20"/>
                                <w:lang w:val="en-US"/>
                              </w:rPr>
                            </w:pPr>
                          </w:p>
                          <w:p w14:paraId="54F5AB43" w14:textId="77777777" w:rsidR="00F93A76" w:rsidRDefault="00F93A76">
                            <w:pPr>
                              <w:pStyle w:val="Default"/>
                              <w:rPr>
                                <w:rFonts w:ascii="Courier New" w:hAnsi="Courier New" w:cs="Courier New"/>
                                <w:sz w:val="20"/>
                                <w:szCs w:val="20"/>
                                <w:lang w:val="en-US"/>
                              </w:rPr>
                            </w:pPr>
                          </w:p>
                          <w:p w14:paraId="6FB8110A"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088E6F" id="_x0000_s1103" type="#_x0000_t202" style="width:388.8pt;height:44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">
                <v:textbox>
                  <w:txbxContent>
                    <w:p w14:paraId="00CC4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380646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3DA8FD9" w14:textId="77777777" w:rsidR="00F93A76" w:rsidRDefault="00F93A76">
                      <w:pPr>
                        <w:pStyle w:val="Default"/>
                        <w:rPr>
                          <w:rFonts w:ascii="Courier New" w:hAnsi="Courier New" w:cs="Courier New"/>
                          <w:sz w:val="20"/>
                          <w:szCs w:val="20"/>
                          <w:lang w:val="en-US"/>
                        </w:rPr>
                      </w:pPr>
                    </w:p>
                    <w:p w14:paraId="52CD6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C46E830" w14:textId="77777777" w:rsidR="00F93A76" w:rsidRDefault="00F93A76">
                      <w:pPr>
                        <w:pStyle w:val="Default"/>
                        <w:rPr>
                          <w:rFonts w:ascii="Courier New" w:hAnsi="Courier New" w:cs="Courier New"/>
                          <w:sz w:val="20"/>
                          <w:szCs w:val="20"/>
                          <w:lang w:val="en-US"/>
                        </w:rPr>
                      </w:pPr>
                    </w:p>
                    <w:p w14:paraId="3746506E" w14:textId="77777777" w:rsidR="00F93A76" w:rsidRDefault="00F93A76">
                      <w:pPr>
                        <w:pStyle w:val="Default"/>
                        <w:rPr>
                          <w:rFonts w:ascii="Courier New" w:hAnsi="Courier New" w:cs="Courier New"/>
                          <w:sz w:val="20"/>
                          <w:szCs w:val="20"/>
                          <w:lang w:val="en-US"/>
                        </w:rPr>
                      </w:pPr>
                    </w:p>
                    <w:p w14:paraId="1F886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4E0CA2C6" w14:textId="77777777" w:rsidR="00F93A76" w:rsidRDefault="00F93A76">
                      <w:pPr>
                        <w:pStyle w:val="Default"/>
                        <w:rPr>
                          <w:rFonts w:ascii="Courier New" w:hAnsi="Courier New" w:cs="Courier New"/>
                          <w:sz w:val="20"/>
                          <w:szCs w:val="20"/>
                          <w:lang w:val="en-US"/>
                        </w:rPr>
                      </w:pPr>
                    </w:p>
                    <w:p w14:paraId="55CD6C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44BFE4A4" w14:textId="77777777" w:rsidR="00F93A76" w:rsidRDefault="00F93A76">
                      <w:pPr>
                        <w:pStyle w:val="Default"/>
                        <w:rPr>
                          <w:rFonts w:ascii="Courier New" w:hAnsi="Courier New" w:cs="Courier New"/>
                          <w:sz w:val="20"/>
                          <w:szCs w:val="20"/>
                          <w:lang w:val="en-US"/>
                        </w:rPr>
                      </w:pPr>
                    </w:p>
                    <w:p w14:paraId="10B34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w:t>
                      </w:r>
                      <w:r>
                        <w:rPr>
                          <w:rFonts w:ascii="Courier New" w:hAnsi="Courier New" w:cs="Courier New"/>
                          <w:sz w:val="20"/>
                          <w:szCs w:val="20"/>
                          <w:lang w:val="en-US"/>
                        </w:rPr>
                        <w:t>l.button.MaterialButton</w:t>
                      </w:r>
                    </w:p>
                    <w:p w14:paraId="482954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749440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66DEF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93CC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2B1381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26626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padding="24dp"</w:t>
                      </w:r>
                    </w:p>
                    <w:p w14:paraId="28720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3A7233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4A2030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4FE93C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1BB69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DD40C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w:t>
                      </w:r>
                      <w:r>
                        <w:rPr>
                          <w:rFonts w:ascii="Courier New" w:hAnsi="Courier New" w:cs="Courier New"/>
                          <w:sz w:val="20"/>
                          <w:szCs w:val="20"/>
                          <w:lang w:val="en-US"/>
                        </w:rPr>
                        <w:t>Start_toStartOf="parent" /&gt;</w:t>
                      </w:r>
                    </w:p>
                    <w:p w14:paraId="5AE764AB" w14:textId="77777777" w:rsidR="00F93A76" w:rsidRDefault="00F93A76">
                      <w:pPr>
                        <w:pStyle w:val="Default"/>
                        <w:rPr>
                          <w:rFonts w:ascii="Courier New" w:hAnsi="Courier New" w:cs="Courier New"/>
                          <w:sz w:val="20"/>
                          <w:szCs w:val="20"/>
                          <w:lang w:val="en-US"/>
                        </w:rPr>
                      </w:pPr>
                    </w:p>
                    <w:p w14:paraId="7A0DD7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000D57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1AEBFF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AABEA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0617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16F860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5197E0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4A991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6F1913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301A2A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76E3B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w:t>
                      </w:r>
                      <w:r>
                        <w:rPr>
                          <w:rFonts w:ascii="Courier New" w:hAnsi="Courier New" w:cs="Courier New"/>
                          <w:sz w:val="20"/>
                          <w:szCs w:val="20"/>
                          <w:lang w:val="en-US"/>
                        </w:rPr>
                        <w:t>_toEndOf="@id/btnTambah"</w:t>
                      </w:r>
                    </w:p>
                    <w:p w14:paraId="1827AF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45897E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6B53B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31BB26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3B2B4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29D1DD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hint="Nama Lengkap"</w:t>
                      </w:r>
                    </w:p>
                    <w:p w14:paraId="73182A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0133D5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3C9E4F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04A77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0.0"</w:t>
                      </w:r>
                    </w:p>
                    <w:p w14:paraId="63D4FC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CE0C0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NamaLengkap" /&gt;</w:t>
                      </w:r>
                    </w:p>
                    <w:p w14:paraId="554827EE" w14:textId="77777777" w:rsidR="00F93A76" w:rsidRDefault="00F93A76">
                      <w:pPr>
                        <w:pStyle w:val="Default"/>
                        <w:rPr>
                          <w:rFonts w:ascii="Courier New" w:hAnsi="Courier New" w:cs="Courier New"/>
                          <w:sz w:val="20"/>
                          <w:szCs w:val="20"/>
                          <w:lang w:val="en-US"/>
                        </w:rPr>
                      </w:pPr>
                    </w:p>
                    <w:p w14:paraId="4C30C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6D83F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w:t>
                      </w:r>
                      <w:r>
                        <w:rPr>
                          <w:rFonts w:ascii="Courier New" w:hAnsi="Courier New" w:cs="Courier New"/>
                          <w:sz w:val="20"/>
                          <w:szCs w:val="20"/>
                          <w:lang w:val="en-US"/>
                        </w:rPr>
                        <w:t>d/ivNamaLengkap"</w:t>
                      </w:r>
                    </w:p>
                    <w:p w14:paraId="310B9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250DD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1F6DA1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4BE7ED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1B84EE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55D131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regNamaLengkap"</w:t>
                      </w:r>
                    </w:p>
                    <w:p w14:paraId="556DB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Username"</w:t>
                      </w:r>
                    </w:p>
                    <w:p w14:paraId="6D8F62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NamaLengkap</w:t>
                      </w:r>
                      <w:r>
                        <w:rPr>
                          <w:rFonts w:ascii="Courier New" w:hAnsi="Courier New" w:cs="Courier New"/>
                          <w:sz w:val="20"/>
                          <w:szCs w:val="20"/>
                          <w:lang w:val="en-US"/>
                        </w:rPr>
                        <w:t>" /&gt;</w:t>
                      </w:r>
                    </w:p>
                    <w:p w14:paraId="30BBD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126B0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abelPassword"</w:t>
                      </w:r>
                    </w:p>
                    <w:p w14:paraId="343C54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987C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AB33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1AE6E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w:t>
                      </w:r>
                      <w:r>
                        <w:rPr>
                          <w:rFonts w:ascii="Courier New" w:hAnsi="Courier New" w:cs="Courier New"/>
                          <w:sz w:val="20"/>
                          <w:szCs w:val="20"/>
                          <w:lang w:val="en-US"/>
                        </w:rPr>
                        <w:t>Family="@font/montserrat_alternates_medium"</w:t>
                      </w:r>
                    </w:p>
                    <w:p w14:paraId="26595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assword"</w:t>
                      </w:r>
                    </w:p>
                    <w:p w14:paraId="4BE3C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C595C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2dp"</w:t>
                      </w:r>
                    </w:p>
                    <w:p w14:paraId="0B2E3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615D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w:t>
                      </w:r>
                      <w:r>
                        <w:rPr>
                          <w:rFonts w:ascii="Courier New" w:hAnsi="Courier New" w:cs="Courier New"/>
                          <w:sz w:val="20"/>
                          <w:szCs w:val="20"/>
                          <w:lang w:val="en-US"/>
                        </w:rPr>
                        <w:t>t_constraintHorizontal_bias="0.0"</w:t>
                      </w:r>
                    </w:p>
                    <w:p w14:paraId="0E11EF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11C8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NamaLengkap" /&gt;</w:t>
                      </w:r>
                    </w:p>
                    <w:p w14:paraId="1D71C151" w14:textId="77777777" w:rsidR="00F93A76" w:rsidRDefault="00F93A76">
                      <w:pPr>
                        <w:pStyle w:val="Default"/>
                        <w:rPr>
                          <w:rFonts w:ascii="Courier New" w:hAnsi="Courier New" w:cs="Courier New"/>
                          <w:sz w:val="20"/>
                          <w:szCs w:val="20"/>
                          <w:lang w:val="en-US"/>
                        </w:rPr>
                      </w:pPr>
                    </w:p>
                    <w:p w14:paraId="30120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EditText</w:t>
                      </w:r>
                    </w:p>
                    <w:p w14:paraId="3F0851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gPassword"</w:t>
                      </w:r>
                    </w:p>
                    <w:p w14:paraId="3D1B8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0dp"</w:t>
                      </w:r>
                    </w:p>
                    <w:p w14:paraId="64EB51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B25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dp"</w:t>
                      </w:r>
                    </w:p>
                    <w:p w14:paraId="7EF230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roundrect"</w:t>
                      </w:r>
                    </w:p>
                    <w:p w14:paraId="2C443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ontserrat_alternates"</w:t>
                      </w:r>
                    </w:p>
                    <w:p w14:paraId="4FEF5C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hint="Password"</w:t>
                      </w:r>
                    </w:p>
                    <w:p w14:paraId="2CAE41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nputType="textPersonName"</w:t>
                      </w:r>
                    </w:p>
                    <w:p w14:paraId="3424A0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6dp"</w:t>
                      </w:r>
                    </w:p>
                    <w:p w14:paraId="7C23B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22C3E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657C1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abelPassword" /&gt;</w:t>
                      </w:r>
                    </w:p>
                    <w:p w14:paraId="1FAD7C84" w14:textId="77777777" w:rsidR="00F93A76" w:rsidRDefault="00F93A76">
                      <w:pPr>
                        <w:pStyle w:val="Default"/>
                        <w:rPr>
                          <w:rFonts w:ascii="Courier New" w:hAnsi="Courier New" w:cs="Courier New"/>
                          <w:sz w:val="20"/>
                          <w:szCs w:val="20"/>
                          <w:lang w:val="en-US"/>
                        </w:rPr>
                      </w:pPr>
                    </w:p>
                    <w:p w14:paraId="5D8E91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17B0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Password"</w:t>
                      </w:r>
                    </w:p>
                    <w:p w14:paraId="27C02D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4dp"</w:t>
                      </w:r>
                    </w:p>
                    <w:p w14:paraId="12910C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1A23A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27A82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7A1D3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4DDF72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w:t>
                      </w:r>
                      <w:r>
                        <w:rPr>
                          <w:rFonts w:ascii="Courier New" w:hAnsi="Courier New" w:cs="Courier New"/>
                          <w:sz w:val="20"/>
                          <w:szCs w:val="20"/>
                          <w:lang w:val="en-US"/>
                        </w:rPr>
                        <w:t>onstraintBottom_toBottomOf="@+id/regPassword"</w:t>
                      </w:r>
                    </w:p>
                    <w:p w14:paraId="1044A0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regPassword"</w:t>
                      </w:r>
                    </w:p>
                    <w:p w14:paraId="33DBBE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vSurname" /&gt;</w:t>
                      </w:r>
                    </w:p>
                    <w:p w14:paraId="10310F96" w14:textId="77777777" w:rsidR="00F93A76" w:rsidRDefault="00F93A76">
                      <w:pPr>
                        <w:pStyle w:val="Default"/>
                        <w:rPr>
                          <w:rFonts w:ascii="Courier New" w:hAnsi="Courier New" w:cs="Courier New"/>
                          <w:sz w:val="20"/>
                          <w:szCs w:val="20"/>
                          <w:lang w:val="en-US"/>
                        </w:rPr>
                      </w:pPr>
                    </w:p>
                    <w:p w14:paraId="452FA670" w14:textId="77777777" w:rsidR="00F93A76" w:rsidRDefault="00F93A76">
                      <w:pPr>
                        <w:pStyle w:val="Default"/>
                        <w:rPr>
                          <w:rFonts w:ascii="Courier New" w:hAnsi="Courier New" w:cs="Courier New"/>
                          <w:sz w:val="20"/>
                          <w:szCs w:val="20"/>
                          <w:lang w:val="en-US"/>
                        </w:rPr>
                      </w:pPr>
                    </w:p>
                    <w:p w14:paraId="5010F2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52D3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vSurname"</w:t>
                      </w:r>
                    </w:p>
                    <w:p w14:paraId="2307F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24dp"</w:t>
                      </w:r>
                    </w:p>
                    <w:p w14:paraId="04D7EB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4dp"</w:t>
                      </w:r>
                    </w:p>
                    <w:p w14:paraId="6A632E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6dp"</w:t>
                      </w:r>
                    </w:p>
                    <w:p w14:paraId="7A060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error"</w:t>
                      </w:r>
                    </w:p>
                    <w:p w14:paraId="54FD39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185C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w:t>
                      </w:r>
                      <w:r>
                        <w:rPr>
                          <w:rFonts w:ascii="Courier New" w:hAnsi="Courier New" w:cs="Courier New"/>
                          <w:sz w:val="20"/>
                          <w:szCs w:val="20"/>
                          <w:lang w:val="en-US"/>
                        </w:rPr>
                        <w:t>raintBottom_toBottomOf="@+id/regPassword"</w:t>
                      </w:r>
                    </w:p>
                    <w:p w14:paraId="544B5C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id/llGender"</w:t>
                      </w:r>
                    </w:p>
                    <w:p w14:paraId="6A2283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regPassword" /&gt;</w:t>
                      </w:r>
                    </w:p>
                    <w:p w14:paraId="492ABF8F" w14:textId="77777777" w:rsidR="00F93A76" w:rsidRDefault="00F93A76">
                      <w:pPr>
                        <w:pStyle w:val="Default"/>
                        <w:rPr>
                          <w:rFonts w:ascii="Courier New" w:hAnsi="Courier New" w:cs="Courier New"/>
                          <w:sz w:val="20"/>
                          <w:szCs w:val="20"/>
                          <w:lang w:val="en-US"/>
                        </w:rPr>
                      </w:pPr>
                    </w:p>
                    <w:p w14:paraId="0803A2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E8B26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lGender"</w:t>
                      </w:r>
                    </w:p>
                    <w:p w14:paraId="0B5AEF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3A922C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4B0D6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6dp"</w:t>
                      </w:r>
                    </w:p>
                    <w:p w14:paraId="5F21B5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2B4D45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100"</w:t>
                      </w:r>
                    </w:p>
                    <w:p w14:paraId="4E73E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regPassword"&gt;</w:t>
                      </w:r>
                    </w:p>
                    <w:p w14:paraId="503676E5" w14:textId="77777777" w:rsidR="00F93A76" w:rsidRDefault="00F93A76">
                      <w:pPr>
                        <w:pStyle w:val="Default"/>
                        <w:rPr>
                          <w:rFonts w:ascii="Courier New" w:hAnsi="Courier New" w:cs="Courier New"/>
                          <w:sz w:val="20"/>
                          <w:szCs w:val="20"/>
                          <w:lang w:val="en-US"/>
                        </w:rPr>
                      </w:pPr>
                    </w:p>
                    <w:p w14:paraId="547BF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3EF3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52dp"</w:t>
                      </w:r>
                    </w:p>
                    <w:p w14:paraId="7BB8B4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8015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gravity="center"</w:t>
                      </w:r>
                    </w:p>
                    <w:p w14:paraId="676853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5"&gt;</w:t>
                      </w:r>
                    </w:p>
                    <w:p w14:paraId="2857C8FD" w14:textId="77777777" w:rsidR="00F93A76" w:rsidRDefault="00F93A76">
                      <w:pPr>
                        <w:pStyle w:val="Default"/>
                        <w:rPr>
                          <w:rFonts w:ascii="Courier New" w:hAnsi="Courier New" w:cs="Courier New"/>
                          <w:sz w:val="20"/>
                          <w:szCs w:val="20"/>
                          <w:lang w:val="en-US"/>
                        </w:rPr>
                      </w:pPr>
                    </w:p>
                    <w:p w14:paraId="4AC65E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734E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4632B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B81C3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fontFamily="@font/montserrat_alternates"</w:t>
                      </w:r>
                    </w:p>
                    <w:p w14:paraId="6C3CAA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aya adalah" /&gt;</w:t>
                      </w:r>
                    </w:p>
                    <w:p w14:paraId="6E6004C0" w14:textId="77777777" w:rsidR="00F93A76" w:rsidRDefault="00F93A76">
                      <w:pPr>
                        <w:pStyle w:val="Default"/>
                        <w:rPr>
                          <w:rFonts w:ascii="Courier New" w:hAnsi="Courier New" w:cs="Courier New"/>
                          <w:sz w:val="20"/>
                          <w:szCs w:val="20"/>
                          <w:lang w:val="en-US"/>
                        </w:rPr>
                      </w:pPr>
                    </w:p>
                    <w:p w14:paraId="74A333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401A240" w14:textId="77777777" w:rsidR="00F93A76" w:rsidRDefault="00F93A76">
                      <w:pPr>
                        <w:pStyle w:val="Default"/>
                        <w:rPr>
                          <w:rFonts w:ascii="Courier New" w:hAnsi="Courier New" w:cs="Courier New"/>
                          <w:sz w:val="20"/>
                          <w:szCs w:val="20"/>
                          <w:lang w:val="en-US"/>
                        </w:rPr>
                      </w:pPr>
                    </w:p>
                    <w:p w14:paraId="3DBA5295" w14:textId="77777777" w:rsidR="00F93A76" w:rsidRDefault="00F93A76">
                      <w:pPr>
                        <w:pStyle w:val="Default"/>
                        <w:rPr>
                          <w:rFonts w:ascii="Courier New" w:hAnsi="Courier New" w:cs="Courier New"/>
                          <w:sz w:val="20"/>
                          <w:szCs w:val="20"/>
                          <w:lang w:val="en-US"/>
                        </w:rPr>
                      </w:pPr>
                    </w:p>
                    <w:p w14:paraId="2FFEF6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w:t>
                      </w:r>
                    </w:p>
                    <w:p w14:paraId="6333D9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gender_radio"</w:t>
                      </w:r>
                    </w:p>
                    <w:p w14:paraId="573EFF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t>
                      </w:r>
                      <w:r>
                        <w:rPr>
                          <w:rFonts w:ascii="Courier New" w:hAnsi="Courier New" w:cs="Courier New"/>
                          <w:sz w:val="20"/>
                          <w:szCs w:val="20"/>
                          <w:lang w:val="en-US"/>
                        </w:rPr>
                        <w:t>:layout_width="0dp"</w:t>
                      </w:r>
                    </w:p>
                    <w:p w14:paraId="26D5FE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A8C7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80"</w:t>
                      </w:r>
                    </w:p>
                    <w:p w14:paraId="7B151C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7403FB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eightSum="75"&gt;</w:t>
                      </w:r>
                    </w:p>
                    <w:p w14:paraId="57DB099E" w14:textId="77777777" w:rsidR="00F93A76" w:rsidRDefault="00F93A76">
                      <w:pPr>
                        <w:pStyle w:val="Default"/>
                        <w:rPr>
                          <w:rFonts w:ascii="Courier New" w:hAnsi="Courier New" w:cs="Courier New"/>
                          <w:sz w:val="20"/>
                          <w:szCs w:val="20"/>
                          <w:lang w:val="en-US"/>
                        </w:rPr>
                      </w:pPr>
                    </w:p>
                    <w:p w14:paraId="090CD0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B9F4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adioButton1"</w:t>
                      </w:r>
                    </w:p>
                    <w:p w14:paraId="39074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75CC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E0105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3839F2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p>
                    <w:p w14:paraId="221612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Laki-Laki" /&gt;</w:t>
                      </w:r>
                    </w:p>
                    <w:p w14:paraId="43D23B42" w14:textId="77777777" w:rsidR="00F93A76" w:rsidRDefault="00F93A76">
                      <w:pPr>
                        <w:pStyle w:val="Default"/>
                        <w:rPr>
                          <w:rFonts w:ascii="Courier New" w:hAnsi="Courier New" w:cs="Courier New"/>
                          <w:sz w:val="20"/>
                          <w:szCs w:val="20"/>
                          <w:lang w:val="en-US"/>
                        </w:rPr>
                      </w:pPr>
                    </w:p>
                    <w:p w14:paraId="733827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Button</w:t>
                      </w:r>
                    </w:p>
                    <w:p w14:paraId="4C5E6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radioButton2"</w:t>
                      </w:r>
                    </w:p>
                    <w:p w14:paraId="5CCDBD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100dp"</w:t>
                      </w:r>
                    </w:p>
                    <w:p w14:paraId="5BDFB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06175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25"</w:t>
                      </w:r>
                    </w:p>
                    <w:p w14:paraId="25F7A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hecked="false</w:t>
                      </w:r>
                      <w:r>
                        <w:rPr>
                          <w:rFonts w:ascii="Courier New" w:hAnsi="Courier New" w:cs="Courier New"/>
                          <w:sz w:val="20"/>
                          <w:szCs w:val="20"/>
                          <w:lang w:val="en-US"/>
                        </w:rPr>
                        <w:t>"</w:t>
                      </w:r>
                    </w:p>
                    <w:p w14:paraId="29F4AE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Perempuan" /&gt;</w:t>
                      </w:r>
                    </w:p>
                    <w:p w14:paraId="2AD5C4A1" w14:textId="77777777" w:rsidR="00F93A76" w:rsidRDefault="00F93A76">
                      <w:pPr>
                        <w:pStyle w:val="Default"/>
                        <w:rPr>
                          <w:rFonts w:ascii="Courier New" w:hAnsi="Courier New" w:cs="Courier New"/>
                          <w:sz w:val="20"/>
                          <w:szCs w:val="20"/>
                          <w:lang w:val="en-US"/>
                        </w:rPr>
                      </w:pPr>
                    </w:p>
                    <w:p w14:paraId="65E50D35" w14:textId="77777777" w:rsidR="00F93A76" w:rsidRDefault="00F93A76">
                      <w:pPr>
                        <w:pStyle w:val="Default"/>
                        <w:rPr>
                          <w:rFonts w:ascii="Courier New" w:hAnsi="Courier New" w:cs="Courier New"/>
                          <w:sz w:val="20"/>
                          <w:szCs w:val="20"/>
                          <w:lang w:val="en-US"/>
                        </w:rPr>
                      </w:pPr>
                    </w:p>
                    <w:p w14:paraId="1F3897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RadioGroup&gt;</w:t>
                      </w:r>
                    </w:p>
                    <w:p w14:paraId="59131D27" w14:textId="77777777" w:rsidR="00F93A76" w:rsidRDefault="00F93A76">
                      <w:pPr>
                        <w:pStyle w:val="Default"/>
                        <w:rPr>
                          <w:rFonts w:ascii="Courier New" w:hAnsi="Courier New" w:cs="Courier New"/>
                          <w:sz w:val="20"/>
                          <w:szCs w:val="20"/>
                          <w:lang w:val="en-US"/>
                        </w:rPr>
                      </w:pPr>
                    </w:p>
                    <w:p w14:paraId="4D5249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8DF142D" w14:textId="77777777" w:rsidR="00F93A76" w:rsidRDefault="00F93A76">
                      <w:pPr>
                        <w:pStyle w:val="Default"/>
                        <w:rPr>
                          <w:rFonts w:ascii="Courier New" w:hAnsi="Courier New" w:cs="Courier New"/>
                          <w:sz w:val="20"/>
                          <w:szCs w:val="20"/>
                          <w:lang w:val="en-US"/>
                        </w:rPr>
                      </w:pPr>
                    </w:p>
                    <w:p w14:paraId="5116041F" w14:textId="77777777" w:rsidR="00F93A76" w:rsidRDefault="00F93A76">
                      <w:pPr>
                        <w:pStyle w:val="Default"/>
                        <w:rPr>
                          <w:rFonts w:ascii="Courier New" w:hAnsi="Courier New" w:cs="Courier New"/>
                          <w:sz w:val="20"/>
                          <w:szCs w:val="20"/>
                          <w:lang w:val="en-US"/>
                        </w:rPr>
                      </w:pPr>
                    </w:p>
                    <w:p w14:paraId="54A90A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nstraintlayout.widget.ConstraintLayout&gt;</w:t>
                      </w:r>
                    </w:p>
                    <w:p w14:paraId="73F85648" w14:textId="77777777" w:rsidR="00F93A76" w:rsidRDefault="00F93A76">
                      <w:pPr>
                        <w:pStyle w:val="Default"/>
                        <w:rPr>
                          <w:rFonts w:ascii="Courier New" w:hAnsi="Courier New" w:cs="Courier New"/>
                          <w:sz w:val="20"/>
                          <w:szCs w:val="20"/>
                          <w:lang w:val="en-US"/>
                        </w:rPr>
                      </w:pPr>
                    </w:p>
                    <w:p w14:paraId="191304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9A4C9A3" w14:textId="77777777" w:rsidR="00F93A76" w:rsidRDefault="00F93A76">
                      <w:pPr>
                        <w:pStyle w:val="Default"/>
                        <w:rPr>
                          <w:rFonts w:ascii="Courier New" w:hAnsi="Courier New" w:cs="Courier New"/>
                          <w:sz w:val="20"/>
                          <w:szCs w:val="20"/>
                          <w:lang w:val="en-US"/>
                        </w:rPr>
                      </w:pPr>
                    </w:p>
                    <w:p w14:paraId="11D83A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w:t>
                      </w:r>
                      <w:r>
                        <w:rPr>
                          <w:rFonts w:ascii="Courier New" w:hAnsi="Courier New" w:cs="Courier New"/>
                          <w:sz w:val="20"/>
                          <w:szCs w:val="20"/>
                          <w:lang w:val="en-US"/>
                        </w:rPr>
                        <w:t>l.button.MaterialButton</w:t>
                      </w:r>
                    </w:p>
                    <w:p w14:paraId="2F4705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Tambah"</w:t>
                      </w:r>
                    </w:p>
                    <w:p w14:paraId="529D65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B4E08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B9E5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4dp"</w:t>
                      </w:r>
                    </w:p>
                    <w:p w14:paraId="04193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56F77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6DC5DF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Tambah"</w:t>
                      </w:r>
                    </w:p>
                    <w:p w14:paraId="5B1BE0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57856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335CC9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9A64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End_toEndOf="parent"</w:t>
                      </w:r>
                    </w:p>
                    <w:p w14:paraId="4A5659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 /&gt;</w:t>
                      </w:r>
                    </w:p>
                    <w:p w14:paraId="6DB8373E" w14:textId="77777777" w:rsidR="00F93A76" w:rsidRDefault="00F93A76">
                      <w:pPr>
                        <w:pStyle w:val="Default"/>
                        <w:rPr>
                          <w:rFonts w:ascii="Courier New" w:hAnsi="Courier New" w:cs="Courier New"/>
                          <w:sz w:val="20"/>
                          <w:szCs w:val="20"/>
                          <w:lang w:val="en-US"/>
                        </w:rPr>
                      </w:pPr>
                    </w:p>
                    <w:p w14:paraId="4F2C3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button.MaterialButton</w:t>
                      </w:r>
                    </w:p>
                    <w:p w14:paraId="6F6AAE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tnCancel"</w:t>
                      </w:r>
                    </w:p>
                    <w:p w14:paraId="6AB65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6F802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w:t>
                      </w:r>
                      <w:r>
                        <w:rPr>
                          <w:rFonts w:ascii="Courier New" w:hAnsi="Courier New" w:cs="Courier New"/>
                          <w:sz w:val="20"/>
                          <w:szCs w:val="20"/>
                          <w:lang w:val="en-US"/>
                        </w:rPr>
                        <w:t>t="wrap_content"</w:t>
                      </w:r>
                    </w:p>
                    <w:p w14:paraId="221CE5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20dp"</w:t>
                      </w:r>
                    </w:p>
                    <w:p w14:paraId="49931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youtube"</w:t>
                      </w:r>
                    </w:p>
                    <w:p w14:paraId="2B5A0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24dp"</w:t>
                      </w:r>
                    </w:p>
                    <w:p w14:paraId="3813A2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ncel"</w:t>
                      </w:r>
                    </w:p>
                    <w:p w14:paraId="644D6D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white"</w:t>
                      </w:r>
                    </w:p>
                    <w:p w14:paraId="097B1E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rnerRadius="8dp"</w:t>
                      </w:r>
                    </w:p>
                    <w:p w14:paraId="53494A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w:t>
                      </w:r>
                      <w:r>
                        <w:rPr>
                          <w:rFonts w:ascii="Courier New" w:hAnsi="Courier New" w:cs="Courier New"/>
                          <w:sz w:val="20"/>
                          <w:szCs w:val="20"/>
                          <w:lang w:val="en-US"/>
                        </w:rPr>
                        <w:t>out_constraintEnd_toEndOf="@id/btnTambah"</w:t>
                      </w:r>
                    </w:p>
                    <w:p w14:paraId="3DB073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Horizontal_bias="1.0"</w:t>
                      </w:r>
                    </w:p>
                    <w:p w14:paraId="355EE5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4A7FC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btnTambah"/&gt;</w:t>
                      </w:r>
                    </w:p>
                    <w:p w14:paraId="0B7CA290" w14:textId="77777777" w:rsidR="00F93A76" w:rsidRDefault="00F93A76">
                      <w:pPr>
                        <w:pStyle w:val="Default"/>
                        <w:rPr>
                          <w:rFonts w:ascii="Courier New" w:hAnsi="Courier New" w:cs="Courier New"/>
                          <w:sz w:val="20"/>
                          <w:szCs w:val="20"/>
                          <w:lang w:val="en-US"/>
                        </w:rPr>
                      </w:pPr>
                    </w:p>
                    <w:p w14:paraId="477538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ProgressBar</w:t>
                      </w:r>
                    </w:p>
                    <w:p w14:paraId="76F6AD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oading"</w:t>
                      </w:r>
                    </w:p>
                    <w:p w14:paraId="706B79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3011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0ABE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alignParentBottom="true"</w:t>
                      </w:r>
                    </w:p>
                    <w:p w14:paraId="003BC0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350dp"</w:t>
                      </w:r>
                    </w:p>
                    <w:p w14:paraId="0F63DD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0525BB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visibility="gone"</w:t>
                      </w:r>
                    </w:p>
                    <w:p w14:paraId="139C1C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ignore="MissingConstraints" /&gt;</w:t>
                      </w:r>
                    </w:p>
                    <w:p w14:paraId="670BFC3E" w14:textId="77777777" w:rsidR="00F93A76" w:rsidRDefault="00F93A76">
                      <w:pPr>
                        <w:pStyle w:val="Default"/>
                        <w:rPr>
                          <w:rFonts w:ascii="Courier New" w:hAnsi="Courier New" w:cs="Courier New"/>
                          <w:sz w:val="20"/>
                          <w:szCs w:val="20"/>
                          <w:lang w:val="en-US"/>
                        </w:rPr>
                      </w:pPr>
                    </w:p>
                    <w:p w14:paraId="51D8BE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w:t>
                      </w:r>
                      <w:r>
                        <w:rPr>
                          <w:rFonts w:ascii="Courier New" w:hAnsi="Courier New" w:cs="Courier New"/>
                          <w:sz w:val="20"/>
                          <w:szCs w:val="20"/>
                          <w:lang w:val="en-US"/>
                        </w:rPr>
                        <w:t>tLayout&gt;</w:t>
                      </w:r>
                    </w:p>
                    <w:p w14:paraId="0302E1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2099E8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 == "" -&gt; {</w:t>
                      </w:r>
                    </w:p>
                    <w:p w14:paraId="4B7081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Username.error = "Username Tidak Boleh Kosong"</w:t>
                      </w:r>
                    </w:p>
                    <w:p w14:paraId="361776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D32BB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5E484A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etPassword.error = "Password Tidak Bol</w:t>
                      </w:r>
                      <w:r>
                        <w:rPr>
                          <w:rFonts w:ascii="Courier New" w:hAnsi="Courier New" w:cs="Courier New"/>
                          <w:sz w:val="20"/>
                          <w:szCs w:val="20"/>
                          <w:lang w:val="en-US"/>
                        </w:rPr>
                        <w:t>eh Kosong"</w:t>
                      </w:r>
                    </w:p>
                    <w:p w14:paraId="166D1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1C949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52202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36186D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etData()</w:t>
                      </w:r>
                    </w:p>
                    <w:p w14:paraId="622F6B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3161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1882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80E168" w14:textId="77777777" w:rsidR="00F93A76" w:rsidRDefault="00F93A76">
                      <w:pPr>
                        <w:pStyle w:val="Default"/>
                        <w:rPr>
                          <w:rFonts w:ascii="Courier New" w:hAnsi="Courier New" w:cs="Courier New"/>
                          <w:sz w:val="20"/>
                          <w:szCs w:val="20"/>
                          <w:lang w:val="en-US"/>
                        </w:rPr>
                      </w:pPr>
                    </w:p>
                    <w:p w14:paraId="5B541F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Regis.setOnClickListener {</w:t>
                      </w:r>
                    </w:p>
                    <w:p w14:paraId="454F57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w:t>
                      </w:r>
                      <w:r>
                        <w:rPr>
                          <w:rFonts w:ascii="Courier New" w:hAnsi="Courier New" w:cs="Courier New"/>
                          <w:sz w:val="20"/>
                          <w:szCs w:val="20"/>
                          <w:lang w:val="en-US"/>
                        </w:rPr>
                        <w:t>tActivity(Intent(this@LoginActivity, RegisterAcitivity::class.java))</w:t>
                      </w:r>
                    </w:p>
                    <w:p w14:paraId="0FE86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62291F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AF2AAB" w14:textId="77777777" w:rsidR="00F93A76" w:rsidRDefault="00F93A76">
                      <w:pPr>
                        <w:pStyle w:val="Default"/>
                        <w:rPr>
                          <w:rFonts w:ascii="Courier New" w:hAnsi="Courier New" w:cs="Courier New"/>
                          <w:sz w:val="20"/>
                          <w:szCs w:val="20"/>
                          <w:lang w:val="en-US"/>
                        </w:rPr>
                      </w:pPr>
                    </w:p>
                    <w:p w14:paraId="0104D1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E1B90E" w14:textId="77777777" w:rsidR="00F93A76" w:rsidRDefault="00F93A76">
                      <w:pPr>
                        <w:pStyle w:val="Default"/>
                        <w:rPr>
                          <w:rFonts w:ascii="Courier New" w:hAnsi="Courier New" w:cs="Courier New"/>
                          <w:sz w:val="20"/>
                          <w:szCs w:val="20"/>
                          <w:lang w:val="en-US"/>
                        </w:rPr>
                      </w:pPr>
                    </w:p>
                    <w:p w14:paraId="5E850B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getData(){</w:t>
                      </w:r>
                    </w:p>
                    <w:p w14:paraId="3120BC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4FFB9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login(user,pass).enqueue(object : Callback&lt;ResponseLogin&gt; {</w:t>
                      </w:r>
                    </w:p>
                    <w:p w14:paraId="01706D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call: Call&lt;ResponseLogin&gt;, response: Response&lt;ResponseLogin&gt;) {</w:t>
                      </w:r>
                    </w:p>
                    <w:p w14:paraId="511CD1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59A2AD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w:t>
                      </w:r>
                      <w:r>
                        <w:rPr>
                          <w:rFonts w:ascii="Courier New" w:hAnsi="Courier New" w:cs="Courier New"/>
                          <w:sz w:val="20"/>
                          <w:szCs w:val="20"/>
                          <w:lang w:val="en-US"/>
                        </w:rPr>
                        <w:t>.response == true){</w:t>
                      </w:r>
                    </w:p>
                    <w:p w14:paraId="50EC02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091E7E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LoginActivity, Bahan_List::class.java))</w:t>
                      </w:r>
                    </w:p>
                    <w:p w14:paraId="71DD6D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6BA1B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B14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else{</w:t>
                      </w:r>
                    </w:p>
                    <w:p w14:paraId="780DA4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3E7D9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LoginActivity,</w:t>
                      </w:r>
                    </w:p>
                    <w:p w14:paraId="746CE9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in Gagal, Periksa Kembali username dan Password",</w:t>
                      </w:r>
                    </w:p>
                    <w:p w14:paraId="114C0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CE756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DB2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FFFE4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Login&gt;, t: Throwable) {</w:t>
                      </w:r>
                    </w:p>
                    <w:p w14:paraId="66E6D2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Pesan Error", "${t.message}")</w:t>
                      </w:r>
                    </w:p>
                    <w:p w14:paraId="401C4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DD6FD9" w14:textId="77777777" w:rsidR="00F93A76" w:rsidRDefault="00F93A76">
                      <w:pPr>
                        <w:pStyle w:val="Default"/>
                        <w:rPr>
                          <w:rFonts w:ascii="Courier New" w:hAnsi="Courier New" w:cs="Courier New"/>
                          <w:sz w:val="20"/>
                          <w:szCs w:val="20"/>
                          <w:lang w:val="en-US"/>
                        </w:rPr>
                      </w:pPr>
                    </w:p>
                    <w:p w14:paraId="02188491" w14:textId="77777777" w:rsidR="00F93A76" w:rsidRDefault="00F93A76">
                      <w:pPr>
                        <w:pStyle w:val="Default"/>
                        <w:rPr>
                          <w:rFonts w:ascii="Courier New" w:hAnsi="Courier New" w:cs="Courier New"/>
                          <w:sz w:val="20"/>
                          <w:szCs w:val="20"/>
                          <w:lang w:val="en-US"/>
                        </w:rPr>
                      </w:pPr>
                    </w:p>
                    <w:p w14:paraId="01A273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2306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w:t>
                      </w:r>
                    </w:p>
                    <w:p w14:paraId="6AC690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p w14:paraId="5EB15ACF" w14:textId="77777777" w:rsidR="00F93A76" w:rsidRDefault="00F93A76">
                      <w:pPr>
                        <w:pStyle w:val="Default"/>
                        <w:rPr>
                          <w:rFonts w:ascii="Courier New" w:hAnsi="Courier New" w:cs="Courier New"/>
                          <w:sz w:val="20"/>
                          <w:szCs w:val="20"/>
                          <w:lang w:val="en-US"/>
                        </w:rPr>
                      </w:pPr>
                    </w:p>
                    <w:p w14:paraId="54F5AB43" w14:textId="77777777" w:rsidR="00F93A76" w:rsidRDefault="00F93A76">
                      <w:pPr>
                        <w:pStyle w:val="Default"/>
                        <w:rPr>
                          <w:rFonts w:ascii="Courier New" w:hAnsi="Courier New" w:cs="Courier New"/>
                          <w:sz w:val="20"/>
                          <w:szCs w:val="20"/>
                          <w:lang w:val="en-US"/>
                        </w:rPr>
                      </w:pPr>
                    </w:p>
                    <w:p w14:paraId="6FB8110A"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13C01FD5" w14:textId="77777777" w:rsidR="00F93A76" w:rsidRDefault="00124769">
      <w:pPr>
        <w:spacing w:after="0"/>
      </w:pPr>
      <w:r>
        <w:rPr>
          <w:rFonts w:ascii="Courier New" w:hAnsi="Courier New" w:cs="Courier New"/>
          <w:noProof/>
          <w:sz w:val="20"/>
          <w:szCs w:val="20"/>
          <w:lang w:eastAsia="en-US"/>
        </w:rPr>
        <w:lastRenderedPageBreak/>
        <mc:AlternateContent>
          <mc:Choice Requires="wps">
            <w:drawing>
              <wp:inline distT="0" distB="0" distL="0" distR="0" wp14:anchorId="28CE36DB" wp14:editId="0A1B316D">
                <wp:extent cx="4937760" cy="7124700"/>
                <wp:effectExtent l="0" t="0" r="15240" b="19050"/>
                <wp:docPr id="5439399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24700"/>
                        </a:xfrm>
                        <a:prstGeom prst="rect">
                          <a:avLst/>
                        </a:prstGeom>
                        <a:solidFill>
                          <a:srgbClr val="FFFFFF"/>
                        </a:solidFill>
                        <a:ln w="9525">
                          <a:solidFill>
                            <a:srgbClr val="000000"/>
                          </a:solidFill>
                          <a:miter lim="800000"/>
                        </a:ln>
                      </wps:spPr>
                      <wps:txbx>
                        <w:txbxContent>
                          <w:p w14:paraId="5DDC87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gisterAcitivity: AppCompatActivity() {</w:t>
                            </w:r>
                          </w:p>
                          <w:p w14:paraId="70541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RegisterActivityBinding? = null</w:t>
                            </w:r>
                          </w:p>
                          <w:p w14:paraId="641876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nama_lengkap: String= ""</w:t>
                            </w:r>
                          </w:p>
                          <w:p w14:paraId="198358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name : String = ""</w:t>
                            </w:r>
                          </w:p>
                          <w:p w14:paraId="5EE94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37044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jenis_kelamin : String = ""</w:t>
                            </w:r>
                          </w:p>
                          <w:p w14:paraId="39F4B54F" w14:textId="77777777" w:rsidR="00F93A76" w:rsidRDefault="00F93A76">
                            <w:pPr>
                              <w:pStyle w:val="Default"/>
                              <w:rPr>
                                <w:rFonts w:ascii="Courier New" w:hAnsi="Courier New" w:cs="Courier New"/>
                                <w:sz w:val="20"/>
                                <w:szCs w:val="20"/>
                                <w:lang w:val="en-US"/>
                              </w:rPr>
                            </w:pPr>
                          </w:p>
                          <w:p w14:paraId="7BDC7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44FBD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2276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RegisterActivityBinding.inflate(layoutInflater)</w:t>
                            </w:r>
                          </w:p>
                          <w:p w14:paraId="0C1A3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655ECBE7" w14:textId="77777777" w:rsidR="00F93A76" w:rsidRDefault="00F93A76">
                            <w:pPr>
                              <w:pStyle w:val="Default"/>
                              <w:rPr>
                                <w:rFonts w:ascii="Courier New" w:hAnsi="Courier New" w:cs="Courier New"/>
                                <w:sz w:val="20"/>
                                <w:szCs w:val="20"/>
                                <w:lang w:val="en-US"/>
                              </w:rPr>
                            </w:pPr>
                          </w:p>
                          <w:p w14:paraId="00C14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Tambah.setOnClickListener {</w:t>
                            </w:r>
                          </w:p>
                          <w:p w14:paraId="10DCD0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binding!!.regNamaLengkap.text.toString()</w:t>
                            </w:r>
                          </w:p>
                          <w:p w14:paraId="0248C8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binding!!.regUsername.text.toString()</w:t>
                            </w:r>
                          </w:p>
                          <w:p w14:paraId="3D469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regPassword.text.toString()</w:t>
                            </w:r>
                          </w:p>
                          <w:p w14:paraId="57A33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enis_kelamin = when (binding!!.genderRadio.checkedRadioButtonId) {</w:t>
                            </w:r>
                          </w:p>
                          <w:p w14:paraId="2AA776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1 -&gt; "Laki-Laki"</w:t>
                            </w:r>
                          </w:p>
                          <w:p w14:paraId="7573F5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2 -&gt; "Perempuan"</w:t>
                            </w:r>
                          </w:p>
                          <w:p w14:paraId="7C934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NA"</w:t>
                            </w:r>
                          </w:p>
                          <w:p w14:paraId="39A66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866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058B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 -&gt; {</w:t>
                            </w:r>
                          </w:p>
                          <w:p w14:paraId="66AB15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NamaLengkap.error = "Username Tidak Boleh Kosong"</w:t>
                            </w:r>
                          </w:p>
                          <w:p w14:paraId="4C775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A782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 -&gt;{</w:t>
                            </w:r>
                          </w:p>
                          <w:p w14:paraId="0E14CD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Username.error = "Nama Lengkap Tidak Boleh Kosong"</w:t>
                            </w:r>
                          </w:p>
                          <w:p w14:paraId="4F223D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FAED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20A796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Password.error = "Password Tidak Boleh Kosong"</w:t>
                            </w:r>
                          </w:p>
                          <w:p w14:paraId="58394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FF7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0D868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CE97D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Data()</w:t>
                            </w:r>
                          </w:p>
                          <w:p w14:paraId="2478E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38AC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40EA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668B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Cancel.setOnClickListener {</w:t>
                            </w:r>
                          </w:p>
                          <w:p w14:paraId="7C0A9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3DD19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C8A0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548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607C019" w14:textId="77777777" w:rsidR="00F93A76" w:rsidRDefault="00F93A76">
                            <w:pPr>
                              <w:pStyle w:val="Default"/>
                              <w:rPr>
                                <w:rFonts w:ascii="Courier New" w:hAnsi="Courier New" w:cs="Courier New"/>
                                <w:sz w:val="20"/>
                                <w:szCs w:val="20"/>
                                <w:lang w:val="en-US"/>
                              </w:rPr>
                            </w:pPr>
                          </w:p>
                          <w:p w14:paraId="02616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6DFBA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B06E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registrasi(username,pass).enqueue(object : Callback&lt;ResponseRegistrasi&gt; {</w:t>
                            </w:r>
                          </w:p>
                          <w:p w14:paraId="01F68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A1BB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ResponseRegistrasi&gt;,</w:t>
                            </w:r>
                          </w:p>
                          <w:p w14:paraId="44340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1A61D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368AB9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03028B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13A208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4A3E3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4FC4B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p>
                          <w:p w14:paraId="47D42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300EB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3EB132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EE9F4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6063C9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6F2BBB71" w14:textId="77777777" w:rsidR="00F93A76" w:rsidRDefault="00F93A76">
                            <w:pPr>
                              <w:pStyle w:val="Default"/>
                              <w:rPr>
                                <w:rFonts w:ascii="Courier New" w:hAnsi="Courier New" w:cs="Courier New"/>
                                <w:sz w:val="20"/>
                                <w:szCs w:val="20"/>
                                <w:lang w:val="en-US"/>
                              </w:rPr>
                            </w:pPr>
                          </w:p>
                          <w:p w14:paraId="7BC2C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lertDialog = AlertDialog.Builder(this@RegisterAcitivity)</w:t>
                            </w:r>
                          </w:p>
                          <w:p w14:paraId="79ECE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0FB4F8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2CBD9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Listener { dialog, which -&gt;</w:t>
                            </w:r>
                          </w:p>
                          <w:p w14:paraId="0168BE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A5A11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able.warning_icon)</w:t>
                            </w:r>
                          </w:p>
                          <w:p w14:paraId="5C52C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6DCF4C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44B3E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rasi Gagal, Akun Sudah Ada",</w:t>
                            </w:r>
                          </w:p>
                          <w:p w14:paraId="45B7B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350693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85055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1CF23B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13F13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26DDF2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esalahan Terjadi",</w:t>
                            </w:r>
                          </w:p>
                          <w:p w14:paraId="2BBBF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5639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85494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C53A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6C63C9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4B29A5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C4D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225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40A3474" w14:textId="77777777" w:rsidR="00F93A76" w:rsidRDefault="00F93A76">
                            <w:pPr>
                              <w:pStyle w:val="Default"/>
                              <w:rPr>
                                <w:rFonts w:ascii="Courier New" w:hAnsi="Courier New" w:cs="Courier New"/>
                                <w:sz w:val="20"/>
                                <w:szCs w:val="20"/>
                                <w:lang w:val="en-US"/>
                              </w:rPr>
                            </w:pPr>
                          </w:p>
                          <w:p w14:paraId="668B03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E182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7EF99D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9138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0D2C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8963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CE36DB" id="_x0000_s1104" type="#_x0000_t202" style="width:388.8pt;height:5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">
                <v:textbox>
                  <w:txbxContent>
                    <w:p w14:paraId="5DDC87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gisterAcitivity: AppCompatActivity() {</w:t>
                      </w:r>
                    </w:p>
                    <w:p w14:paraId="705410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RegisterActivityBinding? = null</w:t>
                      </w:r>
                    </w:p>
                    <w:p w14:paraId="641876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nama_lengkap: String= ""</w:t>
                      </w:r>
                    </w:p>
                    <w:p w14:paraId="198358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username : String = ""</w:t>
                      </w:r>
                    </w:p>
                    <w:p w14:paraId="5EE94B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pass : String = ""</w:t>
                      </w:r>
                    </w:p>
                    <w:p w14:paraId="37044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jenis_kelamin : String = ""</w:t>
                      </w:r>
                    </w:p>
                    <w:p w14:paraId="39F4B54F" w14:textId="77777777" w:rsidR="00F93A76" w:rsidRDefault="00F93A76">
                      <w:pPr>
                        <w:pStyle w:val="Default"/>
                        <w:rPr>
                          <w:rFonts w:ascii="Courier New" w:hAnsi="Courier New" w:cs="Courier New"/>
                          <w:sz w:val="20"/>
                          <w:szCs w:val="20"/>
                          <w:lang w:val="en-US"/>
                        </w:rPr>
                      </w:pPr>
                    </w:p>
                    <w:p w14:paraId="7BDC7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544FBD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22763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RegisterActivityBinding.inflate(layoutInflater)</w:t>
                      </w:r>
                    </w:p>
                    <w:p w14:paraId="0C1A3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w:t>
                      </w:r>
                      <w:r>
                        <w:rPr>
                          <w:rFonts w:ascii="Courier New" w:hAnsi="Courier New" w:cs="Courier New"/>
                          <w:sz w:val="20"/>
                          <w:szCs w:val="20"/>
                          <w:lang w:val="en-US"/>
                        </w:rPr>
                        <w:t>etContentView(binding!!.root)</w:t>
                      </w:r>
                    </w:p>
                    <w:p w14:paraId="655ECBE7" w14:textId="77777777" w:rsidR="00F93A76" w:rsidRDefault="00F93A76">
                      <w:pPr>
                        <w:pStyle w:val="Default"/>
                        <w:rPr>
                          <w:rFonts w:ascii="Courier New" w:hAnsi="Courier New" w:cs="Courier New"/>
                          <w:sz w:val="20"/>
                          <w:szCs w:val="20"/>
                          <w:lang w:val="en-US"/>
                        </w:rPr>
                      </w:pPr>
                    </w:p>
                    <w:p w14:paraId="00C14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Tambah.setOnClickListener {</w:t>
                      </w:r>
                    </w:p>
                    <w:p w14:paraId="10DCD0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binding!!.regNamaLengkap.text.toString()</w:t>
                      </w:r>
                    </w:p>
                    <w:p w14:paraId="0248C8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username = binding!!.regUsername.text.toString()</w:t>
                      </w:r>
                    </w:p>
                    <w:p w14:paraId="3D4693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binding!!.regPassword.text.t</w:t>
                      </w:r>
                      <w:r>
                        <w:rPr>
                          <w:rFonts w:ascii="Courier New" w:hAnsi="Courier New" w:cs="Courier New"/>
                          <w:sz w:val="20"/>
                          <w:szCs w:val="20"/>
                          <w:lang w:val="en-US"/>
                        </w:rPr>
                        <w:t>oString()</w:t>
                      </w:r>
                    </w:p>
                    <w:p w14:paraId="57A33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jenis_kelamin = when (binding!!.genderRadio.checkedRadioButtonId) {</w:t>
                      </w:r>
                    </w:p>
                    <w:p w14:paraId="2AA776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1 -&gt; "Laki-Laki"</w:t>
                      </w:r>
                    </w:p>
                    <w:p w14:paraId="7573F5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id.radioButton2 -&gt; "Perempuan"</w:t>
                      </w:r>
                    </w:p>
                    <w:p w14:paraId="7C934A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NA"</w:t>
                      </w:r>
                    </w:p>
                    <w:p w14:paraId="39A66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866E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hen{</w:t>
                      </w:r>
                    </w:p>
                    <w:p w14:paraId="0058B8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username == "" -&gt; {</w:t>
                      </w:r>
                    </w:p>
                    <w:p w14:paraId="66AB15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NamaLengkap.error = "Username Tidak Boleh Kosong"</w:t>
                      </w:r>
                    </w:p>
                    <w:p w14:paraId="4C775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A7824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lengkap == "" -&gt;{</w:t>
                      </w:r>
                    </w:p>
                    <w:p w14:paraId="0E14CD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Username.error = "Nama Lengkap Tidak Boleh Kosong"</w:t>
                      </w:r>
                    </w:p>
                    <w:p w14:paraId="4F223D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FAED1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ass == "" -&gt; {</w:t>
                      </w:r>
                    </w:p>
                    <w:p w14:paraId="20A796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gPassword.error = "Password Tidak Boleh Kosong"</w:t>
                      </w:r>
                    </w:p>
                    <w:p w14:paraId="58394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FF7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gt; {</w:t>
                      </w:r>
                    </w:p>
                    <w:p w14:paraId="0D8686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VISIBLE</w:t>
                      </w:r>
                    </w:p>
                    <w:p w14:paraId="7CE97D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Data()</w:t>
                      </w:r>
                    </w:p>
                    <w:p w14:paraId="2478E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38AC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40EA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668B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btnCancel.setOnClickListener {</w:t>
                      </w:r>
                    </w:p>
                    <w:p w14:paraId="7C0A9A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w:t>
                      </w:r>
                      <w:r>
                        <w:rPr>
                          <w:rFonts w:ascii="Courier New" w:hAnsi="Courier New" w:cs="Courier New"/>
                          <w:sz w:val="20"/>
                          <w:szCs w:val="20"/>
                          <w:lang w:val="en-US"/>
                        </w:rPr>
                        <w:t>y::class.java))</w:t>
                      </w:r>
                    </w:p>
                    <w:p w14:paraId="3DD19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C8A0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548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607C019" w14:textId="77777777" w:rsidR="00F93A76" w:rsidRDefault="00F93A76">
                      <w:pPr>
                        <w:pStyle w:val="Default"/>
                        <w:rPr>
                          <w:rFonts w:ascii="Courier New" w:hAnsi="Courier New" w:cs="Courier New"/>
                          <w:sz w:val="20"/>
                          <w:szCs w:val="20"/>
                          <w:lang w:val="en-US"/>
                        </w:rPr>
                      </w:pPr>
                    </w:p>
                    <w:p w14:paraId="026168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6DFBAC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B06E1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registrasi(username,pass).enqueue(object : Callback&lt;ResponseRegistrasi&gt; {</w:t>
                      </w:r>
                    </w:p>
                    <w:p w14:paraId="01F68A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A1BB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call: Call&lt;ResponseRegistrasi&gt;,</w:t>
                      </w:r>
                    </w:p>
                    <w:p w14:paraId="44340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1A61D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368AB9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03028B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13A208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w:t>
                      </w:r>
                      <w:r>
                        <w:rPr>
                          <w:rFonts w:ascii="Courier New" w:hAnsi="Courier New" w:cs="Courier New"/>
                          <w:sz w:val="20"/>
                          <w:szCs w:val="20"/>
                          <w:lang w:val="en-US"/>
                        </w:rPr>
                        <w:t>ng.visibility = View.GONE</w:t>
                      </w:r>
                    </w:p>
                    <w:p w14:paraId="4A3E3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4FC4B1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p>
                    <w:p w14:paraId="47D421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300EB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3EB132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EE9F4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6063C9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6F2BBB71" w14:textId="77777777" w:rsidR="00F93A76" w:rsidRDefault="00F93A76">
                      <w:pPr>
                        <w:pStyle w:val="Default"/>
                        <w:rPr>
                          <w:rFonts w:ascii="Courier New" w:hAnsi="Courier New" w:cs="Courier New"/>
                          <w:sz w:val="20"/>
                          <w:szCs w:val="20"/>
                          <w:lang w:val="en-US"/>
                        </w:rPr>
                      </w:pPr>
                    </w:p>
                    <w:p w14:paraId="7BC2C4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lert</w:t>
                      </w:r>
                      <w:r>
                        <w:rPr>
                          <w:rFonts w:ascii="Courier New" w:hAnsi="Courier New" w:cs="Courier New"/>
                          <w:sz w:val="20"/>
                          <w:szCs w:val="20"/>
                          <w:lang w:val="en-US"/>
                        </w:rPr>
                        <w:t>Dialog = AlertDialog.Builder(this@RegisterAcitivity)</w:t>
                      </w:r>
                    </w:p>
                    <w:p w14:paraId="79ECE2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0FB4F8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2CBD9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w:t>
                      </w:r>
                      <w:r>
                        <w:rPr>
                          <w:rFonts w:ascii="Courier New" w:hAnsi="Courier New" w:cs="Courier New"/>
                          <w:sz w:val="20"/>
                          <w:szCs w:val="20"/>
                          <w:lang w:val="en-US"/>
                        </w:rPr>
                        <w:t>Listener { dialog, which -&gt;</w:t>
                      </w:r>
                    </w:p>
                    <w:p w14:paraId="0168BE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A5A11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able.warning_icon)</w:t>
                      </w:r>
                    </w:p>
                    <w:p w14:paraId="5C52C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6DCF4C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44B3E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w:t>
                      </w:r>
                      <w:r>
                        <w:rPr>
                          <w:rFonts w:ascii="Courier New" w:hAnsi="Courier New" w:cs="Courier New"/>
                          <w:sz w:val="20"/>
                          <w:szCs w:val="20"/>
                          <w:lang w:val="en-US"/>
                        </w:rPr>
                        <w:t>rasi Gagal, Akun Sudah Ada",</w:t>
                      </w:r>
                    </w:p>
                    <w:p w14:paraId="45B7BE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350693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85055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1CF23B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13F130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26DDF2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w:t>
                      </w:r>
                      <w:r>
                        <w:rPr>
                          <w:rFonts w:ascii="Courier New" w:hAnsi="Courier New" w:cs="Courier New"/>
                          <w:sz w:val="20"/>
                          <w:szCs w:val="20"/>
                          <w:lang w:val="en-US"/>
                        </w:rPr>
                        <w:t>esalahan Terjadi",</w:t>
                      </w:r>
                    </w:p>
                    <w:p w14:paraId="2BBBF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56394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85494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FC53A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6C63C9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4B29A5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C4DD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7225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40A3474" w14:textId="77777777" w:rsidR="00F93A76" w:rsidRDefault="00F93A76">
                      <w:pPr>
                        <w:pStyle w:val="Default"/>
                        <w:rPr>
                          <w:rFonts w:ascii="Courier New" w:hAnsi="Courier New" w:cs="Courier New"/>
                          <w:sz w:val="20"/>
                          <w:szCs w:val="20"/>
                          <w:lang w:val="en-US"/>
                        </w:rPr>
                      </w:pPr>
                    </w:p>
                    <w:p w14:paraId="668B03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E1822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7EF99D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9138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0D2C46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8963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4C91F6E9"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043C91C" wp14:editId="53871EF2">
                <wp:extent cx="4937760" cy="8282940"/>
                <wp:effectExtent l="0" t="0" r="15240" b="22860"/>
                <wp:docPr id="16571236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8282940"/>
                        </a:xfrm>
                        <a:prstGeom prst="rect">
                          <a:avLst/>
                        </a:prstGeom>
                        <a:solidFill>
                          <a:srgbClr val="FFFFFF"/>
                        </a:solidFill>
                        <a:ln w="9525">
                          <a:solidFill>
                            <a:srgbClr val="000000"/>
                          </a:solidFill>
                          <a:miter lim="800000"/>
                        </a:ln>
                      </wps:spPr>
                      <wps:txbx>
                        <w:txbxContent>
                          <w:p w14:paraId="178014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27A753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59487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registrasi(username,pass).enqueue(object : Callback&lt;ResponseRegistrasi&gt; {</w:t>
                            </w:r>
                          </w:p>
                          <w:p w14:paraId="4CB5F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7C613B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ResponseRegistrasi&gt;,</w:t>
                            </w:r>
                          </w:p>
                          <w:p w14:paraId="393F9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585F39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83E79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FD9C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body()?.response == true){</w:t>
                            </w:r>
                          </w:p>
                          <w:p w14:paraId="0FCF5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0E1E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148519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p>
                          <w:p w14:paraId="511D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6469F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50119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D7571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D8B55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55DEEB8" w14:textId="77777777" w:rsidR="00F93A76" w:rsidRDefault="00F93A76">
                            <w:pPr>
                              <w:pStyle w:val="Default"/>
                              <w:rPr>
                                <w:rFonts w:ascii="Courier New" w:hAnsi="Courier New" w:cs="Courier New"/>
                                <w:sz w:val="20"/>
                                <w:szCs w:val="20"/>
                                <w:lang w:val="en-US"/>
                              </w:rPr>
                            </w:pPr>
                          </w:p>
                          <w:p w14:paraId="0F9BE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lertDialog = AlertDialog.Builder(this@RegisterAcitivity)</w:t>
                            </w:r>
                          </w:p>
                          <w:p w14:paraId="6A6B24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2B59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11F0E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Listener { dialog, which -&gt;</w:t>
                            </w:r>
                          </w:p>
                          <w:p w14:paraId="61338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496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able.warning_icon)</w:t>
                            </w:r>
                          </w:p>
                          <w:p w14:paraId="6BCB5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73AB2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09162A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rasi Gagal, Akun Sudah Ada",</w:t>
                            </w:r>
                          </w:p>
                          <w:p w14:paraId="32775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6450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8B9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355D9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2F834A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5AD09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esalahan Terjadi",</w:t>
                            </w:r>
                          </w:p>
                          <w:p w14:paraId="0EFCE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16890F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3276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EDF1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554807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475E5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C74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2D9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D3DA86" w14:textId="77777777" w:rsidR="00F93A76" w:rsidRDefault="00F93A76">
                            <w:pPr>
                              <w:pStyle w:val="Default"/>
                              <w:rPr>
                                <w:rFonts w:ascii="Courier New" w:hAnsi="Courier New" w:cs="Courier New"/>
                                <w:sz w:val="20"/>
                                <w:szCs w:val="20"/>
                                <w:lang w:val="en-US"/>
                              </w:rPr>
                            </w:pPr>
                          </w:p>
                          <w:p w14:paraId="26731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287FC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4A0804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08E4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5C4D5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7AC5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43C91C" id="_x0000_s1105" type="#_x0000_t202" style="width:388.8pt;height:65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">
                <v:textbox>
                  <w:txbxContent>
                    <w:p w14:paraId="178014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fun RegisData(){</w:t>
                      </w:r>
                    </w:p>
                    <w:p w14:paraId="27A753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59487B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registrasi(username,pass).enque</w:t>
                      </w:r>
                      <w:r>
                        <w:rPr>
                          <w:rFonts w:ascii="Courier New" w:hAnsi="Courier New" w:cs="Courier New"/>
                          <w:sz w:val="20"/>
                          <w:szCs w:val="20"/>
                          <w:lang w:val="en-US"/>
                        </w:rPr>
                        <w:t>ue(object : Callback&lt;ResponseRegistrasi&gt; {</w:t>
                      </w:r>
                    </w:p>
                    <w:p w14:paraId="4CB5F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7C613B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ResponseRegistrasi&gt;,</w:t>
                      </w:r>
                    </w:p>
                    <w:p w14:paraId="393F9C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ResponseRegistrasi&gt;</w:t>
                      </w:r>
                    </w:p>
                    <w:p w14:paraId="585F39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583E79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6FD9C1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f (response.body()?.response == true){</w:t>
                      </w:r>
                    </w:p>
                    <w:p w14:paraId="0FCF5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20E1E1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148519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Berhasil",</w:t>
                      </w:r>
                    </w:p>
                    <w:p w14:paraId="511D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w:t>
                      </w:r>
                      <w:r>
                        <w:rPr>
                          <w:rFonts w:ascii="Courier New" w:hAnsi="Courier New" w:cs="Courier New"/>
                          <w:sz w:val="20"/>
                          <w:szCs w:val="20"/>
                          <w:lang w:val="en-US"/>
                        </w:rPr>
                        <w:t>ast.LENGTH_LONG).show()</w:t>
                      </w:r>
                    </w:p>
                    <w:p w14:paraId="6469F6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50119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D7571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D8B55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loading.visibility = View.GONE</w:t>
                      </w:r>
                    </w:p>
                    <w:p w14:paraId="555DEEB8" w14:textId="77777777" w:rsidR="00F93A76" w:rsidRDefault="00F93A76">
                      <w:pPr>
                        <w:pStyle w:val="Default"/>
                        <w:rPr>
                          <w:rFonts w:ascii="Courier New" w:hAnsi="Courier New" w:cs="Courier New"/>
                          <w:sz w:val="20"/>
                          <w:szCs w:val="20"/>
                          <w:lang w:val="en-US"/>
                        </w:rPr>
                      </w:pPr>
                    </w:p>
                    <w:p w14:paraId="0F9BE3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r alertDialog = AlertDialog.Builder(this@RegisterAcitivity)</w:t>
                      </w:r>
                    </w:p>
                    <w:p w14:paraId="6A6B24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Title("Warning")</w:t>
                      </w:r>
                    </w:p>
                    <w:p w14:paraId="2B590A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Message("Resgistrasi Gagal, Akun Sudah Ada")</w:t>
                      </w:r>
                    </w:p>
                    <w:p w14:paraId="11F0E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PositiveButton("Yes", DialogInterface.OnClickListener { dialog, which -&gt;</w:t>
                      </w:r>
                    </w:p>
                    <w:p w14:paraId="613383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0496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Icon(R.draw</w:t>
                      </w:r>
                      <w:r>
                        <w:rPr>
                          <w:rFonts w:ascii="Courier New" w:hAnsi="Courier New" w:cs="Courier New"/>
                          <w:sz w:val="20"/>
                          <w:szCs w:val="20"/>
                          <w:lang w:val="en-US"/>
                        </w:rPr>
                        <w:t>able.warning_icon)</w:t>
                      </w:r>
                    </w:p>
                    <w:p w14:paraId="6BCB5C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how()</w:t>
                      </w:r>
                    </w:p>
                    <w:p w14:paraId="73AB2E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gisterAcitivity,</w:t>
                      </w:r>
                    </w:p>
                    <w:p w14:paraId="09162A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gistrasi Gagal, Akun Sudah Ada",</w:t>
                      </w:r>
                    </w:p>
                    <w:p w14:paraId="327750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26450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18B9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2355D9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w:t>
                      </w:r>
                    </w:p>
                    <w:p w14:paraId="2F834A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his@RegisterAcitivity,</w:t>
                      </w:r>
                    </w:p>
                    <w:p w14:paraId="5AD095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gistrasi Gagal, Kesalahan Terjadi",</w:t>
                      </w:r>
                    </w:p>
                    <w:p w14:paraId="0EFCE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Toast.LENGTH_LONG).show()</w:t>
                      </w:r>
                    </w:p>
                    <w:p w14:paraId="16890F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3276F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EDF1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ResponseRegistrasi&gt;, t: Throwable) {</w:t>
                      </w:r>
                    </w:p>
                    <w:p w14:paraId="554807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w:t>
                      </w:r>
                    </w:p>
                    <w:p w14:paraId="475E5A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9C74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2D9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D3DA86" w14:textId="77777777" w:rsidR="00F93A76" w:rsidRDefault="00F93A76">
                      <w:pPr>
                        <w:pStyle w:val="Default"/>
                        <w:rPr>
                          <w:rFonts w:ascii="Courier New" w:hAnsi="Courier New" w:cs="Courier New"/>
                          <w:sz w:val="20"/>
                          <w:szCs w:val="20"/>
                          <w:lang w:val="en-US"/>
                        </w:rPr>
                      </w:pPr>
                    </w:p>
                    <w:p w14:paraId="26731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w:t>
                      </w:r>
                      <w:r>
                        <w:rPr>
                          <w:rFonts w:ascii="Courier New" w:hAnsi="Courier New" w:cs="Courier New"/>
                          <w:sz w:val="20"/>
                          <w:szCs w:val="20"/>
                          <w:lang w:val="en-US"/>
                        </w:rPr>
                        <w:t>ackPressed() {</w:t>
                      </w:r>
                    </w:p>
                    <w:p w14:paraId="287FC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gisterAcitivity, LoginActivity::class.java))</w:t>
                      </w:r>
                    </w:p>
                    <w:p w14:paraId="4A0804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08E4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5C4D5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7AC5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16BA1BE5" w14:textId="77777777" w:rsidR="00F93A76" w:rsidRDefault="00124769">
      <w:pPr>
        <w:pStyle w:val="ListParagraph"/>
        <w:numPr>
          <w:ilvl w:val="0"/>
          <w:numId w:val="56"/>
        </w:numPr>
        <w:ind w:hanging="720"/>
      </w:pPr>
      <w:r>
        <w:lastRenderedPageBreak/>
        <w:t>Halaman Pemindaian Bahan Sayuran</w:t>
      </w:r>
    </w:p>
    <w:p w14:paraId="7CCCCC19" w14:textId="77777777" w:rsidR="00F93A76" w:rsidRDefault="00124769">
      <w:pPr>
        <w:pStyle w:val="ListParagraph"/>
        <w:ind w:left="0"/>
      </w:pPr>
      <w:r>
        <w:rPr>
          <w:rFonts w:ascii="Courier New" w:hAnsi="Courier New" w:cs="Courier New"/>
          <w:noProof/>
          <w:sz w:val="20"/>
          <w:szCs w:val="20"/>
          <w:lang w:eastAsia="en-US"/>
        </w:rPr>
        <mc:AlternateContent>
          <mc:Choice Requires="wps">
            <w:drawing>
              <wp:inline distT="0" distB="0" distL="0" distR="0" wp14:anchorId="01BB19B6" wp14:editId="01D60EE6">
                <wp:extent cx="4937760" cy="7117080"/>
                <wp:effectExtent l="0" t="0" r="15240" b="26670"/>
                <wp:docPr id="13913658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17080"/>
                        </a:xfrm>
                        <a:prstGeom prst="rect">
                          <a:avLst/>
                        </a:prstGeom>
                        <a:solidFill>
                          <a:srgbClr val="FFFFFF"/>
                        </a:solidFill>
                        <a:ln w="9525">
                          <a:solidFill>
                            <a:srgbClr val="000000"/>
                          </a:solidFill>
                          <a:miter lim="800000"/>
                        </a:ln>
                      </wps:spPr>
                      <wps:txbx>
                        <w:txbxContent>
                          <w:p w14:paraId="385D9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A4B6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393CB6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693BA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1613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9C13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524B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background"</w:t>
                            </w:r>
                          </w:p>
                          <w:p w14:paraId="6D056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MainActivity"&gt;</w:t>
                            </w:r>
                          </w:p>
                          <w:p w14:paraId="030CD2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FE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inearLayout9"</w:t>
                            </w:r>
                          </w:p>
                          <w:p w14:paraId="3826C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574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50BD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3C872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28C58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D9F31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F2C7A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8720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8D39B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gt;</w:t>
                            </w:r>
                          </w:p>
                          <w:p w14:paraId="08F086A3" w14:textId="77777777" w:rsidR="00F93A76" w:rsidRDefault="00F93A76">
                            <w:pPr>
                              <w:pStyle w:val="Default"/>
                              <w:rPr>
                                <w:rFonts w:ascii="Courier New" w:hAnsi="Courier New" w:cs="Courier New"/>
                                <w:sz w:val="20"/>
                                <w:szCs w:val="20"/>
                                <w:lang w:val="en-US"/>
                              </w:rPr>
                            </w:pPr>
                          </w:p>
                          <w:p w14:paraId="0E69D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E309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ackIv_scanImage"</w:t>
                            </w:r>
                          </w:p>
                          <w:p w14:paraId="7911F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4143F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6696B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E4F5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04A42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27EC5716" w14:textId="77777777" w:rsidR="00F93A76" w:rsidRDefault="00F93A76">
                            <w:pPr>
                              <w:pStyle w:val="Default"/>
                              <w:rPr>
                                <w:rFonts w:ascii="Courier New" w:hAnsi="Courier New" w:cs="Courier New"/>
                                <w:sz w:val="20"/>
                                <w:szCs w:val="20"/>
                                <w:lang w:val="en-US"/>
                              </w:rPr>
                            </w:pPr>
                          </w:p>
                          <w:p w14:paraId="30D5AD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0681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56DA9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B0DF3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31B3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2AC5F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06F5C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1D8F19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15E05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5BA74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3BAB2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30B49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B9D94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7610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2F81F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83BC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76A4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6243F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05B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4A63F7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78182E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2C726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3D198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7FFC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AB9D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6B13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680228C9" w14:textId="77777777" w:rsidR="00F93A76" w:rsidRDefault="00F93A76">
                            <w:pPr>
                              <w:pStyle w:val="Default"/>
                              <w:rPr>
                                <w:rFonts w:ascii="Courier New" w:hAnsi="Courier New" w:cs="Courier New"/>
                                <w:sz w:val="20"/>
                                <w:szCs w:val="20"/>
                                <w:lang w:val="en-US"/>
                              </w:rPr>
                            </w:pPr>
                          </w:p>
                          <w:p w14:paraId="35E388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4EFDCCA" w14:textId="77777777" w:rsidR="00F93A76" w:rsidRDefault="00F93A76">
                            <w:pPr>
                              <w:pStyle w:val="Default"/>
                              <w:rPr>
                                <w:rFonts w:ascii="Courier New" w:hAnsi="Courier New" w:cs="Courier New"/>
                                <w:sz w:val="20"/>
                                <w:szCs w:val="20"/>
                                <w:lang w:val="en-US"/>
                              </w:rPr>
                            </w:pPr>
                          </w:p>
                          <w:p w14:paraId="30F618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C21A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9C4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44AFB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23156C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7FA5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9D9ED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286CA1E7" w14:textId="77777777" w:rsidR="00F93A76" w:rsidRDefault="00F93A76">
                            <w:pPr>
                              <w:pStyle w:val="Default"/>
                              <w:rPr>
                                <w:rFonts w:ascii="Courier New" w:hAnsi="Courier New" w:cs="Courier New"/>
                                <w:sz w:val="20"/>
                                <w:szCs w:val="20"/>
                                <w:lang w:val="en-US"/>
                              </w:rPr>
                            </w:pPr>
                          </w:p>
                          <w:p w14:paraId="6A8BE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4AFB9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47A48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22FA7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93DE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27CE36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D0ABA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0F8F94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124E6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4FD9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70143290" w14:textId="77777777" w:rsidR="00F93A76" w:rsidRDefault="00F93A76">
                            <w:pPr>
                              <w:pStyle w:val="Default"/>
                              <w:rPr>
                                <w:rFonts w:ascii="Courier New" w:hAnsi="Courier New" w:cs="Courier New"/>
                                <w:sz w:val="20"/>
                                <w:szCs w:val="20"/>
                                <w:lang w:val="en-US"/>
                              </w:rPr>
                            </w:pPr>
                          </w:p>
                          <w:p w14:paraId="51E4B4EC" w14:textId="77777777" w:rsidR="00F93A76" w:rsidRDefault="00F93A76">
                            <w:pPr>
                              <w:pStyle w:val="Default"/>
                              <w:rPr>
                                <w:rFonts w:ascii="Courier New" w:hAnsi="Courier New" w:cs="Courier New"/>
                                <w:sz w:val="20"/>
                                <w:szCs w:val="20"/>
                                <w:lang w:val="en-US"/>
                              </w:rPr>
                            </w:pPr>
                          </w:p>
                          <w:p w14:paraId="4DFDB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85F84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236664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1B9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40A8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E8F12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01BCD4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42C7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9A017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0DBB27F8" w14:textId="77777777" w:rsidR="00F93A76" w:rsidRDefault="00F93A76">
                            <w:pPr>
                              <w:pStyle w:val="Default"/>
                              <w:rPr>
                                <w:rFonts w:ascii="Courier New" w:hAnsi="Courier New" w:cs="Courier New"/>
                                <w:sz w:val="20"/>
                                <w:szCs w:val="20"/>
                                <w:lang w:val="en-US"/>
                              </w:rPr>
                            </w:pPr>
                          </w:p>
                          <w:p w14:paraId="5FF91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0EA0D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E1F6E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6E1CA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F2E0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34A8A8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55CD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16C35311" w14:textId="77777777" w:rsidR="00F93A76" w:rsidRDefault="00F93A76">
                            <w:pPr>
                              <w:pStyle w:val="Default"/>
                              <w:rPr>
                                <w:rFonts w:ascii="Courier New" w:hAnsi="Courier New" w:cs="Courier New"/>
                                <w:sz w:val="20"/>
                                <w:szCs w:val="20"/>
                                <w:lang w:val="en-US"/>
                              </w:rPr>
                            </w:pPr>
                          </w:p>
                          <w:p w14:paraId="5E565E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3284D3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2CB8D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A006F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D4A7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3218B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79146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FE58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4ACC65A" w14:textId="77777777" w:rsidR="00F93A76" w:rsidRDefault="00F93A76">
                            <w:pPr>
                              <w:pStyle w:val="Default"/>
                              <w:rPr>
                                <w:rFonts w:ascii="Courier New" w:hAnsi="Courier New" w:cs="Courier New"/>
                                <w:sz w:val="20"/>
                                <w:szCs w:val="20"/>
                                <w:lang w:val="en-US"/>
                              </w:rPr>
                            </w:pPr>
                          </w:p>
                          <w:p w14:paraId="33423720" w14:textId="77777777" w:rsidR="00F93A76" w:rsidRDefault="00F93A76">
                            <w:pPr>
                              <w:pStyle w:val="Default"/>
                              <w:rPr>
                                <w:rFonts w:ascii="Courier New" w:hAnsi="Courier New" w:cs="Courier New"/>
                                <w:sz w:val="20"/>
                                <w:szCs w:val="20"/>
                                <w:lang w:val="en-US"/>
                              </w:rPr>
                            </w:pPr>
                          </w:p>
                          <w:p w14:paraId="0E4984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BB19B6" id="_x0000_s1106" type="#_x0000_t202" style="width:388.8pt;height:56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">
                <v:textbox>
                  <w:txbxContent>
                    <w:p w14:paraId="385D9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7A4B63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393CB6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693BA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316138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9C13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524BA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custom_color_background"</w:t>
                      </w:r>
                    </w:p>
                    <w:p w14:paraId="6D056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MainActivity"&gt;</w:t>
                      </w:r>
                    </w:p>
                    <w:p w14:paraId="030CD2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FE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linearLayout9"</w:t>
                      </w:r>
                    </w:p>
                    <w:p w14:paraId="3826C4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5740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w:t>
                      </w:r>
                      <w:r>
                        <w:rPr>
                          <w:rFonts w:ascii="Courier New" w:hAnsi="Courier New" w:cs="Courier New"/>
                          <w:sz w:val="20"/>
                          <w:szCs w:val="20"/>
                          <w:lang w:val="en-US"/>
                        </w:rPr>
                        <w:t>t_height="wrap_content"</w:t>
                      </w:r>
                    </w:p>
                    <w:p w14:paraId="2850BD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3C872C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28C58C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D9F31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w:t>
                      </w:r>
                    </w:p>
                    <w:p w14:paraId="1F2C7A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87202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8D39B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gt;</w:t>
                      </w:r>
                    </w:p>
                    <w:p w14:paraId="08F086A3" w14:textId="77777777" w:rsidR="00F93A76" w:rsidRDefault="00F93A76">
                      <w:pPr>
                        <w:pStyle w:val="Default"/>
                        <w:rPr>
                          <w:rFonts w:ascii="Courier New" w:hAnsi="Courier New" w:cs="Courier New"/>
                          <w:sz w:val="20"/>
                          <w:szCs w:val="20"/>
                          <w:lang w:val="en-US"/>
                        </w:rPr>
                      </w:pPr>
                    </w:p>
                    <w:p w14:paraId="0E69DC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E309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backIv_scanImage"</w:t>
                      </w:r>
                    </w:p>
                    <w:p w14:paraId="7911F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t>
                      </w:r>
                      <w:r>
                        <w:rPr>
                          <w:rFonts w:ascii="Courier New" w:hAnsi="Courier New" w:cs="Courier New"/>
                          <w:sz w:val="20"/>
                          <w:szCs w:val="20"/>
                          <w:lang w:val="en-US"/>
                        </w:rPr>
                        <w:t>20dp"</w:t>
                      </w:r>
                    </w:p>
                    <w:p w14:paraId="4143F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6696B2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E4F5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04A42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27EC5716" w14:textId="77777777" w:rsidR="00F93A76" w:rsidRDefault="00F93A76">
                      <w:pPr>
                        <w:pStyle w:val="Default"/>
                        <w:rPr>
                          <w:rFonts w:ascii="Courier New" w:hAnsi="Courier New" w:cs="Courier New"/>
                          <w:sz w:val="20"/>
                          <w:szCs w:val="20"/>
                          <w:lang w:val="en-US"/>
                        </w:rPr>
                      </w:pPr>
                    </w:p>
                    <w:p w14:paraId="30D5AD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0681E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56DA9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5B0DF3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31B3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2AC5F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06F5C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w:t>
                      </w:r>
                      <w:r>
                        <w:rPr>
                          <w:rFonts w:ascii="Courier New" w:hAnsi="Courier New" w:cs="Courier New"/>
                          <w:sz w:val="20"/>
                          <w:szCs w:val="20"/>
                          <w:lang w:val="en-US"/>
                        </w:rPr>
                        <w:t>olis_regular"</w:t>
                      </w:r>
                    </w:p>
                    <w:p w14:paraId="1D8F19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15E05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5BA749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3BAB2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30B49A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B9D94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w:t>
                      </w:r>
                      <w:r>
                        <w:rPr>
                          <w:rFonts w:ascii="Courier New" w:hAnsi="Courier New" w:cs="Courier New"/>
                          <w:sz w:val="20"/>
                          <w:szCs w:val="20"/>
                          <w:lang w:val="en-US"/>
                        </w:rPr>
                        <w:t>p:layout_constraintStart_toStartOf="parent"</w:t>
                      </w:r>
                    </w:p>
                    <w:p w14:paraId="076101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2F81F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83BC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76A40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6243F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05B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w:t>
                      </w:r>
                      <w:r>
                        <w:rPr>
                          <w:rFonts w:ascii="Courier New" w:hAnsi="Courier New" w:cs="Courier New"/>
                          <w:sz w:val="20"/>
                          <w:szCs w:val="20"/>
                          <w:lang w:val="en-US"/>
                        </w:rPr>
                        <w:t>eight="0dp"</w:t>
                      </w:r>
                    </w:p>
                    <w:p w14:paraId="4A63F7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78182E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2C726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3D198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7FFC8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AB9D8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56B139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680228C9" w14:textId="77777777" w:rsidR="00F93A76" w:rsidRDefault="00F93A76">
                      <w:pPr>
                        <w:pStyle w:val="Default"/>
                        <w:rPr>
                          <w:rFonts w:ascii="Courier New" w:hAnsi="Courier New" w:cs="Courier New"/>
                          <w:sz w:val="20"/>
                          <w:szCs w:val="20"/>
                          <w:lang w:val="en-US"/>
                        </w:rPr>
                      </w:pPr>
                    </w:p>
                    <w:p w14:paraId="35E388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4EFDCCA" w14:textId="77777777" w:rsidR="00F93A76" w:rsidRDefault="00F93A76">
                      <w:pPr>
                        <w:pStyle w:val="Default"/>
                        <w:rPr>
                          <w:rFonts w:ascii="Courier New" w:hAnsi="Courier New" w:cs="Courier New"/>
                          <w:sz w:val="20"/>
                          <w:szCs w:val="20"/>
                          <w:lang w:val="en-US"/>
                        </w:rPr>
                      </w:pPr>
                    </w:p>
                    <w:p w14:paraId="30F618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C21A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9C4F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w:t>
                      </w:r>
                      <w:r>
                        <w:rPr>
                          <w:rFonts w:ascii="Courier New" w:hAnsi="Courier New" w:cs="Courier New"/>
                          <w:sz w:val="20"/>
                          <w:szCs w:val="20"/>
                          <w:lang w:val="en-US"/>
                        </w:rPr>
                        <w:t>on="vertical"</w:t>
                      </w:r>
                    </w:p>
                    <w:p w14:paraId="44AFB0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23156C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7FA5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9D9ED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286CA1E7" w14:textId="77777777" w:rsidR="00F93A76" w:rsidRDefault="00F93A76">
                      <w:pPr>
                        <w:pStyle w:val="Default"/>
                        <w:rPr>
                          <w:rFonts w:ascii="Courier New" w:hAnsi="Courier New" w:cs="Courier New"/>
                          <w:sz w:val="20"/>
                          <w:szCs w:val="20"/>
                          <w:lang w:val="en-US"/>
                        </w:rPr>
                      </w:pPr>
                    </w:p>
                    <w:p w14:paraId="6A8BEA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4AFB9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47A48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22FA7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93DED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w:t>
                      </w:r>
                      <w:r>
                        <w:rPr>
                          <w:rFonts w:ascii="Courier New" w:hAnsi="Courier New" w:cs="Courier New"/>
                          <w:sz w:val="20"/>
                          <w:szCs w:val="20"/>
                          <w:lang w:val="en-US"/>
                        </w:rPr>
                        <w:t>p="30dp"</w:t>
                      </w:r>
                    </w:p>
                    <w:p w14:paraId="27CE36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D0ABA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0F8F94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124E6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textColor="@color/black"</w:t>
                      </w:r>
                    </w:p>
                    <w:p w14:paraId="64FD9A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70143290" w14:textId="77777777" w:rsidR="00F93A76" w:rsidRDefault="00F93A76">
                      <w:pPr>
                        <w:pStyle w:val="Default"/>
                        <w:rPr>
                          <w:rFonts w:ascii="Courier New" w:hAnsi="Courier New" w:cs="Courier New"/>
                          <w:sz w:val="20"/>
                          <w:szCs w:val="20"/>
                          <w:lang w:val="en-US"/>
                        </w:rPr>
                      </w:pPr>
                    </w:p>
                    <w:p w14:paraId="51E4B4EC" w14:textId="77777777" w:rsidR="00F93A76" w:rsidRDefault="00F93A76">
                      <w:pPr>
                        <w:pStyle w:val="Default"/>
                        <w:rPr>
                          <w:rFonts w:ascii="Courier New" w:hAnsi="Courier New" w:cs="Courier New"/>
                          <w:sz w:val="20"/>
                          <w:szCs w:val="20"/>
                          <w:lang w:val="en-US"/>
                        </w:rPr>
                      </w:pPr>
                    </w:p>
                    <w:p w14:paraId="4DFDB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85F84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236664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1B9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40A8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E8F12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01BCD4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42C7C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9A017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0DBB27F8" w14:textId="77777777" w:rsidR="00F93A76" w:rsidRDefault="00F93A76">
                      <w:pPr>
                        <w:pStyle w:val="Default"/>
                        <w:rPr>
                          <w:rFonts w:ascii="Courier New" w:hAnsi="Courier New" w:cs="Courier New"/>
                          <w:sz w:val="20"/>
                          <w:szCs w:val="20"/>
                          <w:lang w:val="en-US"/>
                        </w:rPr>
                      </w:pPr>
                    </w:p>
                    <w:p w14:paraId="5FF91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0EA0D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5E1F6E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6E1CA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F2E0C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34A8A8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55CDE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w:t>
                      </w:r>
                      <w:r>
                        <w:rPr>
                          <w:rFonts w:ascii="Courier New" w:hAnsi="Courier New" w:cs="Courier New"/>
                          <w:sz w:val="20"/>
                          <w:szCs w:val="20"/>
                          <w:lang w:val="en-US"/>
                        </w:rPr>
                        <w:t>"@drawable/strock_bg"&gt;</w:t>
                      </w:r>
                    </w:p>
                    <w:p w14:paraId="16C35311" w14:textId="77777777" w:rsidR="00F93A76" w:rsidRDefault="00F93A76">
                      <w:pPr>
                        <w:pStyle w:val="Default"/>
                        <w:rPr>
                          <w:rFonts w:ascii="Courier New" w:hAnsi="Courier New" w:cs="Courier New"/>
                          <w:sz w:val="20"/>
                          <w:szCs w:val="20"/>
                          <w:lang w:val="en-US"/>
                        </w:rPr>
                      </w:pPr>
                    </w:p>
                    <w:p w14:paraId="5E565E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3284D3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2CB8D6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A006F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DD4A7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w:t>
                      </w:r>
                      <w:r>
                        <w:rPr>
                          <w:rFonts w:ascii="Courier New" w:hAnsi="Courier New" w:cs="Courier New"/>
                          <w:sz w:val="20"/>
                          <w:szCs w:val="20"/>
                          <w:lang w:val="en-US"/>
                        </w:rPr>
                        <w:t>tn_bg2"</w:t>
                      </w:r>
                    </w:p>
                    <w:p w14:paraId="3218B6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79146E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FE58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4ACC65A" w14:textId="77777777" w:rsidR="00F93A76" w:rsidRDefault="00F93A76">
                      <w:pPr>
                        <w:pStyle w:val="Default"/>
                        <w:rPr>
                          <w:rFonts w:ascii="Courier New" w:hAnsi="Courier New" w:cs="Courier New"/>
                          <w:sz w:val="20"/>
                          <w:szCs w:val="20"/>
                          <w:lang w:val="en-US"/>
                        </w:rPr>
                      </w:pPr>
                    </w:p>
                    <w:p w14:paraId="33423720" w14:textId="77777777" w:rsidR="00F93A76" w:rsidRDefault="00F93A76">
                      <w:pPr>
                        <w:pStyle w:val="Default"/>
                        <w:rPr>
                          <w:rFonts w:ascii="Courier New" w:hAnsi="Courier New" w:cs="Courier New"/>
                          <w:sz w:val="20"/>
                          <w:szCs w:val="20"/>
                          <w:lang w:val="en-US"/>
                        </w:rPr>
                      </w:pPr>
                    </w:p>
                    <w:p w14:paraId="0E4984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57BEC5DB"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0C062E61" wp14:editId="642DF8C7">
                <wp:extent cx="4937760" cy="7162800"/>
                <wp:effectExtent l="0" t="0" r="15240" b="19050"/>
                <wp:docPr id="19714754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62800"/>
                        </a:xfrm>
                        <a:prstGeom prst="rect">
                          <a:avLst/>
                        </a:prstGeom>
                        <a:solidFill>
                          <a:srgbClr val="FFFFFF"/>
                        </a:solidFill>
                        <a:ln w="9525">
                          <a:solidFill>
                            <a:srgbClr val="000000"/>
                          </a:solidFill>
                          <a:miter lim="800000"/>
                        </a:ln>
                      </wps:spPr>
                      <wps:txbx>
                        <w:txbxContent>
                          <w:p w14:paraId="369285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ndroid:id="@+id/backIv_scanImage"</w:t>
                            </w:r>
                          </w:p>
                          <w:p w14:paraId="2E2AC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3AA73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3CA5A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B102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7637C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51E2A79" w14:textId="77777777" w:rsidR="00F93A76" w:rsidRDefault="00F93A76">
                            <w:pPr>
                              <w:pStyle w:val="Default"/>
                              <w:rPr>
                                <w:rFonts w:ascii="Courier New" w:hAnsi="Courier New" w:cs="Courier New"/>
                                <w:sz w:val="20"/>
                                <w:szCs w:val="20"/>
                                <w:lang w:val="en-US"/>
                              </w:rPr>
                            </w:pPr>
                          </w:p>
                          <w:p w14:paraId="01503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D349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660DA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52947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99E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29C5E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28A150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F9B5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15BEE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5806E7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1BF6D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6E13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A4E0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E18AE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23E8C8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4520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8FEA3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6BDF5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5328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1E365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24E07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2F58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30E9A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FB19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B87F2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964A6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454C2B17" w14:textId="77777777" w:rsidR="00F93A76" w:rsidRDefault="00F93A76">
                            <w:pPr>
                              <w:pStyle w:val="Default"/>
                              <w:rPr>
                                <w:rFonts w:ascii="Courier New" w:hAnsi="Courier New" w:cs="Courier New"/>
                                <w:sz w:val="20"/>
                                <w:szCs w:val="20"/>
                                <w:lang w:val="en-US"/>
                              </w:rPr>
                            </w:pPr>
                          </w:p>
                          <w:p w14:paraId="161DF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5F701C7" w14:textId="77777777" w:rsidR="00F93A76" w:rsidRDefault="00F93A76">
                            <w:pPr>
                              <w:pStyle w:val="Default"/>
                              <w:rPr>
                                <w:rFonts w:ascii="Courier New" w:hAnsi="Courier New" w:cs="Courier New"/>
                                <w:sz w:val="20"/>
                                <w:szCs w:val="20"/>
                                <w:lang w:val="en-US"/>
                              </w:rPr>
                            </w:pPr>
                          </w:p>
                          <w:p w14:paraId="400BE8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3D3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176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6E1BC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Bottom_toBottomOf="@+id/imageView2"</w:t>
                            </w:r>
                          </w:p>
                          <w:p w14:paraId="3C016F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E281F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45C4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634A5BE3" w14:textId="77777777" w:rsidR="00F93A76" w:rsidRDefault="00F93A76">
                            <w:pPr>
                              <w:pStyle w:val="Default"/>
                              <w:rPr>
                                <w:rFonts w:ascii="Courier New" w:hAnsi="Courier New" w:cs="Courier New"/>
                                <w:sz w:val="20"/>
                                <w:szCs w:val="20"/>
                                <w:lang w:val="en-US"/>
                              </w:rPr>
                            </w:pPr>
                          </w:p>
                          <w:p w14:paraId="36B3F6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0FF6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1C68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71B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07939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758D8D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528967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7C595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09BCB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82FE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5038A2E2" w14:textId="77777777" w:rsidR="00F93A76" w:rsidRDefault="00F93A76">
                            <w:pPr>
                              <w:pStyle w:val="Default"/>
                              <w:rPr>
                                <w:rFonts w:ascii="Courier New" w:hAnsi="Courier New" w:cs="Courier New"/>
                                <w:sz w:val="20"/>
                                <w:szCs w:val="20"/>
                                <w:lang w:val="en-US"/>
                              </w:rPr>
                            </w:pPr>
                          </w:p>
                          <w:p w14:paraId="27CDA712" w14:textId="77777777" w:rsidR="00F93A76" w:rsidRDefault="00F93A76">
                            <w:pPr>
                              <w:pStyle w:val="Default"/>
                              <w:rPr>
                                <w:rFonts w:ascii="Courier New" w:hAnsi="Courier New" w:cs="Courier New"/>
                                <w:sz w:val="20"/>
                                <w:szCs w:val="20"/>
                                <w:lang w:val="en-US"/>
                              </w:rPr>
                            </w:pPr>
                          </w:p>
                          <w:p w14:paraId="178F37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6C5AB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6EE8B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ADA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528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51A7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37CE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A697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2A199A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33549000" w14:textId="77777777" w:rsidR="00F93A76" w:rsidRDefault="00F93A76">
                            <w:pPr>
                              <w:pStyle w:val="Default"/>
                              <w:rPr>
                                <w:rFonts w:ascii="Courier New" w:hAnsi="Courier New" w:cs="Courier New"/>
                                <w:sz w:val="20"/>
                                <w:szCs w:val="20"/>
                                <w:lang w:val="en-US"/>
                              </w:rPr>
                            </w:pPr>
                          </w:p>
                          <w:p w14:paraId="4E252E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3780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EA33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593C1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075F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58CA0C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5A4117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0E418334" w14:textId="77777777" w:rsidR="00F93A76" w:rsidRDefault="00F93A76">
                            <w:pPr>
                              <w:pStyle w:val="Default"/>
                              <w:rPr>
                                <w:rFonts w:ascii="Courier New" w:hAnsi="Courier New" w:cs="Courier New"/>
                                <w:sz w:val="20"/>
                                <w:szCs w:val="20"/>
                                <w:lang w:val="en-US"/>
                              </w:rPr>
                            </w:pPr>
                          </w:p>
                          <w:p w14:paraId="025309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46AFBC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5EE370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65C3E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BD353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52EC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4E3FD5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1DCDD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11D69C1" w14:textId="77777777" w:rsidR="00F93A76" w:rsidRDefault="00F93A76">
                            <w:pPr>
                              <w:pStyle w:val="Default"/>
                              <w:rPr>
                                <w:rFonts w:ascii="Courier New" w:hAnsi="Courier New" w:cs="Courier New"/>
                                <w:sz w:val="20"/>
                                <w:szCs w:val="20"/>
                                <w:lang w:val="en-US"/>
                              </w:rPr>
                            </w:pPr>
                          </w:p>
                          <w:p w14:paraId="306ECE42" w14:textId="77777777" w:rsidR="00F93A76" w:rsidRDefault="00F93A76">
                            <w:pPr>
                              <w:pStyle w:val="Default"/>
                              <w:rPr>
                                <w:rFonts w:ascii="Courier New" w:hAnsi="Courier New" w:cs="Courier New"/>
                                <w:sz w:val="20"/>
                                <w:szCs w:val="20"/>
                                <w:lang w:val="en-US"/>
                              </w:rPr>
                            </w:pPr>
                          </w:p>
                          <w:p w14:paraId="25EB8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062E61" id="_x0000_s1107" type="#_x0000_t202" style="width:388.8pt;height:5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">
                <v:textbox>
                  <w:txbxContent>
                    <w:p w14:paraId="369285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ndroid:id="@+id/backIv_scanImage"</w:t>
                      </w:r>
                    </w:p>
                    <w:p w14:paraId="2E2AC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3AA73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3CA5A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B102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7637C8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51E2A79" w14:textId="77777777" w:rsidR="00F93A76" w:rsidRDefault="00F93A76">
                      <w:pPr>
                        <w:pStyle w:val="Default"/>
                        <w:rPr>
                          <w:rFonts w:ascii="Courier New" w:hAnsi="Courier New" w:cs="Courier New"/>
                          <w:sz w:val="20"/>
                          <w:szCs w:val="20"/>
                          <w:lang w:val="en-US"/>
                        </w:rPr>
                      </w:pPr>
                    </w:p>
                    <w:p w14:paraId="01503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D349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w:t>
                      </w:r>
                      <w:r>
                        <w:rPr>
                          <w:rFonts w:ascii="Courier New" w:hAnsi="Courier New" w:cs="Courier New"/>
                          <w:sz w:val="20"/>
                          <w:szCs w:val="20"/>
                          <w:lang w:val="en-US"/>
                        </w:rPr>
                        <w:t>textView2"</w:t>
                      </w:r>
                    </w:p>
                    <w:p w14:paraId="660DA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52947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99E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29C5E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28A150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F9B59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gravity="center"</w:t>
                      </w:r>
                    </w:p>
                    <w:p w14:paraId="15BEE9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5806E7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1BF6D1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6E13F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A4E04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w:t>
                      </w:r>
                      <w:r>
                        <w:rPr>
                          <w:rFonts w:ascii="Courier New" w:hAnsi="Courier New" w:cs="Courier New"/>
                          <w:sz w:val="20"/>
                          <w:szCs w:val="20"/>
                          <w:lang w:val="en-US"/>
                        </w:rPr>
                        <w:t>artOf="parent"</w:t>
                      </w:r>
                    </w:p>
                    <w:p w14:paraId="4E18AE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23E8C8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45201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8FEA3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6BDF51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5328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1E3651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w:t>
                      </w:r>
                      <w:r>
                        <w:rPr>
                          <w:rFonts w:ascii="Courier New" w:hAnsi="Courier New" w:cs="Courier New"/>
                          <w:sz w:val="20"/>
                          <w:szCs w:val="20"/>
                          <w:lang w:val="en-US"/>
                        </w:rPr>
                        <w:t>rginTop="10dp"</w:t>
                      </w:r>
                    </w:p>
                    <w:p w14:paraId="24E07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2F58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30E9A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0FB19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B87F2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964A6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454C2B17" w14:textId="77777777" w:rsidR="00F93A76" w:rsidRDefault="00F93A76">
                      <w:pPr>
                        <w:pStyle w:val="Default"/>
                        <w:rPr>
                          <w:rFonts w:ascii="Courier New" w:hAnsi="Courier New" w:cs="Courier New"/>
                          <w:sz w:val="20"/>
                          <w:szCs w:val="20"/>
                          <w:lang w:val="en-US"/>
                        </w:rPr>
                      </w:pPr>
                    </w:p>
                    <w:p w14:paraId="161DF2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5F701C7" w14:textId="77777777" w:rsidR="00F93A76" w:rsidRDefault="00F93A76">
                      <w:pPr>
                        <w:pStyle w:val="Default"/>
                        <w:rPr>
                          <w:rFonts w:ascii="Courier New" w:hAnsi="Courier New" w:cs="Courier New"/>
                          <w:sz w:val="20"/>
                          <w:szCs w:val="20"/>
                          <w:lang w:val="en-US"/>
                        </w:rPr>
                      </w:pPr>
                    </w:p>
                    <w:p w14:paraId="400BE8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3D3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1768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w:t>
                      </w:r>
                      <w:r>
                        <w:rPr>
                          <w:rFonts w:ascii="Courier New" w:hAnsi="Courier New" w:cs="Courier New"/>
                          <w:sz w:val="20"/>
                          <w:szCs w:val="20"/>
                          <w:lang w:val="en-US"/>
                        </w:rPr>
                        <w:t>vertical"</w:t>
                      </w:r>
                    </w:p>
                    <w:p w14:paraId="6E1BCF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pp:layout_constraintBottom_toBottomOf="@+id/imageView2"</w:t>
                      </w:r>
                    </w:p>
                    <w:p w14:paraId="3C016F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E281F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45C4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634A5BE3" w14:textId="77777777" w:rsidR="00F93A76" w:rsidRDefault="00F93A76">
                      <w:pPr>
                        <w:pStyle w:val="Default"/>
                        <w:rPr>
                          <w:rFonts w:ascii="Courier New" w:hAnsi="Courier New" w:cs="Courier New"/>
                          <w:sz w:val="20"/>
                          <w:szCs w:val="20"/>
                          <w:lang w:val="en-US"/>
                        </w:rPr>
                      </w:pPr>
                    </w:p>
                    <w:p w14:paraId="36B3F6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0FF6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51C681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771B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707939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758D8D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528967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7C595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09BCB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82FE3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w:t>
                      </w:r>
                      <w:r>
                        <w:rPr>
                          <w:rFonts w:ascii="Courier New" w:hAnsi="Courier New" w:cs="Courier New"/>
                          <w:sz w:val="20"/>
                          <w:szCs w:val="20"/>
                          <w:lang w:val="en-US"/>
                        </w:rPr>
                        <w:t>="23sp" /&gt;</w:t>
                      </w:r>
                    </w:p>
                    <w:p w14:paraId="5038A2E2" w14:textId="77777777" w:rsidR="00F93A76" w:rsidRDefault="00F93A76">
                      <w:pPr>
                        <w:pStyle w:val="Default"/>
                        <w:rPr>
                          <w:rFonts w:ascii="Courier New" w:hAnsi="Courier New" w:cs="Courier New"/>
                          <w:sz w:val="20"/>
                          <w:szCs w:val="20"/>
                          <w:lang w:val="en-US"/>
                        </w:rPr>
                      </w:pPr>
                    </w:p>
                    <w:p w14:paraId="27CDA712" w14:textId="77777777" w:rsidR="00F93A76" w:rsidRDefault="00F93A76">
                      <w:pPr>
                        <w:pStyle w:val="Default"/>
                        <w:rPr>
                          <w:rFonts w:ascii="Courier New" w:hAnsi="Courier New" w:cs="Courier New"/>
                          <w:sz w:val="20"/>
                          <w:szCs w:val="20"/>
                          <w:lang w:val="en-US"/>
                        </w:rPr>
                      </w:pPr>
                    </w:p>
                    <w:p w14:paraId="178F37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6C5AB5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6EE8B6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ADA9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528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51A78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37CE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A6970D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2A199A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33549000" w14:textId="77777777" w:rsidR="00F93A76" w:rsidRDefault="00F93A76">
                      <w:pPr>
                        <w:pStyle w:val="Default"/>
                        <w:rPr>
                          <w:rFonts w:ascii="Courier New" w:hAnsi="Courier New" w:cs="Courier New"/>
                          <w:sz w:val="20"/>
                          <w:szCs w:val="20"/>
                          <w:lang w:val="en-US"/>
                        </w:rPr>
                      </w:pPr>
                    </w:p>
                    <w:p w14:paraId="4E252E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37806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2EA33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593C1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075F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58CA0C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5A4117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w:t>
                      </w:r>
                      <w:r>
                        <w:rPr>
                          <w:rFonts w:ascii="Courier New" w:hAnsi="Courier New" w:cs="Courier New"/>
                          <w:sz w:val="20"/>
                          <w:szCs w:val="20"/>
                          <w:lang w:val="en-US"/>
                        </w:rPr>
                        <w:t>"@drawable/strock_bg"&gt;</w:t>
                      </w:r>
                    </w:p>
                    <w:p w14:paraId="0E418334" w14:textId="77777777" w:rsidR="00F93A76" w:rsidRDefault="00F93A76">
                      <w:pPr>
                        <w:pStyle w:val="Default"/>
                        <w:rPr>
                          <w:rFonts w:ascii="Courier New" w:hAnsi="Courier New" w:cs="Courier New"/>
                          <w:sz w:val="20"/>
                          <w:szCs w:val="20"/>
                          <w:lang w:val="en-US"/>
                        </w:rPr>
                      </w:pPr>
                    </w:p>
                    <w:p w14:paraId="025309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46AFBC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5EE370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65C3E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BD353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w:t>
                      </w:r>
                      <w:r>
                        <w:rPr>
                          <w:rFonts w:ascii="Courier New" w:hAnsi="Courier New" w:cs="Courier New"/>
                          <w:sz w:val="20"/>
                          <w:szCs w:val="20"/>
                          <w:lang w:val="en-US"/>
                        </w:rPr>
                        <w:t>tn_bg2"</w:t>
                      </w:r>
                    </w:p>
                    <w:p w14:paraId="652EC4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4E3FD5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1DCDD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11D69C1" w14:textId="77777777" w:rsidR="00F93A76" w:rsidRDefault="00F93A76">
                      <w:pPr>
                        <w:pStyle w:val="Default"/>
                        <w:rPr>
                          <w:rFonts w:ascii="Courier New" w:hAnsi="Courier New" w:cs="Courier New"/>
                          <w:sz w:val="20"/>
                          <w:szCs w:val="20"/>
                          <w:lang w:val="en-US"/>
                        </w:rPr>
                      </w:pPr>
                    </w:p>
                    <w:p w14:paraId="306ECE42" w14:textId="77777777" w:rsidR="00F93A76" w:rsidRDefault="00F93A76">
                      <w:pPr>
                        <w:pStyle w:val="Default"/>
                        <w:rPr>
                          <w:rFonts w:ascii="Courier New" w:hAnsi="Courier New" w:cs="Courier New"/>
                          <w:sz w:val="20"/>
                          <w:szCs w:val="20"/>
                          <w:lang w:val="en-US"/>
                        </w:rPr>
                      </w:pPr>
                    </w:p>
                    <w:p w14:paraId="25EB8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4CB93641"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2ADCFB0" wp14:editId="7105820E">
                <wp:extent cx="4937760" cy="5783580"/>
                <wp:effectExtent l="0" t="0" r="15240" b="26670"/>
                <wp:docPr id="265031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783580"/>
                        </a:xfrm>
                        <a:prstGeom prst="rect">
                          <a:avLst/>
                        </a:prstGeom>
                        <a:solidFill>
                          <a:srgbClr val="FFFFFF"/>
                        </a:solidFill>
                        <a:ln w="9525">
                          <a:solidFill>
                            <a:srgbClr val="000000"/>
                          </a:solidFill>
                          <a:miter lim="800000"/>
                        </a:ln>
                      </wps:spPr>
                      <wps:txbx>
                        <w:txbxContent>
                          <w:p w14:paraId="56477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DCC4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7052D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4E8F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68F979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45B1D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31B0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4E17A1B7" w14:textId="77777777" w:rsidR="00F93A76" w:rsidRDefault="00F93A76">
                            <w:pPr>
                              <w:pStyle w:val="Default"/>
                              <w:rPr>
                                <w:rFonts w:ascii="Courier New" w:hAnsi="Courier New" w:cs="Courier New"/>
                                <w:sz w:val="20"/>
                                <w:szCs w:val="20"/>
                                <w:lang w:val="en-US"/>
                              </w:rPr>
                            </w:pPr>
                          </w:p>
                          <w:p w14:paraId="7BA3D05B" w14:textId="77777777" w:rsidR="00F93A76" w:rsidRDefault="00F93A76">
                            <w:pPr>
                              <w:pStyle w:val="Default"/>
                              <w:rPr>
                                <w:rFonts w:ascii="Courier New" w:hAnsi="Courier New" w:cs="Courier New"/>
                                <w:sz w:val="20"/>
                                <w:szCs w:val="20"/>
                                <w:lang w:val="en-US"/>
                              </w:rPr>
                            </w:pPr>
                          </w:p>
                          <w:p w14:paraId="567D1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8A66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436C9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92F2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0A579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7385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74D09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17BFB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4C785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40CBBC8A" w14:textId="77777777" w:rsidR="00F93A76" w:rsidRDefault="00F93A76">
                            <w:pPr>
                              <w:pStyle w:val="Default"/>
                              <w:rPr>
                                <w:rFonts w:ascii="Courier New" w:hAnsi="Courier New" w:cs="Courier New"/>
                                <w:sz w:val="20"/>
                                <w:szCs w:val="20"/>
                                <w:lang w:val="en-US"/>
                              </w:rPr>
                            </w:pPr>
                          </w:p>
                          <w:p w14:paraId="630CC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C977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647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3ABA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41FEC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67D234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63D3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754529AC" w14:textId="77777777" w:rsidR="00F93A76" w:rsidRDefault="00F93A76">
                            <w:pPr>
                              <w:pStyle w:val="Default"/>
                              <w:rPr>
                                <w:rFonts w:ascii="Courier New" w:hAnsi="Courier New" w:cs="Courier New"/>
                                <w:sz w:val="20"/>
                                <w:szCs w:val="20"/>
                                <w:lang w:val="en-US"/>
                              </w:rPr>
                            </w:pPr>
                          </w:p>
                          <w:p w14:paraId="795C9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70A10E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DB15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7A0B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3118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33996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333F00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2FCCE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780E2B0" w14:textId="77777777" w:rsidR="00F93A76" w:rsidRDefault="00F93A76">
                            <w:pPr>
                              <w:pStyle w:val="Default"/>
                              <w:rPr>
                                <w:rFonts w:ascii="Courier New" w:hAnsi="Courier New" w:cs="Courier New"/>
                                <w:sz w:val="20"/>
                                <w:szCs w:val="20"/>
                                <w:lang w:val="en-US"/>
                              </w:rPr>
                            </w:pPr>
                          </w:p>
                          <w:p w14:paraId="76853C52" w14:textId="77777777" w:rsidR="00F93A76" w:rsidRDefault="00F93A76">
                            <w:pPr>
                              <w:pStyle w:val="Default"/>
                              <w:rPr>
                                <w:rFonts w:ascii="Courier New" w:hAnsi="Courier New" w:cs="Courier New"/>
                                <w:sz w:val="20"/>
                                <w:szCs w:val="20"/>
                                <w:lang w:val="en-US"/>
                              </w:rPr>
                            </w:pPr>
                          </w:p>
                          <w:p w14:paraId="706813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ADCFB0" id="_x0000_s1108" type="#_x0000_t202" style="width:388.8pt;height:45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">
                <v:textbox>
                  <w:txbxContent>
                    <w:p w14:paraId="564771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DCC4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7052D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34E8FB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68F979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w:t>
                      </w:r>
                      <w:r>
                        <w:rPr>
                          <w:rFonts w:ascii="Courier New" w:hAnsi="Courier New" w:cs="Courier New"/>
                          <w:sz w:val="20"/>
                          <w:szCs w:val="20"/>
                          <w:lang w:val="en-US"/>
                        </w:rPr>
                        <w:t>yang anda punya"</w:t>
                      </w:r>
                    </w:p>
                    <w:p w14:paraId="45B1D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31B0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4E17A1B7" w14:textId="77777777" w:rsidR="00F93A76" w:rsidRDefault="00F93A76">
                      <w:pPr>
                        <w:pStyle w:val="Default"/>
                        <w:rPr>
                          <w:rFonts w:ascii="Courier New" w:hAnsi="Courier New" w:cs="Courier New"/>
                          <w:sz w:val="20"/>
                          <w:szCs w:val="20"/>
                          <w:lang w:val="en-US"/>
                        </w:rPr>
                      </w:pPr>
                    </w:p>
                    <w:p w14:paraId="7BA3D05B" w14:textId="77777777" w:rsidR="00F93A76" w:rsidRDefault="00F93A76">
                      <w:pPr>
                        <w:pStyle w:val="Default"/>
                        <w:rPr>
                          <w:rFonts w:ascii="Courier New" w:hAnsi="Courier New" w:cs="Courier New"/>
                          <w:sz w:val="20"/>
                          <w:szCs w:val="20"/>
                          <w:lang w:val="en-US"/>
                        </w:rPr>
                      </w:pPr>
                    </w:p>
                    <w:p w14:paraId="567D1B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8A66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436C9F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92F2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0A579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73856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574D09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17BFB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w:t>
                      </w:r>
                      <w:r>
                        <w:rPr>
                          <w:rFonts w:ascii="Courier New" w:hAnsi="Courier New" w:cs="Courier New"/>
                          <w:sz w:val="20"/>
                          <w:szCs w:val="20"/>
                          <w:lang w:val="en-US"/>
                        </w:rPr>
                        <w:t>ground="@drawable/btn_bg"</w:t>
                      </w:r>
                    </w:p>
                    <w:p w14:paraId="4C785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40CBBC8A" w14:textId="77777777" w:rsidR="00F93A76" w:rsidRDefault="00F93A76">
                      <w:pPr>
                        <w:pStyle w:val="Default"/>
                        <w:rPr>
                          <w:rFonts w:ascii="Courier New" w:hAnsi="Courier New" w:cs="Courier New"/>
                          <w:sz w:val="20"/>
                          <w:szCs w:val="20"/>
                          <w:lang w:val="en-US"/>
                        </w:rPr>
                      </w:pPr>
                    </w:p>
                    <w:p w14:paraId="630CC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C977B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647D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3ABA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41FEC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w:t>
                      </w:r>
                      <w:r>
                        <w:rPr>
                          <w:rFonts w:ascii="Courier New" w:hAnsi="Courier New" w:cs="Courier New"/>
                          <w:sz w:val="20"/>
                          <w:szCs w:val="20"/>
                          <w:lang w:val="en-US"/>
                        </w:rPr>
                        <w:t>ut_marginTop="15dp"</w:t>
                      </w:r>
                    </w:p>
                    <w:p w14:paraId="67D234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063D3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754529AC" w14:textId="77777777" w:rsidR="00F93A76" w:rsidRDefault="00F93A76">
                      <w:pPr>
                        <w:pStyle w:val="Default"/>
                        <w:rPr>
                          <w:rFonts w:ascii="Courier New" w:hAnsi="Courier New" w:cs="Courier New"/>
                          <w:sz w:val="20"/>
                          <w:szCs w:val="20"/>
                          <w:lang w:val="en-US"/>
                        </w:rPr>
                      </w:pPr>
                    </w:p>
                    <w:p w14:paraId="795C9A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70A10E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DB15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7A0B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3118C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33996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w:t>
                      </w:r>
                      <w:r>
                        <w:rPr>
                          <w:rFonts w:ascii="Courier New" w:hAnsi="Courier New" w:cs="Courier New"/>
                          <w:sz w:val="20"/>
                          <w:szCs w:val="20"/>
                          <w:lang w:val="en-US"/>
                        </w:rPr>
                        <w:t xml:space="preserve"> Gambar" /&gt;</w:t>
                      </w:r>
                    </w:p>
                    <w:p w14:paraId="333F00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2FCCE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780E2B0" w14:textId="77777777" w:rsidR="00F93A76" w:rsidRDefault="00F93A76">
                      <w:pPr>
                        <w:pStyle w:val="Default"/>
                        <w:rPr>
                          <w:rFonts w:ascii="Courier New" w:hAnsi="Courier New" w:cs="Courier New"/>
                          <w:sz w:val="20"/>
                          <w:szCs w:val="20"/>
                          <w:lang w:val="en-US"/>
                        </w:rPr>
                      </w:pPr>
                    </w:p>
                    <w:p w14:paraId="76853C52" w14:textId="77777777" w:rsidR="00F93A76" w:rsidRDefault="00F93A76">
                      <w:pPr>
                        <w:pStyle w:val="Default"/>
                        <w:rPr>
                          <w:rFonts w:ascii="Courier New" w:hAnsi="Courier New" w:cs="Courier New"/>
                          <w:sz w:val="20"/>
                          <w:szCs w:val="20"/>
                          <w:lang w:val="en-US"/>
                        </w:rPr>
                      </w:pPr>
                    </w:p>
                    <w:p w14:paraId="706813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78633154"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7B5B3B3C" wp14:editId="75FC5937">
                <wp:extent cx="4937760" cy="6964680"/>
                <wp:effectExtent l="0" t="0" r="15240" b="26670"/>
                <wp:docPr id="15188068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64680"/>
                        </a:xfrm>
                        <a:prstGeom prst="rect">
                          <a:avLst/>
                        </a:prstGeom>
                        <a:solidFill>
                          <a:srgbClr val="FFFFFF"/>
                        </a:solidFill>
                        <a:ln w="9525">
                          <a:solidFill>
                            <a:srgbClr val="000000"/>
                          </a:solidFill>
                          <a:miter lim="800000"/>
                        </a:ln>
                      </wps:spPr>
                      <wps:txbx>
                        <w:txbxContent>
                          <w:p w14:paraId="28F52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MainActivity : AppCompatActivity() {</w:t>
                            </w:r>
                          </w:p>
                          <w:p w14:paraId="5FE4BC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camera: Button</w:t>
                            </w:r>
                          </w:p>
                          <w:p w14:paraId="651D9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gallery: Button</w:t>
                            </w:r>
                          </w:p>
                          <w:p w14:paraId="3ADB1D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back: ImageView</w:t>
                            </w:r>
                          </w:p>
                          <w:p w14:paraId="031723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Size = 224</w:t>
                            </w:r>
                          </w:p>
                          <w:p w14:paraId="29A96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632AD1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CA56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myImage: Bitmap</w:t>
                            </w:r>
                          </w:p>
                          <w:p w14:paraId="6FDDC260" w14:textId="77777777" w:rsidR="00F93A76" w:rsidRDefault="00F93A76">
                            <w:pPr>
                              <w:pStyle w:val="Default"/>
                              <w:rPr>
                                <w:rFonts w:ascii="Courier New" w:hAnsi="Courier New" w:cs="Courier New"/>
                                <w:sz w:val="20"/>
                                <w:szCs w:val="20"/>
                                <w:lang w:val="en-US"/>
                              </w:rPr>
                            </w:pPr>
                          </w:p>
                          <w:p w14:paraId="2976D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pressLint("MissingInflatedId")</w:t>
                            </w:r>
                          </w:p>
                          <w:p w14:paraId="4E1DB0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3FFA0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60B3B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activity_main)</w:t>
                            </w:r>
                          </w:p>
                          <w:p w14:paraId="690D7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 = findViewById(R.id.takeAPhotoBtn_scanImage)</w:t>
                            </w:r>
                          </w:p>
                          <w:p w14:paraId="44453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 = findViewById&lt;Button&gt;(R.id.uploadAPhotoBtn_scanImage)</w:t>
                            </w:r>
                          </w:p>
                          <w:p w14:paraId="2DE807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 = findViewById(R.id.backIv_scanImage)</w:t>
                            </w:r>
                          </w:p>
                          <w:p w14:paraId="39760D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setOnClickListener(View.OnClickListener {</w:t>
                            </w:r>
                          </w:p>
                          <w:p w14:paraId="00EDF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43F7A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heckSelfPermission(Manifest.permission.CAMERA) == PackageManager.PERMISSION_GRANTED) {</w:t>
                            </w:r>
                          </w:p>
                          <w:p w14:paraId="0F79F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 Intent(MediaStore.ACTION_IMAGE_CAPTURE)</w:t>
                            </w:r>
                          </w:p>
                          <w:p w14:paraId="547DC5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3)</w:t>
                            </w:r>
                          </w:p>
                          <w:p w14:paraId="7800D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337F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240E8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questPermissions(arrayOf(Manifest.permission.CAMERA), 100)</w:t>
                            </w:r>
                          </w:p>
                          <w:p w14:paraId="5C261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115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F7A8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38D4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2D8B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setOnClickListener(View.OnClickListener {</w:t>
                            </w:r>
                          </w:p>
                          <w:p w14:paraId="645A78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w:t>
                            </w:r>
                          </w:p>
                          <w:p w14:paraId="7DDCA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tent(Intent.ACTION_PICK, MediaStore.Images.Media.EXTERNAL_CONTENT_URI)</w:t>
                            </w:r>
                          </w:p>
                          <w:p w14:paraId="163BF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Result(cameraIntent, 1)</w:t>
                            </w:r>
                          </w:p>
                          <w:p w14:paraId="168163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C654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setOnClickListener {</w:t>
                            </w:r>
                          </w:p>
                          <w:p w14:paraId="5FB67A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768A0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7DEF9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2441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E10256" w14:textId="77777777" w:rsidR="00F93A76" w:rsidRDefault="00F93A76">
                            <w:pPr>
                              <w:pStyle w:val="Default"/>
                              <w:rPr>
                                <w:rFonts w:ascii="Courier New" w:hAnsi="Courier New" w:cs="Courier New"/>
                                <w:sz w:val="20"/>
                                <w:szCs w:val="20"/>
                                <w:lang w:val="en-US"/>
                              </w:rPr>
                            </w:pPr>
                          </w:p>
                          <w:p w14:paraId="4823A3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1A3C2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08D78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1E5D38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image!!</w:t>
                            </w:r>
                          </w:p>
                          <w:p w14:paraId="794EA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5939A99D" w14:textId="77777777" w:rsidR="00F93A76" w:rsidRDefault="00F93A76">
                            <w:pPr>
                              <w:pStyle w:val="Default"/>
                              <w:rPr>
                                <w:rFonts w:ascii="Courier New" w:hAnsi="Courier New" w:cs="Courier New"/>
                                <w:sz w:val="20"/>
                                <w:szCs w:val="20"/>
                                <w:lang w:val="en-US"/>
                              </w:rPr>
                            </w:pPr>
                          </w:p>
                          <w:p w14:paraId="142CD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17509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098F1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510568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yteBuffer = ByteBuffer.allocateDirect(4 * imageSize * imageSize * 3)</w:t>
                            </w:r>
                          </w:p>
                          <w:p w14:paraId="5783D6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der())</w:t>
                            </w:r>
                          </w:p>
                          <w:p w14:paraId="77D8CD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 = IntArray(imageSize * imageSize)</w:t>
                            </w:r>
                          </w:p>
                          <w:p w14:paraId="534FFF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3F009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14F52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 those values individually to the byte buffer.</w:t>
                            </w:r>
                          </w:p>
                          <w:p w14:paraId="1B474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imageSize) {</w:t>
                            </w:r>
                          </w:p>
                          <w:p w14:paraId="180FBF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2F2CB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61A89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F) * (1f / 1))</w:t>
                            </w:r>
                          </w:p>
                          <w:p w14:paraId="1ABCC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8 and 0xFF) * (1f / 1))</w:t>
                            </w:r>
                          </w:p>
                          <w:p w14:paraId="5625E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061070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BE26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D174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0A61DDE1" w14:textId="77777777" w:rsidR="00F93A76" w:rsidRDefault="00F93A76">
                            <w:pPr>
                              <w:pStyle w:val="Default"/>
                              <w:rPr>
                                <w:rFonts w:ascii="Courier New" w:hAnsi="Courier New" w:cs="Courier New"/>
                                <w:sz w:val="20"/>
                                <w:szCs w:val="20"/>
                                <w:lang w:val="en-US"/>
                              </w:rPr>
                            </w:pPr>
                          </w:p>
                          <w:p w14:paraId="6789AE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uns model inference and gets result.</w:t>
                            </w:r>
                          </w:p>
                          <w:p w14:paraId="28047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el.process(inputFeature0)</w:t>
                            </w:r>
                          </w:p>
                          <w:p w14:paraId="4F3AD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20872A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7C65FE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e index of the class with the biggest confidence.</w:t>
                            </w:r>
                          </w:p>
                          <w:p w14:paraId="6FCF5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016F46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Confidence = 0f</w:t>
                            </w:r>
                          </w:p>
                          <w:p w14:paraId="24F60C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0E419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05068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67AC9D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Pos = i</w:t>
                            </w:r>
                          </w:p>
                          <w:p w14:paraId="64118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8929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EFF5D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65B1E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2FAE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1E4E6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3FF67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6D252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445B7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0375B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61D7A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43E9C4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7A18A5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1E8E4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746F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ECD43B" w14:textId="77777777" w:rsidR="00F93A76" w:rsidRDefault="00F93A76">
                            <w:pPr>
                              <w:pStyle w:val="Default"/>
                              <w:rPr>
                                <w:rFonts w:ascii="Courier New" w:hAnsi="Courier New" w:cs="Courier New"/>
                                <w:sz w:val="20"/>
                                <w:szCs w:val="20"/>
                                <w:lang w:val="en-US"/>
                              </w:rPr>
                            </w:pPr>
                          </w:p>
                          <w:p w14:paraId="7C969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394B3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1599D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48D5F8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539A8A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6ABE5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23CF1BDE" w14:textId="77777777" w:rsidR="00F93A76" w:rsidRDefault="00F93A76">
                            <w:pPr>
                              <w:pStyle w:val="Default"/>
                              <w:rPr>
                                <w:rFonts w:ascii="Courier New" w:hAnsi="Courier New" w:cs="Courier New"/>
                                <w:sz w:val="20"/>
                                <w:szCs w:val="20"/>
                                <w:lang w:val="en-US"/>
                              </w:rPr>
                            </w:pPr>
                          </w:p>
                          <w:p w14:paraId="5B6CD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78F47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4F4F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3D53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34A9E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74286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4D12D3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664A7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2BD5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43C9C0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DF602F7" w14:textId="77777777" w:rsidR="00F93A76" w:rsidRDefault="00F93A76">
                            <w:pPr>
                              <w:pStyle w:val="Default"/>
                              <w:rPr>
                                <w:rFonts w:ascii="Courier New" w:hAnsi="Courier New" w:cs="Courier New"/>
                                <w:sz w:val="20"/>
                                <w:szCs w:val="20"/>
                                <w:lang w:val="en-US"/>
                              </w:rPr>
                            </w:pPr>
                          </w:p>
                          <w:p w14:paraId="51DC8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13683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1F8B90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30C6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223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287B2E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B34868" w14:textId="77777777" w:rsidR="00F93A76" w:rsidRDefault="00F93A76">
                            <w:pPr>
                              <w:pStyle w:val="Default"/>
                              <w:rPr>
                                <w:rFonts w:ascii="Courier New" w:hAnsi="Courier New" w:cs="Courier New"/>
                                <w:sz w:val="20"/>
                                <w:szCs w:val="20"/>
                                <w:lang w:val="en-US"/>
                              </w:rPr>
                            </w:pPr>
                          </w:p>
                          <w:p w14:paraId="30ED6C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F752A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6CE3C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7A1B85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CEDB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A7BB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5ED3B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7B53B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5564E0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A02CC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7863A4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21A4BB08" w14:textId="77777777" w:rsidR="00F93A76" w:rsidRDefault="00F93A76">
                            <w:pPr>
                              <w:pStyle w:val="Default"/>
                              <w:rPr>
                                <w:rFonts w:ascii="Courier New" w:hAnsi="Courier New" w:cs="Courier New"/>
                                <w:sz w:val="20"/>
                                <w:szCs w:val="20"/>
                                <w:lang w:val="en-US"/>
                              </w:rPr>
                            </w:pPr>
                          </w:p>
                          <w:p w14:paraId="47A7ED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04F7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53D3A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8EBD7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AC2D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6FACA0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4C9D1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08BD7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FDA0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991B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67320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06265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082AA5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71AA8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04AC56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27F5D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B2FA1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D516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72311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576CD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060276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2791C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1E71D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072E2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2765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10AC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06C3D8A6" w14:textId="77777777" w:rsidR="00F93A76" w:rsidRDefault="00F93A76">
                            <w:pPr>
                              <w:pStyle w:val="Default"/>
                              <w:rPr>
                                <w:rFonts w:ascii="Courier New" w:hAnsi="Courier New" w:cs="Courier New"/>
                                <w:sz w:val="20"/>
                                <w:szCs w:val="20"/>
                                <w:lang w:val="en-US"/>
                              </w:rPr>
                            </w:pPr>
                          </w:p>
                          <w:p w14:paraId="225B0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86FD9E2" w14:textId="77777777" w:rsidR="00F93A76" w:rsidRDefault="00F93A76">
                            <w:pPr>
                              <w:pStyle w:val="Default"/>
                              <w:rPr>
                                <w:rFonts w:ascii="Courier New" w:hAnsi="Courier New" w:cs="Courier New"/>
                                <w:sz w:val="20"/>
                                <w:szCs w:val="20"/>
                                <w:lang w:val="en-US"/>
                              </w:rPr>
                            </w:pPr>
                          </w:p>
                          <w:p w14:paraId="16068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D89C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FAB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1F1B4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74D19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8346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D5307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7543987A" w14:textId="77777777" w:rsidR="00F93A76" w:rsidRDefault="00F93A76">
                            <w:pPr>
                              <w:pStyle w:val="Default"/>
                              <w:rPr>
                                <w:rFonts w:ascii="Courier New" w:hAnsi="Courier New" w:cs="Courier New"/>
                                <w:sz w:val="20"/>
                                <w:szCs w:val="20"/>
                                <w:lang w:val="en-US"/>
                              </w:rPr>
                            </w:pPr>
                          </w:p>
                          <w:p w14:paraId="3D3D7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A13F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AE2F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8AF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F69E4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6C6A7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C17A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43B00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54404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073AE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30E94DB7" w14:textId="77777777" w:rsidR="00F93A76" w:rsidRDefault="00F93A76">
                            <w:pPr>
                              <w:pStyle w:val="Default"/>
                              <w:rPr>
                                <w:rFonts w:ascii="Courier New" w:hAnsi="Courier New" w:cs="Courier New"/>
                                <w:sz w:val="20"/>
                                <w:szCs w:val="20"/>
                                <w:lang w:val="en-US"/>
                              </w:rPr>
                            </w:pPr>
                          </w:p>
                          <w:p w14:paraId="01573E46" w14:textId="77777777" w:rsidR="00F93A76" w:rsidRDefault="00F93A76">
                            <w:pPr>
                              <w:pStyle w:val="Default"/>
                              <w:rPr>
                                <w:rFonts w:ascii="Courier New" w:hAnsi="Courier New" w:cs="Courier New"/>
                                <w:sz w:val="20"/>
                                <w:szCs w:val="20"/>
                                <w:lang w:val="en-US"/>
                              </w:rPr>
                            </w:pPr>
                          </w:p>
                          <w:p w14:paraId="0AFCC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D6903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60C33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3673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FEA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D85D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35B90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ABB7C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59364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32818C89" w14:textId="77777777" w:rsidR="00F93A76" w:rsidRDefault="00F93A76">
                            <w:pPr>
                              <w:pStyle w:val="Default"/>
                              <w:rPr>
                                <w:rFonts w:ascii="Courier New" w:hAnsi="Courier New" w:cs="Courier New"/>
                                <w:sz w:val="20"/>
                                <w:szCs w:val="20"/>
                                <w:lang w:val="en-US"/>
                              </w:rPr>
                            </w:pPr>
                          </w:p>
                          <w:p w14:paraId="2EF927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7BC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1A22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4E7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0E56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5B88C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8C31F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60A37B80" w14:textId="77777777" w:rsidR="00F93A76" w:rsidRDefault="00F93A76">
                            <w:pPr>
                              <w:pStyle w:val="Default"/>
                              <w:rPr>
                                <w:rFonts w:ascii="Courier New" w:hAnsi="Courier New" w:cs="Courier New"/>
                                <w:sz w:val="20"/>
                                <w:szCs w:val="20"/>
                                <w:lang w:val="en-US"/>
                              </w:rPr>
                            </w:pPr>
                          </w:p>
                          <w:p w14:paraId="7AC5D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21C6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6CDD0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0B2F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BD02B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2C2E2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015062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3E28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59888ED" w14:textId="77777777" w:rsidR="00F93A76" w:rsidRDefault="00F93A76">
                            <w:pPr>
                              <w:pStyle w:val="Default"/>
                              <w:rPr>
                                <w:rFonts w:ascii="Courier New" w:hAnsi="Courier New" w:cs="Courier New"/>
                                <w:sz w:val="20"/>
                                <w:szCs w:val="20"/>
                                <w:lang w:val="en-US"/>
                              </w:rPr>
                            </w:pPr>
                          </w:p>
                          <w:p w14:paraId="67C9BF13" w14:textId="77777777" w:rsidR="00F93A76" w:rsidRDefault="00F93A76">
                            <w:pPr>
                              <w:pStyle w:val="Default"/>
                              <w:rPr>
                                <w:rFonts w:ascii="Courier New" w:hAnsi="Courier New" w:cs="Courier New"/>
                                <w:sz w:val="20"/>
                                <w:szCs w:val="20"/>
                                <w:lang w:val="en-US"/>
                              </w:rPr>
                            </w:pPr>
                          </w:p>
                          <w:p w14:paraId="41B42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5B3B3C" id="_x0000_s1109" type="#_x0000_t202" style="width:388.8pt;height:5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">
                <v:textbox>
                  <w:txbxContent>
                    <w:p w14:paraId="28F52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MainActivity : AppCompatActivity() {</w:t>
                      </w:r>
                    </w:p>
                    <w:p w14:paraId="5FE4BC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camera: Button</w:t>
                      </w:r>
                    </w:p>
                    <w:p w14:paraId="651D94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gallery: Button</w:t>
                      </w:r>
                    </w:p>
                    <w:p w14:paraId="3ADB1D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back: ImageView</w:t>
                      </w:r>
                    </w:p>
                    <w:p w14:paraId="031723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Size = 224</w:t>
                      </w:r>
                    </w:p>
                    <w:p w14:paraId="29A96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632AD1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CA563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myImage: Bitmap</w:t>
                      </w:r>
                    </w:p>
                    <w:p w14:paraId="6FDDC260" w14:textId="77777777" w:rsidR="00F93A76" w:rsidRDefault="00F93A76">
                      <w:pPr>
                        <w:pStyle w:val="Default"/>
                        <w:rPr>
                          <w:rFonts w:ascii="Courier New" w:hAnsi="Courier New" w:cs="Courier New"/>
                          <w:sz w:val="20"/>
                          <w:szCs w:val="20"/>
                          <w:lang w:val="en-US"/>
                        </w:rPr>
                      </w:pPr>
                    </w:p>
                    <w:p w14:paraId="2976D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pressLint("MissingInflatedId")</w:t>
                      </w:r>
                    </w:p>
                    <w:p w14:paraId="4E1DB0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3FFA0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w:t>
                      </w:r>
                      <w:r>
                        <w:rPr>
                          <w:rFonts w:ascii="Courier New" w:hAnsi="Courier New" w:cs="Courier New"/>
                          <w:sz w:val="20"/>
                          <w:szCs w:val="20"/>
                          <w:lang w:val="en-US"/>
                        </w:rPr>
                        <w:t>vedInstanceState)</w:t>
                      </w:r>
                    </w:p>
                    <w:p w14:paraId="60B3B4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R.layout.activity_main)</w:t>
                      </w:r>
                    </w:p>
                    <w:p w14:paraId="690D7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 = findViewById(R.id.takeAPhotoBtn_scanImage)</w:t>
                      </w:r>
                    </w:p>
                    <w:p w14:paraId="444533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 = findViewById&lt;Button&gt;(R.id.uploadAPhotoBtn_scanImage)</w:t>
                      </w:r>
                    </w:p>
                    <w:p w14:paraId="2DE807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 = findViewById(R.id.backIv_scanImage)</w:t>
                      </w:r>
                    </w:p>
                    <w:p w14:paraId="39760D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mera.setOnClickListener(View.OnClickListener {</w:t>
                      </w:r>
                    </w:p>
                    <w:p w14:paraId="00EDF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43F7A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heckSelfPermission(Manifest.permission.CAMERA) == PackageManager.PERMISSION_GRANTED) {</w:t>
                      </w:r>
                    </w:p>
                    <w:p w14:paraId="0F79F3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 Intent(MediaStore.ACTION_IMAGE_CAPTURE)</w:t>
                      </w:r>
                    </w:p>
                    <w:p w14:paraId="547DC5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startActivityForResult(cameraIntent, 3)</w:t>
                      </w:r>
                    </w:p>
                    <w:p w14:paraId="7800D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337F0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uild.VERSION.SDK_INT &gt;= Build.VERSION_CODES.M) {</w:t>
                      </w:r>
                    </w:p>
                    <w:p w14:paraId="240E8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questPermissions(arrayOf(Manifest.permission.CAMERA), 100)</w:t>
                      </w:r>
                    </w:p>
                    <w:p w14:paraId="5C2615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w:t>
                      </w:r>
                    </w:p>
                    <w:p w14:paraId="3C115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F7A8B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38D4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2D8B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llery.setOnClickListener(View.OnClickListener {</w:t>
                      </w:r>
                    </w:p>
                    <w:p w14:paraId="645A78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ameraIntent =</w:t>
                      </w:r>
                    </w:p>
                    <w:p w14:paraId="7DDCAF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tent(Intent.ACTION_PICK, MediaStore.Images.Media.EXTERNAL_CONTENT_URI)</w:t>
                      </w:r>
                    </w:p>
                    <w:p w14:paraId="163BFD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For</w:t>
                      </w:r>
                      <w:r>
                        <w:rPr>
                          <w:rFonts w:ascii="Courier New" w:hAnsi="Courier New" w:cs="Courier New"/>
                          <w:sz w:val="20"/>
                          <w:szCs w:val="20"/>
                          <w:lang w:val="en-US"/>
                        </w:rPr>
                        <w:t>Result(cameraIntent, 1)</w:t>
                      </w:r>
                    </w:p>
                    <w:p w14:paraId="168163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C654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ck.setOnClickListener {</w:t>
                      </w:r>
                    </w:p>
                    <w:p w14:paraId="5FB67A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768A04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7DEF9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02441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9E10256" w14:textId="77777777" w:rsidR="00F93A76" w:rsidRDefault="00F93A76">
                      <w:pPr>
                        <w:pStyle w:val="Default"/>
                        <w:rPr>
                          <w:rFonts w:ascii="Courier New" w:hAnsi="Courier New" w:cs="Courier New"/>
                          <w:sz w:val="20"/>
                          <w:szCs w:val="20"/>
                          <w:lang w:val="en-US"/>
                        </w:rPr>
                      </w:pPr>
                    </w:p>
                    <w:p w14:paraId="4823A3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1A3C26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08D78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w:t>
                      </w:r>
                      <w:r>
                        <w:rPr>
                          <w:rFonts w:ascii="Courier New" w:hAnsi="Courier New" w:cs="Courier New"/>
                          <w:sz w:val="20"/>
                          <w:szCs w:val="20"/>
                          <w:lang w:val="en-US"/>
                        </w:rPr>
                        <w:t>atabase.getDatabase(this)!!</w:t>
                      </w:r>
                    </w:p>
                    <w:p w14:paraId="1E5D38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image!!</w:t>
                      </w:r>
                    </w:p>
                    <w:p w14:paraId="794EA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5939A99D" w14:textId="77777777" w:rsidR="00F93A76" w:rsidRDefault="00F93A76">
                      <w:pPr>
                        <w:pStyle w:val="Default"/>
                        <w:rPr>
                          <w:rFonts w:ascii="Courier New" w:hAnsi="Courier New" w:cs="Courier New"/>
                          <w:sz w:val="20"/>
                          <w:szCs w:val="20"/>
                          <w:lang w:val="en-US"/>
                        </w:rPr>
                      </w:pPr>
                    </w:p>
                    <w:p w14:paraId="142CD7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17509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098F1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510568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yteBuffer = ByteBuffer.allocateDirect(4 * imageSize * imageSize * 3)</w:t>
                      </w:r>
                    </w:p>
                    <w:p w14:paraId="5783D6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der())</w:t>
                      </w:r>
                    </w:p>
                    <w:p w14:paraId="77D8CD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w:t>
                      </w:r>
                      <w:r>
                        <w:rPr>
                          <w:rFonts w:ascii="Courier New" w:hAnsi="Courier New" w:cs="Courier New"/>
                          <w:sz w:val="20"/>
                          <w:szCs w:val="20"/>
                          <w:lang w:val="en-US"/>
                        </w:rPr>
                        <w:t xml:space="preserve"> = IntArray(imageSize * imageSize)</w:t>
                      </w:r>
                    </w:p>
                    <w:p w14:paraId="534FFF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3F009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14F522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 those values individually to th</w:t>
                      </w:r>
                      <w:r>
                        <w:rPr>
                          <w:rFonts w:ascii="Courier New" w:hAnsi="Courier New" w:cs="Courier New"/>
                          <w:sz w:val="20"/>
                          <w:szCs w:val="20"/>
                          <w:lang w:val="en-US"/>
                        </w:rPr>
                        <w:t>e byte buffer.</w:t>
                      </w:r>
                    </w:p>
                    <w:p w14:paraId="1B474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imageSize) {</w:t>
                      </w:r>
                    </w:p>
                    <w:p w14:paraId="180FBF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2F2CB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61A890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F) * (1f / 1))</w:t>
                      </w:r>
                    </w:p>
                    <w:p w14:paraId="1ABCC0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yteBuffer.putFloat((`val` shr 8 and 0xFF) * (1f / 1))</w:t>
                      </w:r>
                    </w:p>
                    <w:p w14:paraId="5625E0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061070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BE26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D174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0A61DDE1" w14:textId="77777777" w:rsidR="00F93A76" w:rsidRDefault="00F93A76">
                      <w:pPr>
                        <w:pStyle w:val="Default"/>
                        <w:rPr>
                          <w:rFonts w:ascii="Courier New" w:hAnsi="Courier New" w:cs="Courier New"/>
                          <w:sz w:val="20"/>
                          <w:szCs w:val="20"/>
                          <w:lang w:val="en-US"/>
                        </w:rPr>
                      </w:pPr>
                    </w:p>
                    <w:p w14:paraId="6789AE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uns model inference and gets result.</w:t>
                      </w:r>
                    </w:p>
                    <w:p w14:paraId="28047C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el.process(inputFeature0)</w:t>
                      </w:r>
                    </w:p>
                    <w:p w14:paraId="4F3AD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20872A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7C65FE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w:t>
                      </w:r>
                      <w:r>
                        <w:rPr>
                          <w:rFonts w:ascii="Courier New" w:hAnsi="Courier New" w:cs="Courier New"/>
                          <w:sz w:val="20"/>
                          <w:szCs w:val="20"/>
                          <w:lang w:val="en-US"/>
                        </w:rPr>
                        <w:t>e index of the class with the biggest confidence.</w:t>
                      </w:r>
                    </w:p>
                    <w:p w14:paraId="6FCF5E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016F46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Confidence = 0f</w:t>
                      </w:r>
                    </w:p>
                    <w:p w14:paraId="24F60C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0E419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05068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67AC9D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Pos = i</w:t>
                      </w:r>
                    </w:p>
                    <w:p w14:paraId="64118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E8929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EFF5D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w:t>
                      </w:r>
                      <w:r>
                        <w:rPr>
                          <w:rFonts w:ascii="Courier New" w:hAnsi="Courier New" w:cs="Courier New"/>
                          <w:sz w:val="20"/>
                          <w:szCs w:val="20"/>
                          <w:lang w:val="en-US"/>
                        </w:rPr>
                        <w:t>", "cabai merah", "jagung", "jahe", "kembang kol", "kentang", "kubis", "terong", "timun", "tomat", "wortel"</w:t>
                      </w:r>
                    </w:p>
                    <w:p w14:paraId="65B1E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2FAE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1E4E61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3FF676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6D2520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val intent = Intent(this@MainActivity, Bahan_List::class.java)</w:t>
                      </w:r>
                    </w:p>
                    <w:p w14:paraId="445B73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0375B7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61D7A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43E9C4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7A18A5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1E8E48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3746F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ECD43B" w14:textId="77777777" w:rsidR="00F93A76" w:rsidRDefault="00F93A76">
                      <w:pPr>
                        <w:pStyle w:val="Default"/>
                        <w:rPr>
                          <w:rFonts w:ascii="Courier New" w:hAnsi="Courier New" w:cs="Courier New"/>
                          <w:sz w:val="20"/>
                          <w:szCs w:val="20"/>
                          <w:lang w:val="en-US"/>
                        </w:rPr>
                      </w:pPr>
                    </w:p>
                    <w:p w14:paraId="7C969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w:t>
                      </w:r>
                      <w:r>
                        <w:rPr>
                          <w:rFonts w:ascii="Courier New" w:hAnsi="Courier New" w:cs="Courier New"/>
                          <w:sz w:val="20"/>
                          <w:szCs w:val="20"/>
                          <w:lang w:val="en-US"/>
                        </w:rPr>
                        <w:t>fun onActivityResult(requestCode: Int, resultCode: Int, data: Intent?) {</w:t>
                      </w:r>
                    </w:p>
                    <w:p w14:paraId="394B3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1599D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48D5F8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539A8A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w:t>
                      </w:r>
                      <w:r>
                        <w:rPr>
                          <w:rFonts w:ascii="Courier New" w:hAnsi="Courier New" w:cs="Courier New"/>
                          <w:sz w:val="20"/>
                          <w:szCs w:val="20"/>
                          <w:lang w:val="en-US"/>
                        </w:rPr>
                        <w:t>e!!.width, image.height)</w:t>
                      </w:r>
                    </w:p>
                    <w:p w14:paraId="6ABE5B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23CF1BDE" w14:textId="77777777" w:rsidR="00F93A76" w:rsidRDefault="00F93A76">
                      <w:pPr>
                        <w:pStyle w:val="Default"/>
                        <w:rPr>
                          <w:rFonts w:ascii="Courier New" w:hAnsi="Courier New" w:cs="Courier New"/>
                          <w:sz w:val="20"/>
                          <w:szCs w:val="20"/>
                          <w:lang w:val="en-US"/>
                        </w:rPr>
                      </w:pPr>
                    </w:p>
                    <w:p w14:paraId="5B6CD3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78F473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54F4F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3D53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34A9E0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742867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4D12D3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664A7D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2BD50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w:t>
                      </w:r>
                      <w:r>
                        <w:rPr>
                          <w:rFonts w:ascii="Courier New" w:hAnsi="Courier New" w:cs="Courier New"/>
                          <w:sz w:val="20"/>
                          <w:szCs w:val="20"/>
                          <w:lang w:val="en-US"/>
                        </w:rPr>
                        <w:t>printStackTrace()</w:t>
                      </w:r>
                    </w:p>
                    <w:p w14:paraId="43C9C0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DF602F7" w14:textId="77777777" w:rsidR="00F93A76" w:rsidRDefault="00F93A76">
                      <w:pPr>
                        <w:pStyle w:val="Default"/>
                        <w:rPr>
                          <w:rFonts w:ascii="Courier New" w:hAnsi="Courier New" w:cs="Courier New"/>
                          <w:sz w:val="20"/>
                          <w:szCs w:val="20"/>
                          <w:lang w:val="en-US"/>
                        </w:rPr>
                      </w:pPr>
                    </w:p>
                    <w:p w14:paraId="51DC81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136833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1F8B90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830C6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23223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287B2E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8B34868" w14:textId="77777777" w:rsidR="00F93A76" w:rsidRDefault="00F93A76">
                      <w:pPr>
                        <w:pStyle w:val="Default"/>
                        <w:rPr>
                          <w:rFonts w:ascii="Courier New" w:hAnsi="Courier New" w:cs="Courier New"/>
                          <w:sz w:val="20"/>
                          <w:szCs w:val="20"/>
                          <w:lang w:val="en-US"/>
                        </w:rPr>
                      </w:pPr>
                    </w:p>
                    <w:p w14:paraId="30ED6C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F752A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6CE3C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7A1B85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CEDB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A7BB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w:t>
                      </w:r>
                      <w:r>
                        <w:rPr>
                          <w:rFonts w:ascii="Courier New" w:hAnsi="Courier New" w:cs="Courier New"/>
                          <w:sz w:val="20"/>
                          <w:szCs w:val="20"/>
                          <w:lang w:val="en-US"/>
                        </w:rPr>
                        <w:t>/backIv_scanImage"</w:t>
                      </w:r>
                    </w:p>
                    <w:p w14:paraId="5ED3B8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7B53B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5564E0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1A02CC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7863A4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21A4BB08" w14:textId="77777777" w:rsidR="00F93A76" w:rsidRDefault="00F93A76">
                      <w:pPr>
                        <w:pStyle w:val="Default"/>
                        <w:rPr>
                          <w:rFonts w:ascii="Courier New" w:hAnsi="Courier New" w:cs="Courier New"/>
                          <w:sz w:val="20"/>
                          <w:szCs w:val="20"/>
                          <w:lang w:val="en-US"/>
                        </w:rPr>
                      </w:pPr>
                    </w:p>
                    <w:p w14:paraId="47A7ED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04F7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textView2"</w:t>
                      </w:r>
                    </w:p>
                    <w:p w14:paraId="53D3A1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78EBD7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AC2D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6FACA0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4C9D1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08BD7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FDA0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991B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67320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062658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w:t>
                      </w:r>
                      <w:r>
                        <w:rPr>
                          <w:rFonts w:ascii="Courier New" w:hAnsi="Courier New" w:cs="Courier New"/>
                          <w:sz w:val="20"/>
                          <w:szCs w:val="20"/>
                          <w:lang w:val="en-US"/>
                        </w:rPr>
                        <w:t>onstraintEnd_toEndOf="parent"</w:t>
                      </w:r>
                    </w:p>
                    <w:p w14:paraId="082AA5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671AA8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04AC56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27F5D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B2FA1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D5168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w:t>
                      </w:r>
                      <w:r>
                        <w:rPr>
                          <w:rFonts w:ascii="Courier New" w:hAnsi="Courier New" w:cs="Courier New"/>
                          <w:sz w:val="20"/>
                          <w:szCs w:val="20"/>
                          <w:lang w:val="en-US"/>
                        </w:rPr>
                        <w:t>idth="match_parent"</w:t>
                      </w:r>
                    </w:p>
                    <w:p w14:paraId="372311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576CDA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060276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2791C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1E71D7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1072E2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w:t>
                      </w:r>
                      <w:r>
                        <w:rPr>
                          <w:rFonts w:ascii="Courier New" w:hAnsi="Courier New" w:cs="Courier New"/>
                          <w:sz w:val="20"/>
                          <w:szCs w:val="20"/>
                          <w:lang w:val="en-US"/>
                        </w:rPr>
                        <w:t>aintEnd_toEndOf="parent"</w:t>
                      </w:r>
                    </w:p>
                    <w:p w14:paraId="22765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10ACF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06C3D8A6" w14:textId="77777777" w:rsidR="00F93A76" w:rsidRDefault="00F93A76">
                      <w:pPr>
                        <w:pStyle w:val="Default"/>
                        <w:rPr>
                          <w:rFonts w:ascii="Courier New" w:hAnsi="Courier New" w:cs="Courier New"/>
                          <w:sz w:val="20"/>
                          <w:szCs w:val="20"/>
                          <w:lang w:val="en-US"/>
                        </w:rPr>
                      </w:pPr>
                    </w:p>
                    <w:p w14:paraId="225B02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86FD9E2" w14:textId="77777777" w:rsidR="00F93A76" w:rsidRDefault="00F93A76">
                      <w:pPr>
                        <w:pStyle w:val="Default"/>
                        <w:rPr>
                          <w:rFonts w:ascii="Courier New" w:hAnsi="Courier New" w:cs="Courier New"/>
                          <w:sz w:val="20"/>
                          <w:szCs w:val="20"/>
                          <w:lang w:val="en-US"/>
                        </w:rPr>
                      </w:pPr>
                    </w:p>
                    <w:p w14:paraId="16068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2D89C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FAB5C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1F1B49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74D19B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83466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D5307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7543987A" w14:textId="77777777" w:rsidR="00F93A76" w:rsidRDefault="00F93A76">
                      <w:pPr>
                        <w:pStyle w:val="Default"/>
                        <w:rPr>
                          <w:rFonts w:ascii="Courier New" w:hAnsi="Courier New" w:cs="Courier New"/>
                          <w:sz w:val="20"/>
                          <w:szCs w:val="20"/>
                          <w:lang w:val="en-US"/>
                        </w:rPr>
                      </w:pPr>
                    </w:p>
                    <w:p w14:paraId="3D3D77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A13F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AE2F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8AF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w:t>
                      </w:r>
                      <w:r>
                        <w:rPr>
                          <w:rFonts w:ascii="Courier New" w:hAnsi="Courier New" w:cs="Courier New"/>
                          <w:sz w:val="20"/>
                          <w:szCs w:val="20"/>
                          <w:lang w:val="en-US"/>
                        </w:rPr>
                        <w:t>_marginLeft="10dp"</w:t>
                      </w:r>
                    </w:p>
                    <w:p w14:paraId="0F69E4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6C6A7B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C17AF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43B00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w:t>
                      </w:r>
                      <w:r>
                        <w:rPr>
                          <w:rFonts w:ascii="Courier New" w:hAnsi="Courier New" w:cs="Courier New"/>
                          <w:sz w:val="20"/>
                          <w:szCs w:val="20"/>
                          <w:lang w:val="en-US"/>
                        </w:rPr>
                        <w:t>makanan dari bahan yang anda punya"</w:t>
                      </w:r>
                    </w:p>
                    <w:p w14:paraId="54404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073AE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30E94DB7" w14:textId="77777777" w:rsidR="00F93A76" w:rsidRDefault="00F93A76">
                      <w:pPr>
                        <w:pStyle w:val="Default"/>
                        <w:rPr>
                          <w:rFonts w:ascii="Courier New" w:hAnsi="Courier New" w:cs="Courier New"/>
                          <w:sz w:val="20"/>
                          <w:szCs w:val="20"/>
                          <w:lang w:val="en-US"/>
                        </w:rPr>
                      </w:pPr>
                    </w:p>
                    <w:p w14:paraId="01573E46" w14:textId="77777777" w:rsidR="00F93A76" w:rsidRDefault="00F93A76">
                      <w:pPr>
                        <w:pStyle w:val="Default"/>
                        <w:rPr>
                          <w:rFonts w:ascii="Courier New" w:hAnsi="Courier New" w:cs="Courier New"/>
                          <w:sz w:val="20"/>
                          <w:szCs w:val="20"/>
                          <w:lang w:val="en-US"/>
                        </w:rPr>
                      </w:pPr>
                    </w:p>
                    <w:p w14:paraId="0AFCC0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D6903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60C33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B3673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layout_height="wrap_content"</w:t>
                      </w:r>
                    </w:p>
                    <w:p w14:paraId="32FEA1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D85DC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435B90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ABB7C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59364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w:t>
                      </w:r>
                      <w:r>
                        <w:rPr>
                          <w:rFonts w:ascii="Courier New" w:hAnsi="Courier New" w:cs="Courier New"/>
                          <w:sz w:val="20"/>
                          <w:szCs w:val="20"/>
                          <w:lang w:val="en-US"/>
                        </w:rPr>
                        <w:t>/&gt;</w:t>
                      </w:r>
                    </w:p>
                    <w:p w14:paraId="32818C89" w14:textId="77777777" w:rsidR="00F93A76" w:rsidRDefault="00F93A76">
                      <w:pPr>
                        <w:pStyle w:val="Default"/>
                        <w:rPr>
                          <w:rFonts w:ascii="Courier New" w:hAnsi="Courier New" w:cs="Courier New"/>
                          <w:sz w:val="20"/>
                          <w:szCs w:val="20"/>
                          <w:lang w:val="en-US"/>
                        </w:rPr>
                      </w:pPr>
                    </w:p>
                    <w:p w14:paraId="2EF927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7BC0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1A224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4E74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60E566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5B88C3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28C31F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60A37B80" w14:textId="77777777" w:rsidR="00F93A76" w:rsidRDefault="00F93A76">
                      <w:pPr>
                        <w:pStyle w:val="Default"/>
                        <w:rPr>
                          <w:rFonts w:ascii="Courier New" w:hAnsi="Courier New" w:cs="Courier New"/>
                          <w:sz w:val="20"/>
                          <w:szCs w:val="20"/>
                          <w:lang w:val="en-US"/>
                        </w:rPr>
                      </w:pPr>
                    </w:p>
                    <w:p w14:paraId="7AC5D2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21C67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6CDD0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0B2F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w:t>
                      </w:r>
                      <w:r>
                        <w:rPr>
                          <w:rFonts w:ascii="Courier New" w:hAnsi="Courier New" w:cs="Courier New"/>
                          <w:sz w:val="20"/>
                          <w:szCs w:val="20"/>
                          <w:lang w:val="en-US"/>
                        </w:rPr>
                        <w:t>:layout_height="wrap_content"</w:t>
                      </w:r>
                    </w:p>
                    <w:p w14:paraId="6BD02B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2C2E25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015062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3E28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59888ED" w14:textId="77777777" w:rsidR="00F93A76" w:rsidRDefault="00F93A76">
                      <w:pPr>
                        <w:pStyle w:val="Default"/>
                        <w:rPr>
                          <w:rFonts w:ascii="Courier New" w:hAnsi="Courier New" w:cs="Courier New"/>
                          <w:sz w:val="20"/>
                          <w:szCs w:val="20"/>
                          <w:lang w:val="en-US"/>
                        </w:rPr>
                      </w:pPr>
                    </w:p>
                    <w:p w14:paraId="67C9BF13" w14:textId="77777777" w:rsidR="00F93A76" w:rsidRDefault="00F93A76">
                      <w:pPr>
                        <w:pStyle w:val="Default"/>
                        <w:rPr>
                          <w:rFonts w:ascii="Courier New" w:hAnsi="Courier New" w:cs="Courier New"/>
                          <w:sz w:val="20"/>
                          <w:szCs w:val="20"/>
                          <w:lang w:val="en-US"/>
                        </w:rPr>
                      </w:pPr>
                    </w:p>
                    <w:p w14:paraId="41B42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10685BEE"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6CF78CE3" wp14:editId="6FE4CEAF">
                <wp:extent cx="4937760" cy="6964680"/>
                <wp:effectExtent l="0" t="0" r="15240" b="26670"/>
                <wp:docPr id="1599046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64680"/>
                        </a:xfrm>
                        <a:prstGeom prst="rect">
                          <a:avLst/>
                        </a:prstGeom>
                        <a:solidFill>
                          <a:srgbClr val="FFFFFF"/>
                        </a:solidFill>
                        <a:ln w="9525">
                          <a:solidFill>
                            <a:srgbClr val="000000"/>
                          </a:solidFill>
                          <a:miter lim="800000"/>
                        </a:ln>
                      </wps:spPr>
                      <wps:txbx>
                        <w:txbxContent>
                          <w:p w14:paraId="79EA6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305055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4F925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35316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image!!</w:t>
                            </w:r>
                          </w:p>
                          <w:p w14:paraId="42734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5AB8DF8E" w14:textId="77777777" w:rsidR="00F93A76" w:rsidRDefault="00F93A76">
                            <w:pPr>
                              <w:pStyle w:val="Default"/>
                              <w:rPr>
                                <w:rFonts w:ascii="Courier New" w:hAnsi="Courier New" w:cs="Courier New"/>
                                <w:sz w:val="20"/>
                                <w:szCs w:val="20"/>
                                <w:lang w:val="en-US"/>
                              </w:rPr>
                            </w:pPr>
                          </w:p>
                          <w:p w14:paraId="016542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24BC8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6F94B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37E1B7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yteBuffer = ByteBuffer.allocateDirect(4 * imageSize * imageSize * 3)</w:t>
                            </w:r>
                          </w:p>
                          <w:p w14:paraId="693C03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der())</w:t>
                            </w:r>
                          </w:p>
                          <w:p w14:paraId="3E703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 = IntArray(imageSize * imageSize)</w:t>
                            </w:r>
                          </w:p>
                          <w:p w14:paraId="7311B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08CDF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6183D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 those values individually to the byte buffer.</w:t>
                            </w:r>
                          </w:p>
                          <w:p w14:paraId="1993D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imageSize) {</w:t>
                            </w:r>
                          </w:p>
                          <w:p w14:paraId="58E3B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333552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1FB2D9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F) * (1f / 1))</w:t>
                            </w:r>
                          </w:p>
                          <w:p w14:paraId="2B4DC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8 and 0xFF) * (1f / 1))</w:t>
                            </w:r>
                          </w:p>
                          <w:p w14:paraId="62501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36CD48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6DC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72F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24D6CF58" w14:textId="77777777" w:rsidR="00F93A76" w:rsidRDefault="00F93A76">
                            <w:pPr>
                              <w:pStyle w:val="Default"/>
                              <w:rPr>
                                <w:rFonts w:ascii="Courier New" w:hAnsi="Courier New" w:cs="Courier New"/>
                                <w:sz w:val="20"/>
                                <w:szCs w:val="20"/>
                                <w:lang w:val="en-US"/>
                              </w:rPr>
                            </w:pPr>
                          </w:p>
                          <w:p w14:paraId="5FDD1E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Runs model inference and gets result.</w:t>
                            </w:r>
                          </w:p>
                          <w:p w14:paraId="40DAF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el.process(inputFeature0)</w:t>
                            </w:r>
                          </w:p>
                          <w:p w14:paraId="2B5FF1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1AB20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39D22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e index of the class with the biggest confidence.</w:t>
                            </w:r>
                          </w:p>
                          <w:p w14:paraId="4E265F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313A29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Confidence = 0f</w:t>
                            </w:r>
                          </w:p>
                          <w:p w14:paraId="1F4EC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2C0887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5E3B3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21F88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Pos = i</w:t>
                            </w:r>
                          </w:p>
                          <w:p w14:paraId="561BDF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5A45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1A1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13E098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A55F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3F3033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3729D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5B868A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5388C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404464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AC75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6CA296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346B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0D3F3C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03AC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F496E0" w14:textId="77777777" w:rsidR="00F93A76" w:rsidRDefault="00F93A76">
                            <w:pPr>
                              <w:pStyle w:val="Default"/>
                              <w:rPr>
                                <w:rFonts w:ascii="Courier New" w:hAnsi="Courier New" w:cs="Courier New"/>
                                <w:sz w:val="20"/>
                                <w:szCs w:val="20"/>
                                <w:lang w:val="en-US"/>
                              </w:rPr>
                            </w:pPr>
                          </w:p>
                          <w:p w14:paraId="2B4CF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42D1F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0C9DC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1AEF7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70199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1FE7B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185D5D1F" w14:textId="77777777" w:rsidR="00F93A76" w:rsidRDefault="00F93A76">
                            <w:pPr>
                              <w:pStyle w:val="Default"/>
                              <w:rPr>
                                <w:rFonts w:ascii="Courier New" w:hAnsi="Courier New" w:cs="Courier New"/>
                                <w:sz w:val="20"/>
                                <w:szCs w:val="20"/>
                                <w:lang w:val="en-US"/>
                              </w:rPr>
                            </w:pPr>
                          </w:p>
                          <w:p w14:paraId="50CA39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79121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463286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1B5A7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797943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3C275C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4D0655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06F99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315F3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2CE821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6648AF" w14:textId="77777777" w:rsidR="00F93A76" w:rsidRDefault="00F93A76">
                            <w:pPr>
                              <w:pStyle w:val="Default"/>
                              <w:rPr>
                                <w:rFonts w:ascii="Courier New" w:hAnsi="Courier New" w:cs="Courier New"/>
                                <w:sz w:val="20"/>
                                <w:szCs w:val="20"/>
                                <w:lang w:val="en-US"/>
                              </w:rPr>
                            </w:pPr>
                          </w:p>
                          <w:p w14:paraId="4EFF41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318B78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4E8E9D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48D5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42F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45480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FBC2B9" w14:textId="77777777" w:rsidR="00F93A76" w:rsidRDefault="00F93A76">
                            <w:pPr>
                              <w:pStyle w:val="Default"/>
                              <w:rPr>
                                <w:rFonts w:ascii="Courier New" w:hAnsi="Courier New" w:cs="Courier New"/>
                                <w:sz w:val="20"/>
                                <w:szCs w:val="20"/>
                                <w:lang w:val="en-US"/>
                              </w:rPr>
                            </w:pPr>
                          </w:p>
                          <w:p w14:paraId="336A2D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0B62D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6B110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07FB3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A237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47FD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12DE7E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7C9E2C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5B193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708DA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04A559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677A5C0" w14:textId="77777777" w:rsidR="00F93A76" w:rsidRDefault="00F93A76">
                            <w:pPr>
                              <w:pStyle w:val="Default"/>
                              <w:rPr>
                                <w:rFonts w:ascii="Courier New" w:hAnsi="Courier New" w:cs="Courier New"/>
                                <w:sz w:val="20"/>
                                <w:szCs w:val="20"/>
                                <w:lang w:val="en-US"/>
                              </w:rPr>
                            </w:pPr>
                          </w:p>
                          <w:p w14:paraId="471E8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926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1A816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877E3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66DD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77527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0EC4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73174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04627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E5CA6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4363D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9595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3739B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51C3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474785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DEBB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7547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E7EE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252E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3B751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1665B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8250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20AA4D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0708F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9449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8027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323EEE90" w14:textId="77777777" w:rsidR="00F93A76" w:rsidRDefault="00F93A76">
                            <w:pPr>
                              <w:pStyle w:val="Default"/>
                              <w:rPr>
                                <w:rFonts w:ascii="Courier New" w:hAnsi="Courier New" w:cs="Courier New"/>
                                <w:sz w:val="20"/>
                                <w:szCs w:val="20"/>
                                <w:lang w:val="en-US"/>
                              </w:rPr>
                            </w:pPr>
                          </w:p>
                          <w:p w14:paraId="3352D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C6F5035" w14:textId="77777777" w:rsidR="00F93A76" w:rsidRDefault="00F93A76">
                            <w:pPr>
                              <w:pStyle w:val="Default"/>
                              <w:rPr>
                                <w:rFonts w:ascii="Courier New" w:hAnsi="Courier New" w:cs="Courier New"/>
                                <w:sz w:val="20"/>
                                <w:szCs w:val="20"/>
                                <w:lang w:val="en-US"/>
                              </w:rPr>
                            </w:pPr>
                          </w:p>
                          <w:p w14:paraId="2564B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4DAAB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3F4C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116EB4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5F0B6A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3F30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CB4B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2B107836" w14:textId="77777777" w:rsidR="00F93A76" w:rsidRDefault="00F93A76">
                            <w:pPr>
                              <w:pStyle w:val="Default"/>
                              <w:rPr>
                                <w:rFonts w:ascii="Courier New" w:hAnsi="Courier New" w:cs="Courier New"/>
                                <w:sz w:val="20"/>
                                <w:szCs w:val="20"/>
                                <w:lang w:val="en-US"/>
                              </w:rPr>
                            </w:pPr>
                          </w:p>
                          <w:p w14:paraId="31E084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D59A6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3660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7F86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3602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19BB73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75B7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1B9A0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7F231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FA1F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04A4DE9C" w14:textId="77777777" w:rsidR="00F93A76" w:rsidRDefault="00F93A76">
                            <w:pPr>
                              <w:pStyle w:val="Default"/>
                              <w:rPr>
                                <w:rFonts w:ascii="Courier New" w:hAnsi="Courier New" w:cs="Courier New"/>
                                <w:sz w:val="20"/>
                                <w:szCs w:val="20"/>
                                <w:lang w:val="en-US"/>
                              </w:rPr>
                            </w:pPr>
                          </w:p>
                          <w:p w14:paraId="43FCC10B" w14:textId="77777777" w:rsidR="00F93A76" w:rsidRDefault="00F93A76">
                            <w:pPr>
                              <w:pStyle w:val="Default"/>
                              <w:rPr>
                                <w:rFonts w:ascii="Courier New" w:hAnsi="Courier New" w:cs="Courier New"/>
                                <w:sz w:val="20"/>
                                <w:szCs w:val="20"/>
                                <w:lang w:val="en-US"/>
                              </w:rPr>
                            </w:pPr>
                          </w:p>
                          <w:p w14:paraId="528689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0E58D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004961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1AF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79C3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FF33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0FE68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18E24C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3C950F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3D8C9E77" w14:textId="77777777" w:rsidR="00F93A76" w:rsidRDefault="00F93A76">
                            <w:pPr>
                              <w:pStyle w:val="Default"/>
                              <w:rPr>
                                <w:rFonts w:ascii="Courier New" w:hAnsi="Courier New" w:cs="Courier New"/>
                                <w:sz w:val="20"/>
                                <w:szCs w:val="20"/>
                                <w:lang w:val="en-US"/>
                              </w:rPr>
                            </w:pPr>
                          </w:p>
                          <w:p w14:paraId="56A81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99641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503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3FF6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28C1D4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2F0EC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653EBB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32AD3A48" w14:textId="77777777" w:rsidR="00F93A76" w:rsidRDefault="00F93A76">
                            <w:pPr>
                              <w:pStyle w:val="Default"/>
                              <w:rPr>
                                <w:rFonts w:ascii="Courier New" w:hAnsi="Courier New" w:cs="Courier New"/>
                                <w:sz w:val="20"/>
                                <w:szCs w:val="20"/>
                                <w:lang w:val="en-US"/>
                              </w:rPr>
                            </w:pPr>
                          </w:p>
                          <w:p w14:paraId="3AA1A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66D8B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244852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5872E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E004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5B22F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67C8A3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7269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E734B2D" w14:textId="77777777" w:rsidR="00F93A76" w:rsidRDefault="00F93A76">
                            <w:pPr>
                              <w:pStyle w:val="Default"/>
                              <w:rPr>
                                <w:rFonts w:ascii="Courier New" w:hAnsi="Courier New" w:cs="Courier New"/>
                                <w:sz w:val="20"/>
                                <w:szCs w:val="20"/>
                                <w:lang w:val="en-US"/>
                              </w:rPr>
                            </w:pPr>
                          </w:p>
                          <w:p w14:paraId="6817D2FD" w14:textId="77777777" w:rsidR="00F93A76" w:rsidRDefault="00F93A76">
                            <w:pPr>
                              <w:pStyle w:val="Default"/>
                              <w:rPr>
                                <w:rFonts w:ascii="Courier New" w:hAnsi="Courier New" w:cs="Courier New"/>
                                <w:sz w:val="20"/>
                                <w:szCs w:val="20"/>
                                <w:lang w:val="en-US"/>
                              </w:rPr>
                            </w:pPr>
                          </w:p>
                          <w:p w14:paraId="750625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F78CE3" id="_x0000_s1110" type="#_x0000_t202" style="width:388.8pt;height:5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">
                <v:textbox>
                  <w:txbxContent>
                    <w:p w14:paraId="79EA6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un classifyImage(image: Bitmap?) {</w:t>
                      </w:r>
                    </w:p>
                    <w:p w14:paraId="305055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14F925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35316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yImage = image!!</w:t>
                      </w:r>
                    </w:p>
                    <w:p w14:paraId="427342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model = ModelVggAdam27030.newInstance(applicationContext)</w:t>
                      </w:r>
                    </w:p>
                    <w:p w14:paraId="5AB8DF8E" w14:textId="77777777" w:rsidR="00F93A76" w:rsidRDefault="00F93A76">
                      <w:pPr>
                        <w:pStyle w:val="Default"/>
                        <w:rPr>
                          <w:rFonts w:ascii="Courier New" w:hAnsi="Courier New" w:cs="Courier New"/>
                          <w:sz w:val="20"/>
                          <w:szCs w:val="20"/>
                          <w:lang w:val="en-US"/>
                        </w:rPr>
                      </w:pPr>
                    </w:p>
                    <w:p w14:paraId="016542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reates inputs for reference.</w:t>
                      </w:r>
                    </w:p>
                    <w:p w14:paraId="24BC87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putFeature0 =</w:t>
                      </w:r>
                    </w:p>
                    <w:p w14:paraId="6F94BB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ensorBuffer.createFixedSize(intArrayOf(1, 224, 224, 3), DataType.FLOAT32)</w:t>
                      </w:r>
                    </w:p>
                    <w:p w14:paraId="37E1B7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yteBuffer = ByteBuffer.allocateDirect(4 * imageSize * imageSize * 3)</w:t>
                      </w:r>
                    </w:p>
                    <w:p w14:paraId="693C03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order(ByteOrder.nativeOr</w:t>
                      </w:r>
                      <w:r>
                        <w:rPr>
                          <w:rFonts w:ascii="Courier New" w:hAnsi="Courier New" w:cs="Courier New"/>
                          <w:sz w:val="20"/>
                          <w:szCs w:val="20"/>
                          <w:lang w:val="en-US"/>
                        </w:rPr>
                        <w:t>der())</w:t>
                      </w:r>
                    </w:p>
                    <w:p w14:paraId="3E703E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Values = IntArray(imageSize * imageSize)</w:t>
                      </w:r>
                    </w:p>
                    <w:p w14:paraId="7311B1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getPixels(intValues, 0, image.width, 0, 0, image.width, image.height)</w:t>
                      </w:r>
                    </w:p>
                    <w:p w14:paraId="08CDFD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pixel = 0</w:t>
                      </w:r>
                    </w:p>
                    <w:p w14:paraId="6183D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terate over each pixel and extract R, G, and B values. Add</w:t>
                      </w:r>
                      <w:r>
                        <w:rPr>
                          <w:rFonts w:ascii="Courier New" w:hAnsi="Courier New" w:cs="Courier New"/>
                          <w:sz w:val="20"/>
                          <w:szCs w:val="20"/>
                          <w:lang w:val="en-US"/>
                        </w:rPr>
                        <w:t xml:space="preserve"> those values individually to the byte buffer.</w:t>
                      </w:r>
                    </w:p>
                    <w:p w14:paraId="1993DF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0 until imageSize) {</w:t>
                      </w:r>
                    </w:p>
                    <w:p w14:paraId="58E3B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j in 0 until imageSize) {</w:t>
                      </w:r>
                    </w:p>
                    <w:p w14:paraId="333552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val` = intValues[pixel++] // RGB</w:t>
                      </w:r>
                    </w:p>
                    <w:p w14:paraId="1FB2D9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16 and 0xF</w:t>
                      </w:r>
                      <w:r>
                        <w:rPr>
                          <w:rFonts w:ascii="Courier New" w:hAnsi="Courier New" w:cs="Courier New"/>
                          <w:sz w:val="20"/>
                          <w:szCs w:val="20"/>
                          <w:lang w:val="en-US"/>
                        </w:rPr>
                        <w:t>F) * (1f / 1))</w:t>
                      </w:r>
                    </w:p>
                    <w:p w14:paraId="2B4DCA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shr 8 and 0xFF) * (1f / 1))</w:t>
                      </w:r>
                    </w:p>
                    <w:p w14:paraId="62501F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yteBuffer.putFloat((`val` and 0xFF) * (1f / 1))</w:t>
                      </w:r>
                    </w:p>
                    <w:p w14:paraId="36CD48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6DC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B72F9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nputFeature0.loadBuffer(byteBuffer)</w:t>
                      </w:r>
                    </w:p>
                    <w:p w14:paraId="24D6CF58" w14:textId="77777777" w:rsidR="00F93A76" w:rsidRDefault="00F93A76">
                      <w:pPr>
                        <w:pStyle w:val="Default"/>
                        <w:rPr>
                          <w:rFonts w:ascii="Courier New" w:hAnsi="Courier New" w:cs="Courier New"/>
                          <w:sz w:val="20"/>
                          <w:szCs w:val="20"/>
                          <w:lang w:val="en-US"/>
                        </w:rPr>
                      </w:pPr>
                    </w:p>
                    <w:p w14:paraId="5FDD1E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r>
                        <w:rPr>
                          <w:rFonts w:ascii="Courier New" w:hAnsi="Courier New" w:cs="Courier New"/>
                          <w:sz w:val="20"/>
                          <w:szCs w:val="20"/>
                          <w:lang w:val="en-US"/>
                        </w:rPr>
                        <w:t>Runs model inference and gets result.</w:t>
                      </w:r>
                    </w:p>
                    <w:p w14:paraId="40DAF7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s = model.process(inputFeature0)</w:t>
                      </w:r>
                    </w:p>
                    <w:p w14:paraId="2B5FF1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outputFeature0 = outputs.outputFeature0AsTensorBuffer</w:t>
                      </w:r>
                    </w:p>
                    <w:p w14:paraId="1AB20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onfidences = outputFeature0.floatArray</w:t>
                      </w:r>
                    </w:p>
                    <w:p w14:paraId="39D22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find the index of the </w:t>
                      </w:r>
                      <w:r>
                        <w:rPr>
                          <w:rFonts w:ascii="Courier New" w:hAnsi="Courier New" w:cs="Courier New"/>
                          <w:sz w:val="20"/>
                          <w:szCs w:val="20"/>
                          <w:lang w:val="en-US"/>
                        </w:rPr>
                        <w:t>class with the biggest confidence.</w:t>
                      </w:r>
                    </w:p>
                    <w:p w14:paraId="4E265F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Pos = 0</w:t>
                      </w:r>
                    </w:p>
                    <w:p w14:paraId="313A29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xConfidence = 0f</w:t>
                      </w:r>
                    </w:p>
                    <w:p w14:paraId="1F4EC5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or (i in confidences.indices) {</w:t>
                      </w:r>
                    </w:p>
                    <w:p w14:paraId="2C0887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confidences[i] &gt; maxConfidence) {</w:t>
                      </w:r>
                    </w:p>
                    <w:p w14:paraId="5E3B3F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xConfidence = confidences[i]</w:t>
                      </w:r>
                    </w:p>
                    <w:p w14:paraId="21F885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maxPos = i</w:t>
                      </w:r>
                    </w:p>
                    <w:p w14:paraId="561BDF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5A45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1A1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13E098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A55F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3F3033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3729D9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5B868A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5388C0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404464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r>
                        <w:rPr>
                          <w:rFonts w:ascii="Courier New" w:hAnsi="Courier New" w:cs="Courier New"/>
                          <w:sz w:val="20"/>
                          <w:szCs w:val="20"/>
                          <w:lang w:val="en-US"/>
                        </w:rPr>
                        <w:t>)</w:t>
                      </w:r>
                    </w:p>
                    <w:p w14:paraId="1AC758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6CA296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346B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0D3F3C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E03AC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F496E0" w14:textId="77777777" w:rsidR="00F93A76" w:rsidRDefault="00F93A76">
                      <w:pPr>
                        <w:pStyle w:val="Default"/>
                        <w:rPr>
                          <w:rFonts w:ascii="Courier New" w:hAnsi="Courier New" w:cs="Courier New"/>
                          <w:sz w:val="20"/>
                          <w:szCs w:val="20"/>
                          <w:lang w:val="en-US"/>
                        </w:rPr>
                      </w:pPr>
                    </w:p>
                    <w:p w14:paraId="2B4CF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42D1FB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0C9DC0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f (requestCode == 3) {</w:t>
                      </w:r>
                    </w:p>
                    <w:p w14:paraId="1AEF7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701991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1FE7BD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185D5D1F" w14:textId="77777777" w:rsidR="00F93A76" w:rsidRDefault="00F93A76">
                      <w:pPr>
                        <w:pStyle w:val="Default"/>
                        <w:rPr>
                          <w:rFonts w:ascii="Courier New" w:hAnsi="Courier New" w:cs="Courier New"/>
                          <w:sz w:val="20"/>
                          <w:szCs w:val="20"/>
                          <w:lang w:val="en-US"/>
                        </w:rPr>
                      </w:pPr>
                    </w:p>
                    <w:p w14:paraId="50CA39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image = Bitmap.createScaledBitmap(image, imageSize, imageSize, false)</w:t>
                      </w:r>
                    </w:p>
                    <w:p w14:paraId="791218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463286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1B5A7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797943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3C275C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4D0655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06F99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315F37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2CE821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06648AF" w14:textId="77777777" w:rsidR="00F93A76" w:rsidRDefault="00F93A76">
                      <w:pPr>
                        <w:pStyle w:val="Default"/>
                        <w:rPr>
                          <w:rFonts w:ascii="Courier New" w:hAnsi="Courier New" w:cs="Courier New"/>
                          <w:sz w:val="20"/>
                          <w:szCs w:val="20"/>
                          <w:lang w:val="en-US"/>
                        </w:rPr>
                      </w:pPr>
                    </w:p>
                    <w:p w14:paraId="4EFF41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w:t>
                      </w:r>
                      <w:r>
                        <w:rPr>
                          <w:rFonts w:ascii="Courier New" w:hAnsi="Courier New" w:cs="Courier New"/>
                          <w:sz w:val="20"/>
                          <w:szCs w:val="20"/>
                          <w:lang w:val="en-US"/>
                        </w:rPr>
                        <w:t>ize, imageSize, false)</w:t>
                      </w:r>
                    </w:p>
                    <w:p w14:paraId="318B78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4E8E9D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048D5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42F8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45480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6FBC2B9" w14:textId="77777777" w:rsidR="00F93A76" w:rsidRDefault="00F93A76">
                      <w:pPr>
                        <w:pStyle w:val="Default"/>
                        <w:rPr>
                          <w:rFonts w:ascii="Courier New" w:hAnsi="Courier New" w:cs="Courier New"/>
                          <w:sz w:val="20"/>
                          <w:szCs w:val="20"/>
                          <w:lang w:val="en-US"/>
                        </w:rPr>
                      </w:pPr>
                    </w:p>
                    <w:p w14:paraId="336A2D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0B62DE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6B110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w:t>
                      </w:r>
                      <w:r>
                        <w:rPr>
                          <w:rFonts w:ascii="Courier New" w:hAnsi="Courier New" w:cs="Courier New"/>
                          <w:sz w:val="20"/>
                          <w:szCs w:val="20"/>
                          <w:lang w:val="en-US"/>
                        </w:rPr>
                        <w:t>Activity, OnBoard::class.java))</w:t>
                      </w:r>
                    </w:p>
                    <w:p w14:paraId="07FB3E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A237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647FD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12DE7E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7C9E2C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5B1931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708DA2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w:t>
                      </w:r>
                      <w:r>
                        <w:rPr>
                          <w:rFonts w:ascii="Courier New" w:hAnsi="Courier New" w:cs="Courier New"/>
                          <w:sz w:val="20"/>
                          <w:szCs w:val="20"/>
                          <w:lang w:val="en-US"/>
                        </w:rPr>
                        <w:t>awable/back"</w:t>
                      </w:r>
                    </w:p>
                    <w:p w14:paraId="04A559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677A5C0" w14:textId="77777777" w:rsidR="00F93A76" w:rsidRDefault="00F93A76">
                      <w:pPr>
                        <w:pStyle w:val="Default"/>
                        <w:rPr>
                          <w:rFonts w:ascii="Courier New" w:hAnsi="Courier New" w:cs="Courier New"/>
                          <w:sz w:val="20"/>
                          <w:szCs w:val="20"/>
                          <w:lang w:val="en-US"/>
                        </w:rPr>
                      </w:pPr>
                    </w:p>
                    <w:p w14:paraId="471E89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926E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1A816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2877E3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A66DD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775271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30EC44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73174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04627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E5CA6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4363D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695957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3739B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51C3C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constraintTop_toBottomOf="@+id/linearLayout2" /&gt;</w:t>
                      </w:r>
                    </w:p>
                    <w:p w14:paraId="474785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DEBB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775477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E7EE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6252E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3B7519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1665B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8250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20AA4D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40708F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39449B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18027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w:t>
                      </w:r>
                      <w:r>
                        <w:rPr>
                          <w:rFonts w:ascii="Courier New" w:hAnsi="Courier New" w:cs="Courier New"/>
                          <w:sz w:val="20"/>
                          <w:szCs w:val="20"/>
                          <w:lang w:val="en-US"/>
                        </w:rPr>
                        <w:t>ut_constraintTop_toBottomOf="@+id/linearLayout9" /&gt;</w:t>
                      </w:r>
                    </w:p>
                    <w:p w14:paraId="323EEE90" w14:textId="77777777" w:rsidR="00F93A76" w:rsidRDefault="00F93A76">
                      <w:pPr>
                        <w:pStyle w:val="Default"/>
                        <w:rPr>
                          <w:rFonts w:ascii="Courier New" w:hAnsi="Courier New" w:cs="Courier New"/>
                          <w:sz w:val="20"/>
                          <w:szCs w:val="20"/>
                          <w:lang w:val="en-US"/>
                        </w:rPr>
                      </w:pPr>
                    </w:p>
                    <w:p w14:paraId="3352D9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C6F5035" w14:textId="77777777" w:rsidR="00F93A76" w:rsidRDefault="00F93A76">
                      <w:pPr>
                        <w:pStyle w:val="Default"/>
                        <w:rPr>
                          <w:rFonts w:ascii="Courier New" w:hAnsi="Courier New" w:cs="Courier New"/>
                          <w:sz w:val="20"/>
                          <w:szCs w:val="20"/>
                          <w:lang w:val="en-US"/>
                        </w:rPr>
                      </w:pPr>
                    </w:p>
                    <w:p w14:paraId="2564BE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4DAAB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3F4C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116EB4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w:t>
                      </w:r>
                      <w:r>
                        <w:rPr>
                          <w:rFonts w:ascii="Courier New" w:hAnsi="Courier New" w:cs="Courier New"/>
                          <w:sz w:val="20"/>
                          <w:szCs w:val="20"/>
                          <w:lang w:val="en-US"/>
                        </w:rPr>
                        <w:t>geView2"</w:t>
                      </w:r>
                    </w:p>
                    <w:p w14:paraId="5F0B6A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3F30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2CB4B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2B107836" w14:textId="77777777" w:rsidR="00F93A76" w:rsidRDefault="00F93A76">
                      <w:pPr>
                        <w:pStyle w:val="Default"/>
                        <w:rPr>
                          <w:rFonts w:ascii="Courier New" w:hAnsi="Courier New" w:cs="Courier New"/>
                          <w:sz w:val="20"/>
                          <w:szCs w:val="20"/>
                          <w:lang w:val="en-US"/>
                        </w:rPr>
                      </w:pPr>
                    </w:p>
                    <w:p w14:paraId="31E084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D59A6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3660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7F86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3602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19BB73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75B7B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w:t>
                      </w:r>
                      <w:r>
                        <w:rPr>
                          <w:rFonts w:ascii="Courier New" w:hAnsi="Courier New" w:cs="Courier New"/>
                          <w:sz w:val="20"/>
                          <w:szCs w:val="20"/>
                          <w:lang w:val="en-US"/>
                        </w:rPr>
                        <w:t>Family="@font/metropolis_semibold"</w:t>
                      </w:r>
                    </w:p>
                    <w:p w14:paraId="1B9A07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7F2313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FA1FE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04A4DE9C" w14:textId="77777777" w:rsidR="00F93A76" w:rsidRDefault="00F93A76">
                      <w:pPr>
                        <w:pStyle w:val="Default"/>
                        <w:rPr>
                          <w:rFonts w:ascii="Courier New" w:hAnsi="Courier New" w:cs="Courier New"/>
                          <w:sz w:val="20"/>
                          <w:szCs w:val="20"/>
                          <w:lang w:val="en-US"/>
                        </w:rPr>
                      </w:pPr>
                    </w:p>
                    <w:p w14:paraId="43FCC10B" w14:textId="77777777" w:rsidR="00F93A76" w:rsidRDefault="00F93A76">
                      <w:pPr>
                        <w:pStyle w:val="Default"/>
                        <w:rPr>
                          <w:rFonts w:ascii="Courier New" w:hAnsi="Courier New" w:cs="Courier New"/>
                          <w:sz w:val="20"/>
                          <w:szCs w:val="20"/>
                          <w:lang w:val="en-US"/>
                        </w:rPr>
                      </w:pPr>
                    </w:p>
                    <w:p w14:paraId="528689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w:t>
                      </w:r>
                      <w:r>
                        <w:rPr>
                          <w:rFonts w:ascii="Courier New" w:hAnsi="Courier New" w:cs="Courier New"/>
                          <w:sz w:val="20"/>
                          <w:szCs w:val="20"/>
                          <w:lang w:val="en-US"/>
                        </w:rPr>
                        <w:t>tton</w:t>
                      </w:r>
                    </w:p>
                    <w:p w14:paraId="0E58D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004961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1AF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79C3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FF332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0FE680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18E24C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3C950F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3D8C9E77" w14:textId="77777777" w:rsidR="00F93A76" w:rsidRDefault="00F93A76">
                      <w:pPr>
                        <w:pStyle w:val="Default"/>
                        <w:rPr>
                          <w:rFonts w:ascii="Courier New" w:hAnsi="Courier New" w:cs="Courier New"/>
                          <w:sz w:val="20"/>
                          <w:szCs w:val="20"/>
                          <w:lang w:val="en-US"/>
                        </w:rPr>
                      </w:pPr>
                    </w:p>
                    <w:p w14:paraId="56A81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99641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503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73FF6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28C1D4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2F0EC8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653EBB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32AD3A48" w14:textId="77777777" w:rsidR="00F93A76" w:rsidRDefault="00F93A76">
                      <w:pPr>
                        <w:pStyle w:val="Default"/>
                        <w:rPr>
                          <w:rFonts w:ascii="Courier New" w:hAnsi="Courier New" w:cs="Courier New"/>
                          <w:sz w:val="20"/>
                          <w:szCs w:val="20"/>
                          <w:lang w:val="en-US"/>
                        </w:rPr>
                      </w:pPr>
                    </w:p>
                    <w:p w14:paraId="3AA1A8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66D8BF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244852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5872E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E0043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background="@drawable/btn_bg2"</w:t>
                      </w:r>
                    </w:p>
                    <w:p w14:paraId="5B22F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67C8A3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72696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E734B2D" w14:textId="77777777" w:rsidR="00F93A76" w:rsidRDefault="00F93A76">
                      <w:pPr>
                        <w:pStyle w:val="Default"/>
                        <w:rPr>
                          <w:rFonts w:ascii="Courier New" w:hAnsi="Courier New" w:cs="Courier New"/>
                          <w:sz w:val="20"/>
                          <w:szCs w:val="20"/>
                          <w:lang w:val="en-US"/>
                        </w:rPr>
                      </w:pPr>
                    </w:p>
                    <w:p w14:paraId="6817D2FD" w14:textId="77777777" w:rsidR="00F93A76" w:rsidRDefault="00F93A76">
                      <w:pPr>
                        <w:pStyle w:val="Default"/>
                        <w:rPr>
                          <w:rFonts w:ascii="Courier New" w:hAnsi="Courier New" w:cs="Courier New"/>
                          <w:sz w:val="20"/>
                          <w:szCs w:val="20"/>
                          <w:lang w:val="en-US"/>
                        </w:rPr>
                      </w:pPr>
                    </w:p>
                    <w:p w14:paraId="750625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0E9B690B"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37D9F0E8" wp14:editId="3EFBCC53">
                <wp:extent cx="4937760" cy="6964680"/>
                <wp:effectExtent l="0" t="0" r="15240" b="26670"/>
                <wp:docPr id="8772799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964680"/>
                        </a:xfrm>
                        <a:prstGeom prst="rect">
                          <a:avLst/>
                        </a:prstGeom>
                        <a:solidFill>
                          <a:srgbClr val="FFFFFF"/>
                        </a:solidFill>
                        <a:ln w="9525">
                          <a:solidFill>
                            <a:srgbClr val="000000"/>
                          </a:solidFill>
                          <a:miter lim="800000"/>
                        </a:ln>
                      </wps:spPr>
                      <wps:txbx>
                        <w:txbxContent>
                          <w:p w14:paraId="62A0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bombai", "cabai hijau", "cabai merah", "jagung", "jahe", "kembang kol", "kentang", "kubis", "terong", "timun", "tomat", "wortel"</w:t>
                            </w:r>
                          </w:p>
                          <w:p w14:paraId="3E3310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FD3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57B05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227FA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insert(bahan)</w:t>
                            </w:r>
                          </w:p>
                          <w:p w14:paraId="165D9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1F96E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7C0152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9B799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7381A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0A0A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3D4067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C81B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D26EF0" w14:textId="77777777" w:rsidR="00F93A76" w:rsidRDefault="00F93A76">
                            <w:pPr>
                              <w:pStyle w:val="Default"/>
                              <w:rPr>
                                <w:rFonts w:ascii="Courier New" w:hAnsi="Courier New" w:cs="Courier New"/>
                                <w:sz w:val="20"/>
                                <w:szCs w:val="20"/>
                                <w:lang w:val="en-US"/>
                              </w:rPr>
                            </w:pPr>
                          </w:p>
                          <w:p w14:paraId="38F6A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690E24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5EACE2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2988D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01FBE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39309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18D26093" w14:textId="77777777" w:rsidR="00F93A76" w:rsidRDefault="00F93A76">
                            <w:pPr>
                              <w:pStyle w:val="Default"/>
                              <w:rPr>
                                <w:rFonts w:ascii="Courier New" w:hAnsi="Courier New" w:cs="Courier New"/>
                                <w:sz w:val="20"/>
                                <w:szCs w:val="20"/>
                                <w:lang w:val="en-US"/>
                              </w:rPr>
                            </w:pPr>
                          </w:p>
                          <w:p w14:paraId="59CFA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0F669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6E1CA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BC81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275EB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76E7C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359E7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edia.getBitmap(this.contentResolver, dat)</w:t>
                            </w:r>
                          </w:p>
                          <w:p w14:paraId="1AE6E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27D9C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67E3C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84C3F" w14:textId="77777777" w:rsidR="00F93A76" w:rsidRDefault="00F93A76">
                            <w:pPr>
                              <w:pStyle w:val="Default"/>
                              <w:rPr>
                                <w:rFonts w:ascii="Courier New" w:hAnsi="Courier New" w:cs="Courier New"/>
                                <w:sz w:val="20"/>
                                <w:szCs w:val="20"/>
                                <w:lang w:val="en-US"/>
                              </w:rPr>
                            </w:pPr>
                          </w:p>
                          <w:p w14:paraId="6741C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60EAB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284FF6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B98D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F67B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59E34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EFE732" w14:textId="77777777" w:rsidR="00F93A76" w:rsidRDefault="00F93A76">
                            <w:pPr>
                              <w:pStyle w:val="Default"/>
                              <w:rPr>
                                <w:rFonts w:ascii="Courier New" w:hAnsi="Courier New" w:cs="Courier New"/>
                                <w:sz w:val="20"/>
                                <w:szCs w:val="20"/>
                                <w:lang w:val="en-US"/>
                              </w:rPr>
                            </w:pPr>
                          </w:p>
                          <w:p w14:paraId="548553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9D25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34D59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00978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F62E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C19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3E0655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141782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64F561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center"</w:t>
                            </w:r>
                          </w:p>
                          <w:p w14:paraId="34B21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F75C9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4D23F68" w14:textId="77777777" w:rsidR="00F93A76" w:rsidRDefault="00F93A76">
                            <w:pPr>
                              <w:pStyle w:val="Default"/>
                              <w:rPr>
                                <w:rFonts w:ascii="Courier New" w:hAnsi="Courier New" w:cs="Courier New"/>
                                <w:sz w:val="20"/>
                                <w:szCs w:val="20"/>
                                <w:lang w:val="en-US"/>
                              </w:rPr>
                            </w:pPr>
                          </w:p>
                          <w:p w14:paraId="20D74C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E9DB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3F6E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1896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3A9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22dp"</w:t>
                            </w:r>
                          </w:p>
                          <w:p w14:paraId="29F73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0B3D0D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0375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65DF3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D5EA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inText"</w:t>
                            </w:r>
                          </w:p>
                          <w:p w14:paraId="33071C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32EA3E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F5CFE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D95AD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42342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4FEEE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2FD8B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3EB3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1644A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1F7BB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67E99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0826E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58A760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828D1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0EDE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29741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7FC2F6C8" w14:textId="77777777" w:rsidR="00F93A76" w:rsidRDefault="00F93A76">
                            <w:pPr>
                              <w:pStyle w:val="Default"/>
                              <w:rPr>
                                <w:rFonts w:ascii="Courier New" w:hAnsi="Courier New" w:cs="Courier New"/>
                                <w:sz w:val="20"/>
                                <w:szCs w:val="20"/>
                                <w:lang w:val="en-US"/>
                              </w:rPr>
                            </w:pPr>
                          </w:p>
                          <w:p w14:paraId="75825D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53C93BC" w14:textId="77777777" w:rsidR="00F93A76" w:rsidRDefault="00F93A76">
                            <w:pPr>
                              <w:pStyle w:val="Default"/>
                              <w:rPr>
                                <w:rFonts w:ascii="Courier New" w:hAnsi="Courier New" w:cs="Courier New"/>
                                <w:sz w:val="20"/>
                                <w:szCs w:val="20"/>
                                <w:lang w:val="en-US"/>
                              </w:rPr>
                            </w:pPr>
                          </w:p>
                          <w:p w14:paraId="1FFC62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066F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C0FF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7C147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387E64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E261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EB53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0A3EC130" w14:textId="77777777" w:rsidR="00F93A76" w:rsidRDefault="00F93A76">
                            <w:pPr>
                              <w:pStyle w:val="Default"/>
                              <w:rPr>
                                <w:rFonts w:ascii="Courier New" w:hAnsi="Courier New" w:cs="Courier New"/>
                                <w:sz w:val="20"/>
                                <w:szCs w:val="20"/>
                                <w:lang w:val="en-US"/>
                              </w:rPr>
                            </w:pPr>
                          </w:p>
                          <w:p w14:paraId="24860E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5E16A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B47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DA41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B0CAC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4034B4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10DA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semibold"</w:t>
                            </w:r>
                          </w:p>
                          <w:p w14:paraId="438EB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55146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B3228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1E36AC0D" w14:textId="77777777" w:rsidR="00F93A76" w:rsidRDefault="00F93A76">
                            <w:pPr>
                              <w:pStyle w:val="Default"/>
                              <w:rPr>
                                <w:rFonts w:ascii="Courier New" w:hAnsi="Courier New" w:cs="Courier New"/>
                                <w:sz w:val="20"/>
                                <w:szCs w:val="20"/>
                                <w:lang w:val="en-US"/>
                              </w:rPr>
                            </w:pPr>
                          </w:p>
                          <w:p w14:paraId="32732CD7" w14:textId="77777777" w:rsidR="00F93A76" w:rsidRDefault="00F93A76">
                            <w:pPr>
                              <w:pStyle w:val="Default"/>
                              <w:rPr>
                                <w:rFonts w:ascii="Courier New" w:hAnsi="Courier New" w:cs="Courier New"/>
                                <w:sz w:val="20"/>
                                <w:szCs w:val="20"/>
                                <w:lang w:val="en-US"/>
                              </w:rPr>
                            </w:pPr>
                          </w:p>
                          <w:p w14:paraId="078BF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095CA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2D823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82D35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732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2DC6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20dp"</w:t>
                            </w:r>
                          </w:p>
                          <w:p w14:paraId="6C21A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6193A5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8472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5C682992" w14:textId="77777777" w:rsidR="00F93A76" w:rsidRDefault="00F93A76">
                            <w:pPr>
                              <w:pStyle w:val="Default"/>
                              <w:rPr>
                                <w:rFonts w:ascii="Courier New" w:hAnsi="Courier New" w:cs="Courier New"/>
                                <w:sz w:val="20"/>
                                <w:szCs w:val="20"/>
                                <w:lang w:val="en-US"/>
                              </w:rPr>
                            </w:pPr>
                          </w:p>
                          <w:p w14:paraId="230FA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A164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3685B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587AE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1387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6E88D7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12AF7D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717C992B" w14:textId="77777777" w:rsidR="00F93A76" w:rsidRDefault="00F93A76">
                            <w:pPr>
                              <w:pStyle w:val="Default"/>
                              <w:rPr>
                                <w:rFonts w:ascii="Courier New" w:hAnsi="Courier New" w:cs="Courier New"/>
                                <w:sz w:val="20"/>
                                <w:szCs w:val="20"/>
                                <w:lang w:val="en-US"/>
                              </w:rPr>
                            </w:pPr>
                          </w:p>
                          <w:p w14:paraId="540CF9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0CED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9DC3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0759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F97E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7365A6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1DB6C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8F2AA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86D884" w14:textId="77777777" w:rsidR="00F93A76" w:rsidRDefault="00F93A76">
                            <w:pPr>
                              <w:pStyle w:val="Default"/>
                              <w:rPr>
                                <w:rFonts w:ascii="Courier New" w:hAnsi="Courier New" w:cs="Courier New"/>
                                <w:sz w:val="20"/>
                                <w:szCs w:val="20"/>
                                <w:lang w:val="en-US"/>
                              </w:rPr>
                            </w:pPr>
                          </w:p>
                          <w:p w14:paraId="302D173F" w14:textId="77777777" w:rsidR="00F93A76" w:rsidRDefault="00F93A76">
                            <w:pPr>
                              <w:pStyle w:val="Default"/>
                              <w:rPr>
                                <w:rFonts w:ascii="Courier New" w:hAnsi="Courier New" w:cs="Courier New"/>
                                <w:sz w:val="20"/>
                                <w:szCs w:val="20"/>
                                <w:lang w:val="en-US"/>
                              </w:rPr>
                            </w:pPr>
                          </w:p>
                          <w:p w14:paraId="4CE196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D9F0E8" id="_x0000_s1111" type="#_x0000_t202" style="width:388.8pt;height:5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">
                <v:textbox>
                  <w:txbxContent>
                    <w:p w14:paraId="62A0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classes = arrayOf("bawang merah", "bawang putih", </w:t>
                      </w:r>
                      <w:r>
                        <w:rPr>
                          <w:rFonts w:ascii="Courier New" w:hAnsi="Courier New" w:cs="Courier New"/>
                          <w:sz w:val="20"/>
                          <w:szCs w:val="20"/>
                          <w:lang w:val="en-US"/>
                        </w:rPr>
                        <w:t>"bombai", "cabai hijau", "cabai merah", "jagung", "jahe", "kembang kol", "kentang", "kubis", "terong", "timun", "tomat", "wortel"</w:t>
                      </w:r>
                    </w:p>
                    <w:p w14:paraId="3E3310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7FD3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 = classes[maxPos]</w:t>
                      </w:r>
                    </w:p>
                    <w:p w14:paraId="57B05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 = BahanEntity(0, bahan, myImage)</w:t>
                      </w:r>
                    </w:p>
                    <w:p w14:paraId="227FA8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Bahan(</w:t>
                      </w:r>
                      <w:r>
                        <w:rPr>
                          <w:rFonts w:ascii="Courier New" w:hAnsi="Courier New" w:cs="Courier New"/>
                          <w:sz w:val="20"/>
                          <w:szCs w:val="20"/>
                          <w:lang w:val="en-US"/>
                        </w:rPr>
                        <w:t>).insert(bahan)</w:t>
                      </w:r>
                    </w:p>
                    <w:p w14:paraId="165D97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intent = Intent(this@MainActivity, Bahan_List::class.java)</w:t>
                      </w:r>
                    </w:p>
                    <w:p w14:paraId="1F96EC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w:t>
                      </w:r>
                    </w:p>
                    <w:p w14:paraId="7C0152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9B799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odel.close()</w:t>
                      </w:r>
                    </w:p>
                    <w:p w14:paraId="7381A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50A0A0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TODO Handle the exception</w:t>
                      </w:r>
                    </w:p>
                    <w:p w14:paraId="3D4067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AC81B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9D26EF0" w14:textId="77777777" w:rsidR="00F93A76" w:rsidRDefault="00F93A76">
                      <w:pPr>
                        <w:pStyle w:val="Default"/>
                        <w:rPr>
                          <w:rFonts w:ascii="Courier New" w:hAnsi="Courier New" w:cs="Courier New"/>
                          <w:sz w:val="20"/>
                          <w:szCs w:val="20"/>
                          <w:lang w:val="en-US"/>
                        </w:rPr>
                      </w:pPr>
                    </w:p>
                    <w:p w14:paraId="38F6A4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ActivityResult(requestCode: Int, resultCode: Int, data: Intent?) {</w:t>
                      </w:r>
                    </w:p>
                    <w:p w14:paraId="690E24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ultCode == RESULT_OK) {</w:t>
                      </w:r>
                    </w:p>
                    <w:p w14:paraId="5EACE2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questCode == 3) {</w:t>
                      </w:r>
                    </w:p>
                    <w:p w14:paraId="2988D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 data!!.extras!!["data"] as Bitmap?</w:t>
                      </w:r>
                    </w:p>
                    <w:p w14:paraId="01FBE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imension = Math.min(image!!.width, image.height)</w:t>
                      </w:r>
                    </w:p>
                    <w:p w14:paraId="39309B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ThumbnailUtils.extractThumbnail(image, dimension, dimension)</w:t>
                      </w:r>
                    </w:p>
                    <w:p w14:paraId="18D26093" w14:textId="77777777" w:rsidR="00F93A76" w:rsidRDefault="00F93A76">
                      <w:pPr>
                        <w:pStyle w:val="Default"/>
                        <w:rPr>
                          <w:rFonts w:ascii="Courier New" w:hAnsi="Courier New" w:cs="Courier New"/>
                          <w:sz w:val="20"/>
                          <w:szCs w:val="20"/>
                          <w:lang w:val="en-US"/>
                        </w:rPr>
                      </w:pPr>
                    </w:p>
                    <w:p w14:paraId="59CFA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w:t>
                      </w:r>
                      <w:r>
                        <w:rPr>
                          <w:rFonts w:ascii="Courier New" w:hAnsi="Courier New" w:cs="Courier New"/>
                          <w:sz w:val="20"/>
                          <w:szCs w:val="20"/>
                          <w:lang w:val="en-US"/>
                        </w:rPr>
                        <w:t>ScaledBitmap(image, imageSize, imageSize, false)</w:t>
                      </w:r>
                    </w:p>
                    <w:p w14:paraId="0F6699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Image(image)</w:t>
                      </w:r>
                    </w:p>
                    <w:p w14:paraId="6E1CA3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else {</w:t>
                      </w:r>
                    </w:p>
                    <w:p w14:paraId="5BC81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dat = data!!.data</w:t>
                      </w:r>
                    </w:p>
                    <w:p w14:paraId="275EB2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image: Bitmap? = null</w:t>
                      </w:r>
                    </w:p>
                    <w:p w14:paraId="76E7C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ry {</w:t>
                      </w:r>
                    </w:p>
                    <w:p w14:paraId="359E74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MediaStore.Images.M</w:t>
                      </w:r>
                      <w:r>
                        <w:rPr>
                          <w:rFonts w:ascii="Courier New" w:hAnsi="Courier New" w:cs="Courier New"/>
                          <w:sz w:val="20"/>
                          <w:szCs w:val="20"/>
                          <w:lang w:val="en-US"/>
                        </w:rPr>
                        <w:t>edia.getBitmap(this.contentResolver, dat)</w:t>
                      </w:r>
                    </w:p>
                    <w:p w14:paraId="1AE6E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catch (e: IOException) {</w:t>
                      </w:r>
                    </w:p>
                    <w:p w14:paraId="27D9C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printStackTrace()</w:t>
                      </w:r>
                    </w:p>
                    <w:p w14:paraId="67E3C0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7684C3F" w14:textId="77777777" w:rsidR="00F93A76" w:rsidRDefault="00F93A76">
                      <w:pPr>
                        <w:pStyle w:val="Default"/>
                        <w:rPr>
                          <w:rFonts w:ascii="Courier New" w:hAnsi="Courier New" w:cs="Courier New"/>
                          <w:sz w:val="20"/>
                          <w:szCs w:val="20"/>
                          <w:lang w:val="en-US"/>
                        </w:rPr>
                      </w:pPr>
                    </w:p>
                    <w:p w14:paraId="6741C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mage = Bitmap.createScaledBitmap(image!!, imageSize, imageSize, false)</w:t>
                      </w:r>
                    </w:p>
                    <w:p w14:paraId="60EABC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lassify</w:t>
                      </w:r>
                      <w:r>
                        <w:rPr>
                          <w:rFonts w:ascii="Courier New" w:hAnsi="Courier New" w:cs="Courier New"/>
                          <w:sz w:val="20"/>
                          <w:szCs w:val="20"/>
                          <w:lang w:val="en-US"/>
                        </w:rPr>
                        <w:t>Image(image)</w:t>
                      </w:r>
                    </w:p>
                    <w:p w14:paraId="284FF6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B98D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F67B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ActivityResult(requestCode, resultCode, data)</w:t>
                      </w:r>
                    </w:p>
                    <w:p w14:paraId="59E345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EFE732" w14:textId="77777777" w:rsidR="00F93A76" w:rsidRDefault="00F93A76">
                      <w:pPr>
                        <w:pStyle w:val="Default"/>
                        <w:rPr>
                          <w:rFonts w:ascii="Courier New" w:hAnsi="Courier New" w:cs="Courier New"/>
                          <w:sz w:val="20"/>
                          <w:szCs w:val="20"/>
                          <w:lang w:val="en-US"/>
                        </w:rPr>
                      </w:pPr>
                    </w:p>
                    <w:p w14:paraId="548553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19D253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34D59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MainActivity, OnBoard::class.java))</w:t>
                      </w:r>
                    </w:p>
                    <w:p w14:paraId="00978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F62EA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0C198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android:id="@+id/backIv_scanImage"</w:t>
                      </w:r>
                    </w:p>
                    <w:p w14:paraId="3E0655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20dp"</w:t>
                      </w:r>
                    </w:p>
                    <w:p w14:paraId="141782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20dp"</w:t>
                      </w:r>
                    </w:p>
                    <w:p w14:paraId="64F561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w:t>
                      </w:r>
                      <w:r>
                        <w:rPr>
                          <w:rFonts w:ascii="Courier New" w:hAnsi="Courier New" w:cs="Courier New"/>
                          <w:sz w:val="20"/>
                          <w:szCs w:val="20"/>
                          <w:lang w:val="en-US"/>
                        </w:rPr>
                        <w:t>="center"</w:t>
                      </w:r>
                    </w:p>
                    <w:p w14:paraId="34B21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back"</w:t>
                      </w:r>
                    </w:p>
                    <w:p w14:paraId="2F75C9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nt="@color/mainText" /&gt;</w:t>
                      </w:r>
                    </w:p>
                    <w:p w14:paraId="54D23F68" w14:textId="77777777" w:rsidR="00F93A76" w:rsidRDefault="00F93A76">
                      <w:pPr>
                        <w:pStyle w:val="Default"/>
                        <w:rPr>
                          <w:rFonts w:ascii="Courier New" w:hAnsi="Courier New" w:cs="Courier New"/>
                          <w:sz w:val="20"/>
                          <w:szCs w:val="20"/>
                          <w:lang w:val="en-US"/>
                        </w:rPr>
                      </w:pPr>
                    </w:p>
                    <w:p w14:paraId="20D74C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E9DBA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extView2"</w:t>
                      </w:r>
                    </w:p>
                    <w:p w14:paraId="03F6E3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0dp"</w:t>
                      </w:r>
                    </w:p>
                    <w:p w14:paraId="31896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3A9F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layout_marginRight="22dp"</w:t>
                      </w:r>
                    </w:p>
                    <w:p w14:paraId="29F731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eight="1"</w:t>
                      </w:r>
                    </w:p>
                    <w:p w14:paraId="0B3D0D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metropolis_regular"</w:t>
                      </w:r>
                    </w:p>
                    <w:p w14:paraId="40375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65DF3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w:t>
                      </w:r>
                    </w:p>
                    <w:p w14:paraId="7D5EA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ma</w:t>
                      </w:r>
                      <w:r>
                        <w:rPr>
                          <w:rFonts w:ascii="Courier New" w:hAnsi="Courier New" w:cs="Courier New"/>
                          <w:sz w:val="20"/>
                          <w:szCs w:val="20"/>
                          <w:lang w:val="en-US"/>
                        </w:rPr>
                        <w:t>inText"</w:t>
                      </w:r>
                    </w:p>
                    <w:p w14:paraId="33071C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0sp"</w:t>
                      </w:r>
                    </w:p>
                    <w:p w14:paraId="32EA3E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5F5CFE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D95AD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2" /&gt;</w:t>
                      </w:r>
                    </w:p>
                    <w:p w14:paraId="423421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4FEEE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2FD8B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ageView2"</w:t>
                      </w:r>
                    </w:p>
                    <w:p w14:paraId="73EB35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1644A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0dp"</w:t>
                      </w:r>
                    </w:p>
                    <w:p w14:paraId="1F7BB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0dp"</w:t>
                      </w:r>
                    </w:p>
                    <w:p w14:paraId="67E99C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0826E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_bg"</w:t>
                      </w:r>
                    </w:p>
                    <w:p w14:paraId="58A760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828D1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w:t>
                      </w:r>
                      <w:r>
                        <w:rPr>
                          <w:rFonts w:ascii="Courier New" w:hAnsi="Courier New" w:cs="Courier New"/>
                          <w:sz w:val="20"/>
                          <w:szCs w:val="20"/>
                          <w:lang w:val="en-US"/>
                        </w:rPr>
                        <w:t>ent"</w:t>
                      </w:r>
                    </w:p>
                    <w:p w14:paraId="40EDE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029741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BottomOf="@+id/linearLayout9" /&gt;</w:t>
                      </w:r>
                    </w:p>
                    <w:p w14:paraId="7FC2F6C8" w14:textId="77777777" w:rsidR="00F93A76" w:rsidRDefault="00F93A76">
                      <w:pPr>
                        <w:pStyle w:val="Default"/>
                        <w:rPr>
                          <w:rFonts w:ascii="Courier New" w:hAnsi="Courier New" w:cs="Courier New"/>
                          <w:sz w:val="20"/>
                          <w:szCs w:val="20"/>
                          <w:lang w:val="en-US"/>
                        </w:rPr>
                      </w:pPr>
                    </w:p>
                    <w:p w14:paraId="75825D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53C93BC" w14:textId="77777777" w:rsidR="00F93A76" w:rsidRDefault="00F93A76">
                      <w:pPr>
                        <w:pStyle w:val="Default"/>
                        <w:rPr>
                          <w:rFonts w:ascii="Courier New" w:hAnsi="Courier New" w:cs="Courier New"/>
                          <w:sz w:val="20"/>
                          <w:szCs w:val="20"/>
                          <w:lang w:val="en-US"/>
                        </w:rPr>
                      </w:pPr>
                    </w:p>
                    <w:p w14:paraId="1FFC62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066FB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C0FF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w:t>
                      </w:r>
                      <w:r>
                        <w:rPr>
                          <w:rFonts w:ascii="Courier New" w:hAnsi="Courier New" w:cs="Courier New"/>
                          <w:sz w:val="20"/>
                          <w:szCs w:val="20"/>
                          <w:lang w:val="en-US"/>
                        </w:rPr>
                        <w:t>ntation="vertical"</w:t>
                      </w:r>
                    </w:p>
                    <w:p w14:paraId="7C1479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id/imageView2"</w:t>
                      </w:r>
                    </w:p>
                    <w:p w14:paraId="387E64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63E261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7EB53E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imageView2"&gt;</w:t>
                      </w:r>
                    </w:p>
                    <w:p w14:paraId="0A3EC130" w14:textId="77777777" w:rsidR="00F93A76" w:rsidRDefault="00F93A76">
                      <w:pPr>
                        <w:pStyle w:val="Default"/>
                        <w:rPr>
                          <w:rFonts w:ascii="Courier New" w:hAnsi="Courier New" w:cs="Courier New"/>
                          <w:sz w:val="20"/>
                          <w:szCs w:val="20"/>
                          <w:lang w:val="en-US"/>
                        </w:rPr>
                      </w:pPr>
                    </w:p>
                    <w:p w14:paraId="24860E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extView</w:t>
                      </w:r>
                    </w:p>
                    <w:p w14:paraId="45E16A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3B47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DA416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4B0CAC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30dp"</w:t>
                      </w:r>
                    </w:p>
                    <w:p w14:paraId="4034B4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410DA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fontFamily="@font/metropolis_semibold"</w:t>
                      </w:r>
                    </w:p>
                    <w:p w14:paraId="438EB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can gambar bahan makanan agar anda dapat melihat rekomendasi makanan dari bahan yang anda punya"</w:t>
                      </w:r>
                    </w:p>
                    <w:p w14:paraId="551469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B3228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3sp" /&gt;</w:t>
                      </w:r>
                    </w:p>
                    <w:p w14:paraId="1E36AC0D" w14:textId="77777777" w:rsidR="00F93A76" w:rsidRDefault="00F93A76">
                      <w:pPr>
                        <w:pStyle w:val="Default"/>
                        <w:rPr>
                          <w:rFonts w:ascii="Courier New" w:hAnsi="Courier New" w:cs="Courier New"/>
                          <w:sz w:val="20"/>
                          <w:szCs w:val="20"/>
                          <w:lang w:val="en-US"/>
                        </w:rPr>
                      </w:pPr>
                    </w:p>
                    <w:p w14:paraId="32732CD7" w14:textId="77777777" w:rsidR="00F93A76" w:rsidRDefault="00F93A76">
                      <w:pPr>
                        <w:pStyle w:val="Default"/>
                        <w:rPr>
                          <w:rFonts w:ascii="Courier New" w:hAnsi="Courier New" w:cs="Courier New"/>
                          <w:sz w:val="20"/>
                          <w:szCs w:val="20"/>
                          <w:lang w:val="en-US"/>
                        </w:rPr>
                      </w:pPr>
                    </w:p>
                    <w:p w14:paraId="078BF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2095CA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akeAPhotoBtn_scanImage"</w:t>
                      </w:r>
                    </w:p>
                    <w:p w14:paraId="2D823B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82D35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732E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52DC6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Top="20dp"</w:t>
                      </w:r>
                    </w:p>
                    <w:p w14:paraId="6C21A3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6193A5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w:t>
                      </w:r>
                    </w:p>
                    <w:p w14:paraId="78472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mbil Foto" /&gt;</w:t>
                      </w:r>
                    </w:p>
                    <w:p w14:paraId="5C682992" w14:textId="77777777" w:rsidR="00F93A76" w:rsidRDefault="00F93A76">
                      <w:pPr>
                        <w:pStyle w:val="Default"/>
                        <w:rPr>
                          <w:rFonts w:ascii="Courier New" w:hAnsi="Courier New" w:cs="Courier New"/>
                          <w:sz w:val="20"/>
                          <w:szCs w:val="20"/>
                          <w:lang w:val="en-US"/>
                        </w:rPr>
                      </w:pPr>
                    </w:p>
                    <w:p w14:paraId="230FA4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A164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3685B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4587AE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0dp"</w:t>
                      </w:r>
                    </w:p>
                    <w:p w14:paraId="013879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15dp"</w:t>
                      </w:r>
                    </w:p>
                    <w:p w14:paraId="6E88D7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0dp"</w:t>
                      </w:r>
                    </w:p>
                    <w:p w14:paraId="12AF7D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strock_bg"&gt;</w:t>
                      </w:r>
                    </w:p>
                    <w:p w14:paraId="717C992B" w14:textId="77777777" w:rsidR="00F93A76" w:rsidRDefault="00F93A76">
                      <w:pPr>
                        <w:pStyle w:val="Default"/>
                        <w:rPr>
                          <w:rFonts w:ascii="Courier New" w:hAnsi="Courier New" w:cs="Courier New"/>
                          <w:sz w:val="20"/>
                          <w:szCs w:val="20"/>
                          <w:lang w:val="en-US"/>
                        </w:rPr>
                      </w:pPr>
                    </w:p>
                    <w:p w14:paraId="540CF9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Button</w:t>
                      </w:r>
                    </w:p>
                    <w:p w14:paraId="10CED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uploadAPhotoBtn_scanImage"</w:t>
                      </w:r>
                    </w:p>
                    <w:p w14:paraId="69DC38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07595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F97E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background="@drawable/btn_bg2"</w:t>
                      </w:r>
                    </w:p>
                    <w:p w14:paraId="7365A6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Upload Gambar" /&gt;</w:t>
                      </w:r>
                    </w:p>
                    <w:p w14:paraId="1DB6C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8F2AA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86D884" w14:textId="77777777" w:rsidR="00F93A76" w:rsidRDefault="00F93A76">
                      <w:pPr>
                        <w:pStyle w:val="Default"/>
                        <w:rPr>
                          <w:rFonts w:ascii="Courier New" w:hAnsi="Courier New" w:cs="Courier New"/>
                          <w:sz w:val="20"/>
                          <w:szCs w:val="20"/>
                          <w:lang w:val="en-US"/>
                        </w:rPr>
                      </w:pPr>
                    </w:p>
                    <w:p w14:paraId="302D173F" w14:textId="77777777" w:rsidR="00F93A76" w:rsidRDefault="00F93A76">
                      <w:pPr>
                        <w:pStyle w:val="Default"/>
                        <w:rPr>
                          <w:rFonts w:ascii="Courier New" w:hAnsi="Courier New" w:cs="Courier New"/>
                          <w:sz w:val="20"/>
                          <w:szCs w:val="20"/>
                          <w:lang w:val="en-US"/>
                        </w:rPr>
                      </w:pPr>
                    </w:p>
                    <w:p w14:paraId="4CE196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7B198B95" w14:textId="77777777" w:rsidR="00F93A76" w:rsidRDefault="00F93A76">
      <w:pPr>
        <w:spacing w:line="240" w:lineRule="auto"/>
      </w:pPr>
    </w:p>
    <w:p w14:paraId="1E0CC300" w14:textId="77777777" w:rsidR="00F93A76" w:rsidRDefault="00124769">
      <w:pPr>
        <w:pStyle w:val="ListParagraph"/>
        <w:numPr>
          <w:ilvl w:val="0"/>
          <w:numId w:val="56"/>
        </w:numPr>
        <w:spacing w:after="0"/>
        <w:ind w:hanging="720"/>
      </w:pPr>
      <w:r>
        <w:lastRenderedPageBreak/>
        <w:t>Halaman Daftar Pemindaian Bahan Sayuran</w:t>
      </w:r>
    </w:p>
    <w:p w14:paraId="6AA191D1"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5CDA5009" wp14:editId="3E3D58D7">
                <wp:extent cx="4937760" cy="7155180"/>
                <wp:effectExtent l="0" t="0" r="15240" b="26670"/>
                <wp:docPr id="18117376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55180"/>
                        </a:xfrm>
                        <a:prstGeom prst="rect">
                          <a:avLst/>
                        </a:prstGeom>
                        <a:solidFill>
                          <a:srgbClr val="FFFFFF"/>
                        </a:solidFill>
                        <a:ln w="9525">
                          <a:solidFill>
                            <a:srgbClr val="000000"/>
                          </a:solidFill>
                          <a:miter lim="800000"/>
                        </a:ln>
                      </wps:spPr>
                      <wps:txbx>
                        <w:txbxContent>
                          <w:p w14:paraId="5963AD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600A6F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 xmlns:android="http://schemas.android.com/apk/res/android"</w:t>
                            </w:r>
                          </w:p>
                          <w:p w14:paraId="0B730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56E4F7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903F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1867BF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F3C4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Bahan_List"&gt;</w:t>
                            </w:r>
                          </w:p>
                          <w:p w14:paraId="2754BDE4" w14:textId="77777777" w:rsidR="00F93A76" w:rsidRDefault="00F93A76">
                            <w:pPr>
                              <w:pStyle w:val="Default"/>
                              <w:rPr>
                                <w:rFonts w:ascii="Courier New" w:hAnsi="Courier New" w:cs="Courier New"/>
                                <w:sz w:val="20"/>
                                <w:szCs w:val="20"/>
                                <w:lang w:val="en-US"/>
                              </w:rPr>
                            </w:pPr>
                          </w:p>
                          <w:p w14:paraId="7905A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820F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54E73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Bahan"</w:t>
                            </w:r>
                          </w:p>
                          <w:p w14:paraId="451DE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5939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24F69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2339ED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50dp"</w:t>
                            </w:r>
                          </w:p>
                          <w:p w14:paraId="00486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4B41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BDDEF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C383531" w14:textId="77777777" w:rsidR="00F93A76" w:rsidRDefault="00F93A76">
                            <w:pPr>
                              <w:pStyle w:val="Default"/>
                              <w:rPr>
                                <w:rFonts w:ascii="Courier New" w:hAnsi="Courier New" w:cs="Courier New"/>
                                <w:sz w:val="20"/>
                                <w:szCs w:val="20"/>
                                <w:lang w:val="en-US"/>
                              </w:rPr>
                            </w:pPr>
                          </w:p>
                          <w:p w14:paraId="235D8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557393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list_bahan"</w:t>
                            </w:r>
                          </w:p>
                          <w:p w14:paraId="4DE265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16C9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D957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29363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0E367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4EFC9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A6250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38C8F0F1" w14:textId="77777777" w:rsidR="00F93A76" w:rsidRDefault="00F93A76">
                            <w:pPr>
                              <w:pStyle w:val="Default"/>
                              <w:rPr>
                                <w:rFonts w:ascii="Courier New" w:hAnsi="Courier New" w:cs="Courier New"/>
                                <w:sz w:val="20"/>
                                <w:szCs w:val="20"/>
                                <w:lang w:val="en-US"/>
                              </w:rPr>
                            </w:pPr>
                          </w:p>
                          <w:p w14:paraId="0FD025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w:t>
                            </w:r>
                          </w:p>
                          <w:p w14:paraId="3F4A7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7740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2979D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430CDF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fab"</w:t>
                            </w:r>
                          </w:p>
                          <w:p w14:paraId="5FF8A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07D1D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F1C2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67B1F6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6dp"</w:t>
                            </w:r>
                          </w:p>
                          <w:p w14:paraId="3144F6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DC46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fabSize="normal"</w:t>
                            </w:r>
                          </w:p>
                          <w:p w14:paraId="333F5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action_name"/&gt;</w:t>
                            </w:r>
                          </w:p>
                          <w:p w14:paraId="1FE4AE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22F90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komendasi"</w:t>
                            </w:r>
                          </w:p>
                          <w:p w14:paraId="46FB85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A4AC2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196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27151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0dp"</w:t>
                            </w:r>
                          </w:p>
                          <w:p w14:paraId="70104D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6dp"</w:t>
                            </w:r>
                          </w:p>
                          <w:p w14:paraId="3C70C6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4D7B0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gt;</w:t>
                            </w:r>
                          </w:p>
                          <w:p w14:paraId="03B7D720" w14:textId="77777777" w:rsidR="00F93A76" w:rsidRDefault="00F93A76">
                            <w:pPr>
                              <w:pStyle w:val="Default"/>
                              <w:rPr>
                                <w:rFonts w:ascii="Courier New" w:hAnsi="Courier New" w:cs="Courier New"/>
                                <w:sz w:val="20"/>
                                <w:szCs w:val="20"/>
                                <w:lang w:val="en-US"/>
                              </w:rPr>
                            </w:pPr>
                          </w:p>
                          <w:p w14:paraId="3EC49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gt;</w:t>
                            </w:r>
                          </w:p>
                          <w:p w14:paraId="15D77A73" w14:textId="77777777" w:rsidR="00F93A76" w:rsidRDefault="00F93A76">
                            <w:pPr>
                              <w:pStyle w:val="Default"/>
                              <w:rPr>
                                <w:rFonts w:ascii="Courier New" w:hAnsi="Courier New" w:cs="Courier New"/>
                                <w:sz w:val="20"/>
                                <w:szCs w:val="20"/>
                                <w:lang w:val="en-US"/>
                              </w:rPr>
                            </w:pPr>
                          </w:p>
                          <w:p w14:paraId="06814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DA5009" id="_x0000_s1112" type="#_x0000_t202" style="width:388.8pt;height:56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">
                <v:textbox>
                  <w:txbxContent>
                    <w:p w14:paraId="5963AD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lt;?xml </w:t>
                      </w:r>
                      <w:r>
                        <w:rPr>
                          <w:rFonts w:ascii="Courier New" w:hAnsi="Courier New" w:cs="Courier New"/>
                          <w:sz w:val="20"/>
                          <w:szCs w:val="20"/>
                          <w:lang w:val="en-US"/>
                        </w:rPr>
                        <w:t>version="1.0" encoding="utf-8"?&gt;</w:t>
                      </w:r>
                    </w:p>
                    <w:p w14:paraId="600A6FE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 xmlns:android="http://schemas.android.com/apk/res/android"</w:t>
                      </w:r>
                    </w:p>
                    <w:p w14:paraId="0B730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56E4F7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903F8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1867BF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w:t>
                      </w:r>
                      <w:r>
                        <w:rPr>
                          <w:rFonts w:ascii="Courier New" w:hAnsi="Courier New" w:cs="Courier New"/>
                          <w:sz w:val="20"/>
                          <w:szCs w:val="20"/>
                          <w:lang w:val="en-US"/>
                        </w:rPr>
                        <w:t>ools="http://schemas.android.com/tools"</w:t>
                      </w:r>
                    </w:p>
                    <w:p w14:paraId="5F3C4C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Bahan_List"&gt;</w:t>
                      </w:r>
                    </w:p>
                    <w:p w14:paraId="2754BDE4" w14:textId="77777777" w:rsidR="00F93A76" w:rsidRDefault="00F93A76">
                      <w:pPr>
                        <w:pStyle w:val="Default"/>
                        <w:rPr>
                          <w:rFonts w:ascii="Courier New" w:hAnsi="Courier New" w:cs="Courier New"/>
                          <w:sz w:val="20"/>
                          <w:szCs w:val="20"/>
                          <w:lang w:val="en-US"/>
                        </w:rPr>
                      </w:pPr>
                    </w:p>
                    <w:p w14:paraId="7905A1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820FF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54E736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Bahan"</w:t>
                      </w:r>
                    </w:p>
                    <w:p w14:paraId="451DE7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5939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24F698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w:t>
                      </w:r>
                      <w:r>
                        <w:rPr>
                          <w:rFonts w:ascii="Courier New" w:hAnsi="Courier New" w:cs="Courier New"/>
                          <w:sz w:val="20"/>
                          <w:szCs w:val="20"/>
                          <w:lang w:val="en-US"/>
                        </w:rPr>
                        <w:t>5dp"</w:t>
                      </w:r>
                    </w:p>
                    <w:p w14:paraId="2339ED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Left="150dp"</w:t>
                      </w:r>
                    </w:p>
                    <w:p w14:paraId="004867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4B416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BDDEF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t;</w:t>
                      </w:r>
                    </w:p>
                    <w:p w14:paraId="4C383531" w14:textId="77777777" w:rsidR="00F93A76" w:rsidRDefault="00F93A76">
                      <w:pPr>
                        <w:pStyle w:val="Default"/>
                        <w:rPr>
                          <w:rFonts w:ascii="Courier New" w:hAnsi="Courier New" w:cs="Courier New"/>
                          <w:sz w:val="20"/>
                          <w:szCs w:val="20"/>
                          <w:lang w:val="en-US"/>
                        </w:rPr>
                      </w:pPr>
                    </w:p>
                    <w:p w14:paraId="235D82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557393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list_bahan"</w:t>
                      </w:r>
                    </w:p>
                    <w:p w14:paraId="4DE265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16C94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D9571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29363D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20E367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w:t>
                      </w:r>
                      <w:r>
                        <w:rPr>
                          <w:rFonts w:ascii="Courier New" w:hAnsi="Courier New" w:cs="Courier New"/>
                          <w:sz w:val="20"/>
                          <w:szCs w:val="20"/>
                          <w:lang w:val="en-US"/>
                        </w:rPr>
                        <w:t>d_toEndOf="parent"</w:t>
                      </w:r>
                    </w:p>
                    <w:p w14:paraId="4EFC91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4A6250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38C8F0F1" w14:textId="77777777" w:rsidR="00F93A76" w:rsidRDefault="00F93A76">
                      <w:pPr>
                        <w:pStyle w:val="Default"/>
                        <w:rPr>
                          <w:rFonts w:ascii="Courier New" w:hAnsi="Courier New" w:cs="Courier New"/>
                          <w:sz w:val="20"/>
                          <w:szCs w:val="20"/>
                          <w:lang w:val="en-US"/>
                        </w:rPr>
                      </w:pPr>
                    </w:p>
                    <w:p w14:paraId="0FD025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w:t>
                      </w:r>
                    </w:p>
                    <w:p w14:paraId="3F4A7B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7740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gt;</w:t>
                      </w:r>
                    </w:p>
                    <w:p w14:paraId="2979DC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430CDF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fab"</w:t>
                      </w:r>
                    </w:p>
                    <w:p w14:paraId="5FF8A2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07D1D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layout_height="wrap_content"</w:t>
                      </w:r>
                    </w:p>
                    <w:p w14:paraId="3AF1C2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bottom"</w:t>
                      </w:r>
                    </w:p>
                    <w:p w14:paraId="67B1F6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6dp"</w:t>
                      </w:r>
                    </w:p>
                    <w:p w14:paraId="3144F6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primary"</w:t>
                      </w:r>
                    </w:p>
                    <w:p w14:paraId="3DC46A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fabSize="normal"</w:t>
                      </w:r>
                    </w:p>
                    <w:p w14:paraId="333F56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w:t>
                      </w:r>
                      <w:r>
                        <w:rPr>
                          <w:rFonts w:ascii="Courier New" w:hAnsi="Courier New" w:cs="Courier New"/>
                          <w:sz w:val="20"/>
                          <w:szCs w:val="20"/>
                          <w:lang w:val="en-US"/>
                        </w:rPr>
                        <w:t>e/ic_action_name"/&gt;</w:t>
                      </w:r>
                    </w:p>
                    <w:p w14:paraId="1FE4AE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com.google.android.material.floatingactionbutton.FloatingActionButton</w:t>
                      </w:r>
                    </w:p>
                    <w:p w14:paraId="22F909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ekomendasi"</w:t>
                      </w:r>
                    </w:p>
                    <w:p w14:paraId="46FB85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A4AC2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1196A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w:t>
                      </w:r>
                      <w:r>
                        <w:rPr>
                          <w:rFonts w:ascii="Courier New" w:hAnsi="Courier New" w:cs="Courier New"/>
                          <w:sz w:val="20"/>
                          <w:szCs w:val="20"/>
                          <w:lang w:val="en-US"/>
                        </w:rPr>
                        <w:t>_gravity="end|bottom"</w:t>
                      </w:r>
                    </w:p>
                    <w:p w14:paraId="27151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80dp"</w:t>
                      </w:r>
                    </w:p>
                    <w:p w14:paraId="70104D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Right="16dp"</w:t>
                      </w:r>
                    </w:p>
                    <w:p w14:paraId="3C70C6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Tint="@color/custom_color_secondary"</w:t>
                      </w:r>
                    </w:p>
                    <w:p w14:paraId="4D7B06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scan"/&gt;</w:t>
                      </w:r>
                    </w:p>
                    <w:p w14:paraId="03B7D720" w14:textId="77777777" w:rsidR="00F93A76" w:rsidRDefault="00F93A76">
                      <w:pPr>
                        <w:pStyle w:val="Default"/>
                        <w:rPr>
                          <w:rFonts w:ascii="Courier New" w:hAnsi="Courier New" w:cs="Courier New"/>
                          <w:sz w:val="20"/>
                          <w:szCs w:val="20"/>
                          <w:lang w:val="en-US"/>
                        </w:rPr>
                      </w:pPr>
                    </w:p>
                    <w:p w14:paraId="3EC49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ordinatorlayout.widget.CoordinatorLayout&gt;</w:t>
                      </w:r>
                    </w:p>
                    <w:p w14:paraId="15D77A73" w14:textId="77777777" w:rsidR="00F93A76" w:rsidRDefault="00F93A76">
                      <w:pPr>
                        <w:pStyle w:val="Default"/>
                        <w:rPr>
                          <w:rFonts w:ascii="Courier New" w:hAnsi="Courier New" w:cs="Courier New"/>
                          <w:sz w:val="20"/>
                          <w:szCs w:val="20"/>
                          <w:lang w:val="en-US"/>
                        </w:rPr>
                      </w:pPr>
                    </w:p>
                    <w:p w14:paraId="06814F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RelativeLayout&gt;</w:t>
                      </w:r>
                    </w:p>
                  </w:txbxContent>
                </v:textbox>
                <w10:anchorlock/>
              </v:shape>
            </w:pict>
          </mc:Fallback>
        </mc:AlternateContent>
      </w:r>
    </w:p>
    <w:p w14:paraId="5363EF51" w14:textId="77777777" w:rsidR="00F93A76" w:rsidRDefault="00124769">
      <w:pPr>
        <w:spacing w:after="0"/>
      </w:pPr>
      <w:r>
        <w:rPr>
          <w:rFonts w:ascii="Courier New" w:hAnsi="Courier New" w:cs="Courier New"/>
          <w:noProof/>
          <w:sz w:val="20"/>
          <w:szCs w:val="20"/>
          <w:lang w:eastAsia="en-US"/>
        </w:rPr>
        <w:lastRenderedPageBreak/>
        <mc:AlternateContent>
          <mc:Choice Requires="wps">
            <w:drawing>
              <wp:inline distT="0" distB="0" distL="0" distR="0" wp14:anchorId="5285F557" wp14:editId="7821DE26">
                <wp:extent cx="4937760" cy="7642860"/>
                <wp:effectExtent l="0" t="0" r="15240" b="15240"/>
                <wp:docPr id="4418704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642860"/>
                        </a:xfrm>
                        <a:prstGeom prst="rect">
                          <a:avLst/>
                        </a:prstGeom>
                        <a:solidFill>
                          <a:srgbClr val="FFFFFF"/>
                        </a:solidFill>
                        <a:ln w="9525">
                          <a:solidFill>
                            <a:srgbClr val="000000"/>
                          </a:solidFill>
                          <a:miter lim="800000"/>
                        </a:ln>
                      </wps:spPr>
                      <wps:txbx>
                        <w:txbxContent>
                          <w:p w14:paraId="40E5D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w:t>
                            </w:r>
                          </w:p>
                          <w:p w14:paraId="4CAEB19D" w14:textId="77777777" w:rsidR="00F93A76" w:rsidRDefault="00F93A76">
                            <w:pPr>
                              <w:pStyle w:val="Default"/>
                              <w:rPr>
                                <w:rFonts w:ascii="Courier New" w:hAnsi="Courier New" w:cs="Courier New"/>
                                <w:sz w:val="20"/>
                                <w:szCs w:val="20"/>
                                <w:lang w:val="en-US"/>
                              </w:rPr>
                            </w:pPr>
                          </w:p>
                          <w:p w14:paraId="64E0A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186A5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421F55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472DFB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app.AppCompatActivity</w:t>
                            </w:r>
                          </w:p>
                          <w:p w14:paraId="4A1C96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GridLayoutManager</w:t>
                            </w:r>
                          </w:p>
                          <w:p w14:paraId="45CD5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LinearLayoutManager</w:t>
                            </w:r>
                          </w:p>
                          <w:p w14:paraId="717FE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RecyclerView</w:t>
                            </w:r>
                          </w:p>
                          <w:p w14:paraId="52C24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GlobalScope</w:t>
                            </w:r>
                          </w:p>
                          <w:p w14:paraId="0227F381" w14:textId="77777777" w:rsidR="00F93A76" w:rsidRDefault="00F93A76">
                            <w:pPr>
                              <w:pStyle w:val="Default"/>
                              <w:rPr>
                                <w:rFonts w:ascii="Courier New" w:hAnsi="Courier New" w:cs="Courier New"/>
                                <w:sz w:val="20"/>
                                <w:szCs w:val="20"/>
                                <w:lang w:val="en-US"/>
                              </w:rPr>
                            </w:pPr>
                          </w:p>
                          <w:p w14:paraId="51B54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launch</w:t>
                            </w:r>
                          </w:p>
                          <w:p w14:paraId="31EE42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MainActivity</w:t>
                            </w:r>
                          </w:p>
                          <w:p w14:paraId="1C7D39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R</w:t>
                            </w:r>
                          </w:p>
                          <w:p w14:paraId="0B0E08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adapter.ScanListAdapater</w:t>
                            </w:r>
                          </w:p>
                          <w:p w14:paraId="3472F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entitas.BahanEntity</w:t>
                            </w:r>
                          </w:p>
                          <w:p w14:paraId="3A6972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local.db.AppDatabase</w:t>
                            </w:r>
                          </w:p>
                          <w:p w14:paraId="7A59E5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binding.ActivityListBahanBinding</w:t>
                            </w:r>
                          </w:p>
                          <w:p w14:paraId="65D0B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onboard.ui.OnBoard</w:t>
                            </w:r>
                          </w:p>
                          <w:p w14:paraId="132B9374" w14:textId="77777777" w:rsidR="00F93A76" w:rsidRDefault="00F93A76">
                            <w:pPr>
                              <w:pStyle w:val="Default"/>
                              <w:rPr>
                                <w:rFonts w:ascii="Courier New" w:hAnsi="Courier New" w:cs="Courier New"/>
                                <w:sz w:val="20"/>
                                <w:szCs w:val="20"/>
                                <w:lang w:val="en-US"/>
                              </w:rPr>
                            </w:pPr>
                          </w:p>
                          <w:p w14:paraId="09C47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Bahan_List: AppCompatActivity() {</w:t>
                            </w:r>
                          </w:p>
                          <w:p w14:paraId="506F3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66807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recyclerView: RecyclerView? = null</w:t>
                            </w:r>
                          </w:p>
                          <w:p w14:paraId="6FF36F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nager: LinearLayoutManager? = null</w:t>
                            </w:r>
                          </w:p>
                          <w:p w14:paraId="6911B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ScanListAdapater? = null</w:t>
                            </w:r>
                          </w:p>
                          <w:p w14:paraId="680A9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binding: ActivityListBahanBinding</w:t>
                            </w:r>
                          </w:p>
                          <w:p w14:paraId="79977EDF" w14:textId="77777777" w:rsidR="00F93A76" w:rsidRDefault="00F93A76">
                            <w:pPr>
                              <w:pStyle w:val="Default"/>
                              <w:rPr>
                                <w:rFonts w:ascii="Courier New" w:hAnsi="Courier New" w:cs="Courier New"/>
                                <w:sz w:val="20"/>
                                <w:szCs w:val="20"/>
                                <w:lang w:val="en-US"/>
                              </w:rPr>
                            </w:pPr>
                          </w:p>
                          <w:p w14:paraId="43EB25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2F05B1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086A51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ListBahanBinding.inflate(layoutInflater)</w:t>
                            </w:r>
                          </w:p>
                          <w:p w14:paraId="71BA1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0A8C0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38227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1CF7F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youtManager = Manager</w:t>
                            </w:r>
                          </w:p>
                          <w:p w14:paraId="6EE00A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23EC99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46C165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047112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00E7B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55838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25B35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b.setOnClickListener {</w:t>
                            </w:r>
                          </w:p>
                          <w:p w14:paraId="7017D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MainActivity::class.java))</w:t>
                            </w:r>
                          </w:p>
                          <w:p w14:paraId="5DD5F2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3B31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AA0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4B585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mendasi_Resep::class.java))</w:t>
                            </w:r>
                          </w:p>
                          <w:p w14:paraId="177AB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58E2FD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2C5277" w14:textId="77777777" w:rsidR="00F93A76" w:rsidRDefault="00F93A76">
                            <w:pPr>
                              <w:pStyle w:val="Default"/>
                              <w:rPr>
                                <w:rFonts w:ascii="Courier New" w:hAnsi="Courier New" w:cs="Courier New"/>
                                <w:sz w:val="20"/>
                                <w:szCs w:val="20"/>
                                <w:lang w:val="en-US"/>
                              </w:rPr>
                            </w:pPr>
                          </w:p>
                          <w:p w14:paraId="1A6451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A33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32672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3A5B7E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63188F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40344FB2" w14:textId="77777777" w:rsidR="00F93A76" w:rsidRDefault="00F93A76">
                            <w:pPr>
                              <w:pStyle w:val="Default"/>
                              <w:rPr>
                                <w:rFonts w:ascii="Courier New" w:hAnsi="Courier New" w:cs="Courier New"/>
                                <w:sz w:val="20"/>
                                <w:szCs w:val="20"/>
                                <w:lang w:val="en-US"/>
                              </w:rPr>
                            </w:pPr>
                          </w:p>
                          <w:p w14:paraId="31E2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4B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7DB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566F99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125AD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26A1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AF5D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208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85F557" id="_x0000_s1113" type="#_x0000_t202" style="width:388.8pt;height:60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">
                <v:textbox>
                  <w:txbxContent>
                    <w:p w14:paraId="40E5D8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package mr.resepkita.ui</w:t>
                      </w:r>
                    </w:p>
                    <w:p w14:paraId="4CAEB19D" w14:textId="77777777" w:rsidR="00F93A76" w:rsidRDefault="00F93A76">
                      <w:pPr>
                        <w:pStyle w:val="Default"/>
                        <w:rPr>
                          <w:rFonts w:ascii="Courier New" w:hAnsi="Courier New" w:cs="Courier New"/>
                          <w:sz w:val="20"/>
                          <w:szCs w:val="20"/>
                          <w:lang w:val="en-US"/>
                        </w:rPr>
                      </w:pPr>
                    </w:p>
                    <w:p w14:paraId="64E0A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content.Intent</w:t>
                      </w:r>
                    </w:p>
                    <w:p w14:paraId="186A53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os.Bundle</w:t>
                      </w:r>
                    </w:p>
                    <w:p w14:paraId="421F55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view.View</w:t>
                      </w:r>
                    </w:p>
                    <w:p w14:paraId="472DFB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appcompat</w:t>
                      </w:r>
                      <w:r>
                        <w:rPr>
                          <w:rFonts w:ascii="Courier New" w:hAnsi="Courier New" w:cs="Courier New"/>
                          <w:sz w:val="20"/>
                          <w:szCs w:val="20"/>
                          <w:lang w:val="en-US"/>
                        </w:rPr>
                        <w:t>.app.AppCompatActivity</w:t>
                      </w:r>
                    </w:p>
                    <w:p w14:paraId="4A1C96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GridLayoutManager</w:t>
                      </w:r>
                    </w:p>
                    <w:p w14:paraId="45CD56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LinearLayoutManager</w:t>
                      </w:r>
                    </w:p>
                    <w:p w14:paraId="717FE6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androidx.recyclerview.widget.RecyclerView</w:t>
                      </w:r>
                    </w:p>
                    <w:p w14:paraId="52C246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GlobalScope</w:t>
                      </w:r>
                    </w:p>
                    <w:p w14:paraId="0227F381" w14:textId="77777777" w:rsidR="00F93A76" w:rsidRDefault="00F93A76">
                      <w:pPr>
                        <w:pStyle w:val="Default"/>
                        <w:rPr>
                          <w:rFonts w:ascii="Courier New" w:hAnsi="Courier New" w:cs="Courier New"/>
                          <w:sz w:val="20"/>
                          <w:szCs w:val="20"/>
                          <w:lang w:val="en-US"/>
                        </w:rPr>
                      </w:pPr>
                    </w:p>
                    <w:p w14:paraId="51B543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kotlinx.coroutines.launch</w:t>
                      </w:r>
                    </w:p>
                    <w:p w14:paraId="31EE42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w:t>
                      </w:r>
                      <w:r>
                        <w:rPr>
                          <w:rFonts w:ascii="Courier New" w:hAnsi="Courier New" w:cs="Courier New"/>
                          <w:sz w:val="20"/>
                          <w:szCs w:val="20"/>
                          <w:lang w:val="en-US"/>
                        </w:rPr>
                        <w:t>port mr.resepkita.MainActivity</w:t>
                      </w:r>
                    </w:p>
                    <w:p w14:paraId="1C7D39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R</w:t>
                      </w:r>
                    </w:p>
                    <w:p w14:paraId="0B0E08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adapter.ScanListAdapater</w:t>
                      </w:r>
                    </w:p>
                    <w:p w14:paraId="3472FD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entitas.BahanEntity</w:t>
                      </w:r>
                    </w:p>
                    <w:p w14:paraId="3A6972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data.local.db.AppDatabase</w:t>
                      </w:r>
                    </w:p>
                    <w:p w14:paraId="7A59E5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import </w:t>
                      </w:r>
                      <w:r>
                        <w:rPr>
                          <w:rFonts w:ascii="Courier New" w:hAnsi="Courier New" w:cs="Courier New"/>
                          <w:sz w:val="20"/>
                          <w:szCs w:val="20"/>
                          <w:lang w:val="en-US"/>
                        </w:rPr>
                        <w:t>mr.resepkita.databinding.ActivityListBahanBinding</w:t>
                      </w:r>
                    </w:p>
                    <w:p w14:paraId="65D0B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import mr.resepkita.onboard.ui.OnBoard</w:t>
                      </w:r>
                    </w:p>
                    <w:p w14:paraId="132B9374" w14:textId="77777777" w:rsidR="00F93A76" w:rsidRDefault="00F93A76">
                      <w:pPr>
                        <w:pStyle w:val="Default"/>
                        <w:rPr>
                          <w:rFonts w:ascii="Courier New" w:hAnsi="Courier New" w:cs="Courier New"/>
                          <w:sz w:val="20"/>
                          <w:szCs w:val="20"/>
                          <w:lang w:val="en-US"/>
                        </w:rPr>
                      </w:pPr>
                    </w:p>
                    <w:p w14:paraId="09C47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Bahan_List: AppCompatActivity() {</w:t>
                      </w:r>
                    </w:p>
                    <w:p w14:paraId="506F3C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566807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recyclerView: RecyclerView? = null</w:t>
                      </w:r>
                    </w:p>
                    <w:p w14:paraId="6FF36F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Manager: LinearLayoutManager? = null</w:t>
                      </w:r>
                    </w:p>
                    <w:p w14:paraId="6911B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ScanListAdapater? = null</w:t>
                      </w:r>
                    </w:p>
                    <w:p w14:paraId="680A98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lateinit var binding: ActivityListBahanBinding</w:t>
                      </w:r>
                    </w:p>
                    <w:p w14:paraId="79977EDF" w14:textId="77777777" w:rsidR="00F93A76" w:rsidRDefault="00F93A76">
                      <w:pPr>
                        <w:pStyle w:val="Default"/>
                        <w:rPr>
                          <w:rFonts w:ascii="Courier New" w:hAnsi="Courier New" w:cs="Courier New"/>
                          <w:sz w:val="20"/>
                          <w:szCs w:val="20"/>
                          <w:lang w:val="en-US"/>
                        </w:rPr>
                      </w:pPr>
                    </w:p>
                    <w:p w14:paraId="43EB25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2F05B1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086A51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w:t>
                      </w:r>
                      <w:r>
                        <w:rPr>
                          <w:rFonts w:ascii="Courier New" w:hAnsi="Courier New" w:cs="Courier New"/>
                          <w:sz w:val="20"/>
                          <w:szCs w:val="20"/>
                          <w:lang w:val="en-US"/>
                        </w:rPr>
                        <w:t>inding = ActivityListBahanBinding.inflate(layoutInflater)</w:t>
                      </w:r>
                    </w:p>
                    <w:p w14:paraId="71BA1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0A8C01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382275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1CF7F0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w:t>
                      </w:r>
                      <w:r>
                        <w:rPr>
                          <w:rFonts w:ascii="Courier New" w:hAnsi="Courier New" w:cs="Courier New"/>
                          <w:sz w:val="20"/>
                          <w:szCs w:val="20"/>
                          <w:lang w:val="en-US"/>
                        </w:rPr>
                        <w:t>youtManager = Manager</w:t>
                      </w:r>
                    </w:p>
                    <w:p w14:paraId="6EE00A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23EC99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46C165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047112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00E7BE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55838A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25B35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b.setOnClickListener {</w:t>
                      </w:r>
                    </w:p>
                    <w:p w14:paraId="7017D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startActivity(Intent(this@Bahan_List, MainActivity::class.java))</w:t>
                      </w:r>
                    </w:p>
                    <w:p w14:paraId="5DD5F2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73B31E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AA0A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4B5859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mendasi_Resep::class.java))</w:t>
                      </w:r>
                    </w:p>
                    <w:p w14:paraId="177AB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w:t>
                      </w:r>
                      <w:r>
                        <w:rPr>
                          <w:rFonts w:ascii="Courier New" w:hAnsi="Courier New" w:cs="Courier New"/>
                          <w:sz w:val="20"/>
                          <w:szCs w:val="20"/>
                          <w:lang w:val="en-US"/>
                        </w:rPr>
                        <w:t>h()</w:t>
                      </w:r>
                    </w:p>
                    <w:p w14:paraId="58E2FD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2C5277" w14:textId="77777777" w:rsidR="00F93A76" w:rsidRDefault="00F93A76">
                      <w:pPr>
                        <w:pStyle w:val="Default"/>
                        <w:rPr>
                          <w:rFonts w:ascii="Courier New" w:hAnsi="Courier New" w:cs="Courier New"/>
                          <w:sz w:val="20"/>
                          <w:szCs w:val="20"/>
                          <w:lang w:val="en-US"/>
                        </w:rPr>
                      </w:pPr>
                    </w:p>
                    <w:p w14:paraId="1A6451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5A33C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326727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3A5B7E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63188F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40344FB2" w14:textId="77777777" w:rsidR="00F93A76" w:rsidRDefault="00F93A76">
                      <w:pPr>
                        <w:pStyle w:val="Default"/>
                        <w:rPr>
                          <w:rFonts w:ascii="Courier New" w:hAnsi="Courier New" w:cs="Courier New"/>
                          <w:sz w:val="20"/>
                          <w:szCs w:val="20"/>
                          <w:lang w:val="en-US"/>
                        </w:rPr>
                      </w:pPr>
                    </w:p>
                    <w:p w14:paraId="31E22A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74B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47DBA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566F99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125ADA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26A16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7AF5D60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4208D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3BE0E1F3"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465445F3" wp14:editId="2A0C55B8">
                <wp:extent cx="4937760" cy="5852160"/>
                <wp:effectExtent l="0" t="0" r="15240" b="15240"/>
                <wp:docPr id="466325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852160"/>
                        </a:xfrm>
                        <a:prstGeom prst="rect">
                          <a:avLst/>
                        </a:prstGeom>
                        <a:solidFill>
                          <a:srgbClr val="FFFFFF"/>
                        </a:solidFill>
                        <a:ln w="9525">
                          <a:solidFill>
                            <a:srgbClr val="000000"/>
                          </a:solidFill>
                          <a:miter lim="800000"/>
                        </a:ln>
                      </wps:spPr>
                      <wps:txbx>
                        <w:txbxContent>
                          <w:p w14:paraId="532B3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ctivityListBahanBinding.inflate(layoutInflater)</w:t>
                            </w:r>
                          </w:p>
                          <w:p w14:paraId="3BD588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09D95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71ED1F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30E34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youtManager = Manager</w:t>
                            </w:r>
                          </w:p>
                          <w:p w14:paraId="1B131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4641BE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6335F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29304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3D683F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63632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962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b.setOnClickListener {</w:t>
                            </w:r>
                          </w:p>
                          <w:p w14:paraId="1197F7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MainActivity::class.java))</w:t>
                            </w:r>
                          </w:p>
                          <w:p w14:paraId="0DFC7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9F8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7824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2F1B1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mendasi_Resep::class.java))</w:t>
                            </w:r>
                          </w:p>
                          <w:p w14:paraId="3D2466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86D1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0C165C" w14:textId="77777777" w:rsidR="00F93A76" w:rsidRDefault="00F93A76">
                            <w:pPr>
                              <w:pStyle w:val="Default"/>
                              <w:rPr>
                                <w:rFonts w:ascii="Courier New" w:hAnsi="Courier New" w:cs="Courier New"/>
                                <w:sz w:val="20"/>
                                <w:szCs w:val="20"/>
                                <w:lang w:val="en-US"/>
                              </w:rPr>
                            </w:pPr>
                          </w:p>
                          <w:p w14:paraId="06C298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66C7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6C0F10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18E7B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0BC0E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03221973" w14:textId="77777777" w:rsidR="00F93A76" w:rsidRDefault="00F93A76">
                            <w:pPr>
                              <w:pStyle w:val="Default"/>
                              <w:rPr>
                                <w:rFonts w:ascii="Courier New" w:hAnsi="Courier New" w:cs="Courier New"/>
                                <w:sz w:val="20"/>
                                <w:szCs w:val="20"/>
                                <w:lang w:val="en-US"/>
                              </w:rPr>
                            </w:pPr>
                          </w:p>
                          <w:p w14:paraId="4E36F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AE65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7FF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7C4D3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39E62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DB4A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3BED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C9C2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5445F3" id="_x0000_s1114" type="#_x0000_t202" style="width:388.8pt;height:46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">
                <v:textbox>
                  <w:txbxContent>
                    <w:p w14:paraId="532B36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ActivityListBahanBinding.inflate(layoutInflater)</w:t>
                      </w:r>
                    </w:p>
                    <w:p w14:paraId="3BD588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09D95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 = findViewById&lt;View&gt;(R.id.rv_list_bahan) as RecyclerView</w:t>
                      </w:r>
                    </w:p>
                    <w:p w14:paraId="71ED1F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Manager = GridLayoutManager(this@Bahan_List, 2)</w:t>
                      </w:r>
                    </w:p>
                    <w:p w14:paraId="30E34D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layoutManag</w:t>
                      </w:r>
                      <w:r>
                        <w:rPr>
                          <w:rFonts w:ascii="Courier New" w:hAnsi="Courier New" w:cs="Courier New"/>
                          <w:sz w:val="20"/>
                          <w:szCs w:val="20"/>
                          <w:lang w:val="en-US"/>
                        </w:rPr>
                        <w:t>er = Manager</w:t>
                      </w:r>
                    </w:p>
                    <w:p w14:paraId="1B131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 = ScanListAdapater()</w:t>
                      </w:r>
                    </w:p>
                    <w:p w14:paraId="4641BE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cyclerView!!.adapter = adapter</w:t>
                      </w:r>
                    </w:p>
                    <w:p w14:paraId="6335FC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29304F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lobalScope.launch {</w:t>
                      </w:r>
                    </w:p>
                    <w:p w14:paraId="3D683F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isplayUsers()</w:t>
                      </w:r>
                    </w:p>
                    <w:p w14:paraId="63632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962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fab.setOnClickListener {</w:t>
                      </w:r>
                    </w:p>
                    <w:p w14:paraId="1197F7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MainActivity::class.java))</w:t>
                      </w:r>
                    </w:p>
                    <w:p w14:paraId="0DFC7A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29F8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F7824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ekomendasi.setOnClickListener {</w:t>
                      </w:r>
                    </w:p>
                    <w:p w14:paraId="2F1B15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Reko</w:t>
                      </w:r>
                      <w:r>
                        <w:rPr>
                          <w:rFonts w:ascii="Courier New" w:hAnsi="Courier New" w:cs="Courier New"/>
                          <w:sz w:val="20"/>
                          <w:szCs w:val="20"/>
                          <w:lang w:val="en-US"/>
                        </w:rPr>
                        <w:t>mendasi_Resep::class.java))</w:t>
                      </w:r>
                    </w:p>
                    <w:p w14:paraId="3D2466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86D16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C0C165C" w14:textId="77777777" w:rsidR="00F93A76" w:rsidRDefault="00F93A76">
                      <w:pPr>
                        <w:pStyle w:val="Default"/>
                        <w:rPr>
                          <w:rFonts w:ascii="Courier New" w:hAnsi="Courier New" w:cs="Courier New"/>
                          <w:sz w:val="20"/>
                          <w:szCs w:val="20"/>
                          <w:lang w:val="en-US"/>
                        </w:rPr>
                      </w:pPr>
                    </w:p>
                    <w:p w14:paraId="06C298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266C7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suspend fun displayUsers() {</w:t>
                      </w:r>
                    </w:p>
                    <w:p w14:paraId="6C0F10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18E7B2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unOnUiThread() {</w:t>
                      </w:r>
                    </w:p>
                    <w:p w14:paraId="0BC0E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dapter?.Updatedata(bahans)</w:t>
                      </w:r>
                    </w:p>
                    <w:p w14:paraId="03221973" w14:textId="77777777" w:rsidR="00F93A76" w:rsidRDefault="00F93A76">
                      <w:pPr>
                        <w:pStyle w:val="Default"/>
                        <w:rPr>
                          <w:rFonts w:ascii="Courier New" w:hAnsi="Courier New" w:cs="Courier New"/>
                          <w:sz w:val="20"/>
                          <w:szCs w:val="20"/>
                          <w:lang w:val="en-US"/>
                        </w:rPr>
                      </w:pPr>
                    </w:p>
                    <w:p w14:paraId="4E36F0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CAE65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97FF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override fun onBackPressed() {</w:t>
                      </w:r>
                    </w:p>
                    <w:p w14:paraId="7C4D3B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Bahan_List, OnBoard::class.java))</w:t>
                      </w:r>
                    </w:p>
                    <w:p w14:paraId="39E62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4CDB4A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3BEDF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C9C2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3D48F3DB" w14:textId="77777777" w:rsidR="00F93A76" w:rsidRDefault="00F93A76">
      <w:pPr>
        <w:spacing w:after="0"/>
      </w:pPr>
    </w:p>
    <w:p w14:paraId="32BFE476" w14:textId="77777777" w:rsidR="00F93A76" w:rsidRDefault="00124769">
      <w:pPr>
        <w:pStyle w:val="ListParagraph"/>
        <w:numPr>
          <w:ilvl w:val="0"/>
          <w:numId w:val="56"/>
        </w:numPr>
        <w:spacing w:after="0"/>
        <w:ind w:hanging="720"/>
      </w:pPr>
      <w:r>
        <w:t>Halaman Daftar Rekomendasi Resep Makanan</w:t>
      </w:r>
    </w:p>
    <w:p w14:paraId="06AC5CC9" w14:textId="77777777" w:rsidR="00F93A76" w:rsidRDefault="00124769">
      <w:pPr>
        <w:spacing w:after="0"/>
      </w:pPr>
      <w:r>
        <w:rPr>
          <w:rFonts w:ascii="Courier New" w:hAnsi="Courier New" w:cs="Courier New"/>
          <w:noProof/>
          <w:sz w:val="20"/>
          <w:szCs w:val="20"/>
          <w:lang w:eastAsia="en-US"/>
        </w:rPr>
        <w:lastRenderedPageBreak/>
        <mc:AlternateContent>
          <mc:Choice Requires="wps">
            <w:drawing>
              <wp:inline distT="0" distB="0" distL="0" distR="0" wp14:anchorId="36413089" wp14:editId="7DEFD68D">
                <wp:extent cx="4937760" cy="5234940"/>
                <wp:effectExtent l="0" t="0" r="15240" b="22860"/>
                <wp:docPr id="8012358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234940"/>
                        </a:xfrm>
                        <a:prstGeom prst="rect">
                          <a:avLst/>
                        </a:prstGeom>
                        <a:solidFill>
                          <a:srgbClr val="FFFFFF"/>
                        </a:solidFill>
                        <a:ln w="9525">
                          <a:solidFill>
                            <a:srgbClr val="000000"/>
                          </a:solidFill>
                          <a:miter lim="800000"/>
                        </a:ln>
                      </wps:spPr>
                      <wps:txbx>
                        <w:txbxContent>
                          <w:p w14:paraId="2376E9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23E2D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500A6B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3AC35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EC3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AA4D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0D05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Rekomendasi_Resep"&gt;</w:t>
                            </w:r>
                          </w:p>
                          <w:p w14:paraId="62A79882" w14:textId="77777777" w:rsidR="00F93A76" w:rsidRDefault="00F93A76">
                            <w:pPr>
                              <w:pStyle w:val="Default"/>
                              <w:rPr>
                                <w:rFonts w:ascii="Courier New" w:hAnsi="Courier New" w:cs="Courier New"/>
                                <w:sz w:val="20"/>
                                <w:szCs w:val="20"/>
                                <w:lang w:val="en-US"/>
                              </w:rPr>
                            </w:pPr>
                          </w:p>
                          <w:p w14:paraId="5292B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0A418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124D3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sep"</w:t>
                            </w:r>
                          </w:p>
                          <w:p w14:paraId="37F14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E30D0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71B90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61A769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E8193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C105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rv_rekomendasi_resep_list"</w:t>
                            </w:r>
                          </w:p>
                          <w:p w14:paraId="1B07B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1BDEE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E7E8F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185DA6D3" w14:textId="77777777" w:rsidR="00F93A76" w:rsidRDefault="00F93A76">
                            <w:pPr>
                              <w:pStyle w:val="Default"/>
                              <w:rPr>
                                <w:rFonts w:ascii="Courier New" w:hAnsi="Courier New" w:cs="Courier New"/>
                                <w:sz w:val="20"/>
                                <w:szCs w:val="20"/>
                                <w:lang w:val="en-US"/>
                              </w:rPr>
                            </w:pPr>
                          </w:p>
                          <w:p w14:paraId="5BD59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2C72C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rekomendasi_resep_list"</w:t>
                            </w:r>
                          </w:p>
                          <w:p w14:paraId="4B78A7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EB6E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9201F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6066B2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5EE22E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60F9A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FADA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0345EFA3" w14:textId="77777777" w:rsidR="00F93A76" w:rsidRDefault="00F93A76">
                            <w:pPr>
                              <w:pStyle w:val="Default"/>
                              <w:rPr>
                                <w:rFonts w:ascii="Courier New" w:hAnsi="Courier New" w:cs="Courier New"/>
                                <w:sz w:val="20"/>
                                <w:szCs w:val="20"/>
                                <w:lang w:val="en-US"/>
                              </w:rPr>
                            </w:pPr>
                          </w:p>
                          <w:p w14:paraId="2D06E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413089" id="_x0000_s1115" type="#_x0000_t202" style="width:388.8pt;height:4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">
                <v:textbox>
                  <w:txbxContent>
                    <w:p w14:paraId="2376E9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lt;?xml version="1.0" </w:t>
                      </w:r>
                      <w:r>
                        <w:rPr>
                          <w:rFonts w:ascii="Courier New" w:hAnsi="Courier New" w:cs="Courier New"/>
                          <w:sz w:val="20"/>
                          <w:szCs w:val="20"/>
                          <w:lang w:val="en-US"/>
                        </w:rPr>
                        <w:t>encoding="utf-8"?&gt;</w:t>
                      </w:r>
                    </w:p>
                    <w:p w14:paraId="23E2D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 xmlns:android="http://schemas.android.com/apk/res/android"</w:t>
                      </w:r>
                    </w:p>
                    <w:p w14:paraId="500A6B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3AC35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EC34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AA4D6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50D05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Rekomendasi_Resep"&gt;</w:t>
                      </w:r>
                    </w:p>
                    <w:p w14:paraId="62A79882" w14:textId="77777777" w:rsidR="00F93A76" w:rsidRDefault="00F93A76">
                      <w:pPr>
                        <w:pStyle w:val="Default"/>
                        <w:rPr>
                          <w:rFonts w:ascii="Courier New" w:hAnsi="Courier New" w:cs="Courier New"/>
                          <w:sz w:val="20"/>
                          <w:szCs w:val="20"/>
                          <w:lang w:val="en-US"/>
                        </w:rPr>
                      </w:pPr>
                    </w:p>
                    <w:p w14:paraId="5292B1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0A418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Bahan"</w:t>
                      </w:r>
                    </w:p>
                    <w:p w14:paraId="124D3B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Resep"</w:t>
                      </w:r>
                    </w:p>
                    <w:p w14:paraId="37F146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tyle="bold"</w:t>
                      </w:r>
                    </w:p>
                    <w:p w14:paraId="3E30D0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25dp"</w:t>
                      </w:r>
                    </w:p>
                    <w:p w14:paraId="71B902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Bottom="5dp"</w:t>
                      </w:r>
                    </w:p>
                    <w:p w14:paraId="61A769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6E8193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C105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TopOf="@+id/rv_rekomendas</w:t>
                      </w:r>
                      <w:r>
                        <w:rPr>
                          <w:rFonts w:ascii="Courier New" w:hAnsi="Courier New" w:cs="Courier New"/>
                          <w:sz w:val="20"/>
                          <w:szCs w:val="20"/>
                          <w:lang w:val="en-US"/>
                        </w:rPr>
                        <w:t>i_resep_list"</w:t>
                      </w:r>
                    </w:p>
                    <w:p w14:paraId="1B07B5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11BDEE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E7E8F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parent" /&gt;</w:t>
                      </w:r>
                    </w:p>
                    <w:p w14:paraId="185DA6D3" w14:textId="77777777" w:rsidR="00F93A76" w:rsidRDefault="00F93A76">
                      <w:pPr>
                        <w:pStyle w:val="Default"/>
                        <w:rPr>
                          <w:rFonts w:ascii="Courier New" w:hAnsi="Courier New" w:cs="Courier New"/>
                          <w:sz w:val="20"/>
                          <w:szCs w:val="20"/>
                          <w:lang w:val="en-US"/>
                        </w:rPr>
                      </w:pPr>
                    </w:p>
                    <w:p w14:paraId="5BD599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recyclerview.widget.RecyclerView</w:t>
                      </w:r>
                    </w:p>
                    <w:p w14:paraId="2C72CE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rv_rekomenda</w:t>
                      </w:r>
                      <w:r>
                        <w:rPr>
                          <w:rFonts w:ascii="Courier New" w:hAnsi="Courier New" w:cs="Courier New"/>
                          <w:sz w:val="20"/>
                          <w:szCs w:val="20"/>
                          <w:lang w:val="en-US"/>
                        </w:rPr>
                        <w:t>si_resep_list"</w:t>
                      </w:r>
                    </w:p>
                    <w:p w14:paraId="4B78A7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EB6E2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9201F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Top="48dp"</w:t>
                      </w:r>
                    </w:p>
                    <w:p w14:paraId="6066B2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Bottom_toBottomOf="parent"</w:t>
                      </w:r>
                    </w:p>
                    <w:p w14:paraId="5EE22E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End_toEndOf="parent"</w:t>
                      </w:r>
                    </w:p>
                    <w:p w14:paraId="260F9A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Start_toStartOf="parent"</w:t>
                      </w:r>
                    </w:p>
                    <w:p w14:paraId="3FADA2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nstraintTop_toTopOf="@id/tvBahan" /&gt;</w:t>
                      </w:r>
                    </w:p>
                    <w:p w14:paraId="0345EFA3" w14:textId="77777777" w:rsidR="00F93A76" w:rsidRDefault="00F93A76">
                      <w:pPr>
                        <w:pStyle w:val="Default"/>
                        <w:rPr>
                          <w:rFonts w:ascii="Courier New" w:hAnsi="Courier New" w:cs="Courier New"/>
                          <w:sz w:val="20"/>
                          <w:szCs w:val="20"/>
                          <w:lang w:val="en-US"/>
                        </w:rPr>
                      </w:pPr>
                    </w:p>
                    <w:p w14:paraId="2D06E3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nstraintlayout.widget.ConstraintLayout&gt;</w:t>
                      </w:r>
                    </w:p>
                  </w:txbxContent>
                </v:textbox>
                <w10:anchorlock/>
              </v:shape>
            </w:pict>
          </mc:Fallback>
        </mc:AlternateContent>
      </w:r>
    </w:p>
    <w:p w14:paraId="1D703D4D" w14:textId="77777777" w:rsidR="00F93A76" w:rsidRDefault="00124769">
      <w:pPr>
        <w:spacing w:after="0"/>
      </w:pPr>
      <w:r>
        <w:rPr>
          <w:rFonts w:ascii="Courier New" w:hAnsi="Courier New" w:cs="Courier New"/>
          <w:noProof/>
          <w:sz w:val="20"/>
          <w:szCs w:val="20"/>
          <w:lang w:eastAsia="en-US"/>
        </w:rPr>
        <w:lastRenderedPageBreak/>
        <mc:AlternateContent>
          <mc:Choice Requires="wps">
            <w:drawing>
              <wp:inline distT="0" distB="0" distL="0" distR="0" wp14:anchorId="7506D6CE" wp14:editId="226B9925">
                <wp:extent cx="4937760" cy="7117080"/>
                <wp:effectExtent l="0" t="0" r="15240" b="26670"/>
                <wp:docPr id="514439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117080"/>
                        </a:xfrm>
                        <a:prstGeom prst="rect">
                          <a:avLst/>
                        </a:prstGeom>
                        <a:solidFill>
                          <a:srgbClr val="FFFFFF"/>
                        </a:solidFill>
                        <a:ln w="9525">
                          <a:solidFill>
                            <a:srgbClr val="000000"/>
                          </a:solidFill>
                          <a:miter lim="800000"/>
                        </a:ln>
                      </wps:spPr>
                      <wps:txbx>
                        <w:txbxContent>
                          <w:p w14:paraId="53BFA6E7" w14:textId="77777777" w:rsidR="00F93A76" w:rsidRDefault="00F93A76">
                            <w:pPr>
                              <w:pStyle w:val="Default"/>
                              <w:rPr>
                                <w:rFonts w:ascii="Courier New" w:hAnsi="Courier New" w:cs="Courier New"/>
                                <w:sz w:val="20"/>
                                <w:szCs w:val="20"/>
                                <w:lang w:val="en-US"/>
                              </w:rPr>
                            </w:pPr>
                          </w:p>
                          <w:p w14:paraId="7A72D1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komendasi_Resep : AppCompatActivity(){</w:t>
                            </w:r>
                          </w:p>
                          <w:p w14:paraId="21E56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ActivityRekomendasiResepBinding? = null</w:t>
                            </w:r>
                          </w:p>
                          <w:p w14:paraId="77B23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list = ArrayList&lt;ResponseResep&gt;()</w:t>
                            </w:r>
                          </w:p>
                          <w:p w14:paraId="0B888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0FEC3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53BB2C8" w14:textId="77777777" w:rsidR="00F93A76" w:rsidRDefault="00F93A76">
                            <w:pPr>
                              <w:pStyle w:val="Default"/>
                              <w:rPr>
                                <w:rFonts w:ascii="Courier New" w:hAnsi="Courier New" w:cs="Courier New"/>
                                <w:sz w:val="20"/>
                                <w:szCs w:val="20"/>
                                <w:lang w:val="en-US"/>
                              </w:rPr>
                            </w:pPr>
                          </w:p>
                          <w:p w14:paraId="0E4693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44927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43048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RekomendasiResepBinding.inflate(layoutInflater)</w:t>
                            </w:r>
                          </w:p>
                          <w:p w14:paraId="1EFC2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4AE4C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setHasFixedSize(true)</w:t>
                            </w:r>
                          </w:p>
                          <w:p w14:paraId="46394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layoutManager = LinearLayoutManager(this@Rekomendasi_Resep)</w:t>
                            </w:r>
                          </w:p>
                          <w:p w14:paraId="1F0B52D2" w14:textId="77777777" w:rsidR="00F93A76" w:rsidRDefault="00F93A76">
                            <w:pPr>
                              <w:pStyle w:val="Default"/>
                              <w:rPr>
                                <w:rFonts w:ascii="Courier New" w:hAnsi="Courier New" w:cs="Courier New"/>
                                <w:sz w:val="20"/>
                                <w:szCs w:val="20"/>
                                <w:lang w:val="en-US"/>
                              </w:rPr>
                            </w:pPr>
                          </w:p>
                          <w:p w14:paraId="10750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74AB9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7540D5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1 = ""</w:t>
                            </w:r>
                          </w:p>
                          <w:p w14:paraId="535D1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2 = ""</w:t>
                            </w:r>
                          </w:p>
                          <w:p w14:paraId="357C3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3 = ""</w:t>
                            </w:r>
                          </w:p>
                          <w:p w14:paraId="79E66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4 = ""</w:t>
                            </w:r>
                          </w:p>
                          <w:p w14:paraId="167626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5 = ""</w:t>
                            </w:r>
                          </w:p>
                          <w:p w14:paraId="4DC06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6 = ""</w:t>
                            </w:r>
                          </w:p>
                          <w:p w14:paraId="68C88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ahans.size == 1){</w:t>
                            </w:r>
                          </w:p>
                          <w:p w14:paraId="6FF4A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170BEE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DB0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2){</w:t>
                            </w:r>
                          </w:p>
                          <w:p w14:paraId="50746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1B9BC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42101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D85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3){</w:t>
                            </w:r>
                          </w:p>
                          <w:p w14:paraId="4C93BC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5AB23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10F5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466C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44C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4){</w:t>
                            </w:r>
                          </w:p>
                          <w:p w14:paraId="07444B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621295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7DFEE5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6B69B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1679E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AE8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5){</w:t>
                            </w:r>
                          </w:p>
                          <w:p w14:paraId="2FBC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7E7CB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10985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032C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84CCA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3501E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41711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23F4B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7D42B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2A2A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5AB1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F085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7D32D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22C37A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4FC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501CA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77452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321EB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5ED80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1FAB2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03196D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019124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383A7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6762D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EAD4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08E16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4A040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17A7A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14F0B4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714DF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t)</w:t>
                            </w:r>
                          </w:p>
                          <w:p w14:paraId="57659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702D7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1B1B91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komendasi_Resep,</w:t>
                            </w:r>
                          </w:p>
                          <w:p w14:paraId="0BBC51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5286F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1FC1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FDDA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A84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 t: Throwable) {</w:t>
                            </w:r>
                          </w:p>
                          <w:p w14:paraId="38579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128ACA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7178F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06AA16" w14:textId="77777777" w:rsidR="00F93A76" w:rsidRDefault="00F93A76">
                            <w:pPr>
                              <w:pStyle w:val="Default"/>
                              <w:rPr>
                                <w:rFonts w:ascii="Courier New" w:hAnsi="Courier New" w:cs="Courier New"/>
                                <w:sz w:val="20"/>
                                <w:szCs w:val="20"/>
                                <w:lang w:val="en-US"/>
                              </w:rPr>
                            </w:pPr>
                          </w:p>
                          <w:p w14:paraId="1FB7EA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B8A2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4D5FBD" w14:textId="77777777" w:rsidR="00F93A76" w:rsidRDefault="00F93A76">
                            <w:pPr>
                              <w:pStyle w:val="Default"/>
                              <w:rPr>
                                <w:rFonts w:ascii="Courier New" w:hAnsi="Courier New" w:cs="Courier New"/>
                                <w:sz w:val="20"/>
                                <w:szCs w:val="20"/>
                                <w:lang w:val="en-US"/>
                              </w:rPr>
                            </w:pPr>
                          </w:p>
                          <w:p w14:paraId="365EB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6A03C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komendasi_Resep, Bahan_List::class.java))</w:t>
                            </w:r>
                          </w:p>
                          <w:p w14:paraId="2EE4DF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D591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24C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06D6CE" id="_x0000_s1116" type="#_x0000_t202" style="width:388.8pt;height:56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">
                <v:textbox>
                  <w:txbxContent>
                    <w:p w14:paraId="53BFA6E7" w14:textId="77777777" w:rsidR="00F93A76" w:rsidRDefault="00F93A76">
                      <w:pPr>
                        <w:pStyle w:val="Default"/>
                        <w:rPr>
                          <w:rFonts w:ascii="Courier New" w:hAnsi="Courier New" w:cs="Courier New"/>
                          <w:sz w:val="20"/>
                          <w:szCs w:val="20"/>
                          <w:lang w:val="en-US"/>
                        </w:rPr>
                      </w:pPr>
                    </w:p>
                    <w:p w14:paraId="7A72D1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Rekomendasi_Resep : AppCompatActivity(){</w:t>
                      </w:r>
                    </w:p>
                    <w:p w14:paraId="21E560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ActivityRekom</w:t>
                      </w:r>
                      <w:r>
                        <w:rPr>
                          <w:rFonts w:ascii="Courier New" w:hAnsi="Courier New" w:cs="Courier New"/>
                          <w:sz w:val="20"/>
                          <w:szCs w:val="20"/>
                          <w:lang w:val="en-US"/>
                        </w:rPr>
                        <w:t>endasiResepBinding? = null</w:t>
                      </w:r>
                    </w:p>
                    <w:p w14:paraId="77B23A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list = ArrayList&lt;ResponseResep&gt;()</w:t>
                      </w:r>
                    </w:p>
                    <w:p w14:paraId="0B8888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ahan : String = ""</w:t>
                      </w:r>
                    </w:p>
                    <w:p w14:paraId="0FEC3F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ateinit var db: AppDatabase</w:t>
                      </w:r>
                    </w:p>
                    <w:p w14:paraId="753BB2C8" w14:textId="77777777" w:rsidR="00F93A76" w:rsidRDefault="00F93A76">
                      <w:pPr>
                        <w:pStyle w:val="Default"/>
                        <w:rPr>
                          <w:rFonts w:ascii="Courier New" w:hAnsi="Courier New" w:cs="Courier New"/>
                          <w:sz w:val="20"/>
                          <w:szCs w:val="20"/>
                          <w:lang w:val="en-US"/>
                        </w:rPr>
                      </w:pPr>
                    </w:p>
                    <w:p w14:paraId="0E4693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44927E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43048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w:t>
                      </w:r>
                      <w:r>
                        <w:rPr>
                          <w:rFonts w:ascii="Courier New" w:hAnsi="Courier New" w:cs="Courier New"/>
                          <w:sz w:val="20"/>
                          <w:szCs w:val="20"/>
                          <w:lang w:val="en-US"/>
                        </w:rPr>
                        <w:t>inding = ActivityRekomendasiResepBinding.inflate(layoutInflater)</w:t>
                      </w:r>
                    </w:p>
                    <w:p w14:paraId="1EFC2A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4AE4CA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setHasFixedSize(true)</w:t>
                      </w:r>
                    </w:p>
                    <w:p w14:paraId="46394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layoutManager = LinearLayoutManager(this@Rekomen</w:t>
                      </w:r>
                      <w:r>
                        <w:rPr>
                          <w:rFonts w:ascii="Courier New" w:hAnsi="Courier New" w:cs="Courier New"/>
                          <w:sz w:val="20"/>
                          <w:szCs w:val="20"/>
                          <w:lang w:val="en-US"/>
                        </w:rPr>
                        <w:t>dasi_Resep)</w:t>
                      </w:r>
                    </w:p>
                    <w:p w14:paraId="1F0B52D2" w14:textId="77777777" w:rsidR="00F93A76" w:rsidRDefault="00F93A76">
                      <w:pPr>
                        <w:pStyle w:val="Default"/>
                        <w:rPr>
                          <w:rFonts w:ascii="Courier New" w:hAnsi="Courier New" w:cs="Courier New"/>
                          <w:sz w:val="20"/>
                          <w:szCs w:val="20"/>
                          <w:lang w:val="en-US"/>
                        </w:rPr>
                      </w:pPr>
                    </w:p>
                    <w:p w14:paraId="107507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db = AppDatabase.getDatabase(this)!!</w:t>
                      </w:r>
                    </w:p>
                    <w:p w14:paraId="74AB93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bahans: List&lt;BahanEntity&gt; = db.Bahan().getAllBahan()</w:t>
                      </w:r>
                    </w:p>
                    <w:p w14:paraId="7540D5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1 = ""</w:t>
                      </w:r>
                    </w:p>
                    <w:p w14:paraId="535D1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2 = ""</w:t>
                      </w:r>
                    </w:p>
                    <w:p w14:paraId="357C3A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3 = ""</w:t>
                      </w:r>
                    </w:p>
                    <w:p w14:paraId="79E663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4 = ""</w:t>
                      </w:r>
                    </w:p>
                    <w:p w14:paraId="167626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5 = ""</w:t>
                      </w:r>
                    </w:p>
                    <w:p w14:paraId="4DC063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bahan6 = ""</w:t>
                      </w:r>
                    </w:p>
                    <w:p w14:paraId="68C887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bahans.size == 1){</w:t>
                      </w:r>
                    </w:p>
                    <w:p w14:paraId="6FF4A2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170BEE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FDB0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2){</w:t>
                      </w:r>
                    </w:p>
                    <w:p w14:paraId="507460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1B9BC6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42101A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ED857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3){</w:t>
                      </w:r>
                    </w:p>
                    <w:p w14:paraId="4C93BC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5AB23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010F56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466C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644C4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4){</w:t>
                      </w:r>
                    </w:p>
                    <w:p w14:paraId="07444B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bahan1 = bahans.get(0).nama</w:t>
                      </w:r>
                    </w:p>
                    <w:p w14:paraId="6212958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7DFEE57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6B69B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1679E0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CAE8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5){</w:t>
                      </w:r>
                    </w:p>
                    <w:p w14:paraId="2FBCF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7E7CB0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w:t>
                      </w:r>
                      <w:r>
                        <w:rPr>
                          <w:rFonts w:ascii="Courier New" w:hAnsi="Courier New" w:cs="Courier New"/>
                          <w:sz w:val="20"/>
                          <w:szCs w:val="20"/>
                          <w:lang w:val="en-US"/>
                        </w:rPr>
                        <w:t>2 = bahans.get(1).nama</w:t>
                      </w:r>
                    </w:p>
                    <w:p w14:paraId="10985C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4032CF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84CCA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3501E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241711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23F4B1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7D42B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w:t>
                      </w:r>
                      <w:r>
                        <w:rPr>
                          <w:rFonts w:ascii="Courier New" w:hAnsi="Courier New" w:cs="Courier New"/>
                          <w:sz w:val="20"/>
                          <w:szCs w:val="20"/>
                          <w:lang w:val="en-US"/>
                        </w:rPr>
                        <w:t>get(1).nama</w:t>
                      </w:r>
                    </w:p>
                    <w:p w14:paraId="02A2A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35AB13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F085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7D32D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22C37A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04FC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501CAD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774521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321EB3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5ED800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1FAB20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03196D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019124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383A7A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6762D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6EAD49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08E165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4A040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17A7A1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w:t>
                      </w:r>
                      <w:r>
                        <w:rPr>
                          <w:rFonts w:ascii="Courier New" w:hAnsi="Courier New" w:cs="Courier New"/>
                          <w:sz w:val="20"/>
                          <w:szCs w:val="20"/>
                          <w:lang w:val="en-US"/>
                        </w:rPr>
                        <w:t>onse.isSuccessful){</w:t>
                      </w:r>
                    </w:p>
                    <w:p w14:paraId="14F0B4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714DF9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t)</w:t>
                      </w:r>
                    </w:p>
                    <w:p w14:paraId="57659C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702D76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1B1B91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Toast.makeText(this@Rekomendasi_Resep,</w:t>
                      </w:r>
                    </w:p>
                    <w:p w14:paraId="0BBC51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5286FD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1FC119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DFDDA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EA84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w:t>
                      </w:r>
                      <w:r>
                        <w:rPr>
                          <w:rFonts w:ascii="Courier New" w:hAnsi="Courier New" w:cs="Courier New"/>
                          <w:sz w:val="20"/>
                          <w:szCs w:val="20"/>
                          <w:lang w:val="en-US"/>
                        </w:rPr>
                        <w:t>, t: Throwable) {</w:t>
                      </w:r>
                    </w:p>
                    <w:p w14:paraId="38579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128ACA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7178F9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906AA16" w14:textId="77777777" w:rsidR="00F93A76" w:rsidRDefault="00F93A76">
                      <w:pPr>
                        <w:pStyle w:val="Default"/>
                        <w:rPr>
                          <w:rFonts w:ascii="Courier New" w:hAnsi="Courier New" w:cs="Courier New"/>
                          <w:sz w:val="20"/>
                          <w:szCs w:val="20"/>
                          <w:lang w:val="en-US"/>
                        </w:rPr>
                      </w:pPr>
                    </w:p>
                    <w:p w14:paraId="1FB7EA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DB8A2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F4D5FBD" w14:textId="77777777" w:rsidR="00F93A76" w:rsidRDefault="00F93A76">
                      <w:pPr>
                        <w:pStyle w:val="Default"/>
                        <w:rPr>
                          <w:rFonts w:ascii="Courier New" w:hAnsi="Courier New" w:cs="Courier New"/>
                          <w:sz w:val="20"/>
                          <w:szCs w:val="20"/>
                          <w:lang w:val="en-US"/>
                        </w:rPr>
                      </w:pPr>
                    </w:p>
                    <w:p w14:paraId="365EB2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6A03CD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Rekomendasi_Resep, Bahan_List::class.java))</w:t>
                      </w:r>
                    </w:p>
                    <w:p w14:paraId="2EE4DF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1D5912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D24C9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75EC61E0"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14DEE11C" wp14:editId="456E9948">
                <wp:extent cx="4937760" cy="6598920"/>
                <wp:effectExtent l="0" t="0" r="15240" b="11430"/>
                <wp:docPr id="792753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6598920"/>
                        </a:xfrm>
                        <a:prstGeom prst="rect">
                          <a:avLst/>
                        </a:prstGeom>
                        <a:solidFill>
                          <a:srgbClr val="FFFFFF"/>
                        </a:solidFill>
                        <a:ln w="9525">
                          <a:solidFill>
                            <a:srgbClr val="000000"/>
                          </a:solidFill>
                          <a:miter lim="800000"/>
                        </a:ln>
                      </wps:spPr>
                      <wps:txbx>
                        <w:txbxContent>
                          <w:p w14:paraId="34E4B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44AE2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DC6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0E8CC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4949C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ans.get(1).nama</w:t>
                            </w:r>
                          </w:p>
                          <w:p w14:paraId="2E08CD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22BE6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D451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5F57AD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419725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7C7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878B0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791CD0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6187F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37F65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00001A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1F00A1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76304B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35D49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8548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1CD47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1D1A96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201248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7864F9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onse.isSuccessful){</w:t>
                            </w:r>
                          </w:p>
                          <w:p w14:paraId="54C70D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7362F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t)</w:t>
                            </w:r>
                          </w:p>
                          <w:p w14:paraId="36C3F9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173D9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153D4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makeText(this@Rekomendasi_Resep,</w:t>
                            </w:r>
                          </w:p>
                          <w:p w14:paraId="781B9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556CA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3FD0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04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BBC94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 t: Throwable) {</w:t>
                            </w:r>
                          </w:p>
                          <w:p w14:paraId="5C8D9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3DDE7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1A4E0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E1AA50E" w14:textId="77777777" w:rsidR="00F93A76" w:rsidRDefault="00F93A76">
                            <w:pPr>
                              <w:pStyle w:val="Default"/>
                              <w:rPr>
                                <w:rFonts w:ascii="Courier New" w:hAnsi="Courier New" w:cs="Courier New"/>
                                <w:sz w:val="20"/>
                                <w:szCs w:val="20"/>
                                <w:lang w:val="en-US"/>
                              </w:rPr>
                            </w:pPr>
                          </w:p>
                          <w:p w14:paraId="1F3AE4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60A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A43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6AA90F" w14:textId="77777777" w:rsidR="00F93A76" w:rsidRDefault="00F93A76">
                            <w:pPr>
                              <w:pStyle w:val="Default"/>
                              <w:rPr>
                                <w:rFonts w:ascii="Courier New" w:hAnsi="Courier New" w:cs="Courier New"/>
                                <w:sz w:val="20"/>
                                <w:szCs w:val="20"/>
                                <w:lang w:val="en-US"/>
                              </w:rPr>
                            </w:pP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DEE11C" id="_x0000_s1117" type="#_x0000_t202" style="width:388.8pt;height:51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">
                <v:textbox>
                  <w:txbxContent>
                    <w:p w14:paraId="34E4B2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44AE25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7DC6E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 if(bahans.size == 6){</w:t>
                      </w:r>
                    </w:p>
                    <w:p w14:paraId="0E8CC4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 = bahans.get(0).nama</w:t>
                      </w:r>
                    </w:p>
                    <w:p w14:paraId="4949C4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 = bah</w:t>
                      </w:r>
                      <w:r>
                        <w:rPr>
                          <w:rFonts w:ascii="Courier New" w:hAnsi="Courier New" w:cs="Courier New"/>
                          <w:sz w:val="20"/>
                          <w:szCs w:val="20"/>
                          <w:lang w:val="en-US"/>
                        </w:rPr>
                        <w:t>ans.get(1).nama</w:t>
                      </w:r>
                    </w:p>
                    <w:p w14:paraId="2E08CD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 = bahans.get(2).nama</w:t>
                      </w:r>
                    </w:p>
                    <w:p w14:paraId="22BE65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 = bahans.get(3).nama</w:t>
                      </w:r>
                    </w:p>
                    <w:p w14:paraId="7D451C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 = bahans.get(4).nama</w:t>
                      </w:r>
                    </w:p>
                    <w:p w14:paraId="5F57AD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 = bahans.get(5).nama</w:t>
                      </w:r>
                    </w:p>
                    <w:p w14:paraId="419725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E7C7A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api = RetrofitClient().instance</w:t>
                      </w:r>
                    </w:p>
                    <w:p w14:paraId="6878B0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i.GetResep(</w:t>
                      </w:r>
                    </w:p>
                    <w:p w14:paraId="791CD0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1,</w:t>
                      </w:r>
                    </w:p>
                    <w:p w14:paraId="6187F6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2,</w:t>
                      </w:r>
                    </w:p>
                    <w:p w14:paraId="37F65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3,</w:t>
                      </w:r>
                    </w:p>
                    <w:p w14:paraId="00001A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4,</w:t>
                      </w:r>
                    </w:p>
                    <w:p w14:paraId="1F00A1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5,</w:t>
                      </w:r>
                    </w:p>
                    <w:p w14:paraId="76304B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ahan6</w:t>
                      </w:r>
                    </w:p>
                    <w:p w14:paraId="35D49B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nqueue(object : Callback&lt;ArrayList&lt;ResponseResep&gt;&gt; {</w:t>
                      </w:r>
                    </w:p>
                    <w:p w14:paraId="385480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Response(</w:t>
                      </w:r>
                    </w:p>
                    <w:p w14:paraId="1CD471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call: Call&lt;ArrayList&lt;ResponseResep&gt;&gt;,</w:t>
                      </w:r>
                    </w:p>
                    <w:p w14:paraId="1D1A96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 Response&lt;ArrayList&lt;ResponseResep&gt;&gt;</w:t>
                      </w:r>
                    </w:p>
                    <w:p w14:paraId="201248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 {</w:t>
                      </w:r>
                    </w:p>
                    <w:p w14:paraId="7864F9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if (resp</w:t>
                      </w:r>
                      <w:r>
                        <w:rPr>
                          <w:rFonts w:ascii="Courier New" w:hAnsi="Courier New" w:cs="Courier New"/>
                          <w:sz w:val="20"/>
                          <w:szCs w:val="20"/>
                          <w:lang w:val="en-US"/>
                        </w:rPr>
                        <w:t>onse.isSuccessful){</w:t>
                      </w:r>
                    </w:p>
                    <w:p w14:paraId="54C70D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response.body()?.let { list.addAll(it) }</w:t>
                      </w:r>
                    </w:p>
                    <w:p w14:paraId="7362F7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r adapter = ResepAdapter(this@Rekomendasi_Resep, list)</w:t>
                      </w:r>
                    </w:p>
                    <w:p w14:paraId="36C3F9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rvRekomendasiResepList.adapter = adapter</w:t>
                      </w:r>
                    </w:p>
                    <w:p w14:paraId="173D9A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else{</w:t>
                      </w:r>
                    </w:p>
                    <w:p w14:paraId="3153D4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Toast.makeText(this@Rekomendasi_Resep,</w:t>
                      </w:r>
                    </w:p>
                    <w:p w14:paraId="781B9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Gagal mengambil Data",</w:t>
                      </w:r>
                    </w:p>
                    <w:p w14:paraId="556CA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ast.LENGTH_LONG).show()</w:t>
                      </w:r>
                    </w:p>
                    <w:p w14:paraId="43FD07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D04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BBC94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Failure(call: Call&lt;ArrayList&lt;ResponseResep&gt;&gt;</w:t>
                      </w:r>
                      <w:r>
                        <w:rPr>
                          <w:rFonts w:ascii="Courier New" w:hAnsi="Courier New" w:cs="Courier New"/>
                          <w:sz w:val="20"/>
                          <w:szCs w:val="20"/>
                          <w:lang w:val="en-US"/>
                        </w:rPr>
                        <w:t>, t: Throwable) {</w:t>
                      </w:r>
                    </w:p>
                    <w:p w14:paraId="5C8D90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printStackTrace()</w:t>
                      </w:r>
                    </w:p>
                    <w:p w14:paraId="3DDE75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og.e("Error", t.message.toString())</w:t>
                      </w:r>
                    </w:p>
                    <w:p w14:paraId="1A4E04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E1AA50E" w14:textId="77777777" w:rsidR="00F93A76" w:rsidRDefault="00F93A76">
                      <w:pPr>
                        <w:pStyle w:val="Default"/>
                        <w:rPr>
                          <w:rFonts w:ascii="Courier New" w:hAnsi="Courier New" w:cs="Courier New"/>
                          <w:sz w:val="20"/>
                          <w:szCs w:val="20"/>
                          <w:lang w:val="en-US"/>
                        </w:rPr>
                      </w:pPr>
                    </w:p>
                    <w:p w14:paraId="1F3AE4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160AB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4A43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A6AA90F" w14:textId="77777777" w:rsidR="00F93A76" w:rsidRDefault="00F93A76">
                      <w:pPr>
                        <w:pStyle w:val="Default"/>
                        <w:rPr>
                          <w:rFonts w:ascii="Courier New" w:hAnsi="Courier New" w:cs="Courier New"/>
                          <w:sz w:val="20"/>
                          <w:szCs w:val="20"/>
                          <w:lang w:val="en-US"/>
                        </w:rPr>
                      </w:pPr>
                    </w:p>
                  </w:txbxContent>
                </v:textbox>
                <w10:anchorlock/>
              </v:shape>
            </w:pict>
          </mc:Fallback>
        </mc:AlternateContent>
      </w:r>
    </w:p>
    <w:p w14:paraId="0873C357" w14:textId="77777777" w:rsidR="00F93A76" w:rsidRDefault="00F93A76">
      <w:pPr>
        <w:spacing w:after="0"/>
      </w:pPr>
    </w:p>
    <w:p w14:paraId="5C19A8E9" w14:textId="77777777" w:rsidR="00F93A76" w:rsidRDefault="00F93A76">
      <w:pPr>
        <w:spacing w:after="0"/>
      </w:pPr>
    </w:p>
    <w:p w14:paraId="5F71D759" w14:textId="77777777" w:rsidR="00F93A76" w:rsidRDefault="00F93A76">
      <w:pPr>
        <w:spacing w:after="0"/>
      </w:pPr>
    </w:p>
    <w:p w14:paraId="2D5F4FF8" w14:textId="77777777" w:rsidR="00F93A76" w:rsidRDefault="00124769">
      <w:pPr>
        <w:pStyle w:val="ListParagraph"/>
        <w:numPr>
          <w:ilvl w:val="0"/>
          <w:numId w:val="56"/>
        </w:numPr>
        <w:spacing w:after="0"/>
        <w:ind w:hanging="720"/>
      </w:pPr>
      <w:r>
        <w:lastRenderedPageBreak/>
        <w:t>Halaman Detail Rekomendasi Resep Makanan</w:t>
      </w:r>
    </w:p>
    <w:p w14:paraId="3C8BA061" w14:textId="77777777" w:rsidR="00F93A76" w:rsidRDefault="00124769">
      <w:pPr>
        <w:spacing w:after="0"/>
      </w:pPr>
      <w:r>
        <w:rPr>
          <w:rFonts w:ascii="Courier New" w:hAnsi="Courier New" w:cs="Courier New"/>
          <w:noProof/>
          <w:sz w:val="20"/>
          <w:szCs w:val="20"/>
          <w:lang w:eastAsia="en-US"/>
        </w:rPr>
        <mc:AlternateContent>
          <mc:Choice Requires="wps">
            <w:drawing>
              <wp:inline distT="0" distB="0" distL="0" distR="0" wp14:anchorId="3EFB3C25" wp14:editId="473F1AE0">
                <wp:extent cx="4937760" cy="7018020"/>
                <wp:effectExtent l="0" t="0" r="15240" b="11430"/>
                <wp:docPr id="1594327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29F15D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2B9F9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 xmlns:android="http://schemas.android.com/apk/res/android"</w:t>
                            </w:r>
                          </w:p>
                          <w:p w14:paraId="252817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0E0D2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9DD87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2AAD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03DA7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384E2A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Detail.DetailResep"&gt;</w:t>
                            </w:r>
                          </w:p>
                          <w:p w14:paraId="29C0E856" w14:textId="77777777" w:rsidR="00F93A76" w:rsidRDefault="00F93A76">
                            <w:pPr>
                              <w:pStyle w:val="Default"/>
                              <w:rPr>
                                <w:rFonts w:ascii="Courier New" w:hAnsi="Courier New" w:cs="Courier New"/>
                                <w:sz w:val="20"/>
                                <w:szCs w:val="20"/>
                                <w:lang w:val="en-US"/>
                              </w:rPr>
                            </w:pPr>
                          </w:p>
                          <w:p w14:paraId="689DE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w:t>
                            </w:r>
                          </w:p>
                          <w:p w14:paraId="0C9E1D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8D2DE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9E9A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appBar"</w:t>
                            </w:r>
                          </w:p>
                          <w:p w14:paraId="2B89D1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heme="@style/Theme.AppCompat.NoActionBar"</w:t>
                            </w:r>
                          </w:p>
                          <w:p w14:paraId="614730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transparent"&gt;</w:t>
                            </w:r>
                          </w:p>
                          <w:p w14:paraId="03249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w:t>
                            </w:r>
                          </w:p>
                          <w:p w14:paraId="2DECC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978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00C8B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ntentScrim="@color/yellow"</w:t>
                            </w:r>
                          </w:p>
                          <w:p w14:paraId="2E2794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Start="20.80dp"</w:t>
                            </w:r>
                          </w:p>
                          <w:p w14:paraId="3F6EA0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End="93.60dp"</w:t>
                            </w:r>
                          </w:p>
                          <w:p w14:paraId="11FF3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enterAlwaysCollapsed"&gt;</w:t>
                            </w:r>
                          </w:p>
                          <w:p w14:paraId="0624BA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makeramen.roundedimageview.RoundedImageView</w:t>
                            </w:r>
                          </w:p>
                          <w:p w14:paraId="4A170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96E2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678075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Item"</w:t>
                            </w:r>
                          </w:p>
                          <w:p w14:paraId="462D7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A4E5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Mode="parallax"</w:t>
                            </w:r>
                          </w:p>
                          <w:p w14:paraId="09B71D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ParallaxMultiplier="0.7"</w:t>
                            </w:r>
                          </w:p>
                          <w:p w14:paraId="50FA2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right="26.00dp"</w:t>
                            </w:r>
                          </w:p>
                          <w:p w14:paraId="2874C2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left="26.00dp"/&gt;</w:t>
                            </w:r>
                          </w:p>
                          <w:p w14:paraId="224EC038" w14:textId="77777777" w:rsidR="00F93A76" w:rsidRDefault="00F93A76">
                            <w:pPr>
                              <w:pStyle w:val="Default"/>
                              <w:rPr>
                                <w:rFonts w:ascii="Courier New" w:hAnsi="Courier New" w:cs="Courier New"/>
                                <w:sz w:val="20"/>
                                <w:szCs w:val="20"/>
                                <w:lang w:val="en-US"/>
                              </w:rPr>
                            </w:pPr>
                          </w:p>
                          <w:p w14:paraId="4230D9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Toolbar</w:t>
                            </w:r>
                          </w:p>
                          <w:p w14:paraId="670DE2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B25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attr/actionBarSize"</w:t>
                            </w:r>
                          </w:p>
                          <w:p w14:paraId="45C9C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oolbar"</w:t>
                            </w:r>
                          </w:p>
                          <w:p w14:paraId="68DAD2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w:t>
                            </w:r>
                          </w:p>
                          <w:p w14:paraId="2DCB3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tleTextColor="@color/white"/&gt;</w:t>
                            </w:r>
                          </w:p>
                          <w:p w14:paraId="67ABBED7" w14:textId="77777777" w:rsidR="00F93A76" w:rsidRDefault="00F93A76">
                            <w:pPr>
                              <w:pStyle w:val="Default"/>
                              <w:rPr>
                                <w:rFonts w:ascii="Courier New" w:hAnsi="Courier New" w:cs="Courier New"/>
                                <w:sz w:val="20"/>
                                <w:szCs w:val="20"/>
                                <w:lang w:val="en-US"/>
                              </w:rPr>
                            </w:pPr>
                          </w:p>
                          <w:p w14:paraId="42C532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221FA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2CE5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3B1A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5.60dp"</w:t>
                            </w:r>
                          </w:p>
                          <w:p w14:paraId="2064D5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0.40dp"</w:t>
                            </w:r>
                          </w:p>
                          <w:p w14:paraId="574E0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5.20dp"</w:t>
                            </w:r>
                          </w:p>
                          <w:p w14:paraId="688AF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35DD9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FFA4B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start"</w:t>
                            </w:r>
                          </w:p>
                          <w:p w14:paraId="101E77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7BE52A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21923B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ck"/&gt;</w:t>
                            </w:r>
                          </w:p>
                          <w:p w14:paraId="01F05A49" w14:textId="77777777" w:rsidR="00F93A76" w:rsidRDefault="00F93A76">
                            <w:pPr>
                              <w:pStyle w:val="Default"/>
                              <w:rPr>
                                <w:rFonts w:ascii="Courier New" w:hAnsi="Courier New" w:cs="Courier New"/>
                                <w:sz w:val="20"/>
                                <w:szCs w:val="20"/>
                                <w:lang w:val="en-US"/>
                              </w:rPr>
                            </w:pPr>
                          </w:p>
                          <w:p w14:paraId="7CC45F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14A23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E4F6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774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5298FD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23DC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2703B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54DBF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16E0D4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w:t>
                            </w:r>
                          </w:p>
                          <w:p w14:paraId="4A3E54CF" w14:textId="77777777" w:rsidR="00F93A76" w:rsidRDefault="00F93A76">
                            <w:pPr>
                              <w:pStyle w:val="Default"/>
                              <w:rPr>
                                <w:rFonts w:ascii="Courier New" w:hAnsi="Courier New" w:cs="Courier New"/>
                                <w:sz w:val="20"/>
                                <w:szCs w:val="20"/>
                                <w:lang w:val="en-US"/>
                              </w:rPr>
                            </w:pPr>
                          </w:p>
                          <w:p w14:paraId="54486F2D" w14:textId="77777777" w:rsidR="00F93A76" w:rsidRDefault="00F93A76">
                            <w:pPr>
                              <w:pStyle w:val="Default"/>
                              <w:rPr>
                                <w:rFonts w:ascii="Courier New" w:hAnsi="Courier New" w:cs="Courier New"/>
                                <w:sz w:val="20"/>
                                <w:szCs w:val="20"/>
                                <w:lang w:val="en-US"/>
                              </w:rPr>
                            </w:pPr>
                          </w:p>
                          <w:p w14:paraId="79DDF35A" w14:textId="77777777" w:rsidR="00F93A76" w:rsidRDefault="00F93A76">
                            <w:pPr>
                              <w:pStyle w:val="Default"/>
                              <w:rPr>
                                <w:rFonts w:ascii="Courier New" w:hAnsi="Courier New" w:cs="Courier New"/>
                                <w:sz w:val="20"/>
                                <w:szCs w:val="20"/>
                                <w:lang w:val="en-US"/>
                              </w:rPr>
                            </w:pPr>
                          </w:p>
                          <w:p w14:paraId="52CDB4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gt;</w:t>
                            </w:r>
                          </w:p>
                          <w:p w14:paraId="387FBB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gt;</w:t>
                            </w:r>
                          </w:p>
                          <w:p w14:paraId="17515983" w14:textId="77777777" w:rsidR="00F93A76" w:rsidRDefault="00F93A76">
                            <w:pPr>
                              <w:pStyle w:val="Default"/>
                              <w:rPr>
                                <w:rFonts w:ascii="Courier New" w:hAnsi="Courier New" w:cs="Courier New"/>
                                <w:sz w:val="20"/>
                                <w:szCs w:val="20"/>
                                <w:lang w:val="en-US"/>
                              </w:rPr>
                            </w:pPr>
                          </w:p>
                          <w:p w14:paraId="26E3BE00" w14:textId="77777777" w:rsidR="00F93A76" w:rsidRDefault="00F93A76">
                            <w:pPr>
                              <w:pStyle w:val="Default"/>
                              <w:rPr>
                                <w:rFonts w:ascii="Courier New" w:hAnsi="Courier New" w:cs="Courier New"/>
                                <w:sz w:val="20"/>
                                <w:szCs w:val="20"/>
                                <w:lang w:val="en-US"/>
                              </w:rPr>
                            </w:pPr>
                          </w:p>
                          <w:p w14:paraId="09FCBD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3FFCA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5ACB2B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5EC5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1D46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lipToPadding="false"</w:t>
                            </w:r>
                          </w:p>
                          <w:p w14:paraId="3CA11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string/appbar_scrolling_view_behavior"&gt;</w:t>
                            </w:r>
                          </w:p>
                          <w:p w14:paraId="0BE20D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A26D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1FED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6E4A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D6B9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3E12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F73E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DA4E8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831E51" w14:textId="77777777" w:rsidR="00F93A76" w:rsidRDefault="00F93A76">
                            <w:pPr>
                              <w:pStyle w:val="Default"/>
                              <w:rPr>
                                <w:rFonts w:ascii="Courier New" w:hAnsi="Courier New" w:cs="Courier New"/>
                                <w:sz w:val="20"/>
                                <w:szCs w:val="20"/>
                                <w:lang w:val="en-US"/>
                              </w:rPr>
                            </w:pPr>
                          </w:p>
                          <w:p w14:paraId="532EE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921F5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6DDC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50991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B23C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6119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CAA5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4EE821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3A684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6.00dp"&gt;</w:t>
                            </w:r>
                          </w:p>
                          <w:p w14:paraId="4D17B557" w14:textId="77777777" w:rsidR="00F93A76" w:rsidRDefault="00F93A76">
                            <w:pPr>
                              <w:pStyle w:val="Default"/>
                              <w:rPr>
                                <w:rFonts w:ascii="Courier New" w:hAnsi="Courier New" w:cs="Courier New"/>
                                <w:sz w:val="20"/>
                                <w:szCs w:val="20"/>
                                <w:lang w:val="en-US"/>
                              </w:rPr>
                            </w:pPr>
                          </w:p>
                          <w:p w14:paraId="2194AD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FC5C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2E3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26429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79ADB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6AF47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40A9A0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467D5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51D142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3FB5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3D0937CC" w14:textId="77777777" w:rsidR="00F93A76" w:rsidRDefault="00F93A76">
                            <w:pPr>
                              <w:pStyle w:val="Default"/>
                              <w:rPr>
                                <w:rFonts w:ascii="Courier New" w:hAnsi="Courier New" w:cs="Courier New"/>
                                <w:sz w:val="20"/>
                                <w:szCs w:val="20"/>
                                <w:lang w:val="en-US"/>
                              </w:rPr>
                            </w:pPr>
                          </w:p>
                          <w:p w14:paraId="25AE6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F628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1F6D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C782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9F649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085FABEA" w14:textId="77777777" w:rsidR="00F93A76" w:rsidRDefault="00F93A76">
                            <w:pPr>
                              <w:pStyle w:val="Default"/>
                              <w:rPr>
                                <w:rFonts w:ascii="Courier New" w:hAnsi="Courier New" w:cs="Courier New"/>
                                <w:sz w:val="20"/>
                                <w:szCs w:val="20"/>
                                <w:lang w:val="en-US"/>
                              </w:rPr>
                            </w:pPr>
                          </w:p>
                          <w:p w14:paraId="5952E3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E81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2D2E1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1F1FEC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6C53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7A8D8BA" w14:textId="77777777" w:rsidR="00F93A76" w:rsidRDefault="00F93A76">
                            <w:pPr>
                              <w:pStyle w:val="Default"/>
                              <w:rPr>
                                <w:rFonts w:ascii="Courier New" w:hAnsi="Courier New" w:cs="Courier New"/>
                                <w:sz w:val="20"/>
                                <w:szCs w:val="20"/>
                                <w:lang w:val="en-US"/>
                              </w:rPr>
                            </w:pPr>
                          </w:p>
                          <w:p w14:paraId="238F5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C696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1C338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58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0E406B33" w14:textId="77777777" w:rsidR="00F93A76" w:rsidRDefault="00F93A76">
                            <w:pPr>
                              <w:pStyle w:val="Default"/>
                              <w:rPr>
                                <w:rFonts w:ascii="Courier New" w:hAnsi="Courier New" w:cs="Courier New"/>
                                <w:sz w:val="20"/>
                                <w:szCs w:val="20"/>
                                <w:lang w:val="en-US"/>
                              </w:rPr>
                            </w:pPr>
                          </w:p>
                          <w:p w14:paraId="585D4DDB" w14:textId="77777777" w:rsidR="00F93A76" w:rsidRDefault="00F93A76">
                            <w:pPr>
                              <w:pStyle w:val="Default"/>
                              <w:rPr>
                                <w:rFonts w:ascii="Courier New" w:hAnsi="Courier New" w:cs="Courier New"/>
                                <w:sz w:val="20"/>
                                <w:szCs w:val="20"/>
                                <w:lang w:val="en-US"/>
                              </w:rPr>
                            </w:pPr>
                          </w:p>
                          <w:p w14:paraId="0E80A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43A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32B6A4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3D035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933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7B2290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80855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72BAD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04606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17E4C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368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773395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10EEE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9029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498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0AEF56" w14:textId="77777777" w:rsidR="00F93A76" w:rsidRDefault="00F93A76">
                            <w:pPr>
                              <w:pStyle w:val="Default"/>
                              <w:rPr>
                                <w:rFonts w:ascii="Courier New" w:hAnsi="Courier New" w:cs="Courier New"/>
                                <w:sz w:val="20"/>
                                <w:szCs w:val="20"/>
                                <w:lang w:val="en-US"/>
                              </w:rPr>
                            </w:pPr>
                          </w:p>
                          <w:p w14:paraId="1E8C9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33DD3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5DE4B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C0003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790C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787D4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791D4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2790123" w14:textId="77777777" w:rsidR="00F93A76" w:rsidRDefault="00F93A76">
                            <w:pPr>
                              <w:pStyle w:val="Default"/>
                              <w:rPr>
                                <w:rFonts w:ascii="Courier New" w:hAnsi="Courier New" w:cs="Courier New"/>
                                <w:sz w:val="20"/>
                                <w:szCs w:val="20"/>
                                <w:lang w:val="en-US"/>
                              </w:rPr>
                            </w:pPr>
                          </w:p>
                          <w:p w14:paraId="272D9C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BDA5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24BA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B3AC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297F31B6" w14:textId="77777777" w:rsidR="00F93A76" w:rsidRDefault="00F93A76">
                            <w:pPr>
                              <w:pStyle w:val="Default"/>
                              <w:rPr>
                                <w:rFonts w:ascii="Courier New" w:hAnsi="Courier New" w:cs="Courier New"/>
                                <w:sz w:val="20"/>
                                <w:szCs w:val="20"/>
                                <w:lang w:val="en-US"/>
                              </w:rPr>
                            </w:pPr>
                          </w:p>
                          <w:p w14:paraId="0FA2D030" w14:textId="77777777" w:rsidR="00F93A76" w:rsidRDefault="00F93A76">
                            <w:pPr>
                              <w:pStyle w:val="Default"/>
                              <w:rPr>
                                <w:rFonts w:ascii="Courier New" w:hAnsi="Courier New" w:cs="Courier New"/>
                                <w:sz w:val="20"/>
                                <w:szCs w:val="20"/>
                                <w:lang w:val="en-US"/>
                              </w:rPr>
                            </w:pPr>
                          </w:p>
                          <w:p w14:paraId="74197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FDDA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44F1F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18E2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9D4D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4EB85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00AA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4AB1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20689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FE53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72AD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22890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EB81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7734A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91E3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7E086CA" w14:textId="77777777" w:rsidR="00F93A76" w:rsidRDefault="00F93A76">
                            <w:pPr>
                              <w:pStyle w:val="Default"/>
                              <w:rPr>
                                <w:rFonts w:ascii="Courier New" w:hAnsi="Courier New" w:cs="Courier New"/>
                                <w:sz w:val="20"/>
                                <w:szCs w:val="20"/>
                                <w:lang w:val="en-US"/>
                              </w:rPr>
                            </w:pPr>
                          </w:p>
                          <w:p w14:paraId="5B9FCE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CB073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85D50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EE33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1DE60A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D25AEE6" w14:textId="77777777" w:rsidR="00F93A76" w:rsidRDefault="00F93A76">
                            <w:pPr>
                              <w:pStyle w:val="Default"/>
                              <w:rPr>
                                <w:rFonts w:ascii="Courier New" w:hAnsi="Courier New" w:cs="Courier New"/>
                                <w:sz w:val="20"/>
                                <w:szCs w:val="20"/>
                                <w:lang w:val="en-US"/>
                              </w:rPr>
                            </w:pPr>
                          </w:p>
                          <w:p w14:paraId="49B3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219DC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51A6D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E5D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9D50218" w14:textId="77777777" w:rsidR="00F93A76" w:rsidRDefault="00F93A76">
                            <w:pPr>
                              <w:pStyle w:val="Default"/>
                              <w:rPr>
                                <w:rFonts w:ascii="Courier New" w:hAnsi="Courier New" w:cs="Courier New"/>
                                <w:sz w:val="20"/>
                                <w:szCs w:val="20"/>
                                <w:lang w:val="en-US"/>
                              </w:rPr>
                            </w:pPr>
                          </w:p>
                          <w:p w14:paraId="7BBE5EAE" w14:textId="77777777" w:rsidR="00F93A76" w:rsidRDefault="00F93A76">
                            <w:pPr>
                              <w:pStyle w:val="Default"/>
                              <w:rPr>
                                <w:rFonts w:ascii="Courier New" w:hAnsi="Courier New" w:cs="Courier New"/>
                                <w:sz w:val="20"/>
                                <w:szCs w:val="20"/>
                                <w:lang w:val="en-US"/>
                              </w:rPr>
                            </w:pPr>
                          </w:p>
                          <w:p w14:paraId="514345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CBED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60014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7D7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DF6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0BBF9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F271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ACDB9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14905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5963C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4CB7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6DCA4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3A61D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16BB50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2B007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99C967" w14:textId="77777777" w:rsidR="00F93A76" w:rsidRDefault="00F93A76">
                            <w:pPr>
                              <w:pStyle w:val="Default"/>
                              <w:rPr>
                                <w:rFonts w:ascii="Courier New" w:hAnsi="Courier New" w:cs="Courier New"/>
                                <w:sz w:val="20"/>
                                <w:szCs w:val="20"/>
                                <w:lang w:val="en-US"/>
                              </w:rPr>
                            </w:pPr>
                          </w:p>
                          <w:p w14:paraId="65D055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46DDF1C" w14:textId="77777777" w:rsidR="00F93A76" w:rsidRDefault="00F93A76">
                            <w:pPr>
                              <w:pStyle w:val="Default"/>
                              <w:rPr>
                                <w:rFonts w:ascii="Courier New" w:hAnsi="Courier New" w:cs="Courier New"/>
                                <w:sz w:val="20"/>
                                <w:szCs w:val="20"/>
                                <w:lang w:val="en-US"/>
                              </w:rPr>
                            </w:pPr>
                          </w:p>
                          <w:p w14:paraId="0614D818" w14:textId="77777777" w:rsidR="00F93A76" w:rsidRDefault="00F93A76">
                            <w:pPr>
                              <w:pStyle w:val="Default"/>
                              <w:rPr>
                                <w:rFonts w:ascii="Courier New" w:hAnsi="Courier New" w:cs="Courier New"/>
                                <w:sz w:val="20"/>
                                <w:szCs w:val="20"/>
                                <w:lang w:val="en-US"/>
                              </w:rPr>
                            </w:pPr>
                          </w:p>
                          <w:p w14:paraId="68B2B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B125B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A483A07" w14:textId="77777777" w:rsidR="00F93A76" w:rsidRDefault="00F93A76">
                            <w:pPr>
                              <w:pStyle w:val="Default"/>
                              <w:rPr>
                                <w:rFonts w:ascii="Courier New" w:hAnsi="Courier New" w:cs="Courier New"/>
                                <w:sz w:val="20"/>
                                <w:szCs w:val="20"/>
                                <w:lang w:val="en-US"/>
                              </w:rPr>
                            </w:pPr>
                          </w:p>
                          <w:p w14:paraId="3FE71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01D7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63E7E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6770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F996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A9AA7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3A14F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1897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0FBCEAF" w14:textId="77777777" w:rsidR="00F93A76" w:rsidRDefault="00F93A76">
                            <w:pPr>
                              <w:pStyle w:val="Default"/>
                              <w:rPr>
                                <w:rFonts w:ascii="Courier New" w:hAnsi="Courier New" w:cs="Courier New"/>
                                <w:sz w:val="20"/>
                                <w:szCs w:val="20"/>
                                <w:lang w:val="en-US"/>
                              </w:rPr>
                            </w:pPr>
                          </w:p>
                          <w:p w14:paraId="7734CC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3F848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F6E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E198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4F38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ED011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F316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51AC5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F069F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C277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1F02681" w14:textId="77777777" w:rsidR="00F93A76" w:rsidRDefault="00F93A76">
                            <w:pPr>
                              <w:pStyle w:val="Default"/>
                              <w:rPr>
                                <w:rFonts w:ascii="Courier New" w:hAnsi="Courier New" w:cs="Courier New"/>
                                <w:sz w:val="20"/>
                                <w:szCs w:val="20"/>
                                <w:lang w:val="en-US"/>
                              </w:rPr>
                            </w:pPr>
                          </w:p>
                          <w:p w14:paraId="7501E2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51A4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2B28E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37AB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C80C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BA103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B204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01A3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59E02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6950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1DCCA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EF34A52" w14:textId="77777777" w:rsidR="00F93A76" w:rsidRDefault="00F93A76">
                            <w:pPr>
                              <w:pStyle w:val="Default"/>
                              <w:rPr>
                                <w:rFonts w:ascii="Courier New" w:hAnsi="Courier New" w:cs="Courier New"/>
                                <w:sz w:val="20"/>
                                <w:szCs w:val="20"/>
                                <w:lang w:val="en-US"/>
                              </w:rPr>
                            </w:pPr>
                          </w:p>
                          <w:p w14:paraId="66771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0FCE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02377F23" w14:textId="77777777" w:rsidR="00F93A76" w:rsidRDefault="00F93A76">
                            <w:pPr>
                              <w:pStyle w:val="Default"/>
                              <w:rPr>
                                <w:rFonts w:ascii="Courier New" w:hAnsi="Courier New" w:cs="Courier New"/>
                                <w:sz w:val="20"/>
                                <w:szCs w:val="20"/>
                                <w:lang w:val="en-US"/>
                              </w:rPr>
                            </w:pPr>
                          </w:p>
                          <w:p w14:paraId="261521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3AF6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A24E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E504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3DEB8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0C6A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3110E6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058F7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01115E2" w14:textId="77777777" w:rsidR="00F93A76" w:rsidRDefault="00F93A76">
                            <w:pPr>
                              <w:pStyle w:val="Default"/>
                              <w:rPr>
                                <w:rFonts w:ascii="Courier New" w:hAnsi="Courier New" w:cs="Courier New"/>
                                <w:sz w:val="20"/>
                                <w:szCs w:val="20"/>
                                <w:lang w:val="en-US"/>
                              </w:rPr>
                            </w:pPr>
                          </w:p>
                          <w:p w14:paraId="4A8140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B8F11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A4A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0C7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F42F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36348E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19575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466949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0319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92DE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6B7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9E7511F" w14:textId="77777777" w:rsidR="00F93A76" w:rsidRDefault="00F93A76">
                            <w:pPr>
                              <w:pStyle w:val="Default"/>
                              <w:rPr>
                                <w:rFonts w:ascii="Courier New" w:hAnsi="Courier New" w:cs="Courier New"/>
                                <w:sz w:val="20"/>
                                <w:szCs w:val="20"/>
                                <w:lang w:val="en-US"/>
                              </w:rPr>
                            </w:pPr>
                          </w:p>
                          <w:p w14:paraId="2A1FD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2251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04AF6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87C28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E18AD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03BE0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CAB05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8111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3B288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331A7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2E5F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A70E0ED" w14:textId="77777777" w:rsidR="00F93A76" w:rsidRDefault="00F93A76">
                            <w:pPr>
                              <w:pStyle w:val="Default"/>
                              <w:rPr>
                                <w:rFonts w:ascii="Courier New" w:hAnsi="Courier New" w:cs="Courier New"/>
                                <w:sz w:val="20"/>
                                <w:szCs w:val="20"/>
                                <w:lang w:val="en-US"/>
                              </w:rPr>
                            </w:pPr>
                          </w:p>
                          <w:p w14:paraId="3771C6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2C9C3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3167F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179763" w14:textId="77777777" w:rsidR="00F93A76" w:rsidRDefault="00F93A76">
                            <w:pPr>
                              <w:pStyle w:val="Default"/>
                              <w:rPr>
                                <w:rFonts w:ascii="Courier New" w:hAnsi="Courier New" w:cs="Courier New"/>
                                <w:sz w:val="20"/>
                                <w:szCs w:val="20"/>
                                <w:lang w:val="en-US"/>
                              </w:rPr>
                            </w:pPr>
                          </w:p>
                          <w:p w14:paraId="3017A2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5CF8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5C76585" w14:textId="77777777" w:rsidR="00F93A76" w:rsidRDefault="00F93A76">
                            <w:pPr>
                              <w:pStyle w:val="Default"/>
                              <w:rPr>
                                <w:rFonts w:ascii="Courier New" w:hAnsi="Courier New" w:cs="Courier New"/>
                                <w:sz w:val="20"/>
                                <w:szCs w:val="20"/>
                                <w:lang w:val="en-US"/>
                              </w:rPr>
                            </w:pPr>
                          </w:p>
                          <w:p w14:paraId="5D8E72B6" w14:textId="77777777" w:rsidR="00F93A76" w:rsidRDefault="00F93A76">
                            <w:pPr>
                              <w:pStyle w:val="Default"/>
                              <w:rPr>
                                <w:rFonts w:ascii="Courier New" w:hAnsi="Courier New" w:cs="Courier New"/>
                                <w:sz w:val="20"/>
                                <w:szCs w:val="20"/>
                                <w:lang w:val="en-US"/>
                              </w:rPr>
                            </w:pPr>
                          </w:p>
                          <w:p w14:paraId="3CD39053" w14:textId="77777777" w:rsidR="00F93A76" w:rsidRDefault="00F93A76">
                            <w:pPr>
                              <w:pStyle w:val="Default"/>
                              <w:rPr>
                                <w:rFonts w:ascii="Courier New" w:hAnsi="Courier New" w:cs="Courier New"/>
                                <w:sz w:val="20"/>
                                <w:szCs w:val="20"/>
                                <w:lang w:val="en-US"/>
                              </w:rPr>
                            </w:pPr>
                          </w:p>
                          <w:p w14:paraId="1B54A2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FB3C25" id="_x0000_s1118"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">
                <v:textbox>
                  <w:txbxContent>
                    <w:p w14:paraId="29F15D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xml version="1.0" encoding="utf-8"?&gt;</w:t>
                      </w:r>
                    </w:p>
                    <w:p w14:paraId="2B9F9B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 xmlns:android="http://schemas.android.com/apk/res/android"</w:t>
                      </w:r>
                    </w:p>
                    <w:p w14:paraId="252817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app="http://schemas.android.com/apk/res-auto"</w:t>
                      </w:r>
                    </w:p>
                    <w:p w14:paraId="0E0D2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xmlns:tools="http://schemas.android.com/tools"</w:t>
                      </w:r>
                    </w:p>
                    <w:p w14:paraId="29DD87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2AADF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03DA7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white"</w:t>
                      </w:r>
                    </w:p>
                    <w:p w14:paraId="384E2A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tools:context=".ui.Detail.DetailResep"&gt;</w:t>
                      </w:r>
                    </w:p>
                    <w:p w14:paraId="29C0E856" w14:textId="77777777" w:rsidR="00F93A76" w:rsidRDefault="00F93A76">
                      <w:pPr>
                        <w:pStyle w:val="Default"/>
                        <w:rPr>
                          <w:rFonts w:ascii="Courier New" w:hAnsi="Courier New" w:cs="Courier New"/>
                          <w:sz w:val="20"/>
                          <w:szCs w:val="20"/>
                          <w:lang w:val="en-US"/>
                        </w:rPr>
                      </w:pPr>
                    </w:p>
                    <w:p w14:paraId="689DE6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w:t>
                      </w:r>
                    </w:p>
                    <w:p w14:paraId="0C9E1D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w:t>
                      </w:r>
                      <w:r>
                        <w:rPr>
                          <w:rFonts w:ascii="Courier New" w:hAnsi="Courier New" w:cs="Courier New"/>
                          <w:sz w:val="20"/>
                          <w:szCs w:val="20"/>
                          <w:lang w:val="en-US"/>
                        </w:rPr>
                        <w:t>ent"</w:t>
                      </w:r>
                    </w:p>
                    <w:p w14:paraId="28D2DE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C9E9A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appBar"</w:t>
                      </w:r>
                    </w:p>
                    <w:p w14:paraId="2B89D1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heme="@style/Theme.AppCompat.NoActionBar"</w:t>
                      </w:r>
                    </w:p>
                    <w:p w14:paraId="614730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color/transparent"&gt;</w:t>
                      </w:r>
                    </w:p>
                    <w:p w14:paraId="032498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w:t>
                      </w:r>
                    </w:p>
                    <w:p w14:paraId="2DECCD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70978B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00C8B0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ontentScrim="@color/yellow"</w:t>
                      </w:r>
                    </w:p>
                    <w:p w14:paraId="2E2794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Start="20.80dp"</w:t>
                      </w:r>
                    </w:p>
                    <w:p w14:paraId="3F6EA0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expandedTitleMarginEnd="93.60dp"</w:t>
                      </w:r>
                    </w:p>
                    <w:p w14:paraId="11FF31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scrollFlags="scroll|enterAlways|enterAlwaysCollapsed"&gt;</w:t>
                      </w:r>
                    </w:p>
                    <w:p w14:paraId="0624BA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makeramen.roundedimageview.RoundedImageView</w:t>
                      </w:r>
                    </w:p>
                    <w:p w14:paraId="4A170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096E2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325.00dp"</w:t>
                      </w:r>
                    </w:p>
                    <w:p w14:paraId="678075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id="@+id/imgItem"</w:t>
                      </w:r>
                    </w:p>
                    <w:p w14:paraId="462D7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caleType="centerCrop"</w:t>
                      </w:r>
                    </w:p>
                    <w:p w14:paraId="5A4E52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Mode="parallax"</w:t>
                      </w:r>
                    </w:p>
                    <w:p w14:paraId="09B71D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collapseParallaxMultiplier="0.7"</w:t>
                      </w:r>
                    </w:p>
                    <w:p w14:paraId="50FA2B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riv_corner_radius_bottom_right="26.00dp"</w:t>
                      </w:r>
                    </w:p>
                    <w:p w14:paraId="2874C2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riv_corner_radius_bottom_left="26.00dp"/&gt;</w:t>
                      </w:r>
                    </w:p>
                    <w:p w14:paraId="224EC038" w14:textId="77777777" w:rsidR="00F93A76" w:rsidRDefault="00F93A76">
                      <w:pPr>
                        <w:pStyle w:val="Default"/>
                        <w:rPr>
                          <w:rFonts w:ascii="Courier New" w:hAnsi="Courier New" w:cs="Courier New"/>
                          <w:sz w:val="20"/>
                          <w:szCs w:val="20"/>
                          <w:lang w:val="en-US"/>
                        </w:rPr>
                      </w:pPr>
                    </w:p>
                    <w:p w14:paraId="4230D9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appcompat.widget.Toolbar</w:t>
                      </w:r>
                    </w:p>
                    <w:p w14:paraId="670DE2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B25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attr/actionBarSize"</w:t>
                      </w:r>
                    </w:p>
                    <w:p w14:paraId="45C9C6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oolbar"</w:t>
                      </w:r>
                    </w:p>
                    <w:p w14:paraId="68DAD2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layout_scrollFlags="scroll|enterAlways"</w:t>
                      </w:r>
                    </w:p>
                    <w:p w14:paraId="2DCB34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titleTextColor="@color/white"/&gt;</w:t>
                      </w:r>
                    </w:p>
                    <w:p w14:paraId="67ABBED7" w14:textId="77777777" w:rsidR="00F93A76" w:rsidRDefault="00F93A76">
                      <w:pPr>
                        <w:pStyle w:val="Default"/>
                        <w:rPr>
                          <w:rFonts w:ascii="Courier New" w:hAnsi="Courier New" w:cs="Courier New"/>
                          <w:sz w:val="20"/>
                          <w:szCs w:val="20"/>
                          <w:lang w:val="en-US"/>
                        </w:rPr>
                      </w:pPr>
                    </w:p>
                    <w:p w14:paraId="42C532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221FA3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2CE5FB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3B1A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w:t>
                      </w:r>
                      <w:r>
                        <w:rPr>
                          <w:rFonts w:ascii="Courier New" w:hAnsi="Courier New" w:cs="Courier New"/>
                          <w:sz w:val="20"/>
                          <w:szCs w:val="20"/>
                          <w:lang w:val="en-US"/>
                        </w:rPr>
                        <w:t>oid:paddingStart="15.60dp"</w:t>
                      </w:r>
                    </w:p>
                    <w:p w14:paraId="2064D5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0.40dp"</w:t>
                      </w:r>
                    </w:p>
                    <w:p w14:paraId="574E0E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End="5.20dp"</w:t>
                      </w:r>
                    </w:p>
                    <w:p w14:paraId="688AF4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35DD90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FFA4B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star</w:t>
                      </w:r>
                      <w:r>
                        <w:rPr>
                          <w:rFonts w:ascii="Courier New" w:hAnsi="Courier New" w:cs="Courier New"/>
                          <w:sz w:val="20"/>
                          <w:szCs w:val="20"/>
                          <w:lang w:val="en-US"/>
                        </w:rPr>
                        <w:t>t"</w:t>
                      </w:r>
                    </w:p>
                    <w:p w14:paraId="101E77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7BE52A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21923B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ck"/&gt;</w:t>
                      </w:r>
                    </w:p>
                    <w:p w14:paraId="01F05A49" w14:textId="77777777" w:rsidR="00F93A76" w:rsidRDefault="00F93A76">
                      <w:pPr>
                        <w:pStyle w:val="Default"/>
                        <w:rPr>
                          <w:rFonts w:ascii="Courier New" w:hAnsi="Courier New" w:cs="Courier New"/>
                          <w:sz w:val="20"/>
                          <w:szCs w:val="20"/>
                          <w:lang w:val="en-US"/>
                        </w:rPr>
                      </w:pPr>
                    </w:p>
                    <w:p w14:paraId="7CC45F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14A238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E4F6F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7744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5298FD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23DC6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2703B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background="@drawable/btn_bg2"</w:t>
                      </w:r>
                    </w:p>
                    <w:p w14:paraId="54DBF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16E0D4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w:t>
                      </w:r>
                    </w:p>
                    <w:p w14:paraId="4A3E54CF" w14:textId="77777777" w:rsidR="00F93A76" w:rsidRDefault="00F93A76">
                      <w:pPr>
                        <w:pStyle w:val="Default"/>
                        <w:rPr>
                          <w:rFonts w:ascii="Courier New" w:hAnsi="Courier New" w:cs="Courier New"/>
                          <w:sz w:val="20"/>
                          <w:szCs w:val="20"/>
                          <w:lang w:val="en-US"/>
                        </w:rPr>
                      </w:pPr>
                    </w:p>
                    <w:p w14:paraId="54486F2D" w14:textId="77777777" w:rsidR="00F93A76" w:rsidRDefault="00F93A76">
                      <w:pPr>
                        <w:pStyle w:val="Default"/>
                        <w:rPr>
                          <w:rFonts w:ascii="Courier New" w:hAnsi="Courier New" w:cs="Courier New"/>
                          <w:sz w:val="20"/>
                          <w:szCs w:val="20"/>
                          <w:lang w:val="en-US"/>
                        </w:rPr>
                      </w:pPr>
                    </w:p>
                    <w:p w14:paraId="79DDF35A" w14:textId="77777777" w:rsidR="00F93A76" w:rsidRDefault="00F93A76">
                      <w:pPr>
                        <w:pStyle w:val="Default"/>
                        <w:rPr>
                          <w:rFonts w:ascii="Courier New" w:hAnsi="Courier New" w:cs="Courier New"/>
                          <w:sz w:val="20"/>
                          <w:szCs w:val="20"/>
                          <w:lang w:val="en-US"/>
                        </w:rPr>
                      </w:pPr>
                    </w:p>
                    <w:p w14:paraId="52CDB4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CollapsingToolbarLayout&gt;</w:t>
                      </w:r>
                    </w:p>
                    <w:p w14:paraId="387FBB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w:t>
                      </w:r>
                      <w:r>
                        <w:rPr>
                          <w:rFonts w:ascii="Courier New" w:hAnsi="Courier New" w:cs="Courier New"/>
                          <w:sz w:val="20"/>
                          <w:szCs w:val="20"/>
                          <w:lang w:val="en-US"/>
                        </w:rPr>
                        <w:t>bar.AppBarLayout&gt;</w:t>
                      </w:r>
                    </w:p>
                    <w:p w14:paraId="17515983" w14:textId="77777777" w:rsidR="00F93A76" w:rsidRDefault="00F93A76">
                      <w:pPr>
                        <w:pStyle w:val="Default"/>
                        <w:rPr>
                          <w:rFonts w:ascii="Courier New" w:hAnsi="Courier New" w:cs="Courier New"/>
                          <w:sz w:val="20"/>
                          <w:szCs w:val="20"/>
                          <w:lang w:val="en-US"/>
                        </w:rPr>
                      </w:pPr>
                    </w:p>
                    <w:p w14:paraId="26E3BE00" w14:textId="77777777" w:rsidR="00F93A76" w:rsidRDefault="00F93A76">
                      <w:pPr>
                        <w:pStyle w:val="Default"/>
                        <w:rPr>
                          <w:rFonts w:ascii="Courier New" w:hAnsi="Courier New" w:cs="Courier New"/>
                          <w:sz w:val="20"/>
                          <w:szCs w:val="20"/>
                          <w:lang w:val="en-US"/>
                        </w:rPr>
                      </w:pPr>
                    </w:p>
                    <w:p w14:paraId="09FCBD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3FFCA8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5ACB2BD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5EC5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31D467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lipToPadding="false"</w:t>
                      </w:r>
                    </w:p>
                    <w:p w14:paraId="3CA11C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w:t>
                      </w:r>
                      <w:r>
                        <w:rPr>
                          <w:rFonts w:ascii="Courier New" w:hAnsi="Courier New" w:cs="Courier New"/>
                          <w:sz w:val="20"/>
                          <w:szCs w:val="20"/>
                          <w:lang w:val="en-US"/>
                        </w:rPr>
                        <w:t>@string/appbar_scrolling_view_behavior"&gt;</w:t>
                      </w:r>
                    </w:p>
                    <w:p w14:paraId="0BE20D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A26D7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F1FED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6E4AA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D6B9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3E12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F73EF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DA4E8C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A831E51" w14:textId="77777777" w:rsidR="00F93A76" w:rsidRDefault="00F93A76">
                      <w:pPr>
                        <w:pStyle w:val="Default"/>
                        <w:rPr>
                          <w:rFonts w:ascii="Courier New" w:hAnsi="Courier New" w:cs="Courier New"/>
                          <w:sz w:val="20"/>
                          <w:szCs w:val="20"/>
                          <w:lang w:val="en-US"/>
                        </w:rPr>
                      </w:pPr>
                    </w:p>
                    <w:p w14:paraId="532EE5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921F5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6DDC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w:t>
                      </w:r>
                      <w:r>
                        <w:rPr>
                          <w:rFonts w:ascii="Courier New" w:hAnsi="Courier New" w:cs="Courier New"/>
                          <w:sz w:val="20"/>
                          <w:szCs w:val="20"/>
                          <w:lang w:val="en-US"/>
                        </w:rPr>
                        <w:t>n="6.50dp"&gt;</w:t>
                      </w:r>
                    </w:p>
                    <w:p w14:paraId="750991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0B23C38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6119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CAA5E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4EE821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3A684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w:t>
                      </w:r>
                      <w:r>
                        <w:rPr>
                          <w:rFonts w:ascii="Courier New" w:hAnsi="Courier New" w:cs="Courier New"/>
                          <w:sz w:val="20"/>
                          <w:szCs w:val="20"/>
                          <w:lang w:val="en-US"/>
                        </w:rPr>
                        <w:t>End="26.00dp"&gt;</w:t>
                      </w:r>
                    </w:p>
                    <w:p w14:paraId="4D17B557" w14:textId="77777777" w:rsidR="00F93A76" w:rsidRDefault="00F93A76">
                      <w:pPr>
                        <w:pStyle w:val="Default"/>
                        <w:rPr>
                          <w:rFonts w:ascii="Courier New" w:hAnsi="Courier New" w:cs="Courier New"/>
                          <w:sz w:val="20"/>
                          <w:szCs w:val="20"/>
                          <w:lang w:val="en-US"/>
                        </w:rPr>
                      </w:pPr>
                    </w:p>
                    <w:p w14:paraId="2194AD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FC5CB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22E39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26429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79ADB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6AF47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13.00dp"</w:t>
                      </w:r>
                    </w:p>
                    <w:p w14:paraId="40A9A0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467D59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51D142C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3FB5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3D0937CC" w14:textId="77777777" w:rsidR="00F93A76" w:rsidRDefault="00F93A76">
                      <w:pPr>
                        <w:pStyle w:val="Default"/>
                        <w:rPr>
                          <w:rFonts w:ascii="Courier New" w:hAnsi="Courier New" w:cs="Courier New"/>
                          <w:sz w:val="20"/>
                          <w:szCs w:val="20"/>
                          <w:lang w:val="en-US"/>
                        </w:rPr>
                      </w:pPr>
                    </w:p>
                    <w:p w14:paraId="25AE6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F6281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11F6D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DC782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9F6491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085FABEA" w14:textId="77777777" w:rsidR="00F93A76" w:rsidRDefault="00F93A76">
                      <w:pPr>
                        <w:pStyle w:val="Default"/>
                        <w:rPr>
                          <w:rFonts w:ascii="Courier New" w:hAnsi="Courier New" w:cs="Courier New"/>
                          <w:sz w:val="20"/>
                          <w:szCs w:val="20"/>
                          <w:lang w:val="en-US"/>
                        </w:rPr>
                      </w:pPr>
                    </w:p>
                    <w:p w14:paraId="5952E3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E81D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2D2E1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1F1FEC9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6C53C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7A8D8BA" w14:textId="77777777" w:rsidR="00F93A76" w:rsidRDefault="00F93A76">
                      <w:pPr>
                        <w:pStyle w:val="Default"/>
                        <w:rPr>
                          <w:rFonts w:ascii="Courier New" w:hAnsi="Courier New" w:cs="Courier New"/>
                          <w:sz w:val="20"/>
                          <w:szCs w:val="20"/>
                          <w:lang w:val="en-US"/>
                        </w:rPr>
                      </w:pPr>
                    </w:p>
                    <w:p w14:paraId="238F5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4C6961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01C338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585E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0E406B33" w14:textId="77777777" w:rsidR="00F93A76" w:rsidRDefault="00F93A76">
                      <w:pPr>
                        <w:pStyle w:val="Default"/>
                        <w:rPr>
                          <w:rFonts w:ascii="Courier New" w:hAnsi="Courier New" w:cs="Courier New"/>
                          <w:sz w:val="20"/>
                          <w:szCs w:val="20"/>
                          <w:lang w:val="en-US"/>
                        </w:rPr>
                      </w:pPr>
                    </w:p>
                    <w:p w14:paraId="585D4DDB" w14:textId="77777777" w:rsidR="00F93A76" w:rsidRDefault="00F93A76">
                      <w:pPr>
                        <w:pStyle w:val="Default"/>
                        <w:rPr>
                          <w:rFonts w:ascii="Courier New" w:hAnsi="Courier New" w:cs="Courier New"/>
                          <w:sz w:val="20"/>
                          <w:szCs w:val="20"/>
                          <w:lang w:val="en-US"/>
                        </w:rPr>
                      </w:pPr>
                    </w:p>
                    <w:p w14:paraId="0E80A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943A2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w:t>
                      </w:r>
                      <w:r>
                        <w:rPr>
                          <w:rFonts w:ascii="Courier New" w:hAnsi="Courier New" w:cs="Courier New"/>
                          <w:sz w:val="20"/>
                          <w:szCs w:val="20"/>
                          <w:lang w:val="en-US"/>
                        </w:rPr>
                        <w:t>id/tvTime"</w:t>
                      </w:r>
                    </w:p>
                    <w:p w14:paraId="32B6A47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3D035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9333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7B2290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80855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textColor="@color/hintTextColor"</w:t>
                      </w:r>
                    </w:p>
                    <w:p w14:paraId="72BAD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04606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17E4C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3682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7733952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Top="13.00dp"</w:t>
                      </w:r>
                    </w:p>
                    <w:p w14:paraId="10EEE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9029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498AB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0AEF56" w14:textId="77777777" w:rsidR="00F93A76" w:rsidRDefault="00F93A76">
                      <w:pPr>
                        <w:pStyle w:val="Default"/>
                        <w:rPr>
                          <w:rFonts w:ascii="Courier New" w:hAnsi="Courier New" w:cs="Courier New"/>
                          <w:sz w:val="20"/>
                          <w:szCs w:val="20"/>
                          <w:lang w:val="en-US"/>
                        </w:rPr>
                      </w:pPr>
                    </w:p>
                    <w:p w14:paraId="1E8C9B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33DD3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5DE4B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C0003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790C9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787D47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w:t>
                      </w:r>
                      <w:r>
                        <w:rPr>
                          <w:rFonts w:ascii="Courier New" w:hAnsi="Courier New" w:cs="Courier New"/>
                          <w:sz w:val="20"/>
                          <w:szCs w:val="20"/>
                          <w:lang w:val="en-US"/>
                        </w:rPr>
                        <w:t>End="13.00dp"</w:t>
                      </w:r>
                    </w:p>
                    <w:p w14:paraId="791D41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72790123" w14:textId="77777777" w:rsidR="00F93A76" w:rsidRDefault="00F93A76">
                      <w:pPr>
                        <w:pStyle w:val="Default"/>
                        <w:rPr>
                          <w:rFonts w:ascii="Courier New" w:hAnsi="Courier New" w:cs="Courier New"/>
                          <w:sz w:val="20"/>
                          <w:szCs w:val="20"/>
                          <w:lang w:val="en-US"/>
                        </w:rPr>
                      </w:pPr>
                    </w:p>
                    <w:p w14:paraId="272D9C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BDA57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24BA6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B3ACA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w:t>
                      </w:r>
                      <w:r>
                        <w:rPr>
                          <w:rFonts w:ascii="Courier New" w:hAnsi="Courier New" w:cs="Courier New"/>
                          <w:sz w:val="20"/>
                          <w:szCs w:val="20"/>
                          <w:lang w:val="en-US"/>
                        </w:rPr>
                        <w:t>="@drawable/ic_baseline_access_time_24"/&gt;</w:t>
                      </w:r>
                    </w:p>
                    <w:p w14:paraId="297F31B6" w14:textId="77777777" w:rsidR="00F93A76" w:rsidRDefault="00F93A76">
                      <w:pPr>
                        <w:pStyle w:val="Default"/>
                        <w:rPr>
                          <w:rFonts w:ascii="Courier New" w:hAnsi="Courier New" w:cs="Courier New"/>
                          <w:sz w:val="20"/>
                          <w:szCs w:val="20"/>
                          <w:lang w:val="en-US"/>
                        </w:rPr>
                      </w:pPr>
                    </w:p>
                    <w:p w14:paraId="0FA2D030" w14:textId="77777777" w:rsidR="00F93A76" w:rsidRDefault="00F93A76">
                      <w:pPr>
                        <w:pStyle w:val="Default"/>
                        <w:rPr>
                          <w:rFonts w:ascii="Courier New" w:hAnsi="Courier New" w:cs="Courier New"/>
                          <w:sz w:val="20"/>
                          <w:szCs w:val="20"/>
                          <w:lang w:val="en-US"/>
                        </w:rPr>
                      </w:pPr>
                    </w:p>
                    <w:p w14:paraId="741976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FDDA4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44F1F6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18E27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9D4D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247 cals"</w:t>
                      </w:r>
                    </w:p>
                    <w:p w14:paraId="4EB851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00AAD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4AB13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20689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3FE53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72ADD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22890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EB816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w:t>
                      </w:r>
                      <w:r>
                        <w:rPr>
                          <w:rFonts w:ascii="Courier New" w:hAnsi="Courier New" w:cs="Courier New"/>
                          <w:sz w:val="20"/>
                          <w:szCs w:val="20"/>
                          <w:lang w:val="en-US"/>
                        </w:rPr>
                        <w:t>"6.50dp"</w:t>
                      </w:r>
                    </w:p>
                    <w:p w14:paraId="7734A1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91E3B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7E086CA" w14:textId="77777777" w:rsidR="00F93A76" w:rsidRDefault="00F93A76">
                      <w:pPr>
                        <w:pStyle w:val="Default"/>
                        <w:rPr>
                          <w:rFonts w:ascii="Courier New" w:hAnsi="Courier New" w:cs="Courier New"/>
                          <w:sz w:val="20"/>
                          <w:szCs w:val="20"/>
                          <w:lang w:val="en-US"/>
                        </w:rPr>
                      </w:pPr>
                    </w:p>
                    <w:p w14:paraId="5B9FCE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CB073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85D50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EE337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1DE60A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D25AEE6" w14:textId="77777777" w:rsidR="00F93A76" w:rsidRDefault="00F93A76">
                      <w:pPr>
                        <w:pStyle w:val="Default"/>
                        <w:rPr>
                          <w:rFonts w:ascii="Courier New" w:hAnsi="Courier New" w:cs="Courier New"/>
                          <w:sz w:val="20"/>
                          <w:szCs w:val="20"/>
                          <w:lang w:val="en-US"/>
                        </w:rPr>
                      </w:pPr>
                    </w:p>
                    <w:p w14:paraId="49B364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219DC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51A6D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51E5D9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9D50218" w14:textId="77777777" w:rsidR="00F93A76" w:rsidRDefault="00F93A76">
                      <w:pPr>
                        <w:pStyle w:val="Default"/>
                        <w:rPr>
                          <w:rFonts w:ascii="Courier New" w:hAnsi="Courier New" w:cs="Courier New"/>
                          <w:sz w:val="20"/>
                          <w:szCs w:val="20"/>
                          <w:lang w:val="en-US"/>
                        </w:rPr>
                      </w:pPr>
                    </w:p>
                    <w:p w14:paraId="7BBE5EAE" w14:textId="77777777" w:rsidR="00F93A76" w:rsidRDefault="00F93A76">
                      <w:pPr>
                        <w:pStyle w:val="Default"/>
                        <w:rPr>
                          <w:rFonts w:ascii="Courier New" w:hAnsi="Courier New" w:cs="Courier New"/>
                          <w:sz w:val="20"/>
                          <w:szCs w:val="20"/>
                          <w:lang w:val="en-US"/>
                        </w:rPr>
                      </w:pPr>
                    </w:p>
                    <w:p w14:paraId="514345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CBED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600149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w:t>
                      </w:r>
                      <w:r>
                        <w:rPr>
                          <w:rFonts w:ascii="Courier New" w:hAnsi="Courier New" w:cs="Courier New"/>
                          <w:sz w:val="20"/>
                          <w:szCs w:val="20"/>
                          <w:lang w:val="en-US"/>
                        </w:rPr>
                        <w:t>th="match_parent"</w:t>
                      </w:r>
                    </w:p>
                    <w:p w14:paraId="2C7D74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DF620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0BBF90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F271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ACDB9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maxEms="10"</w:t>
                      </w:r>
                    </w:p>
                    <w:p w14:paraId="314905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5963CD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4CB7E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6DCA44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3A61D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Start="6.50dp"</w:t>
                      </w:r>
                    </w:p>
                    <w:p w14:paraId="16BB50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2B0075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99C967" w14:textId="77777777" w:rsidR="00F93A76" w:rsidRDefault="00F93A76">
                      <w:pPr>
                        <w:pStyle w:val="Default"/>
                        <w:rPr>
                          <w:rFonts w:ascii="Courier New" w:hAnsi="Courier New" w:cs="Courier New"/>
                          <w:sz w:val="20"/>
                          <w:szCs w:val="20"/>
                          <w:lang w:val="en-US"/>
                        </w:rPr>
                      </w:pPr>
                    </w:p>
                    <w:p w14:paraId="65D055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46DDF1C" w14:textId="77777777" w:rsidR="00F93A76" w:rsidRDefault="00F93A76">
                      <w:pPr>
                        <w:pStyle w:val="Default"/>
                        <w:rPr>
                          <w:rFonts w:ascii="Courier New" w:hAnsi="Courier New" w:cs="Courier New"/>
                          <w:sz w:val="20"/>
                          <w:szCs w:val="20"/>
                          <w:lang w:val="en-US"/>
                        </w:rPr>
                      </w:pPr>
                    </w:p>
                    <w:p w14:paraId="0614D818" w14:textId="77777777" w:rsidR="00F93A76" w:rsidRDefault="00F93A76">
                      <w:pPr>
                        <w:pStyle w:val="Default"/>
                        <w:rPr>
                          <w:rFonts w:ascii="Courier New" w:hAnsi="Courier New" w:cs="Courier New"/>
                          <w:sz w:val="20"/>
                          <w:szCs w:val="20"/>
                          <w:lang w:val="en-US"/>
                        </w:rPr>
                      </w:pPr>
                    </w:p>
                    <w:p w14:paraId="68B2B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B125B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A483A07" w14:textId="77777777" w:rsidR="00F93A76" w:rsidRDefault="00F93A76">
                      <w:pPr>
                        <w:pStyle w:val="Default"/>
                        <w:rPr>
                          <w:rFonts w:ascii="Courier New" w:hAnsi="Courier New" w:cs="Courier New"/>
                          <w:sz w:val="20"/>
                          <w:szCs w:val="20"/>
                          <w:lang w:val="en-US"/>
                        </w:rPr>
                      </w:pPr>
                    </w:p>
                    <w:p w14:paraId="3FE71B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01D7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63E7E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67708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F9963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A9AA7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Ingredients"</w:t>
                      </w:r>
                    </w:p>
                    <w:p w14:paraId="3A14F8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18972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0FBCEAF" w14:textId="77777777" w:rsidR="00F93A76" w:rsidRDefault="00F93A76">
                      <w:pPr>
                        <w:pStyle w:val="Default"/>
                        <w:rPr>
                          <w:rFonts w:ascii="Courier New" w:hAnsi="Courier New" w:cs="Courier New"/>
                          <w:sz w:val="20"/>
                          <w:szCs w:val="20"/>
                          <w:lang w:val="en-US"/>
                        </w:rPr>
                      </w:pPr>
                    </w:p>
                    <w:p w14:paraId="7734CC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3F848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AF6EE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E198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4F38F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ED011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F3165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51AC5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2F069F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C277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1F02681" w14:textId="77777777" w:rsidR="00F93A76" w:rsidRDefault="00F93A76">
                      <w:pPr>
                        <w:pStyle w:val="Default"/>
                        <w:rPr>
                          <w:rFonts w:ascii="Courier New" w:hAnsi="Courier New" w:cs="Courier New"/>
                          <w:sz w:val="20"/>
                          <w:szCs w:val="20"/>
                          <w:lang w:val="en-US"/>
                        </w:rPr>
                      </w:pPr>
                    </w:p>
                    <w:p w14:paraId="7501E2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451A4B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2B28E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37AB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C80C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BA103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B2045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w:t>
                      </w:r>
                      <w:r>
                        <w:rPr>
                          <w:rFonts w:ascii="Courier New" w:hAnsi="Courier New" w:cs="Courier New"/>
                          <w:sz w:val="20"/>
                          <w:szCs w:val="20"/>
                          <w:lang w:val="en-US"/>
                        </w:rPr>
                        <w:t>le="bold"</w:t>
                      </w:r>
                    </w:p>
                    <w:p w14:paraId="101A3E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59E022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69504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1DCCA5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EF34A52" w14:textId="77777777" w:rsidR="00F93A76" w:rsidRDefault="00F93A76">
                      <w:pPr>
                        <w:pStyle w:val="Default"/>
                        <w:rPr>
                          <w:rFonts w:ascii="Courier New" w:hAnsi="Courier New" w:cs="Courier New"/>
                          <w:sz w:val="20"/>
                          <w:szCs w:val="20"/>
                          <w:lang w:val="en-US"/>
                        </w:rPr>
                      </w:pPr>
                    </w:p>
                    <w:p w14:paraId="667712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0FCED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androidx.cardview.widget.CardView&gt;</w:t>
                      </w:r>
                    </w:p>
                    <w:p w14:paraId="02377F23" w14:textId="77777777" w:rsidR="00F93A76" w:rsidRDefault="00F93A76">
                      <w:pPr>
                        <w:pStyle w:val="Default"/>
                        <w:rPr>
                          <w:rFonts w:ascii="Courier New" w:hAnsi="Courier New" w:cs="Courier New"/>
                          <w:sz w:val="20"/>
                          <w:szCs w:val="20"/>
                          <w:lang w:val="en-US"/>
                        </w:rPr>
                      </w:pPr>
                    </w:p>
                    <w:p w14:paraId="261521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3AF60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A24EE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5E504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3DEB8E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0C6AE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Instructions"</w:t>
                      </w:r>
                    </w:p>
                    <w:p w14:paraId="3110E6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7058F73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01115E2" w14:textId="77777777" w:rsidR="00F93A76" w:rsidRDefault="00F93A76">
                      <w:pPr>
                        <w:pStyle w:val="Default"/>
                        <w:rPr>
                          <w:rFonts w:ascii="Courier New" w:hAnsi="Courier New" w:cs="Courier New"/>
                          <w:sz w:val="20"/>
                          <w:szCs w:val="20"/>
                          <w:lang w:val="en-US"/>
                        </w:rPr>
                      </w:pPr>
                    </w:p>
                    <w:p w14:paraId="4A8140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B8F11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A4A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w:t>
                      </w:r>
                      <w:r>
                        <w:rPr>
                          <w:rFonts w:ascii="Courier New" w:hAnsi="Courier New" w:cs="Courier New"/>
                          <w:sz w:val="20"/>
                          <w:szCs w:val="20"/>
                          <w:lang w:val="en-US"/>
                        </w:rPr>
                        <w:t>ntent"</w:t>
                      </w:r>
                    </w:p>
                    <w:p w14:paraId="390C7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F42F16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36348E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19575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466949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0319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A92DE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6B7E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9E7511F" w14:textId="77777777" w:rsidR="00F93A76" w:rsidRDefault="00F93A76">
                      <w:pPr>
                        <w:pStyle w:val="Default"/>
                        <w:rPr>
                          <w:rFonts w:ascii="Courier New" w:hAnsi="Courier New" w:cs="Courier New"/>
                          <w:sz w:val="20"/>
                          <w:szCs w:val="20"/>
                          <w:lang w:val="en-US"/>
                        </w:rPr>
                      </w:pPr>
                    </w:p>
                    <w:p w14:paraId="2A1FD46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2251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04AF69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87C28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E18AD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03BE0A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CAB05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w:t>
                      </w:r>
                      <w:r>
                        <w:rPr>
                          <w:rFonts w:ascii="Courier New" w:hAnsi="Courier New" w:cs="Courier New"/>
                          <w:sz w:val="20"/>
                          <w:szCs w:val="20"/>
                          <w:lang w:val="en-US"/>
                        </w:rPr>
                        <w:t>le="bold"</w:t>
                      </w:r>
                    </w:p>
                    <w:p w14:paraId="38111D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3B288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331A7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2E5F1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A70E0ED" w14:textId="77777777" w:rsidR="00F93A76" w:rsidRDefault="00F93A76">
                      <w:pPr>
                        <w:pStyle w:val="Default"/>
                        <w:rPr>
                          <w:rFonts w:ascii="Courier New" w:hAnsi="Courier New" w:cs="Courier New"/>
                          <w:sz w:val="20"/>
                          <w:szCs w:val="20"/>
                          <w:lang w:val="en-US"/>
                        </w:rPr>
                      </w:pPr>
                    </w:p>
                    <w:p w14:paraId="3771C61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2C9C3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androidx.cardview.widget.CardView&gt;</w:t>
                      </w:r>
                    </w:p>
                    <w:p w14:paraId="3167F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C179763" w14:textId="77777777" w:rsidR="00F93A76" w:rsidRDefault="00F93A76">
                      <w:pPr>
                        <w:pStyle w:val="Default"/>
                        <w:rPr>
                          <w:rFonts w:ascii="Courier New" w:hAnsi="Courier New" w:cs="Courier New"/>
                          <w:sz w:val="20"/>
                          <w:szCs w:val="20"/>
                          <w:lang w:val="en-US"/>
                        </w:rPr>
                      </w:pPr>
                    </w:p>
                    <w:p w14:paraId="3017A2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5CF88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5C76585" w14:textId="77777777" w:rsidR="00F93A76" w:rsidRDefault="00F93A76">
                      <w:pPr>
                        <w:pStyle w:val="Default"/>
                        <w:rPr>
                          <w:rFonts w:ascii="Courier New" w:hAnsi="Courier New" w:cs="Courier New"/>
                          <w:sz w:val="20"/>
                          <w:szCs w:val="20"/>
                          <w:lang w:val="en-US"/>
                        </w:rPr>
                      </w:pPr>
                    </w:p>
                    <w:p w14:paraId="5D8E72B6" w14:textId="77777777" w:rsidR="00F93A76" w:rsidRDefault="00F93A76">
                      <w:pPr>
                        <w:pStyle w:val="Default"/>
                        <w:rPr>
                          <w:rFonts w:ascii="Courier New" w:hAnsi="Courier New" w:cs="Courier New"/>
                          <w:sz w:val="20"/>
                          <w:szCs w:val="20"/>
                          <w:lang w:val="en-US"/>
                        </w:rPr>
                      </w:pPr>
                    </w:p>
                    <w:p w14:paraId="3CD39053" w14:textId="77777777" w:rsidR="00F93A76" w:rsidRDefault="00F93A76">
                      <w:pPr>
                        <w:pStyle w:val="Default"/>
                        <w:rPr>
                          <w:rFonts w:ascii="Courier New" w:hAnsi="Courier New" w:cs="Courier New"/>
                          <w:sz w:val="20"/>
                          <w:szCs w:val="20"/>
                          <w:lang w:val="en-US"/>
                        </w:rPr>
                      </w:pPr>
                    </w:p>
                    <w:p w14:paraId="1B54A2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5394876C"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5AF6EF7F" wp14:editId="4E4EB919">
                <wp:extent cx="4937760" cy="7018020"/>
                <wp:effectExtent l="0" t="0" r="15240" b="11430"/>
                <wp:docPr id="1475450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135BF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4A110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9FCC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start"</w:t>
                            </w:r>
                          </w:p>
                          <w:p w14:paraId="42BF5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42918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63808C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ck"/&gt;</w:t>
                            </w:r>
                          </w:p>
                          <w:p w14:paraId="55940DB7" w14:textId="77777777" w:rsidR="00F93A76" w:rsidRDefault="00F93A76">
                            <w:pPr>
                              <w:pStyle w:val="Default"/>
                              <w:rPr>
                                <w:rFonts w:ascii="Courier New" w:hAnsi="Courier New" w:cs="Courier New"/>
                                <w:sz w:val="20"/>
                                <w:szCs w:val="20"/>
                                <w:lang w:val="en-US"/>
                              </w:rPr>
                            </w:pPr>
                          </w:p>
                          <w:p w14:paraId="2BDEF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2496E2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B84E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4BFF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12A0F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44DBE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43F9D2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2002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3A3EE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    &lt;/com.google.android.material.appbar.CollapsingToolbarLayout&gt;</w:t>
                            </w:r>
                          </w:p>
                          <w:p w14:paraId="1A4A5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gt;</w:t>
                            </w:r>
                          </w:p>
                          <w:p w14:paraId="30866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E27F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4DE49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5719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14D0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clipToPadding="false"</w:t>
                            </w:r>
                          </w:p>
                          <w:p w14:paraId="029B2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string/appbar_scrolling_view_behavior"&gt;</w:t>
                            </w:r>
                          </w:p>
                          <w:p w14:paraId="145BB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8700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F245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7DA8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2AD1D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65F3C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2EA63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89F7E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9D567E5" w14:textId="77777777" w:rsidR="00F93A76" w:rsidRDefault="00F93A76">
                            <w:pPr>
                              <w:pStyle w:val="Default"/>
                              <w:rPr>
                                <w:rFonts w:ascii="Courier New" w:hAnsi="Courier New" w:cs="Courier New"/>
                                <w:sz w:val="20"/>
                                <w:szCs w:val="20"/>
                                <w:lang w:val="en-US"/>
                              </w:rPr>
                            </w:pPr>
                          </w:p>
                          <w:p w14:paraId="6AFFA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D3F1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99A97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2AA74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D846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51C0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A5929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299EC0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4A418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6.00dp"&gt;</w:t>
                            </w:r>
                          </w:p>
                          <w:p w14:paraId="4DF94134" w14:textId="77777777" w:rsidR="00F93A76" w:rsidRDefault="00F93A76">
                            <w:pPr>
                              <w:pStyle w:val="Default"/>
                              <w:rPr>
                                <w:rFonts w:ascii="Courier New" w:hAnsi="Courier New" w:cs="Courier New"/>
                                <w:sz w:val="20"/>
                                <w:szCs w:val="20"/>
                                <w:lang w:val="en-US"/>
                              </w:rPr>
                            </w:pPr>
                          </w:p>
                          <w:p w14:paraId="6E4734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CA64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2C3E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1CB9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3A7A18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78FF92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7F96C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566C56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154B63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83F6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025B3484" w14:textId="77777777" w:rsidR="00F93A76" w:rsidRDefault="00F93A76">
                            <w:pPr>
                              <w:pStyle w:val="Default"/>
                              <w:rPr>
                                <w:rFonts w:ascii="Courier New" w:hAnsi="Courier New" w:cs="Courier New"/>
                                <w:sz w:val="20"/>
                                <w:szCs w:val="20"/>
                                <w:lang w:val="en-US"/>
                              </w:rPr>
                            </w:pPr>
                          </w:p>
                          <w:p w14:paraId="7FFA5C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2B036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1BFD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EA08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E4E49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4C56071D" w14:textId="77777777" w:rsidR="00F93A76" w:rsidRDefault="00F93A76">
                            <w:pPr>
                              <w:pStyle w:val="Default"/>
                              <w:rPr>
                                <w:rFonts w:ascii="Courier New" w:hAnsi="Courier New" w:cs="Courier New"/>
                                <w:sz w:val="20"/>
                                <w:szCs w:val="20"/>
                                <w:lang w:val="en-US"/>
                              </w:rPr>
                            </w:pPr>
                          </w:p>
                          <w:p w14:paraId="1B5BB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8F2E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91842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2BBE4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D432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4703B60" w14:textId="77777777" w:rsidR="00F93A76" w:rsidRDefault="00F93A76">
                            <w:pPr>
                              <w:pStyle w:val="Default"/>
                              <w:rPr>
                                <w:rFonts w:ascii="Courier New" w:hAnsi="Courier New" w:cs="Courier New"/>
                                <w:sz w:val="20"/>
                                <w:szCs w:val="20"/>
                                <w:lang w:val="en-US"/>
                              </w:rPr>
                            </w:pPr>
                          </w:p>
                          <w:p w14:paraId="30A296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86C42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C322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C14F4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5AE88491" w14:textId="77777777" w:rsidR="00F93A76" w:rsidRDefault="00F93A76">
                            <w:pPr>
                              <w:pStyle w:val="Default"/>
                              <w:rPr>
                                <w:rFonts w:ascii="Courier New" w:hAnsi="Courier New" w:cs="Courier New"/>
                                <w:sz w:val="20"/>
                                <w:szCs w:val="20"/>
                                <w:lang w:val="en-US"/>
                              </w:rPr>
                            </w:pPr>
                          </w:p>
                          <w:p w14:paraId="2532922F" w14:textId="77777777" w:rsidR="00F93A76" w:rsidRDefault="00F93A76">
                            <w:pPr>
                              <w:pStyle w:val="Default"/>
                              <w:rPr>
                                <w:rFonts w:ascii="Courier New" w:hAnsi="Courier New" w:cs="Courier New"/>
                                <w:sz w:val="20"/>
                                <w:szCs w:val="20"/>
                                <w:lang w:val="en-US"/>
                              </w:rPr>
                            </w:pPr>
                          </w:p>
                          <w:p w14:paraId="201ED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9428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691170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D0F6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A4F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7EB67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81C3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EB5C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0F4A46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2F78D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A1CA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7E1E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F99DB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0C9883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20AC6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268A366" w14:textId="77777777" w:rsidR="00F93A76" w:rsidRDefault="00F93A76">
                            <w:pPr>
                              <w:pStyle w:val="Default"/>
                              <w:rPr>
                                <w:rFonts w:ascii="Courier New" w:hAnsi="Courier New" w:cs="Courier New"/>
                                <w:sz w:val="20"/>
                                <w:szCs w:val="20"/>
                                <w:lang w:val="en-US"/>
                              </w:rPr>
                            </w:pPr>
                          </w:p>
                          <w:p w14:paraId="035129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BA2B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01151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382BC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998EF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0B1E8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2C8326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E58925A" w14:textId="77777777" w:rsidR="00F93A76" w:rsidRDefault="00F93A76">
                            <w:pPr>
                              <w:pStyle w:val="Default"/>
                              <w:rPr>
                                <w:rFonts w:ascii="Courier New" w:hAnsi="Courier New" w:cs="Courier New"/>
                                <w:sz w:val="20"/>
                                <w:szCs w:val="20"/>
                                <w:lang w:val="en-US"/>
                              </w:rPr>
                            </w:pPr>
                          </w:p>
                          <w:p w14:paraId="66F34C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EC31C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E23CE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C78F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48DA17EB" w14:textId="77777777" w:rsidR="00F93A76" w:rsidRDefault="00F93A76">
                            <w:pPr>
                              <w:pStyle w:val="Default"/>
                              <w:rPr>
                                <w:rFonts w:ascii="Courier New" w:hAnsi="Courier New" w:cs="Courier New"/>
                                <w:sz w:val="20"/>
                                <w:szCs w:val="20"/>
                                <w:lang w:val="en-US"/>
                              </w:rPr>
                            </w:pPr>
                          </w:p>
                          <w:p w14:paraId="71D45F2B" w14:textId="77777777" w:rsidR="00F93A76" w:rsidRDefault="00F93A76">
                            <w:pPr>
                              <w:pStyle w:val="Default"/>
                              <w:rPr>
                                <w:rFonts w:ascii="Courier New" w:hAnsi="Courier New" w:cs="Courier New"/>
                                <w:sz w:val="20"/>
                                <w:szCs w:val="20"/>
                                <w:lang w:val="en-US"/>
                              </w:rPr>
                            </w:pPr>
                          </w:p>
                          <w:p w14:paraId="7B53FB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FEF6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7E810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6BAD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F4BB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7CC2EE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D47DA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9114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60DD8F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2EC70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5390A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84B7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222B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9F34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62D8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ACF6BB7" w14:textId="77777777" w:rsidR="00F93A76" w:rsidRDefault="00F93A76">
                            <w:pPr>
                              <w:pStyle w:val="Default"/>
                              <w:rPr>
                                <w:rFonts w:ascii="Courier New" w:hAnsi="Courier New" w:cs="Courier New"/>
                                <w:sz w:val="20"/>
                                <w:szCs w:val="20"/>
                                <w:lang w:val="en-US"/>
                              </w:rPr>
                            </w:pPr>
                          </w:p>
                          <w:p w14:paraId="12642A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C1C3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F7258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0BDF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255A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6B2D0571" w14:textId="77777777" w:rsidR="00F93A76" w:rsidRDefault="00F93A76">
                            <w:pPr>
                              <w:pStyle w:val="Default"/>
                              <w:rPr>
                                <w:rFonts w:ascii="Courier New" w:hAnsi="Courier New" w:cs="Courier New"/>
                                <w:sz w:val="20"/>
                                <w:szCs w:val="20"/>
                                <w:lang w:val="en-US"/>
                              </w:rPr>
                            </w:pPr>
                          </w:p>
                          <w:p w14:paraId="3936B7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33B3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2B89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EDFE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3E441FCF" w14:textId="77777777" w:rsidR="00F93A76" w:rsidRDefault="00F93A76">
                            <w:pPr>
                              <w:pStyle w:val="Default"/>
                              <w:rPr>
                                <w:rFonts w:ascii="Courier New" w:hAnsi="Courier New" w:cs="Courier New"/>
                                <w:sz w:val="20"/>
                                <w:szCs w:val="20"/>
                                <w:lang w:val="en-US"/>
                              </w:rPr>
                            </w:pPr>
                          </w:p>
                          <w:p w14:paraId="568522DD" w14:textId="77777777" w:rsidR="00F93A76" w:rsidRDefault="00F93A76">
                            <w:pPr>
                              <w:pStyle w:val="Default"/>
                              <w:rPr>
                                <w:rFonts w:ascii="Courier New" w:hAnsi="Courier New" w:cs="Courier New"/>
                                <w:sz w:val="20"/>
                                <w:szCs w:val="20"/>
                                <w:lang w:val="en-US"/>
                              </w:rPr>
                            </w:pPr>
                          </w:p>
                          <w:p w14:paraId="4C974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2FA3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33E42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2E05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4CCB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3B91B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1097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43F57C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BB5AC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43B29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4981B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A5BA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83F42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DF17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644F5F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4072DE3" w14:textId="77777777" w:rsidR="00F93A76" w:rsidRDefault="00F93A76">
                            <w:pPr>
                              <w:pStyle w:val="Default"/>
                              <w:rPr>
                                <w:rFonts w:ascii="Courier New" w:hAnsi="Courier New" w:cs="Courier New"/>
                                <w:sz w:val="20"/>
                                <w:szCs w:val="20"/>
                                <w:lang w:val="en-US"/>
                              </w:rPr>
                            </w:pPr>
                          </w:p>
                          <w:p w14:paraId="32784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CB7C07" w14:textId="77777777" w:rsidR="00F93A76" w:rsidRDefault="00F93A76">
                            <w:pPr>
                              <w:pStyle w:val="Default"/>
                              <w:rPr>
                                <w:rFonts w:ascii="Courier New" w:hAnsi="Courier New" w:cs="Courier New"/>
                                <w:sz w:val="20"/>
                                <w:szCs w:val="20"/>
                                <w:lang w:val="en-US"/>
                              </w:rPr>
                            </w:pPr>
                          </w:p>
                          <w:p w14:paraId="5862093C" w14:textId="77777777" w:rsidR="00F93A76" w:rsidRDefault="00F93A76">
                            <w:pPr>
                              <w:pStyle w:val="Default"/>
                              <w:rPr>
                                <w:rFonts w:ascii="Courier New" w:hAnsi="Courier New" w:cs="Courier New"/>
                                <w:sz w:val="20"/>
                                <w:szCs w:val="20"/>
                                <w:lang w:val="en-US"/>
                              </w:rPr>
                            </w:pPr>
                          </w:p>
                          <w:p w14:paraId="44092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DB05E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225155B" w14:textId="77777777" w:rsidR="00F93A76" w:rsidRDefault="00F93A76">
                            <w:pPr>
                              <w:pStyle w:val="Default"/>
                              <w:rPr>
                                <w:rFonts w:ascii="Courier New" w:hAnsi="Courier New" w:cs="Courier New"/>
                                <w:sz w:val="20"/>
                                <w:szCs w:val="20"/>
                                <w:lang w:val="en-US"/>
                              </w:rPr>
                            </w:pPr>
                          </w:p>
                          <w:p w14:paraId="43B136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07B0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AF64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47252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0E6B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3E29B7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61784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5DDBA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4F22B674" w14:textId="77777777" w:rsidR="00F93A76" w:rsidRDefault="00F93A76">
                            <w:pPr>
                              <w:pStyle w:val="Default"/>
                              <w:rPr>
                                <w:rFonts w:ascii="Courier New" w:hAnsi="Courier New" w:cs="Courier New"/>
                                <w:sz w:val="20"/>
                                <w:szCs w:val="20"/>
                                <w:lang w:val="en-US"/>
                              </w:rPr>
                            </w:pPr>
                          </w:p>
                          <w:p w14:paraId="01BE5A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7EAB8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4BCA4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40D4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D8AA3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AB32F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07407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E510B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335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AFEB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8F54D3E" w14:textId="77777777" w:rsidR="00F93A76" w:rsidRDefault="00F93A76">
                            <w:pPr>
                              <w:pStyle w:val="Default"/>
                              <w:rPr>
                                <w:rFonts w:ascii="Courier New" w:hAnsi="Courier New" w:cs="Courier New"/>
                                <w:sz w:val="20"/>
                                <w:szCs w:val="20"/>
                                <w:lang w:val="en-US"/>
                              </w:rPr>
                            </w:pPr>
                          </w:p>
                          <w:p w14:paraId="65A106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D8C3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365458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E3D9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C128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CEDE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E8D17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5DA21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C48DF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2C16B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715209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34E748E" w14:textId="77777777" w:rsidR="00F93A76" w:rsidRDefault="00F93A76">
                            <w:pPr>
                              <w:pStyle w:val="Default"/>
                              <w:rPr>
                                <w:rFonts w:ascii="Courier New" w:hAnsi="Courier New" w:cs="Courier New"/>
                                <w:sz w:val="20"/>
                                <w:szCs w:val="20"/>
                                <w:lang w:val="en-US"/>
                              </w:rPr>
                            </w:pPr>
                          </w:p>
                          <w:p w14:paraId="23DA5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9DF5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59424EAD" w14:textId="77777777" w:rsidR="00F93A76" w:rsidRDefault="00F93A76">
                            <w:pPr>
                              <w:pStyle w:val="Default"/>
                              <w:rPr>
                                <w:rFonts w:ascii="Courier New" w:hAnsi="Courier New" w:cs="Courier New"/>
                                <w:sz w:val="20"/>
                                <w:szCs w:val="20"/>
                                <w:lang w:val="en-US"/>
                              </w:rPr>
                            </w:pPr>
                          </w:p>
                          <w:p w14:paraId="5FD13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748B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38DD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A041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AFBE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BF938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73034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0FBB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339923EA" w14:textId="77777777" w:rsidR="00F93A76" w:rsidRDefault="00F93A76">
                            <w:pPr>
                              <w:pStyle w:val="Default"/>
                              <w:rPr>
                                <w:rFonts w:ascii="Courier New" w:hAnsi="Courier New" w:cs="Courier New"/>
                                <w:sz w:val="20"/>
                                <w:szCs w:val="20"/>
                                <w:lang w:val="en-US"/>
                              </w:rPr>
                            </w:pPr>
                          </w:p>
                          <w:p w14:paraId="15038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433A6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2075F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F3B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2F1A1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2ADF30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F58AD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7F6D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2B29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986D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2FAA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7DB209E0" w14:textId="77777777" w:rsidR="00F93A76" w:rsidRDefault="00F93A76">
                            <w:pPr>
                              <w:pStyle w:val="Default"/>
                              <w:rPr>
                                <w:rFonts w:ascii="Courier New" w:hAnsi="Courier New" w:cs="Courier New"/>
                                <w:sz w:val="20"/>
                                <w:szCs w:val="20"/>
                                <w:lang w:val="en-US"/>
                              </w:rPr>
                            </w:pPr>
                          </w:p>
                          <w:p w14:paraId="3231C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BC58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248EA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0420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F09CF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65C6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168EE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196E6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65088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13230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16E57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1197AD9" w14:textId="77777777" w:rsidR="00F93A76" w:rsidRDefault="00F93A76">
                            <w:pPr>
                              <w:pStyle w:val="Default"/>
                              <w:rPr>
                                <w:rFonts w:ascii="Courier New" w:hAnsi="Courier New" w:cs="Courier New"/>
                                <w:sz w:val="20"/>
                                <w:szCs w:val="20"/>
                                <w:lang w:val="en-US"/>
                              </w:rPr>
                            </w:pPr>
                          </w:p>
                          <w:p w14:paraId="098AB3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90D2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81CBA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1C060F" w14:textId="77777777" w:rsidR="00F93A76" w:rsidRDefault="00F93A76">
                            <w:pPr>
                              <w:pStyle w:val="Default"/>
                              <w:rPr>
                                <w:rFonts w:ascii="Courier New" w:hAnsi="Courier New" w:cs="Courier New"/>
                                <w:sz w:val="20"/>
                                <w:szCs w:val="20"/>
                                <w:lang w:val="en-US"/>
                              </w:rPr>
                            </w:pPr>
                          </w:p>
                          <w:p w14:paraId="2B213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365D9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6562C3D7" w14:textId="77777777" w:rsidR="00F93A76" w:rsidRDefault="00F93A76">
                            <w:pPr>
                              <w:pStyle w:val="Default"/>
                              <w:rPr>
                                <w:rFonts w:ascii="Courier New" w:hAnsi="Courier New" w:cs="Courier New"/>
                                <w:sz w:val="20"/>
                                <w:szCs w:val="20"/>
                                <w:lang w:val="en-US"/>
                              </w:rPr>
                            </w:pPr>
                          </w:p>
                          <w:p w14:paraId="18FFF02E" w14:textId="77777777" w:rsidR="00F93A76" w:rsidRDefault="00F93A76">
                            <w:pPr>
                              <w:pStyle w:val="Default"/>
                              <w:rPr>
                                <w:rFonts w:ascii="Courier New" w:hAnsi="Courier New" w:cs="Courier New"/>
                                <w:sz w:val="20"/>
                                <w:szCs w:val="20"/>
                                <w:lang w:val="en-US"/>
                              </w:rPr>
                            </w:pPr>
                          </w:p>
                          <w:p w14:paraId="2DADC112" w14:textId="77777777" w:rsidR="00F93A76" w:rsidRDefault="00F93A76">
                            <w:pPr>
                              <w:pStyle w:val="Default"/>
                              <w:rPr>
                                <w:rFonts w:ascii="Courier New" w:hAnsi="Courier New" w:cs="Courier New"/>
                                <w:sz w:val="20"/>
                                <w:szCs w:val="20"/>
                                <w:lang w:val="en-US"/>
                              </w:rPr>
                            </w:pPr>
                          </w:p>
                          <w:p w14:paraId="7DD49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F6EF7F" id="_x0000_s1119"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">
                <v:textbox>
                  <w:txbxContent>
                    <w:p w14:paraId="135BF6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0.40dp"</w:t>
                      </w:r>
                    </w:p>
                    <w:p w14:paraId="4A1105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9FCCFD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start"</w:t>
                      </w:r>
                    </w:p>
                    <w:p w14:paraId="42BF5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429183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Back"</w:t>
                      </w:r>
                    </w:p>
                    <w:p w14:paraId="63808C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src="@drawable/ic_back"/&gt;</w:t>
                      </w:r>
                    </w:p>
                    <w:p w14:paraId="55940DB7" w14:textId="77777777" w:rsidR="00F93A76" w:rsidRDefault="00F93A76">
                      <w:pPr>
                        <w:pStyle w:val="Default"/>
                        <w:rPr>
                          <w:rFonts w:ascii="Courier New" w:hAnsi="Courier New" w:cs="Courier New"/>
                          <w:sz w:val="20"/>
                          <w:szCs w:val="20"/>
                          <w:lang w:val="en-US"/>
                        </w:rPr>
                      </w:pPr>
                    </w:p>
                    <w:p w14:paraId="2BDEFC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Button</w:t>
                      </w:r>
                    </w:p>
                    <w:p w14:paraId="2496E2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B84E7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4BFF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0.40dp"</w:t>
                      </w:r>
                    </w:p>
                    <w:p w14:paraId="12A0FB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w:t>
                      </w:r>
                      <w:r>
                        <w:rPr>
                          <w:rFonts w:ascii="Courier New" w:hAnsi="Courier New" w:cs="Courier New"/>
                          <w:sz w:val="20"/>
                          <w:szCs w:val="20"/>
                          <w:lang w:val="en-US"/>
                        </w:rPr>
                        <w:t>13.00dp"</w:t>
                      </w:r>
                    </w:p>
                    <w:p w14:paraId="44DBE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gravity="end"</w:t>
                      </w:r>
                    </w:p>
                    <w:p w14:paraId="43F9D2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background="@drawable/btn_bg2"</w:t>
                      </w:r>
                    </w:p>
                    <w:p w14:paraId="620022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imgToolbarBtnFav"</w:t>
                      </w:r>
                    </w:p>
                    <w:p w14:paraId="3A3EE7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fav_unfill"/&gt;    &lt;/com.google.android.material.appbar.</w:t>
                      </w:r>
                      <w:r>
                        <w:rPr>
                          <w:rFonts w:ascii="Courier New" w:hAnsi="Courier New" w:cs="Courier New"/>
                          <w:sz w:val="20"/>
                          <w:szCs w:val="20"/>
                          <w:lang w:val="en-US"/>
                        </w:rPr>
                        <w:t>CollapsingToolbarLayout&gt;</w:t>
                      </w:r>
                    </w:p>
                    <w:p w14:paraId="1A4A54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com.google.android.material.appbar.AppBarLayout&gt;</w:t>
                      </w:r>
                    </w:p>
                    <w:p w14:paraId="308660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w:t>
                      </w:r>
                    </w:p>
                    <w:p w14:paraId="2E27F4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scrollView"</w:t>
                      </w:r>
                    </w:p>
                    <w:p w14:paraId="4DE496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57194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14D03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clipToPadding="false"</w:t>
                      </w:r>
                    </w:p>
                    <w:p w14:paraId="029B2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layout_behavior="@string/appbar_scrolling_view_behavior"&gt;</w:t>
                      </w:r>
                    </w:p>
                    <w:p w14:paraId="145BB6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1D8700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F24527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F7DA84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2AD1D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65F3C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2EA630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89F7E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9D567E5" w14:textId="77777777" w:rsidR="00F93A76" w:rsidRDefault="00F93A76">
                      <w:pPr>
                        <w:pStyle w:val="Default"/>
                        <w:rPr>
                          <w:rFonts w:ascii="Courier New" w:hAnsi="Courier New" w:cs="Courier New"/>
                          <w:sz w:val="20"/>
                          <w:szCs w:val="20"/>
                          <w:lang w:val="en-US"/>
                        </w:rPr>
                      </w:pPr>
                    </w:p>
                    <w:p w14:paraId="6AFFAA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D3F1F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99A97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2AA741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D8466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51C0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5A5929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w:t>
                      </w:r>
                    </w:p>
                    <w:p w14:paraId="299EC0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26.00dp"</w:t>
                      </w:r>
                    </w:p>
                    <w:p w14:paraId="4A4180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26.00dp"&gt;</w:t>
                      </w:r>
                    </w:p>
                    <w:p w14:paraId="4DF94134" w14:textId="77777777" w:rsidR="00F93A76" w:rsidRDefault="00F93A76">
                      <w:pPr>
                        <w:pStyle w:val="Default"/>
                        <w:rPr>
                          <w:rFonts w:ascii="Courier New" w:hAnsi="Courier New" w:cs="Courier New"/>
                          <w:sz w:val="20"/>
                          <w:szCs w:val="20"/>
                          <w:lang w:val="en-US"/>
                        </w:rPr>
                      </w:pPr>
                    </w:p>
                    <w:p w14:paraId="6E4734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CA64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2C3EF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41CB97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3A7A18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78FF922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7F96C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566C56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tvCategory"</w:t>
                      </w:r>
                    </w:p>
                    <w:p w14:paraId="154B63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83F60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025B3484" w14:textId="77777777" w:rsidR="00F93A76" w:rsidRDefault="00F93A76">
                      <w:pPr>
                        <w:pStyle w:val="Default"/>
                        <w:rPr>
                          <w:rFonts w:ascii="Courier New" w:hAnsi="Courier New" w:cs="Courier New"/>
                          <w:sz w:val="20"/>
                          <w:szCs w:val="20"/>
                          <w:lang w:val="en-US"/>
                        </w:rPr>
                      </w:pPr>
                    </w:p>
                    <w:p w14:paraId="7FFA5C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2B036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1BFDF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EA085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E4E49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4C56071D" w14:textId="77777777" w:rsidR="00F93A76" w:rsidRDefault="00F93A76">
                      <w:pPr>
                        <w:pStyle w:val="Default"/>
                        <w:rPr>
                          <w:rFonts w:ascii="Courier New" w:hAnsi="Courier New" w:cs="Courier New"/>
                          <w:sz w:val="20"/>
                          <w:szCs w:val="20"/>
                          <w:lang w:val="en-US"/>
                        </w:rPr>
                      </w:pPr>
                    </w:p>
                    <w:p w14:paraId="1B5BB9C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8F2E3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91842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2BBE4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D432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4703B60" w14:textId="77777777" w:rsidR="00F93A76" w:rsidRDefault="00F93A76">
                      <w:pPr>
                        <w:pStyle w:val="Default"/>
                        <w:rPr>
                          <w:rFonts w:ascii="Courier New" w:hAnsi="Courier New" w:cs="Courier New"/>
                          <w:sz w:val="20"/>
                          <w:szCs w:val="20"/>
                          <w:lang w:val="en-US"/>
                        </w:rPr>
                      </w:pPr>
                    </w:p>
                    <w:p w14:paraId="30A296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686C42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C322DD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4C14F4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5AE88491" w14:textId="77777777" w:rsidR="00F93A76" w:rsidRDefault="00F93A76">
                      <w:pPr>
                        <w:pStyle w:val="Default"/>
                        <w:rPr>
                          <w:rFonts w:ascii="Courier New" w:hAnsi="Courier New" w:cs="Courier New"/>
                          <w:sz w:val="20"/>
                          <w:szCs w:val="20"/>
                          <w:lang w:val="en-US"/>
                        </w:rPr>
                      </w:pPr>
                    </w:p>
                    <w:p w14:paraId="2532922F" w14:textId="77777777" w:rsidR="00F93A76" w:rsidRDefault="00F93A76">
                      <w:pPr>
                        <w:pStyle w:val="Default"/>
                        <w:rPr>
                          <w:rFonts w:ascii="Courier New" w:hAnsi="Courier New" w:cs="Courier New"/>
                          <w:sz w:val="20"/>
                          <w:szCs w:val="20"/>
                          <w:lang w:val="en-US"/>
                        </w:rPr>
                      </w:pPr>
                    </w:p>
                    <w:p w14:paraId="201ED0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9428C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691170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t>
                      </w:r>
                      <w:r>
                        <w:rPr>
                          <w:rFonts w:ascii="Courier New" w:hAnsi="Courier New" w:cs="Courier New"/>
                          <w:sz w:val="20"/>
                          <w:szCs w:val="20"/>
                          <w:lang w:val="en-US"/>
                        </w:rPr>
                        <w:t>"match_parent"</w:t>
                      </w:r>
                    </w:p>
                    <w:p w14:paraId="5D0F65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A4FE2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7EB67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81C3F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EB5CB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0F4A46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2F78D8A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A1CA4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w:t>
                      </w:r>
                      <w:r>
                        <w:rPr>
                          <w:rFonts w:ascii="Courier New" w:hAnsi="Courier New" w:cs="Courier New"/>
                          <w:sz w:val="20"/>
                          <w:szCs w:val="20"/>
                          <w:lang w:val="en-US"/>
                        </w:rPr>
                        <w:t>roy_light"</w:t>
                      </w:r>
                    </w:p>
                    <w:p w14:paraId="47E1E1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F99DB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0C9883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20AC6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268A366" w14:textId="77777777" w:rsidR="00F93A76" w:rsidRDefault="00F93A76">
                      <w:pPr>
                        <w:pStyle w:val="Default"/>
                        <w:rPr>
                          <w:rFonts w:ascii="Courier New" w:hAnsi="Courier New" w:cs="Courier New"/>
                          <w:sz w:val="20"/>
                          <w:szCs w:val="20"/>
                          <w:lang w:val="en-US"/>
                        </w:rPr>
                      </w:pPr>
                    </w:p>
                    <w:p w14:paraId="035129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5BBA2B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01151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0382BC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4998EF3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0B1E82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End="13.00dp"</w:t>
                      </w:r>
                    </w:p>
                    <w:p w14:paraId="2C8326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E58925A" w14:textId="77777777" w:rsidR="00F93A76" w:rsidRDefault="00F93A76">
                      <w:pPr>
                        <w:pStyle w:val="Default"/>
                        <w:rPr>
                          <w:rFonts w:ascii="Courier New" w:hAnsi="Courier New" w:cs="Courier New"/>
                          <w:sz w:val="20"/>
                          <w:szCs w:val="20"/>
                          <w:lang w:val="en-US"/>
                        </w:rPr>
                      </w:pPr>
                    </w:p>
                    <w:p w14:paraId="66F34C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1EC31C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3E23CE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EC78F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src="@drawable/ic_baseline_access_time_24"/&gt;</w:t>
                      </w:r>
                    </w:p>
                    <w:p w14:paraId="48DA17EB" w14:textId="77777777" w:rsidR="00F93A76" w:rsidRDefault="00F93A76">
                      <w:pPr>
                        <w:pStyle w:val="Default"/>
                        <w:rPr>
                          <w:rFonts w:ascii="Courier New" w:hAnsi="Courier New" w:cs="Courier New"/>
                          <w:sz w:val="20"/>
                          <w:szCs w:val="20"/>
                          <w:lang w:val="en-US"/>
                        </w:rPr>
                      </w:pPr>
                    </w:p>
                    <w:p w14:paraId="71D45F2B" w14:textId="77777777" w:rsidR="00F93A76" w:rsidRDefault="00F93A76">
                      <w:pPr>
                        <w:pStyle w:val="Default"/>
                        <w:rPr>
                          <w:rFonts w:ascii="Courier New" w:hAnsi="Courier New" w:cs="Courier New"/>
                          <w:sz w:val="20"/>
                          <w:szCs w:val="20"/>
                          <w:lang w:val="en-US"/>
                        </w:rPr>
                      </w:pPr>
                    </w:p>
                    <w:p w14:paraId="7B53FB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FEF68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7E8105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6BADE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t>
                      </w:r>
                      <w:r>
                        <w:rPr>
                          <w:rFonts w:ascii="Courier New" w:hAnsi="Courier New" w:cs="Courier New"/>
                          <w:sz w:val="20"/>
                          <w:szCs w:val="20"/>
                          <w:lang w:val="en-US"/>
                        </w:rPr>
                        <w:t>"wrap_content"</w:t>
                      </w:r>
                    </w:p>
                    <w:p w14:paraId="39F4BB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7CC2EE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D47DA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9114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60DD8F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w:t>
                      </w:r>
                      <w:r>
                        <w:rPr>
                          <w:rFonts w:ascii="Courier New" w:hAnsi="Courier New" w:cs="Courier New"/>
                          <w:sz w:val="20"/>
                          <w:szCs w:val="20"/>
                          <w:lang w:val="en-US"/>
                        </w:rPr>
                        <w:t>axLines="2"</w:t>
                      </w:r>
                    </w:p>
                    <w:p w14:paraId="2EC70C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5390A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84B7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222BE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9F34F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62D81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ACF6BB7" w14:textId="77777777" w:rsidR="00F93A76" w:rsidRDefault="00F93A76">
                      <w:pPr>
                        <w:pStyle w:val="Default"/>
                        <w:rPr>
                          <w:rFonts w:ascii="Courier New" w:hAnsi="Courier New" w:cs="Courier New"/>
                          <w:sz w:val="20"/>
                          <w:szCs w:val="20"/>
                          <w:lang w:val="en-US"/>
                        </w:rPr>
                      </w:pPr>
                    </w:p>
                    <w:p w14:paraId="12642A9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7C1C3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F7258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0BDF4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w:t>
                      </w:r>
                      <w:r>
                        <w:rPr>
                          <w:rFonts w:ascii="Courier New" w:hAnsi="Courier New" w:cs="Courier New"/>
                          <w:sz w:val="20"/>
                          <w:szCs w:val="20"/>
                          <w:lang w:val="en-US"/>
                        </w:rPr>
                        <w:t>droid:gravity="center"</w:t>
                      </w:r>
                    </w:p>
                    <w:p w14:paraId="4255A8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6B2D0571" w14:textId="77777777" w:rsidR="00F93A76" w:rsidRDefault="00F93A76">
                      <w:pPr>
                        <w:pStyle w:val="Default"/>
                        <w:rPr>
                          <w:rFonts w:ascii="Courier New" w:hAnsi="Courier New" w:cs="Courier New"/>
                          <w:sz w:val="20"/>
                          <w:szCs w:val="20"/>
                          <w:lang w:val="en-US"/>
                        </w:rPr>
                      </w:pPr>
                    </w:p>
                    <w:p w14:paraId="3936B7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33B3D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2B893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DEDFE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3E441FCF" w14:textId="77777777" w:rsidR="00F93A76" w:rsidRDefault="00F93A76">
                      <w:pPr>
                        <w:pStyle w:val="Default"/>
                        <w:rPr>
                          <w:rFonts w:ascii="Courier New" w:hAnsi="Courier New" w:cs="Courier New"/>
                          <w:sz w:val="20"/>
                          <w:szCs w:val="20"/>
                          <w:lang w:val="en-US"/>
                        </w:rPr>
                      </w:pPr>
                    </w:p>
                    <w:p w14:paraId="568522DD" w14:textId="77777777" w:rsidR="00F93A76" w:rsidRDefault="00F93A76">
                      <w:pPr>
                        <w:pStyle w:val="Default"/>
                        <w:rPr>
                          <w:rFonts w:ascii="Courier New" w:hAnsi="Courier New" w:cs="Courier New"/>
                          <w:sz w:val="20"/>
                          <w:szCs w:val="20"/>
                          <w:lang w:val="en-US"/>
                        </w:rPr>
                      </w:pPr>
                    </w:p>
                    <w:p w14:paraId="4C9749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2FA358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33E42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2E05F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height="wrap_content"</w:t>
                      </w:r>
                    </w:p>
                    <w:p w14:paraId="04CCB03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3B91BC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1097C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43F57C7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3BB5AC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maxLines="2"</w:t>
                      </w:r>
                    </w:p>
                    <w:p w14:paraId="43B2920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4981B4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A5BA1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83F42C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DF17C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Bottom="13.00dp"/&gt;</w:t>
                      </w:r>
                    </w:p>
                    <w:p w14:paraId="644F5F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4072DE3" w14:textId="77777777" w:rsidR="00F93A76" w:rsidRDefault="00F93A76">
                      <w:pPr>
                        <w:pStyle w:val="Default"/>
                        <w:rPr>
                          <w:rFonts w:ascii="Courier New" w:hAnsi="Courier New" w:cs="Courier New"/>
                          <w:sz w:val="20"/>
                          <w:szCs w:val="20"/>
                          <w:lang w:val="en-US"/>
                        </w:rPr>
                      </w:pPr>
                    </w:p>
                    <w:p w14:paraId="32784A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BCB7C07" w14:textId="77777777" w:rsidR="00F93A76" w:rsidRDefault="00F93A76">
                      <w:pPr>
                        <w:pStyle w:val="Default"/>
                        <w:rPr>
                          <w:rFonts w:ascii="Courier New" w:hAnsi="Courier New" w:cs="Courier New"/>
                          <w:sz w:val="20"/>
                          <w:szCs w:val="20"/>
                          <w:lang w:val="en-US"/>
                        </w:rPr>
                      </w:pPr>
                    </w:p>
                    <w:p w14:paraId="5862093C" w14:textId="77777777" w:rsidR="00F93A76" w:rsidRDefault="00F93A76">
                      <w:pPr>
                        <w:pStyle w:val="Default"/>
                        <w:rPr>
                          <w:rFonts w:ascii="Courier New" w:hAnsi="Courier New" w:cs="Courier New"/>
                          <w:sz w:val="20"/>
                          <w:szCs w:val="20"/>
                          <w:lang w:val="en-US"/>
                        </w:rPr>
                      </w:pPr>
                    </w:p>
                    <w:p w14:paraId="44092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DB05E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225155B" w14:textId="77777777" w:rsidR="00F93A76" w:rsidRDefault="00F93A76">
                      <w:pPr>
                        <w:pStyle w:val="Default"/>
                        <w:rPr>
                          <w:rFonts w:ascii="Courier New" w:hAnsi="Courier New" w:cs="Courier New"/>
                          <w:sz w:val="20"/>
                          <w:szCs w:val="20"/>
                          <w:lang w:val="en-US"/>
                        </w:rPr>
                      </w:pPr>
                    </w:p>
                    <w:p w14:paraId="43B136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07B08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AF642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47252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0E6B7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3E29B7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617844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w:t>
                      </w:r>
                      <w:r>
                        <w:rPr>
                          <w:rFonts w:ascii="Courier New" w:hAnsi="Courier New" w:cs="Courier New"/>
                          <w:sz w:val="20"/>
                          <w:szCs w:val="20"/>
                          <w:lang w:val="en-US"/>
                        </w:rPr>
                        <w:t>lor="@color/black"</w:t>
                      </w:r>
                    </w:p>
                    <w:p w14:paraId="5DDBA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4F22B674" w14:textId="77777777" w:rsidR="00F93A76" w:rsidRDefault="00F93A76">
                      <w:pPr>
                        <w:pStyle w:val="Default"/>
                        <w:rPr>
                          <w:rFonts w:ascii="Courier New" w:hAnsi="Courier New" w:cs="Courier New"/>
                          <w:sz w:val="20"/>
                          <w:szCs w:val="20"/>
                          <w:lang w:val="en-US"/>
                        </w:rPr>
                      </w:pPr>
                    </w:p>
                    <w:p w14:paraId="01BE5AB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7EAB828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4BCA4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40D4E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D8AA3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pp:cardCornerRadius="13.00dp"</w:t>
                      </w:r>
                    </w:p>
                    <w:p w14:paraId="3AB32F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074071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E510B8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63359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AFEB86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28F54D3E" w14:textId="77777777" w:rsidR="00F93A76" w:rsidRDefault="00F93A76">
                      <w:pPr>
                        <w:pStyle w:val="Default"/>
                        <w:rPr>
                          <w:rFonts w:ascii="Courier New" w:hAnsi="Courier New" w:cs="Courier New"/>
                          <w:sz w:val="20"/>
                          <w:szCs w:val="20"/>
                          <w:lang w:val="en-US"/>
                        </w:rPr>
                      </w:pPr>
                    </w:p>
                    <w:p w14:paraId="65A106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extView</w:t>
                      </w:r>
                    </w:p>
                    <w:p w14:paraId="6D8C31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365458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CE3D9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C1281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CEDEC3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E8D17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75DA21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C48DF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2C16B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715209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34E748E" w14:textId="77777777" w:rsidR="00F93A76" w:rsidRDefault="00F93A76">
                      <w:pPr>
                        <w:pStyle w:val="Default"/>
                        <w:rPr>
                          <w:rFonts w:ascii="Courier New" w:hAnsi="Courier New" w:cs="Courier New"/>
                          <w:sz w:val="20"/>
                          <w:szCs w:val="20"/>
                          <w:lang w:val="en-US"/>
                        </w:rPr>
                      </w:pPr>
                    </w:p>
                    <w:p w14:paraId="23DA54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9DF5EB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w:t>
                      </w:r>
                      <w:r>
                        <w:rPr>
                          <w:rFonts w:ascii="Courier New" w:hAnsi="Courier New" w:cs="Courier New"/>
                          <w:sz w:val="20"/>
                          <w:szCs w:val="20"/>
                          <w:lang w:val="en-US"/>
                        </w:rPr>
                        <w:t>oidx.cardview.widget.CardView&gt;</w:t>
                      </w:r>
                    </w:p>
                    <w:p w14:paraId="59424EAD" w14:textId="77777777" w:rsidR="00F93A76" w:rsidRDefault="00F93A76">
                      <w:pPr>
                        <w:pStyle w:val="Default"/>
                        <w:rPr>
                          <w:rFonts w:ascii="Courier New" w:hAnsi="Courier New" w:cs="Courier New"/>
                          <w:sz w:val="20"/>
                          <w:szCs w:val="20"/>
                          <w:lang w:val="en-US"/>
                        </w:rPr>
                      </w:pPr>
                    </w:p>
                    <w:p w14:paraId="5FD13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748BAF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C38DD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A0417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5AFBE1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BF938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text="Instructions"</w:t>
                      </w:r>
                    </w:p>
                    <w:p w14:paraId="73034F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0FBB69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339923EA" w14:textId="77777777" w:rsidR="00F93A76" w:rsidRDefault="00F93A76">
                      <w:pPr>
                        <w:pStyle w:val="Default"/>
                        <w:rPr>
                          <w:rFonts w:ascii="Courier New" w:hAnsi="Courier New" w:cs="Courier New"/>
                          <w:sz w:val="20"/>
                          <w:szCs w:val="20"/>
                          <w:lang w:val="en-US"/>
                        </w:rPr>
                      </w:pPr>
                    </w:p>
                    <w:p w14:paraId="15038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433A63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2075F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FF3B1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margin="13.00dp"</w:t>
                      </w:r>
                    </w:p>
                    <w:p w14:paraId="22F1A1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2ADF309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4F58AD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7F6D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2B29EE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986DF4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62FAAA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7DB209E0" w14:textId="77777777" w:rsidR="00F93A76" w:rsidRDefault="00F93A76">
                      <w:pPr>
                        <w:pStyle w:val="Default"/>
                        <w:rPr>
                          <w:rFonts w:ascii="Courier New" w:hAnsi="Courier New" w:cs="Courier New"/>
                          <w:sz w:val="20"/>
                          <w:szCs w:val="20"/>
                          <w:lang w:val="en-US"/>
                        </w:rPr>
                      </w:pPr>
                    </w:p>
                    <w:p w14:paraId="3231C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3BC58B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248EAA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layout_width="match_parent"</w:t>
                      </w:r>
                    </w:p>
                    <w:p w14:paraId="104200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4F09CF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65C63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168EE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1196E6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fontFamily="@font/gilroy_light"</w:t>
                      </w:r>
                    </w:p>
                    <w:p w14:paraId="650886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132304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16E57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1197AD9" w14:textId="77777777" w:rsidR="00F93A76" w:rsidRDefault="00F93A76">
                      <w:pPr>
                        <w:pStyle w:val="Default"/>
                        <w:rPr>
                          <w:rFonts w:ascii="Courier New" w:hAnsi="Courier New" w:cs="Courier New"/>
                          <w:sz w:val="20"/>
                          <w:szCs w:val="20"/>
                          <w:lang w:val="en-US"/>
                        </w:rPr>
                      </w:pPr>
                    </w:p>
                    <w:p w14:paraId="098AB3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90D2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t>
                      </w:r>
                      <w:r>
                        <w:rPr>
                          <w:rFonts w:ascii="Courier New" w:hAnsi="Courier New" w:cs="Courier New"/>
                          <w:sz w:val="20"/>
                          <w:szCs w:val="20"/>
                          <w:lang w:val="en-US"/>
                        </w:rPr>
                        <w:t>.widget.CardView&gt;</w:t>
                      </w:r>
                    </w:p>
                    <w:p w14:paraId="781CBA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011C060F" w14:textId="77777777" w:rsidR="00F93A76" w:rsidRDefault="00F93A76">
                      <w:pPr>
                        <w:pStyle w:val="Default"/>
                        <w:rPr>
                          <w:rFonts w:ascii="Courier New" w:hAnsi="Courier New" w:cs="Courier New"/>
                          <w:sz w:val="20"/>
                          <w:szCs w:val="20"/>
                          <w:lang w:val="en-US"/>
                        </w:rPr>
                      </w:pPr>
                    </w:p>
                    <w:p w14:paraId="2B21311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365D9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6562C3D7" w14:textId="77777777" w:rsidR="00F93A76" w:rsidRDefault="00F93A76">
                      <w:pPr>
                        <w:pStyle w:val="Default"/>
                        <w:rPr>
                          <w:rFonts w:ascii="Courier New" w:hAnsi="Courier New" w:cs="Courier New"/>
                          <w:sz w:val="20"/>
                          <w:szCs w:val="20"/>
                          <w:lang w:val="en-US"/>
                        </w:rPr>
                      </w:pPr>
                    </w:p>
                    <w:p w14:paraId="18FFF02E" w14:textId="77777777" w:rsidR="00F93A76" w:rsidRDefault="00F93A76">
                      <w:pPr>
                        <w:pStyle w:val="Default"/>
                        <w:rPr>
                          <w:rFonts w:ascii="Courier New" w:hAnsi="Courier New" w:cs="Courier New"/>
                          <w:sz w:val="20"/>
                          <w:szCs w:val="20"/>
                          <w:lang w:val="en-US"/>
                        </w:rPr>
                      </w:pPr>
                    </w:p>
                    <w:p w14:paraId="2DADC112" w14:textId="77777777" w:rsidR="00F93A76" w:rsidRDefault="00F93A76">
                      <w:pPr>
                        <w:pStyle w:val="Default"/>
                        <w:rPr>
                          <w:rFonts w:ascii="Courier New" w:hAnsi="Courier New" w:cs="Courier New"/>
                          <w:sz w:val="20"/>
                          <w:szCs w:val="20"/>
                          <w:lang w:val="en-US"/>
                        </w:rPr>
                      </w:pPr>
                    </w:p>
                    <w:p w14:paraId="7DD497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041C2071"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3D1FC561" wp14:editId="06E3F727">
                <wp:extent cx="4937760" cy="7018020"/>
                <wp:effectExtent l="0" t="0" r="15240" b="11430"/>
                <wp:docPr id="2041830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0535E1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7F15E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057B8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6F47E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346BC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687D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43CA8376" w14:textId="77777777" w:rsidR="00F93A76" w:rsidRDefault="00F93A76">
                            <w:pPr>
                              <w:pStyle w:val="Default"/>
                              <w:rPr>
                                <w:rFonts w:ascii="Courier New" w:hAnsi="Courier New" w:cs="Courier New"/>
                                <w:sz w:val="20"/>
                                <w:szCs w:val="20"/>
                                <w:lang w:val="en-US"/>
                              </w:rPr>
                            </w:pPr>
                          </w:p>
                          <w:p w14:paraId="4B222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7387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BB98E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9623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2D9F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DEE36E7" w14:textId="77777777" w:rsidR="00F93A76" w:rsidRDefault="00F93A76">
                            <w:pPr>
                              <w:pStyle w:val="Default"/>
                              <w:rPr>
                                <w:rFonts w:ascii="Courier New" w:hAnsi="Courier New" w:cs="Courier New"/>
                                <w:sz w:val="20"/>
                                <w:szCs w:val="20"/>
                                <w:lang w:val="en-US"/>
                              </w:rPr>
                            </w:pPr>
                          </w:p>
                          <w:p w14:paraId="56BD0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C048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4C212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45DD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E76DE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130D537" w14:textId="77777777" w:rsidR="00F93A76" w:rsidRDefault="00F93A76">
                            <w:pPr>
                              <w:pStyle w:val="Default"/>
                              <w:rPr>
                                <w:rFonts w:ascii="Courier New" w:hAnsi="Courier New" w:cs="Courier New"/>
                                <w:sz w:val="20"/>
                                <w:szCs w:val="20"/>
                                <w:lang w:val="en-US"/>
                              </w:rPr>
                            </w:pPr>
                          </w:p>
                          <w:p w14:paraId="39705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7120D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A997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B06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45E8C4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DBA36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3BDA2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A265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18A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08707A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E259F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473A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43929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69EDE1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F24C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B6C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440E6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8D57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F52ED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B7CCE2C" w14:textId="77777777" w:rsidR="00F93A76" w:rsidRDefault="00F93A76">
                            <w:pPr>
                              <w:pStyle w:val="Default"/>
                              <w:rPr>
                                <w:rFonts w:ascii="Courier New" w:hAnsi="Courier New" w:cs="Courier New"/>
                                <w:sz w:val="20"/>
                                <w:szCs w:val="20"/>
                                <w:lang w:val="en-US"/>
                              </w:rPr>
                            </w:pPr>
                          </w:p>
                          <w:p w14:paraId="4DFE24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9B839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750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2ACB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760B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03FC7A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07E69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377B75D" w14:textId="77777777" w:rsidR="00F93A76" w:rsidRDefault="00F93A76">
                            <w:pPr>
                              <w:pStyle w:val="Default"/>
                              <w:rPr>
                                <w:rFonts w:ascii="Courier New" w:hAnsi="Courier New" w:cs="Courier New"/>
                                <w:sz w:val="20"/>
                                <w:szCs w:val="20"/>
                                <w:lang w:val="en-US"/>
                              </w:rPr>
                            </w:pPr>
                          </w:p>
                          <w:p w14:paraId="12C234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F76BA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8EA1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82818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153AE135" w14:textId="77777777" w:rsidR="00F93A76" w:rsidRDefault="00F93A76">
                            <w:pPr>
                              <w:pStyle w:val="Default"/>
                              <w:rPr>
                                <w:rFonts w:ascii="Courier New" w:hAnsi="Courier New" w:cs="Courier New"/>
                                <w:sz w:val="20"/>
                                <w:szCs w:val="20"/>
                                <w:lang w:val="en-US"/>
                              </w:rPr>
                            </w:pPr>
                          </w:p>
                          <w:p w14:paraId="0EDE5DB0" w14:textId="77777777" w:rsidR="00F93A76" w:rsidRDefault="00F93A76">
                            <w:pPr>
                              <w:pStyle w:val="Default"/>
                              <w:rPr>
                                <w:rFonts w:ascii="Courier New" w:hAnsi="Courier New" w:cs="Courier New"/>
                                <w:sz w:val="20"/>
                                <w:szCs w:val="20"/>
                                <w:lang w:val="en-US"/>
                              </w:rPr>
                            </w:pPr>
                          </w:p>
                          <w:p w14:paraId="03BCD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410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7BE751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26E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38F6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7F48A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226A57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49AF2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27666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1D8E89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00407A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4AA95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5F39B3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3A052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89C6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35C70F5" w14:textId="77777777" w:rsidR="00F93A76" w:rsidRDefault="00F93A76">
                            <w:pPr>
                              <w:pStyle w:val="Default"/>
                              <w:rPr>
                                <w:rFonts w:ascii="Courier New" w:hAnsi="Courier New" w:cs="Courier New"/>
                                <w:sz w:val="20"/>
                                <w:szCs w:val="20"/>
                                <w:lang w:val="en-US"/>
                              </w:rPr>
                            </w:pPr>
                          </w:p>
                          <w:p w14:paraId="2C6631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77C8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FEEE5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ADC15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8372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275E4083" w14:textId="77777777" w:rsidR="00F93A76" w:rsidRDefault="00F93A76">
                            <w:pPr>
                              <w:pStyle w:val="Default"/>
                              <w:rPr>
                                <w:rFonts w:ascii="Courier New" w:hAnsi="Courier New" w:cs="Courier New"/>
                                <w:sz w:val="20"/>
                                <w:szCs w:val="20"/>
                                <w:lang w:val="en-US"/>
                              </w:rPr>
                            </w:pPr>
                          </w:p>
                          <w:p w14:paraId="65DD9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1E01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BF96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9DEF2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90EF40D" w14:textId="77777777" w:rsidR="00F93A76" w:rsidRDefault="00F93A76">
                            <w:pPr>
                              <w:pStyle w:val="Default"/>
                              <w:rPr>
                                <w:rFonts w:ascii="Courier New" w:hAnsi="Courier New" w:cs="Courier New"/>
                                <w:sz w:val="20"/>
                                <w:szCs w:val="20"/>
                                <w:lang w:val="en-US"/>
                              </w:rPr>
                            </w:pPr>
                          </w:p>
                          <w:p w14:paraId="4DB58517" w14:textId="77777777" w:rsidR="00F93A76" w:rsidRDefault="00F93A76">
                            <w:pPr>
                              <w:pStyle w:val="Default"/>
                              <w:rPr>
                                <w:rFonts w:ascii="Courier New" w:hAnsi="Courier New" w:cs="Courier New"/>
                                <w:sz w:val="20"/>
                                <w:szCs w:val="20"/>
                                <w:lang w:val="en-US"/>
                              </w:rPr>
                            </w:pPr>
                          </w:p>
                          <w:p w14:paraId="47BFB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03473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174D2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731F7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F35E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6D6BF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16AA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54ADB0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265C6A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427E9F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0ECAF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BF15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13D78E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F743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9425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0A0E2C7" w14:textId="77777777" w:rsidR="00F93A76" w:rsidRDefault="00F93A76">
                            <w:pPr>
                              <w:pStyle w:val="Default"/>
                              <w:rPr>
                                <w:rFonts w:ascii="Courier New" w:hAnsi="Courier New" w:cs="Courier New"/>
                                <w:sz w:val="20"/>
                                <w:szCs w:val="20"/>
                                <w:lang w:val="en-US"/>
                              </w:rPr>
                            </w:pPr>
                          </w:p>
                          <w:p w14:paraId="7728BF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1518303" w14:textId="77777777" w:rsidR="00F93A76" w:rsidRDefault="00F93A76">
                            <w:pPr>
                              <w:pStyle w:val="Default"/>
                              <w:rPr>
                                <w:rFonts w:ascii="Courier New" w:hAnsi="Courier New" w:cs="Courier New"/>
                                <w:sz w:val="20"/>
                                <w:szCs w:val="20"/>
                                <w:lang w:val="en-US"/>
                              </w:rPr>
                            </w:pPr>
                          </w:p>
                          <w:p w14:paraId="5F1C0EF0" w14:textId="77777777" w:rsidR="00F93A76" w:rsidRDefault="00F93A76">
                            <w:pPr>
                              <w:pStyle w:val="Default"/>
                              <w:rPr>
                                <w:rFonts w:ascii="Courier New" w:hAnsi="Courier New" w:cs="Courier New"/>
                                <w:sz w:val="20"/>
                                <w:szCs w:val="20"/>
                                <w:lang w:val="en-US"/>
                              </w:rPr>
                            </w:pPr>
                          </w:p>
                          <w:p w14:paraId="5275E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07785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5456DD87" w14:textId="77777777" w:rsidR="00F93A76" w:rsidRDefault="00F93A76">
                            <w:pPr>
                              <w:pStyle w:val="Default"/>
                              <w:rPr>
                                <w:rFonts w:ascii="Courier New" w:hAnsi="Courier New" w:cs="Courier New"/>
                                <w:sz w:val="20"/>
                                <w:szCs w:val="20"/>
                                <w:lang w:val="en-US"/>
                              </w:rPr>
                            </w:pPr>
                          </w:p>
                          <w:p w14:paraId="237D5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B3F9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50C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CACB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41FEDA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69002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470279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4F60C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E39E5FB" w14:textId="77777777" w:rsidR="00F93A76" w:rsidRDefault="00F93A76">
                            <w:pPr>
                              <w:pStyle w:val="Default"/>
                              <w:rPr>
                                <w:rFonts w:ascii="Courier New" w:hAnsi="Courier New" w:cs="Courier New"/>
                                <w:sz w:val="20"/>
                                <w:szCs w:val="20"/>
                                <w:lang w:val="en-US"/>
                              </w:rPr>
                            </w:pPr>
                          </w:p>
                          <w:p w14:paraId="7E38A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E6D61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5438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AA200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40B5F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6362D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61916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20A4A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FE49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343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11AF482B" w14:textId="77777777" w:rsidR="00F93A76" w:rsidRDefault="00F93A76">
                            <w:pPr>
                              <w:pStyle w:val="Default"/>
                              <w:rPr>
                                <w:rFonts w:ascii="Courier New" w:hAnsi="Courier New" w:cs="Courier New"/>
                                <w:sz w:val="20"/>
                                <w:szCs w:val="20"/>
                                <w:lang w:val="en-US"/>
                              </w:rPr>
                            </w:pPr>
                          </w:p>
                          <w:p w14:paraId="0C7059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D21F4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2AAF6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518A6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B247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B728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74B6F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A7BF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71EF6F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9A61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4316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5DD8292" w14:textId="77777777" w:rsidR="00F93A76" w:rsidRDefault="00F93A76">
                            <w:pPr>
                              <w:pStyle w:val="Default"/>
                              <w:rPr>
                                <w:rFonts w:ascii="Courier New" w:hAnsi="Courier New" w:cs="Courier New"/>
                                <w:sz w:val="20"/>
                                <w:szCs w:val="20"/>
                                <w:lang w:val="en-US"/>
                              </w:rPr>
                            </w:pPr>
                          </w:p>
                          <w:p w14:paraId="0DE6DB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C8199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42DC1F7D" w14:textId="77777777" w:rsidR="00F93A76" w:rsidRDefault="00F93A76">
                            <w:pPr>
                              <w:pStyle w:val="Default"/>
                              <w:rPr>
                                <w:rFonts w:ascii="Courier New" w:hAnsi="Courier New" w:cs="Courier New"/>
                                <w:sz w:val="20"/>
                                <w:szCs w:val="20"/>
                                <w:lang w:val="en-US"/>
                              </w:rPr>
                            </w:pPr>
                          </w:p>
                          <w:p w14:paraId="11B0E7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AAF46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31F8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235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8E23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9E079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03954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0AB76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1CFFE36F" w14:textId="77777777" w:rsidR="00F93A76" w:rsidRDefault="00F93A76">
                            <w:pPr>
                              <w:pStyle w:val="Default"/>
                              <w:rPr>
                                <w:rFonts w:ascii="Courier New" w:hAnsi="Courier New" w:cs="Courier New"/>
                                <w:sz w:val="20"/>
                                <w:szCs w:val="20"/>
                                <w:lang w:val="en-US"/>
                              </w:rPr>
                            </w:pPr>
                          </w:p>
                          <w:p w14:paraId="1FC4D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E5BA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A2A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13B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79AD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5B2F2B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BA66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93EC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8875F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C5E0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EB14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14AD5F4" w14:textId="77777777" w:rsidR="00F93A76" w:rsidRDefault="00F93A76">
                            <w:pPr>
                              <w:pStyle w:val="Default"/>
                              <w:rPr>
                                <w:rFonts w:ascii="Courier New" w:hAnsi="Courier New" w:cs="Courier New"/>
                                <w:sz w:val="20"/>
                                <w:szCs w:val="20"/>
                                <w:lang w:val="en-US"/>
                              </w:rPr>
                            </w:pPr>
                          </w:p>
                          <w:p w14:paraId="1EFEB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DA638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5CCB4A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F7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D48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202E3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50B9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BDD4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334AE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5B6E3E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F68E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67559F34" w14:textId="77777777" w:rsidR="00F93A76" w:rsidRDefault="00F93A76">
                            <w:pPr>
                              <w:pStyle w:val="Default"/>
                              <w:rPr>
                                <w:rFonts w:ascii="Courier New" w:hAnsi="Courier New" w:cs="Courier New"/>
                                <w:sz w:val="20"/>
                                <w:szCs w:val="20"/>
                                <w:lang w:val="en-US"/>
                              </w:rPr>
                            </w:pPr>
                          </w:p>
                          <w:p w14:paraId="5AC97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D1B91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25A611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ED055E" w14:textId="77777777" w:rsidR="00F93A76" w:rsidRDefault="00F93A76">
                            <w:pPr>
                              <w:pStyle w:val="Default"/>
                              <w:rPr>
                                <w:rFonts w:ascii="Courier New" w:hAnsi="Courier New" w:cs="Courier New"/>
                                <w:sz w:val="20"/>
                                <w:szCs w:val="20"/>
                                <w:lang w:val="en-US"/>
                              </w:rPr>
                            </w:pPr>
                          </w:p>
                          <w:p w14:paraId="15F3D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7C5E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E534E33" w14:textId="77777777" w:rsidR="00F93A76" w:rsidRDefault="00F93A76">
                            <w:pPr>
                              <w:pStyle w:val="Default"/>
                              <w:rPr>
                                <w:rFonts w:ascii="Courier New" w:hAnsi="Courier New" w:cs="Courier New"/>
                                <w:sz w:val="20"/>
                                <w:szCs w:val="20"/>
                                <w:lang w:val="en-US"/>
                              </w:rPr>
                            </w:pPr>
                          </w:p>
                          <w:p w14:paraId="2CEBBE0A" w14:textId="77777777" w:rsidR="00F93A76" w:rsidRDefault="00F93A76">
                            <w:pPr>
                              <w:pStyle w:val="Default"/>
                              <w:rPr>
                                <w:rFonts w:ascii="Courier New" w:hAnsi="Courier New" w:cs="Courier New"/>
                                <w:sz w:val="20"/>
                                <w:szCs w:val="20"/>
                                <w:lang w:val="en-US"/>
                              </w:rPr>
                            </w:pPr>
                          </w:p>
                          <w:p w14:paraId="6AE6525B" w14:textId="77777777" w:rsidR="00F93A76" w:rsidRDefault="00F93A76">
                            <w:pPr>
                              <w:pStyle w:val="Default"/>
                              <w:rPr>
                                <w:rFonts w:ascii="Courier New" w:hAnsi="Courier New" w:cs="Courier New"/>
                                <w:sz w:val="20"/>
                                <w:szCs w:val="20"/>
                                <w:lang w:val="en-US"/>
                              </w:rPr>
                            </w:pPr>
                          </w:p>
                          <w:p w14:paraId="20F26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1FC561" id="_x0000_s1120"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">
                <v:textbox>
                  <w:txbxContent>
                    <w:p w14:paraId="0535E1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Alignment="center"</w:t>
                      </w:r>
                    </w:p>
                    <w:p w14:paraId="7F15E1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13.00dp"</w:t>
                      </w:r>
                    </w:p>
                    <w:p w14:paraId="057B8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ategory name"</w:t>
                      </w:r>
                    </w:p>
                    <w:p w14:paraId="6F47E6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Category"</w:t>
                      </w:r>
                    </w:p>
                    <w:p w14:paraId="346BCC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687D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dp" /&gt;</w:t>
                      </w:r>
                    </w:p>
                    <w:p w14:paraId="43CA8376" w14:textId="77777777" w:rsidR="00F93A76" w:rsidRDefault="00F93A76">
                      <w:pPr>
                        <w:pStyle w:val="Default"/>
                        <w:rPr>
                          <w:rFonts w:ascii="Courier New" w:hAnsi="Courier New" w:cs="Courier New"/>
                          <w:sz w:val="20"/>
                          <w:szCs w:val="20"/>
                          <w:lang w:val="en-US"/>
                        </w:rPr>
                      </w:pPr>
                    </w:p>
                    <w:p w14:paraId="4B2220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7387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4BB98E5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96236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22D9F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DEE36E7" w14:textId="77777777" w:rsidR="00F93A76" w:rsidRDefault="00F93A76">
                      <w:pPr>
                        <w:pStyle w:val="Default"/>
                        <w:rPr>
                          <w:rFonts w:ascii="Courier New" w:hAnsi="Courier New" w:cs="Courier New"/>
                          <w:sz w:val="20"/>
                          <w:szCs w:val="20"/>
                          <w:lang w:val="en-US"/>
                        </w:rPr>
                      </w:pPr>
                    </w:p>
                    <w:p w14:paraId="56BD02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C0487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w:t>
                      </w:r>
                      <w:r>
                        <w:rPr>
                          <w:rFonts w:ascii="Courier New" w:hAnsi="Courier New" w:cs="Courier New"/>
                          <w:sz w:val="20"/>
                          <w:szCs w:val="20"/>
                          <w:lang w:val="en-US"/>
                        </w:rPr>
                        <w:t>out_width="wrap_content"</w:t>
                      </w:r>
                    </w:p>
                    <w:p w14:paraId="44C212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45DD3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7E76DE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130D537" w14:textId="77777777" w:rsidR="00F93A76" w:rsidRDefault="00F93A76">
                      <w:pPr>
                        <w:pStyle w:val="Default"/>
                        <w:rPr>
                          <w:rFonts w:ascii="Courier New" w:hAnsi="Courier New" w:cs="Courier New"/>
                          <w:sz w:val="20"/>
                          <w:szCs w:val="20"/>
                          <w:lang w:val="en-US"/>
                        </w:rPr>
                      </w:pPr>
                    </w:p>
                    <w:p w14:paraId="39705F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27120D6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w:t>
                      </w:r>
                      <w:r>
                        <w:rPr>
                          <w:rFonts w:ascii="Courier New" w:hAnsi="Courier New" w:cs="Courier New"/>
                          <w:sz w:val="20"/>
                          <w:szCs w:val="20"/>
                          <w:lang w:val="en-US"/>
                        </w:rPr>
                        <w:t>h="wrap_content"</w:t>
                      </w:r>
                    </w:p>
                    <w:p w14:paraId="7A9978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B063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45E8C4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DBA36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Time"</w:t>
                      </w:r>
                    </w:p>
                    <w:p w14:paraId="3BDA20B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A2658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18A4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0 min"</w:t>
                      </w:r>
                    </w:p>
                    <w:p w14:paraId="08707A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E259FE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w:t>
                      </w:r>
                      <w:r>
                        <w:rPr>
                          <w:rFonts w:ascii="Courier New" w:hAnsi="Courier New" w:cs="Courier New"/>
                          <w:sz w:val="20"/>
                          <w:szCs w:val="20"/>
                          <w:lang w:val="en-US"/>
                        </w:rPr>
                        <w:t>lor="@color/hintTextColor"</w:t>
                      </w:r>
                    </w:p>
                    <w:p w14:paraId="6473A5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4392986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69EDE1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65F24C7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B6C49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paddingTop="13.00dp"</w:t>
                      </w:r>
                    </w:p>
                    <w:p w14:paraId="2440E6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68D57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F52ED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0B7CCE2C" w14:textId="77777777" w:rsidR="00F93A76" w:rsidRDefault="00F93A76">
                      <w:pPr>
                        <w:pStyle w:val="Default"/>
                        <w:rPr>
                          <w:rFonts w:ascii="Courier New" w:hAnsi="Courier New" w:cs="Courier New"/>
                          <w:sz w:val="20"/>
                          <w:szCs w:val="20"/>
                          <w:lang w:val="en-US"/>
                        </w:rPr>
                      </w:pPr>
                    </w:p>
                    <w:p w14:paraId="4DFE24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9B839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B7500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2ACB9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760B49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Start="13.00dp"</w:t>
                      </w:r>
                    </w:p>
                    <w:p w14:paraId="03FC7A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End="13.00dp"</w:t>
                      </w:r>
                    </w:p>
                    <w:p w14:paraId="07E691E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3377B75D" w14:textId="77777777" w:rsidR="00F93A76" w:rsidRDefault="00F93A76">
                      <w:pPr>
                        <w:pStyle w:val="Default"/>
                        <w:rPr>
                          <w:rFonts w:ascii="Courier New" w:hAnsi="Courier New" w:cs="Courier New"/>
                          <w:sz w:val="20"/>
                          <w:szCs w:val="20"/>
                          <w:lang w:val="en-US"/>
                        </w:rPr>
                      </w:pPr>
                    </w:p>
                    <w:p w14:paraId="12C234F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3F76BA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48EA1B5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w:t>
                      </w:r>
                      <w:r>
                        <w:rPr>
                          <w:rFonts w:ascii="Courier New" w:hAnsi="Courier New" w:cs="Courier New"/>
                          <w:sz w:val="20"/>
                          <w:szCs w:val="20"/>
                          <w:lang w:val="en-US"/>
                        </w:rPr>
                        <w:t>tent"</w:t>
                      </w:r>
                    </w:p>
                    <w:p w14:paraId="5828185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153AE135" w14:textId="77777777" w:rsidR="00F93A76" w:rsidRDefault="00F93A76">
                      <w:pPr>
                        <w:pStyle w:val="Default"/>
                        <w:rPr>
                          <w:rFonts w:ascii="Courier New" w:hAnsi="Courier New" w:cs="Courier New"/>
                          <w:sz w:val="20"/>
                          <w:szCs w:val="20"/>
                          <w:lang w:val="en-US"/>
                        </w:rPr>
                      </w:pPr>
                    </w:p>
                    <w:p w14:paraId="0EDE5DB0" w14:textId="77777777" w:rsidR="00F93A76" w:rsidRDefault="00F93A76">
                      <w:pPr>
                        <w:pStyle w:val="Default"/>
                        <w:rPr>
                          <w:rFonts w:ascii="Courier New" w:hAnsi="Courier New" w:cs="Courier New"/>
                          <w:sz w:val="20"/>
                          <w:szCs w:val="20"/>
                          <w:lang w:val="en-US"/>
                        </w:rPr>
                      </w:pPr>
                    </w:p>
                    <w:p w14:paraId="03BCDB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4101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7BE751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426E79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38F65F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7F48AE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226A57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w:t>
                      </w:r>
                      <w:r>
                        <w:rPr>
                          <w:rFonts w:ascii="Courier New" w:hAnsi="Courier New" w:cs="Courier New"/>
                          <w:sz w:val="20"/>
                          <w:szCs w:val="20"/>
                          <w:lang w:val="en-US"/>
                        </w:rPr>
                        <w:t>Color="@color/hintTextColor"</w:t>
                      </w:r>
                    </w:p>
                    <w:p w14:paraId="649AF2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276660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1D8E89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00407A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4AA959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w:t>
                      </w:r>
                      <w:r>
                        <w:rPr>
                          <w:rFonts w:ascii="Courier New" w:hAnsi="Courier New" w:cs="Courier New"/>
                          <w:sz w:val="20"/>
                          <w:szCs w:val="20"/>
                          <w:lang w:val="en-US"/>
                        </w:rPr>
                        <w:t>ndroid:paddingTop="13.00dp"</w:t>
                      </w:r>
                    </w:p>
                    <w:p w14:paraId="5F39B3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3A052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789C68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35C70F5" w14:textId="77777777" w:rsidR="00F93A76" w:rsidRDefault="00F93A76">
                      <w:pPr>
                        <w:pStyle w:val="Default"/>
                        <w:rPr>
                          <w:rFonts w:ascii="Courier New" w:hAnsi="Courier New" w:cs="Courier New"/>
                          <w:sz w:val="20"/>
                          <w:szCs w:val="20"/>
                          <w:lang w:val="en-US"/>
                        </w:rPr>
                      </w:pPr>
                    </w:p>
                    <w:p w14:paraId="2C66314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77C8B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w:t>
                      </w:r>
                      <w:r>
                        <w:rPr>
                          <w:rFonts w:ascii="Courier New" w:hAnsi="Courier New" w:cs="Courier New"/>
                          <w:sz w:val="20"/>
                          <w:szCs w:val="20"/>
                          <w:lang w:val="en-US"/>
                        </w:rPr>
                        <w:t>t"</w:t>
                      </w:r>
                    </w:p>
                    <w:p w14:paraId="2FEEE5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7ADC15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68372A4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275E4083" w14:textId="77777777" w:rsidR="00F93A76" w:rsidRDefault="00F93A76">
                      <w:pPr>
                        <w:pStyle w:val="Default"/>
                        <w:rPr>
                          <w:rFonts w:ascii="Courier New" w:hAnsi="Courier New" w:cs="Courier New"/>
                          <w:sz w:val="20"/>
                          <w:szCs w:val="20"/>
                          <w:lang w:val="en-US"/>
                        </w:rPr>
                      </w:pPr>
                    </w:p>
                    <w:p w14:paraId="65DD9D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1E011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0BF966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height="wrap_content"</w:t>
                      </w:r>
                    </w:p>
                    <w:p w14:paraId="79DEF2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90EF40D" w14:textId="77777777" w:rsidR="00F93A76" w:rsidRDefault="00F93A76">
                      <w:pPr>
                        <w:pStyle w:val="Default"/>
                        <w:rPr>
                          <w:rFonts w:ascii="Courier New" w:hAnsi="Courier New" w:cs="Courier New"/>
                          <w:sz w:val="20"/>
                          <w:szCs w:val="20"/>
                          <w:lang w:val="en-US"/>
                        </w:rPr>
                      </w:pPr>
                    </w:p>
                    <w:p w14:paraId="4DB58517" w14:textId="77777777" w:rsidR="00F93A76" w:rsidRDefault="00F93A76">
                      <w:pPr>
                        <w:pStyle w:val="Default"/>
                        <w:rPr>
                          <w:rFonts w:ascii="Courier New" w:hAnsi="Courier New" w:cs="Courier New"/>
                          <w:sz w:val="20"/>
                          <w:szCs w:val="20"/>
                          <w:lang w:val="en-US"/>
                        </w:rPr>
                      </w:pPr>
                    </w:p>
                    <w:p w14:paraId="47BFB2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03473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174D2F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731F79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2F35E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6D6BF3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16AAE4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w:t>
                      </w:r>
                      <w:r>
                        <w:rPr>
                          <w:rFonts w:ascii="Courier New" w:hAnsi="Courier New" w:cs="Courier New"/>
                          <w:sz w:val="20"/>
                          <w:szCs w:val="20"/>
                          <w:lang w:val="en-US"/>
                        </w:rPr>
                        <w:t>tColor="@color/hintTextColor"</w:t>
                      </w:r>
                    </w:p>
                    <w:p w14:paraId="54ADB0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265C6A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427E9F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0ECAFA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1BF151B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paddingTop="13.00dp"</w:t>
                      </w:r>
                    </w:p>
                    <w:p w14:paraId="13D78E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F743C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942541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0A0E2C7" w14:textId="77777777" w:rsidR="00F93A76" w:rsidRDefault="00F93A76">
                      <w:pPr>
                        <w:pStyle w:val="Default"/>
                        <w:rPr>
                          <w:rFonts w:ascii="Courier New" w:hAnsi="Courier New" w:cs="Courier New"/>
                          <w:sz w:val="20"/>
                          <w:szCs w:val="20"/>
                          <w:lang w:val="en-US"/>
                        </w:rPr>
                      </w:pPr>
                    </w:p>
                    <w:p w14:paraId="7728BFC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1518303" w14:textId="77777777" w:rsidR="00F93A76" w:rsidRDefault="00F93A76">
                      <w:pPr>
                        <w:pStyle w:val="Default"/>
                        <w:rPr>
                          <w:rFonts w:ascii="Courier New" w:hAnsi="Courier New" w:cs="Courier New"/>
                          <w:sz w:val="20"/>
                          <w:szCs w:val="20"/>
                          <w:lang w:val="en-US"/>
                        </w:rPr>
                      </w:pPr>
                    </w:p>
                    <w:p w14:paraId="5F1C0EF0" w14:textId="77777777" w:rsidR="00F93A76" w:rsidRDefault="00F93A76">
                      <w:pPr>
                        <w:pStyle w:val="Default"/>
                        <w:rPr>
                          <w:rFonts w:ascii="Courier New" w:hAnsi="Courier New" w:cs="Courier New"/>
                          <w:sz w:val="20"/>
                          <w:szCs w:val="20"/>
                          <w:lang w:val="en-US"/>
                        </w:rPr>
                      </w:pPr>
                    </w:p>
                    <w:p w14:paraId="5275E8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07785D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5456DD87" w14:textId="77777777" w:rsidR="00F93A76" w:rsidRDefault="00F93A76">
                      <w:pPr>
                        <w:pStyle w:val="Default"/>
                        <w:rPr>
                          <w:rFonts w:ascii="Courier New" w:hAnsi="Courier New" w:cs="Courier New"/>
                          <w:sz w:val="20"/>
                          <w:szCs w:val="20"/>
                          <w:lang w:val="en-US"/>
                        </w:rPr>
                      </w:pPr>
                    </w:p>
                    <w:p w14:paraId="237D5C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B3F9C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250C6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FCACB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41FEDA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69002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Ingredients"</w:t>
                      </w:r>
                    </w:p>
                    <w:p w14:paraId="470279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4F60C1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E39E5FB" w14:textId="77777777" w:rsidR="00F93A76" w:rsidRDefault="00F93A76">
                      <w:pPr>
                        <w:pStyle w:val="Default"/>
                        <w:rPr>
                          <w:rFonts w:ascii="Courier New" w:hAnsi="Courier New" w:cs="Courier New"/>
                          <w:sz w:val="20"/>
                          <w:szCs w:val="20"/>
                          <w:lang w:val="en-US"/>
                        </w:rPr>
                      </w:pPr>
                    </w:p>
                    <w:p w14:paraId="7E38A70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E6D618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54387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AA200F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240B5FB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6362D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619166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20A4A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7FE494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F343A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11AF482B" w14:textId="77777777" w:rsidR="00F93A76" w:rsidRDefault="00F93A76">
                      <w:pPr>
                        <w:pStyle w:val="Default"/>
                        <w:rPr>
                          <w:rFonts w:ascii="Courier New" w:hAnsi="Courier New" w:cs="Courier New"/>
                          <w:sz w:val="20"/>
                          <w:szCs w:val="20"/>
                          <w:lang w:val="en-US"/>
                        </w:rPr>
                      </w:pPr>
                    </w:p>
                    <w:p w14:paraId="0C70596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D21F4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2AAF609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w:t>
                      </w:r>
                      <w:r>
                        <w:rPr>
                          <w:rFonts w:ascii="Courier New" w:hAnsi="Courier New" w:cs="Courier New"/>
                          <w:sz w:val="20"/>
                          <w:szCs w:val="20"/>
                          <w:lang w:val="en-US"/>
                        </w:rPr>
                        <w:t>yout_width="match_parent"</w:t>
                      </w:r>
                    </w:p>
                    <w:p w14:paraId="2518A6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DB247A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B728D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74B6F9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A7BFE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android:fontFamily="@font/gilroy_light"</w:t>
                      </w:r>
                    </w:p>
                    <w:p w14:paraId="71EF6FE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9A619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443164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35DD8292" w14:textId="77777777" w:rsidR="00F93A76" w:rsidRDefault="00F93A76">
                      <w:pPr>
                        <w:pStyle w:val="Default"/>
                        <w:rPr>
                          <w:rFonts w:ascii="Courier New" w:hAnsi="Courier New" w:cs="Courier New"/>
                          <w:sz w:val="20"/>
                          <w:szCs w:val="20"/>
                          <w:lang w:val="en-US"/>
                        </w:rPr>
                      </w:pPr>
                    </w:p>
                    <w:p w14:paraId="0DE6DB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C8199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w:t>
                      </w:r>
                      <w:r>
                        <w:rPr>
                          <w:rFonts w:ascii="Courier New" w:hAnsi="Courier New" w:cs="Courier New"/>
                          <w:sz w:val="20"/>
                          <w:szCs w:val="20"/>
                          <w:lang w:val="en-US"/>
                        </w:rPr>
                        <w:t>.CardView&gt;</w:t>
                      </w:r>
                    </w:p>
                    <w:p w14:paraId="42DC1F7D" w14:textId="77777777" w:rsidR="00F93A76" w:rsidRDefault="00F93A76">
                      <w:pPr>
                        <w:pStyle w:val="Default"/>
                        <w:rPr>
                          <w:rFonts w:ascii="Courier New" w:hAnsi="Courier New" w:cs="Courier New"/>
                          <w:sz w:val="20"/>
                          <w:szCs w:val="20"/>
                          <w:lang w:val="en-US"/>
                        </w:rPr>
                      </w:pPr>
                    </w:p>
                    <w:p w14:paraId="11B0E7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AAF46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31F8D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5235E3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28E23A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09E079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0395460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10AB76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1CFFE36F" w14:textId="77777777" w:rsidR="00F93A76" w:rsidRDefault="00F93A76">
                      <w:pPr>
                        <w:pStyle w:val="Default"/>
                        <w:rPr>
                          <w:rFonts w:ascii="Courier New" w:hAnsi="Courier New" w:cs="Courier New"/>
                          <w:sz w:val="20"/>
                          <w:szCs w:val="20"/>
                          <w:lang w:val="en-US"/>
                        </w:rPr>
                      </w:pPr>
                    </w:p>
                    <w:p w14:paraId="1FC4DC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E5BAA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A2A1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313BF3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079ADD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5B2F2B8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3BA663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w:t>
                      </w:r>
                      <w:r>
                        <w:rPr>
                          <w:rFonts w:ascii="Courier New" w:hAnsi="Courier New" w:cs="Courier New"/>
                          <w:sz w:val="20"/>
                          <w:szCs w:val="20"/>
                          <w:lang w:val="en-US"/>
                        </w:rPr>
                        <w:t>evation="6.50dp"&gt;</w:t>
                      </w:r>
                    </w:p>
                    <w:p w14:paraId="793EC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8875F4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C5E09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EB142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14AD5F4" w14:textId="77777777" w:rsidR="00F93A76" w:rsidRDefault="00F93A76">
                      <w:pPr>
                        <w:pStyle w:val="Default"/>
                        <w:rPr>
                          <w:rFonts w:ascii="Courier New" w:hAnsi="Courier New" w:cs="Courier New"/>
                          <w:sz w:val="20"/>
                          <w:szCs w:val="20"/>
                          <w:lang w:val="en-US"/>
                        </w:rPr>
                      </w:pPr>
                    </w:p>
                    <w:p w14:paraId="1EFEBD0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DA638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w:t>
                      </w:r>
                      <w:r>
                        <w:rPr>
                          <w:rFonts w:ascii="Courier New" w:hAnsi="Courier New" w:cs="Courier New"/>
                          <w:sz w:val="20"/>
                          <w:szCs w:val="20"/>
                          <w:lang w:val="en-US"/>
                        </w:rPr>
                        <w:t>@+id/tvInstructions"</w:t>
                      </w:r>
                    </w:p>
                    <w:p w14:paraId="5CCB4A8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DF7D5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7D48C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202E39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50B93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Style="bold"</w:t>
                      </w:r>
                    </w:p>
                    <w:p w14:paraId="3BDD491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334AE6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5B6E3EB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F68ECE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67559F34" w14:textId="77777777" w:rsidR="00F93A76" w:rsidRDefault="00F93A76">
                      <w:pPr>
                        <w:pStyle w:val="Default"/>
                        <w:rPr>
                          <w:rFonts w:ascii="Courier New" w:hAnsi="Courier New" w:cs="Courier New"/>
                          <w:sz w:val="20"/>
                          <w:szCs w:val="20"/>
                          <w:lang w:val="en-US"/>
                        </w:rPr>
                      </w:pPr>
                    </w:p>
                    <w:p w14:paraId="5AC971B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D1B91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25A611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6EED055E" w14:textId="77777777" w:rsidR="00F93A76" w:rsidRDefault="00F93A76">
                      <w:pPr>
                        <w:pStyle w:val="Default"/>
                        <w:rPr>
                          <w:rFonts w:ascii="Courier New" w:hAnsi="Courier New" w:cs="Courier New"/>
                          <w:sz w:val="20"/>
                          <w:szCs w:val="20"/>
                          <w:lang w:val="en-US"/>
                        </w:rPr>
                      </w:pPr>
                    </w:p>
                    <w:p w14:paraId="15F3DF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7C5E79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E534E33" w14:textId="77777777" w:rsidR="00F93A76" w:rsidRDefault="00F93A76">
                      <w:pPr>
                        <w:pStyle w:val="Default"/>
                        <w:rPr>
                          <w:rFonts w:ascii="Courier New" w:hAnsi="Courier New" w:cs="Courier New"/>
                          <w:sz w:val="20"/>
                          <w:szCs w:val="20"/>
                          <w:lang w:val="en-US"/>
                        </w:rPr>
                      </w:pPr>
                    </w:p>
                    <w:p w14:paraId="2CEBBE0A" w14:textId="77777777" w:rsidR="00F93A76" w:rsidRDefault="00F93A76">
                      <w:pPr>
                        <w:pStyle w:val="Default"/>
                        <w:rPr>
                          <w:rFonts w:ascii="Courier New" w:hAnsi="Courier New" w:cs="Courier New"/>
                          <w:sz w:val="20"/>
                          <w:szCs w:val="20"/>
                          <w:lang w:val="en-US"/>
                        </w:rPr>
                      </w:pPr>
                    </w:p>
                    <w:p w14:paraId="6AE6525B" w14:textId="77777777" w:rsidR="00F93A76" w:rsidRDefault="00F93A76">
                      <w:pPr>
                        <w:pStyle w:val="Default"/>
                        <w:rPr>
                          <w:rFonts w:ascii="Courier New" w:hAnsi="Courier New" w:cs="Courier New"/>
                          <w:sz w:val="20"/>
                          <w:szCs w:val="20"/>
                          <w:lang w:val="en-US"/>
                        </w:rPr>
                      </w:pPr>
                    </w:p>
                    <w:p w14:paraId="20F26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4615393C"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728D4FA2" wp14:editId="3234EA18">
                <wp:extent cx="4937760" cy="7018020"/>
                <wp:effectExtent l="0" t="0" r="15240" b="11430"/>
                <wp:docPr id="5728807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02D6AD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0C51F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2561C7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3333E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4FEDA5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AF26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l"</w:t>
                            </w:r>
                          </w:p>
                          <w:p w14:paraId="6F766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749E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FC4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388BA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FA24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F43E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1B4894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4A6606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70CB0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CEB9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4AF4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27C98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10FF2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83A28BE" w14:textId="77777777" w:rsidR="00F93A76" w:rsidRDefault="00F93A76">
                            <w:pPr>
                              <w:pStyle w:val="Default"/>
                              <w:rPr>
                                <w:rFonts w:ascii="Courier New" w:hAnsi="Courier New" w:cs="Courier New"/>
                                <w:sz w:val="20"/>
                                <w:szCs w:val="20"/>
                                <w:lang w:val="en-US"/>
                              </w:rPr>
                            </w:pPr>
                          </w:p>
                          <w:p w14:paraId="5A39C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560A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7E27E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7158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EF69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45CBCDD" w14:textId="77777777" w:rsidR="00F93A76" w:rsidRDefault="00F93A76">
                            <w:pPr>
                              <w:pStyle w:val="Default"/>
                              <w:rPr>
                                <w:rFonts w:ascii="Courier New" w:hAnsi="Courier New" w:cs="Courier New"/>
                                <w:sz w:val="20"/>
                                <w:szCs w:val="20"/>
                                <w:lang w:val="en-US"/>
                              </w:rPr>
                            </w:pPr>
                          </w:p>
                          <w:p w14:paraId="44C62C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1A6DA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075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ABEE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7B1D7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C99B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Serving"</w:t>
                            </w:r>
                          </w:p>
                          <w:p w14:paraId="31435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02A2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F9F4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4C158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718F7C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A314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13502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3FD9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3A2A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1183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1A15F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8442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9787F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EC6AF05" w14:textId="77777777" w:rsidR="00F93A76" w:rsidRDefault="00F93A76">
                            <w:pPr>
                              <w:pStyle w:val="Default"/>
                              <w:rPr>
                                <w:rFonts w:ascii="Courier New" w:hAnsi="Courier New" w:cs="Courier New"/>
                                <w:sz w:val="20"/>
                                <w:szCs w:val="20"/>
                                <w:lang w:val="en-US"/>
                              </w:rPr>
                            </w:pPr>
                          </w:p>
                          <w:p w14:paraId="17351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B7B17AB" w14:textId="77777777" w:rsidR="00F93A76" w:rsidRDefault="00F93A76">
                            <w:pPr>
                              <w:pStyle w:val="Default"/>
                              <w:rPr>
                                <w:rFonts w:ascii="Courier New" w:hAnsi="Courier New" w:cs="Courier New"/>
                                <w:sz w:val="20"/>
                                <w:szCs w:val="20"/>
                                <w:lang w:val="en-US"/>
                              </w:rPr>
                            </w:pPr>
                          </w:p>
                          <w:p w14:paraId="6C47FD45" w14:textId="77777777" w:rsidR="00F93A76" w:rsidRDefault="00F93A76">
                            <w:pPr>
                              <w:pStyle w:val="Default"/>
                              <w:rPr>
                                <w:rFonts w:ascii="Courier New" w:hAnsi="Courier New" w:cs="Courier New"/>
                                <w:sz w:val="20"/>
                                <w:szCs w:val="20"/>
                                <w:lang w:val="en-US"/>
                              </w:rPr>
                            </w:pPr>
                          </w:p>
                          <w:p w14:paraId="20CC2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3FBC9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D606B40" w14:textId="77777777" w:rsidR="00F93A76" w:rsidRDefault="00F93A76">
                            <w:pPr>
                              <w:pStyle w:val="Default"/>
                              <w:rPr>
                                <w:rFonts w:ascii="Courier New" w:hAnsi="Courier New" w:cs="Courier New"/>
                                <w:sz w:val="20"/>
                                <w:szCs w:val="20"/>
                                <w:lang w:val="en-US"/>
                              </w:rPr>
                            </w:pPr>
                          </w:p>
                          <w:p w14:paraId="76FF7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24A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0528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4245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615F5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21FAD2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2E77FF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C950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0CB2C918" w14:textId="77777777" w:rsidR="00F93A76" w:rsidRDefault="00F93A76">
                            <w:pPr>
                              <w:pStyle w:val="Default"/>
                              <w:rPr>
                                <w:rFonts w:ascii="Courier New" w:hAnsi="Courier New" w:cs="Courier New"/>
                                <w:sz w:val="20"/>
                                <w:szCs w:val="20"/>
                                <w:lang w:val="en-US"/>
                              </w:rPr>
                            </w:pPr>
                          </w:p>
                          <w:p w14:paraId="41D95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49321B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489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F0F4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7D5A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7A5A3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30C5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B9E0C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95870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CFBF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D029DB9" w14:textId="77777777" w:rsidR="00F93A76" w:rsidRDefault="00F93A76">
                            <w:pPr>
                              <w:pStyle w:val="Default"/>
                              <w:rPr>
                                <w:rFonts w:ascii="Courier New" w:hAnsi="Courier New" w:cs="Courier New"/>
                                <w:sz w:val="20"/>
                                <w:szCs w:val="20"/>
                                <w:lang w:val="en-US"/>
                              </w:rPr>
                            </w:pPr>
                          </w:p>
                          <w:p w14:paraId="38698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38D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75AB4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5E8FB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F9F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274F6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4C3301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BBF0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A6C79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E891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C4F7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00317826" w14:textId="77777777" w:rsidR="00F93A76" w:rsidRDefault="00F93A76">
                            <w:pPr>
                              <w:pStyle w:val="Default"/>
                              <w:rPr>
                                <w:rFonts w:ascii="Courier New" w:hAnsi="Courier New" w:cs="Courier New"/>
                                <w:sz w:val="20"/>
                                <w:szCs w:val="20"/>
                                <w:lang w:val="en-US"/>
                              </w:rPr>
                            </w:pPr>
                          </w:p>
                          <w:p w14:paraId="04DB01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C33E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3D3C4F50" w14:textId="77777777" w:rsidR="00F93A76" w:rsidRDefault="00F93A76">
                            <w:pPr>
                              <w:pStyle w:val="Default"/>
                              <w:rPr>
                                <w:rFonts w:ascii="Courier New" w:hAnsi="Courier New" w:cs="Courier New"/>
                                <w:sz w:val="20"/>
                                <w:szCs w:val="20"/>
                                <w:lang w:val="en-US"/>
                              </w:rPr>
                            </w:pPr>
                          </w:p>
                          <w:p w14:paraId="4DBB7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B929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DF08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4A8D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4B255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71CEA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1FFC85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3599B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643B51F7" w14:textId="77777777" w:rsidR="00F93A76" w:rsidRDefault="00F93A76">
                            <w:pPr>
                              <w:pStyle w:val="Default"/>
                              <w:rPr>
                                <w:rFonts w:ascii="Courier New" w:hAnsi="Courier New" w:cs="Courier New"/>
                                <w:sz w:val="20"/>
                                <w:szCs w:val="20"/>
                                <w:lang w:val="en-US"/>
                              </w:rPr>
                            </w:pPr>
                          </w:p>
                          <w:p w14:paraId="52C462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2F42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7C4CC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3520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91E1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328806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76F7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9E013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45E65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468C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C60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46751D0" w14:textId="77777777" w:rsidR="00F93A76" w:rsidRDefault="00F93A76">
                            <w:pPr>
                              <w:pStyle w:val="Default"/>
                              <w:rPr>
                                <w:rFonts w:ascii="Courier New" w:hAnsi="Courier New" w:cs="Courier New"/>
                                <w:sz w:val="20"/>
                                <w:szCs w:val="20"/>
                                <w:lang w:val="en-US"/>
                              </w:rPr>
                            </w:pPr>
                          </w:p>
                          <w:p w14:paraId="7ABA67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C1D1E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64189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F47C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EDDE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19167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23564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56F5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2A5F6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99BB3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52F3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1074E883" w14:textId="77777777" w:rsidR="00F93A76" w:rsidRDefault="00F93A76">
                            <w:pPr>
                              <w:pStyle w:val="Default"/>
                              <w:rPr>
                                <w:rFonts w:ascii="Courier New" w:hAnsi="Courier New" w:cs="Courier New"/>
                                <w:sz w:val="20"/>
                                <w:szCs w:val="20"/>
                                <w:lang w:val="en-US"/>
                              </w:rPr>
                            </w:pPr>
                          </w:p>
                          <w:p w14:paraId="70089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5AF4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FE974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24C840" w14:textId="77777777" w:rsidR="00F93A76" w:rsidRDefault="00F93A76">
                            <w:pPr>
                              <w:pStyle w:val="Default"/>
                              <w:rPr>
                                <w:rFonts w:ascii="Courier New" w:hAnsi="Courier New" w:cs="Courier New"/>
                                <w:sz w:val="20"/>
                                <w:szCs w:val="20"/>
                                <w:lang w:val="en-US"/>
                              </w:rPr>
                            </w:pPr>
                          </w:p>
                          <w:p w14:paraId="30231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D585B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1AB9CAE" w14:textId="77777777" w:rsidR="00F93A76" w:rsidRDefault="00F93A76">
                            <w:pPr>
                              <w:pStyle w:val="Default"/>
                              <w:rPr>
                                <w:rFonts w:ascii="Courier New" w:hAnsi="Courier New" w:cs="Courier New"/>
                                <w:sz w:val="20"/>
                                <w:szCs w:val="20"/>
                                <w:lang w:val="en-US"/>
                              </w:rPr>
                            </w:pPr>
                          </w:p>
                          <w:p w14:paraId="3FA6ADCE" w14:textId="77777777" w:rsidR="00F93A76" w:rsidRDefault="00F93A76">
                            <w:pPr>
                              <w:pStyle w:val="Default"/>
                              <w:rPr>
                                <w:rFonts w:ascii="Courier New" w:hAnsi="Courier New" w:cs="Courier New"/>
                                <w:sz w:val="20"/>
                                <w:szCs w:val="20"/>
                                <w:lang w:val="en-US"/>
                              </w:rPr>
                            </w:pPr>
                          </w:p>
                          <w:p w14:paraId="78669591" w14:textId="77777777" w:rsidR="00F93A76" w:rsidRDefault="00F93A76">
                            <w:pPr>
                              <w:pStyle w:val="Default"/>
                              <w:rPr>
                                <w:rFonts w:ascii="Courier New" w:hAnsi="Courier New" w:cs="Courier New"/>
                                <w:sz w:val="20"/>
                                <w:szCs w:val="20"/>
                                <w:lang w:val="en-US"/>
                              </w:rPr>
                            </w:pPr>
                          </w:p>
                          <w:p w14:paraId="1284E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8D4FA2" id="_x0000_s1121"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">
                <v:textbox>
                  <w:txbxContent>
                    <w:p w14:paraId="02D6AD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ImageView</w:t>
                      </w:r>
                    </w:p>
                    <w:p w14:paraId="00C51FC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wrap_content"</w:t>
                      </w:r>
                    </w:p>
                    <w:p w14:paraId="2561C79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3333E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4FEDA5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6AF260B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ca</w:t>
                      </w:r>
                      <w:r>
                        <w:rPr>
                          <w:rFonts w:ascii="Courier New" w:hAnsi="Courier New" w:cs="Courier New"/>
                          <w:sz w:val="20"/>
                          <w:szCs w:val="20"/>
                          <w:lang w:val="en-US"/>
                        </w:rPr>
                        <w:t>l"</w:t>
                      </w:r>
                    </w:p>
                    <w:p w14:paraId="6F7667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C749E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FC42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247 cals"</w:t>
                      </w:r>
                    </w:p>
                    <w:p w14:paraId="388BA0B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FA245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F43E8D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1B48941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4A6606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470CB0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CEB94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04AF41D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27C98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10FF2B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w:t>
                      </w:r>
                      <w:r>
                        <w:rPr>
                          <w:rFonts w:ascii="Courier New" w:hAnsi="Courier New" w:cs="Courier New"/>
                          <w:sz w:val="20"/>
                          <w:szCs w:val="20"/>
                          <w:lang w:val="en-US"/>
                        </w:rPr>
                        <w:t>out&gt;</w:t>
                      </w:r>
                    </w:p>
                    <w:p w14:paraId="283A28BE" w14:textId="77777777" w:rsidR="00F93A76" w:rsidRDefault="00F93A76">
                      <w:pPr>
                        <w:pStyle w:val="Default"/>
                        <w:rPr>
                          <w:rFonts w:ascii="Courier New" w:hAnsi="Courier New" w:cs="Courier New"/>
                          <w:sz w:val="20"/>
                          <w:szCs w:val="20"/>
                          <w:lang w:val="en-US"/>
                        </w:rPr>
                      </w:pPr>
                    </w:p>
                    <w:p w14:paraId="5A39C5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560A6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17E27E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match_parent"</w:t>
                      </w:r>
                    </w:p>
                    <w:p w14:paraId="671580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gravity="center"</w:t>
                      </w:r>
                    </w:p>
                    <w:p w14:paraId="3EF692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horizontal"&gt;</w:t>
                      </w:r>
                    </w:p>
                    <w:p w14:paraId="145CBCDD" w14:textId="77777777" w:rsidR="00F93A76" w:rsidRDefault="00F93A76">
                      <w:pPr>
                        <w:pStyle w:val="Default"/>
                        <w:rPr>
                          <w:rFonts w:ascii="Courier New" w:hAnsi="Courier New" w:cs="Courier New"/>
                          <w:sz w:val="20"/>
                          <w:szCs w:val="20"/>
                          <w:lang w:val="en-US"/>
                        </w:rPr>
                      </w:pPr>
                    </w:p>
                    <w:p w14:paraId="44C62C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ImageView</w:t>
                      </w:r>
                    </w:p>
                    <w:p w14:paraId="01A6DA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wrap_content"</w:t>
                      </w:r>
                    </w:p>
                    <w:p w14:paraId="79075E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ABEE05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src="@drawable/ic_baseline_access_time_24"/&gt;</w:t>
                      </w:r>
                    </w:p>
                    <w:p w14:paraId="77B1D7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C99BF0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tvServing"</w:t>
                      </w:r>
                    </w:p>
                    <w:p w14:paraId="31435B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02A2C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6CF9F4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3 persons"</w:t>
                      </w:r>
                    </w:p>
                    <w:p w14:paraId="4C158B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w:t>
                      </w:r>
                      <w:r>
                        <w:rPr>
                          <w:rFonts w:ascii="Courier New" w:hAnsi="Courier New" w:cs="Courier New"/>
                          <w:sz w:val="20"/>
                          <w:szCs w:val="20"/>
                          <w:lang w:val="en-US"/>
                        </w:rPr>
                        <w:t>ze="13.00sp"</w:t>
                      </w:r>
                    </w:p>
                    <w:p w14:paraId="718F7C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8A3145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Ems="10"</w:t>
                      </w:r>
                    </w:p>
                    <w:p w14:paraId="135020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maxLines="2"</w:t>
                      </w:r>
                    </w:p>
                    <w:p w14:paraId="03FD9DF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33A2A17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01183E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paddingTop="13.00dp"</w:t>
                      </w:r>
                    </w:p>
                    <w:p w14:paraId="1A15FAD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584426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9787F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EC6AF05" w14:textId="77777777" w:rsidR="00F93A76" w:rsidRDefault="00F93A76">
                      <w:pPr>
                        <w:pStyle w:val="Default"/>
                        <w:rPr>
                          <w:rFonts w:ascii="Courier New" w:hAnsi="Courier New" w:cs="Courier New"/>
                          <w:sz w:val="20"/>
                          <w:szCs w:val="20"/>
                          <w:lang w:val="en-US"/>
                        </w:rPr>
                      </w:pPr>
                    </w:p>
                    <w:p w14:paraId="17351B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B7B17AB" w14:textId="77777777" w:rsidR="00F93A76" w:rsidRDefault="00F93A76">
                      <w:pPr>
                        <w:pStyle w:val="Default"/>
                        <w:rPr>
                          <w:rFonts w:ascii="Courier New" w:hAnsi="Courier New" w:cs="Courier New"/>
                          <w:sz w:val="20"/>
                          <w:szCs w:val="20"/>
                          <w:lang w:val="en-US"/>
                        </w:rPr>
                      </w:pPr>
                    </w:p>
                    <w:p w14:paraId="6C47FD45" w14:textId="77777777" w:rsidR="00F93A76" w:rsidRDefault="00F93A76">
                      <w:pPr>
                        <w:pStyle w:val="Default"/>
                        <w:rPr>
                          <w:rFonts w:ascii="Courier New" w:hAnsi="Courier New" w:cs="Courier New"/>
                          <w:sz w:val="20"/>
                          <w:szCs w:val="20"/>
                          <w:lang w:val="en-US"/>
                        </w:rPr>
                      </w:pPr>
                    </w:p>
                    <w:p w14:paraId="20CC2D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3FBC9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D606B40" w14:textId="77777777" w:rsidR="00F93A76" w:rsidRDefault="00F93A76">
                      <w:pPr>
                        <w:pStyle w:val="Default"/>
                        <w:rPr>
                          <w:rFonts w:ascii="Courier New" w:hAnsi="Courier New" w:cs="Courier New"/>
                          <w:sz w:val="20"/>
                          <w:szCs w:val="20"/>
                          <w:lang w:val="en-US"/>
                        </w:rPr>
                      </w:pPr>
                    </w:p>
                    <w:p w14:paraId="76FF7C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24A88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0528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842450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615F59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21FAD2D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Ingredients"</w:t>
                      </w:r>
                    </w:p>
                    <w:p w14:paraId="2E77FF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4C950A2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0CB2C918" w14:textId="77777777" w:rsidR="00F93A76" w:rsidRDefault="00F93A76">
                      <w:pPr>
                        <w:pStyle w:val="Default"/>
                        <w:rPr>
                          <w:rFonts w:ascii="Courier New" w:hAnsi="Courier New" w:cs="Courier New"/>
                          <w:sz w:val="20"/>
                          <w:szCs w:val="20"/>
                          <w:lang w:val="en-US"/>
                        </w:rPr>
                      </w:pPr>
                    </w:p>
                    <w:p w14:paraId="41D9522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49321B2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24897B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5F0F4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7D5A6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7A5A3E1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30C58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3B9E0CA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layout_width="match_parent"</w:t>
                      </w:r>
                    </w:p>
                    <w:p w14:paraId="3958700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0CFBF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D029DB9" w14:textId="77777777" w:rsidR="00F93A76" w:rsidRDefault="00F93A76">
                      <w:pPr>
                        <w:pStyle w:val="Default"/>
                        <w:rPr>
                          <w:rFonts w:ascii="Courier New" w:hAnsi="Courier New" w:cs="Courier New"/>
                          <w:sz w:val="20"/>
                          <w:szCs w:val="20"/>
                          <w:lang w:val="en-US"/>
                        </w:rPr>
                      </w:pPr>
                    </w:p>
                    <w:p w14:paraId="386985A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4338D0B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75AB40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5E8FB3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5F9FD3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3274F6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w:t>
                      </w:r>
                      <w:r>
                        <w:rPr>
                          <w:rFonts w:ascii="Courier New" w:hAnsi="Courier New" w:cs="Courier New"/>
                          <w:sz w:val="20"/>
                          <w:szCs w:val="20"/>
                          <w:lang w:val="en-US"/>
                        </w:rPr>
                        <w:t>r/hintTextColor"</w:t>
                      </w:r>
                    </w:p>
                    <w:p w14:paraId="4C33012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BBF069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4A6C79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3E8917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C4F7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w:t>
                      </w:r>
                      <w:r>
                        <w:rPr>
                          <w:rFonts w:ascii="Courier New" w:hAnsi="Courier New" w:cs="Courier New"/>
                          <w:sz w:val="20"/>
                          <w:szCs w:val="20"/>
                          <w:lang w:val="en-US"/>
                        </w:rPr>
                        <w:t>Bottom="13.00dp"/&gt;</w:t>
                      </w:r>
                    </w:p>
                    <w:p w14:paraId="00317826" w14:textId="77777777" w:rsidR="00F93A76" w:rsidRDefault="00F93A76">
                      <w:pPr>
                        <w:pStyle w:val="Default"/>
                        <w:rPr>
                          <w:rFonts w:ascii="Courier New" w:hAnsi="Courier New" w:cs="Courier New"/>
                          <w:sz w:val="20"/>
                          <w:szCs w:val="20"/>
                          <w:lang w:val="en-US"/>
                        </w:rPr>
                      </w:pPr>
                    </w:p>
                    <w:p w14:paraId="04DB010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60C33E5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3D3C4F50" w14:textId="77777777" w:rsidR="00F93A76" w:rsidRDefault="00F93A76">
                      <w:pPr>
                        <w:pStyle w:val="Default"/>
                        <w:rPr>
                          <w:rFonts w:ascii="Courier New" w:hAnsi="Courier New" w:cs="Courier New"/>
                          <w:sz w:val="20"/>
                          <w:szCs w:val="20"/>
                          <w:lang w:val="en-US"/>
                        </w:rPr>
                      </w:pPr>
                    </w:p>
                    <w:p w14:paraId="4DBB755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B92980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DF083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4A8D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w:t>
                      </w:r>
                      <w:r>
                        <w:rPr>
                          <w:rFonts w:ascii="Courier New" w:hAnsi="Courier New" w:cs="Courier New"/>
                          <w:sz w:val="20"/>
                          <w:szCs w:val="20"/>
                          <w:lang w:val="en-US"/>
                        </w:rPr>
                        <w:t>ld"</w:t>
                      </w:r>
                    </w:p>
                    <w:p w14:paraId="4B25522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71CEA77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1FFC857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3599B18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643B51F7" w14:textId="77777777" w:rsidR="00F93A76" w:rsidRDefault="00F93A76">
                      <w:pPr>
                        <w:pStyle w:val="Default"/>
                        <w:rPr>
                          <w:rFonts w:ascii="Courier New" w:hAnsi="Courier New" w:cs="Courier New"/>
                          <w:sz w:val="20"/>
                          <w:szCs w:val="20"/>
                          <w:lang w:val="en-US"/>
                        </w:rPr>
                      </w:pPr>
                    </w:p>
                    <w:p w14:paraId="52C462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52F42C1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w:t>
                      </w:r>
                      <w:r>
                        <w:rPr>
                          <w:rFonts w:ascii="Courier New" w:hAnsi="Courier New" w:cs="Courier New"/>
                          <w:sz w:val="20"/>
                          <w:szCs w:val="20"/>
                          <w:lang w:val="en-US"/>
                        </w:rPr>
                        <w:t>h_parent"</w:t>
                      </w:r>
                    </w:p>
                    <w:p w14:paraId="7C4CC52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83520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191E17E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3288068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76F74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9E013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245E658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468C12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1C602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46751D0" w14:textId="77777777" w:rsidR="00F93A76" w:rsidRDefault="00F93A76">
                      <w:pPr>
                        <w:pStyle w:val="Default"/>
                        <w:rPr>
                          <w:rFonts w:ascii="Courier New" w:hAnsi="Courier New" w:cs="Courier New"/>
                          <w:sz w:val="20"/>
                          <w:szCs w:val="20"/>
                          <w:lang w:val="en-US"/>
                        </w:rPr>
                      </w:pPr>
                    </w:p>
                    <w:p w14:paraId="7ABA67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C1D1E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id="@+id/tvInstructions"</w:t>
                      </w:r>
                    </w:p>
                    <w:p w14:paraId="64189C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1F47C1A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EDDE47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419167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23564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56F50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2A5F6B1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299BB3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w:t>
                      </w:r>
                      <w:r>
                        <w:rPr>
                          <w:rFonts w:ascii="Courier New" w:hAnsi="Courier New" w:cs="Courier New"/>
                          <w:sz w:val="20"/>
                          <w:szCs w:val="20"/>
                          <w:lang w:val="en-US"/>
                        </w:rPr>
                        <w:t>"6.50dp"</w:t>
                      </w:r>
                    </w:p>
                    <w:p w14:paraId="552F3E4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1074E883" w14:textId="77777777" w:rsidR="00F93A76" w:rsidRDefault="00F93A76">
                      <w:pPr>
                        <w:pStyle w:val="Default"/>
                        <w:rPr>
                          <w:rFonts w:ascii="Courier New" w:hAnsi="Courier New" w:cs="Courier New"/>
                          <w:sz w:val="20"/>
                          <w:szCs w:val="20"/>
                          <w:lang w:val="en-US"/>
                        </w:rPr>
                      </w:pPr>
                    </w:p>
                    <w:p w14:paraId="70089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15AF44A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7FE9746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A24C840" w14:textId="77777777" w:rsidR="00F93A76" w:rsidRDefault="00F93A76">
                      <w:pPr>
                        <w:pStyle w:val="Default"/>
                        <w:rPr>
                          <w:rFonts w:ascii="Courier New" w:hAnsi="Courier New" w:cs="Courier New"/>
                          <w:sz w:val="20"/>
                          <w:szCs w:val="20"/>
                          <w:lang w:val="en-US"/>
                        </w:rPr>
                      </w:pPr>
                    </w:p>
                    <w:p w14:paraId="302317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D585B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1AB9CAE" w14:textId="77777777" w:rsidR="00F93A76" w:rsidRDefault="00F93A76">
                      <w:pPr>
                        <w:pStyle w:val="Default"/>
                        <w:rPr>
                          <w:rFonts w:ascii="Courier New" w:hAnsi="Courier New" w:cs="Courier New"/>
                          <w:sz w:val="20"/>
                          <w:szCs w:val="20"/>
                          <w:lang w:val="en-US"/>
                        </w:rPr>
                      </w:pPr>
                    </w:p>
                    <w:p w14:paraId="3FA6ADCE" w14:textId="77777777" w:rsidR="00F93A76" w:rsidRDefault="00F93A76">
                      <w:pPr>
                        <w:pStyle w:val="Default"/>
                        <w:rPr>
                          <w:rFonts w:ascii="Courier New" w:hAnsi="Courier New" w:cs="Courier New"/>
                          <w:sz w:val="20"/>
                          <w:szCs w:val="20"/>
                          <w:lang w:val="en-US"/>
                        </w:rPr>
                      </w:pPr>
                    </w:p>
                    <w:p w14:paraId="78669591" w14:textId="77777777" w:rsidR="00F93A76" w:rsidRDefault="00F93A76">
                      <w:pPr>
                        <w:pStyle w:val="Default"/>
                        <w:rPr>
                          <w:rFonts w:ascii="Courier New" w:hAnsi="Courier New" w:cs="Courier New"/>
                          <w:sz w:val="20"/>
                          <w:szCs w:val="20"/>
                          <w:lang w:val="en-US"/>
                        </w:rPr>
                      </w:pPr>
                    </w:p>
                    <w:p w14:paraId="1284E4C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w:t>
                      </w:r>
                      <w:r>
                        <w:rPr>
                          <w:rFonts w:ascii="Courier New" w:hAnsi="Courier New" w:cs="Courier New"/>
                          <w:sz w:val="20"/>
                          <w:szCs w:val="20"/>
                          <w:lang w:val="en-US"/>
                        </w:rPr>
                        <w:t>inatorLayout&gt;</w:t>
                      </w:r>
                    </w:p>
                  </w:txbxContent>
                </v:textbox>
                <w10:anchorlock/>
              </v:shape>
            </w:pict>
          </mc:Fallback>
        </mc:AlternateContent>
      </w:r>
    </w:p>
    <w:p w14:paraId="374196C1"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33057875" wp14:editId="73EADCE5">
                <wp:extent cx="4937760" cy="7018020"/>
                <wp:effectExtent l="0" t="0" r="15240" b="11430"/>
                <wp:docPr id="11618029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7018020"/>
                        </a:xfrm>
                        <a:prstGeom prst="rect">
                          <a:avLst/>
                        </a:prstGeom>
                        <a:solidFill>
                          <a:srgbClr val="FFFFFF"/>
                        </a:solidFill>
                        <a:ln w="9525">
                          <a:solidFill>
                            <a:srgbClr val="000000"/>
                          </a:solidFill>
                          <a:miter lim="800000"/>
                        </a:ln>
                      </wps:spPr>
                      <wps:txbx>
                        <w:txbxContent>
                          <w:p w14:paraId="2B1A4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A066A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3401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C8D88E9" w14:textId="77777777" w:rsidR="00F93A76" w:rsidRDefault="00F93A76">
                            <w:pPr>
                              <w:pStyle w:val="Default"/>
                              <w:rPr>
                                <w:rFonts w:ascii="Courier New" w:hAnsi="Courier New" w:cs="Courier New"/>
                                <w:sz w:val="20"/>
                                <w:szCs w:val="20"/>
                                <w:lang w:val="en-US"/>
                              </w:rPr>
                            </w:pPr>
                          </w:p>
                          <w:p w14:paraId="3CCA29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2A38806" w14:textId="77777777" w:rsidR="00F93A76" w:rsidRDefault="00F93A76">
                            <w:pPr>
                              <w:pStyle w:val="Default"/>
                              <w:rPr>
                                <w:rFonts w:ascii="Courier New" w:hAnsi="Courier New" w:cs="Courier New"/>
                                <w:sz w:val="20"/>
                                <w:szCs w:val="20"/>
                                <w:lang w:val="en-US"/>
                              </w:rPr>
                            </w:pPr>
                          </w:p>
                          <w:p w14:paraId="46A610B7" w14:textId="77777777" w:rsidR="00F93A76" w:rsidRDefault="00F93A76">
                            <w:pPr>
                              <w:pStyle w:val="Default"/>
                              <w:rPr>
                                <w:rFonts w:ascii="Courier New" w:hAnsi="Courier New" w:cs="Courier New"/>
                                <w:sz w:val="20"/>
                                <w:szCs w:val="20"/>
                                <w:lang w:val="en-US"/>
                              </w:rPr>
                            </w:pPr>
                          </w:p>
                          <w:p w14:paraId="6BDC21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7060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3D197CCA" w14:textId="77777777" w:rsidR="00F93A76" w:rsidRDefault="00F93A76">
                            <w:pPr>
                              <w:pStyle w:val="Default"/>
                              <w:rPr>
                                <w:rFonts w:ascii="Courier New" w:hAnsi="Courier New" w:cs="Courier New"/>
                                <w:sz w:val="20"/>
                                <w:szCs w:val="20"/>
                                <w:lang w:val="en-US"/>
                              </w:rPr>
                            </w:pPr>
                          </w:p>
                          <w:p w14:paraId="15D519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B4D19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7D39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BEDE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119D5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5C843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gredients"</w:t>
                            </w:r>
                          </w:p>
                          <w:p w14:paraId="5691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40E9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5F33CA2D" w14:textId="77777777" w:rsidR="00F93A76" w:rsidRDefault="00F93A76">
                            <w:pPr>
                              <w:pStyle w:val="Default"/>
                              <w:rPr>
                                <w:rFonts w:ascii="Courier New" w:hAnsi="Courier New" w:cs="Courier New"/>
                                <w:sz w:val="20"/>
                                <w:szCs w:val="20"/>
                                <w:lang w:val="en-US"/>
                              </w:rPr>
                            </w:pPr>
                          </w:p>
                          <w:p w14:paraId="60DFF9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0B687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A20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0B28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CADF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17E06D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7DBC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4708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C0D3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8A8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801AAE7" w14:textId="77777777" w:rsidR="00F93A76" w:rsidRDefault="00F93A76">
                            <w:pPr>
                              <w:pStyle w:val="Default"/>
                              <w:rPr>
                                <w:rFonts w:ascii="Courier New" w:hAnsi="Courier New" w:cs="Courier New"/>
                                <w:sz w:val="20"/>
                                <w:szCs w:val="20"/>
                                <w:lang w:val="en-US"/>
                              </w:rPr>
                            </w:pPr>
                          </w:p>
                          <w:p w14:paraId="43062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E339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7C5D4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1130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BD7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8F04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660D5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EFA7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30091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77C1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1E58C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F27747C" w14:textId="77777777" w:rsidR="00F93A76" w:rsidRDefault="00F93A76">
                            <w:pPr>
                              <w:pStyle w:val="Default"/>
                              <w:rPr>
                                <w:rFonts w:ascii="Courier New" w:hAnsi="Courier New" w:cs="Courier New"/>
                                <w:sz w:val="20"/>
                                <w:szCs w:val="20"/>
                                <w:lang w:val="en-US"/>
                              </w:rPr>
                            </w:pPr>
                          </w:p>
                          <w:p w14:paraId="37AC9F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4800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EFE7114" w14:textId="77777777" w:rsidR="00F93A76" w:rsidRDefault="00F93A76">
                            <w:pPr>
                              <w:pStyle w:val="Default"/>
                              <w:rPr>
                                <w:rFonts w:ascii="Courier New" w:hAnsi="Courier New" w:cs="Courier New"/>
                                <w:sz w:val="20"/>
                                <w:szCs w:val="20"/>
                                <w:lang w:val="en-US"/>
                              </w:rPr>
                            </w:pPr>
                          </w:p>
                          <w:p w14:paraId="3244F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A86D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1368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A225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0780F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7998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7C79D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8ABE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705CEE7" w14:textId="77777777" w:rsidR="00F93A76" w:rsidRDefault="00F93A76">
                            <w:pPr>
                              <w:pStyle w:val="Default"/>
                              <w:rPr>
                                <w:rFonts w:ascii="Courier New" w:hAnsi="Courier New" w:cs="Courier New"/>
                                <w:sz w:val="20"/>
                                <w:szCs w:val="20"/>
                                <w:lang w:val="en-US"/>
                              </w:rPr>
                            </w:pPr>
                          </w:p>
                          <w:p w14:paraId="24DF4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23FF1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398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936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60B2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53EF6C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233268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5FE21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F030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CB4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89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4E255CB8" w14:textId="77777777" w:rsidR="00F93A76" w:rsidRDefault="00F93A76">
                            <w:pPr>
                              <w:pStyle w:val="Default"/>
                              <w:rPr>
                                <w:rFonts w:ascii="Courier New" w:hAnsi="Courier New" w:cs="Courier New"/>
                                <w:sz w:val="20"/>
                                <w:szCs w:val="20"/>
                                <w:lang w:val="en-US"/>
                              </w:rPr>
                            </w:pPr>
                          </w:p>
                          <w:p w14:paraId="0A62D4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0C8A0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26AD5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20E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E9D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32B7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063C5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43AD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70010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22981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D5633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2F006CF7" w14:textId="77777777" w:rsidR="00F93A76" w:rsidRDefault="00F93A76">
                            <w:pPr>
                              <w:pStyle w:val="Default"/>
                              <w:rPr>
                                <w:rFonts w:ascii="Courier New" w:hAnsi="Courier New" w:cs="Courier New"/>
                                <w:sz w:val="20"/>
                                <w:szCs w:val="20"/>
                                <w:lang w:val="en-US"/>
                              </w:rPr>
                            </w:pPr>
                          </w:p>
                          <w:p w14:paraId="3E60FD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9E318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082E79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00AF01" w14:textId="77777777" w:rsidR="00F93A76" w:rsidRDefault="00F93A76">
                            <w:pPr>
                              <w:pStyle w:val="Default"/>
                              <w:rPr>
                                <w:rFonts w:ascii="Courier New" w:hAnsi="Courier New" w:cs="Courier New"/>
                                <w:sz w:val="20"/>
                                <w:szCs w:val="20"/>
                                <w:lang w:val="en-US"/>
                              </w:rPr>
                            </w:pPr>
                          </w:p>
                          <w:p w14:paraId="0746C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0AB5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765ED05" w14:textId="77777777" w:rsidR="00F93A76" w:rsidRDefault="00F93A76">
                            <w:pPr>
                              <w:pStyle w:val="Default"/>
                              <w:rPr>
                                <w:rFonts w:ascii="Courier New" w:hAnsi="Courier New" w:cs="Courier New"/>
                                <w:sz w:val="20"/>
                                <w:szCs w:val="20"/>
                                <w:lang w:val="en-US"/>
                              </w:rPr>
                            </w:pPr>
                          </w:p>
                          <w:p w14:paraId="6C428027" w14:textId="77777777" w:rsidR="00F93A76" w:rsidRDefault="00F93A76">
                            <w:pPr>
                              <w:pStyle w:val="Default"/>
                              <w:rPr>
                                <w:rFonts w:ascii="Courier New" w:hAnsi="Courier New" w:cs="Courier New"/>
                                <w:sz w:val="20"/>
                                <w:szCs w:val="20"/>
                                <w:lang w:val="en-US"/>
                              </w:rPr>
                            </w:pPr>
                          </w:p>
                          <w:p w14:paraId="4E3B3FDE" w14:textId="77777777" w:rsidR="00F93A76" w:rsidRDefault="00F93A76">
                            <w:pPr>
                              <w:pStyle w:val="Default"/>
                              <w:rPr>
                                <w:rFonts w:ascii="Courier New" w:hAnsi="Courier New" w:cs="Courier New"/>
                                <w:sz w:val="20"/>
                                <w:szCs w:val="20"/>
                                <w:lang w:val="en-US"/>
                              </w:rPr>
                            </w:pPr>
                          </w:p>
                          <w:p w14:paraId="520E1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057875" id="_x0000_s1122" type="#_x0000_t202" style="width:388.8pt;height:5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">
                <v:textbox>
                  <w:txbxContent>
                    <w:p w14:paraId="2B1A464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2A066A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534015B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C8D88E9" w14:textId="77777777" w:rsidR="00F93A76" w:rsidRDefault="00F93A76">
                      <w:pPr>
                        <w:pStyle w:val="Default"/>
                        <w:rPr>
                          <w:rFonts w:ascii="Courier New" w:hAnsi="Courier New" w:cs="Courier New"/>
                          <w:sz w:val="20"/>
                          <w:szCs w:val="20"/>
                          <w:lang w:val="en-US"/>
                        </w:rPr>
                      </w:pPr>
                    </w:p>
                    <w:p w14:paraId="3CCA296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2A38806" w14:textId="77777777" w:rsidR="00F93A76" w:rsidRDefault="00F93A76">
                      <w:pPr>
                        <w:pStyle w:val="Default"/>
                        <w:rPr>
                          <w:rFonts w:ascii="Courier New" w:hAnsi="Courier New" w:cs="Courier New"/>
                          <w:sz w:val="20"/>
                          <w:szCs w:val="20"/>
                          <w:lang w:val="en-US"/>
                        </w:rPr>
                      </w:pPr>
                    </w:p>
                    <w:p w14:paraId="46A610B7" w14:textId="77777777" w:rsidR="00F93A76" w:rsidRDefault="00F93A76">
                      <w:pPr>
                        <w:pStyle w:val="Default"/>
                        <w:rPr>
                          <w:rFonts w:ascii="Courier New" w:hAnsi="Courier New" w:cs="Courier New"/>
                          <w:sz w:val="20"/>
                          <w:szCs w:val="20"/>
                          <w:lang w:val="en-US"/>
                        </w:rPr>
                      </w:pPr>
                    </w:p>
                    <w:p w14:paraId="6BDC21B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70605C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3D197CCA" w14:textId="77777777" w:rsidR="00F93A76" w:rsidRDefault="00F93A76">
                      <w:pPr>
                        <w:pStyle w:val="Default"/>
                        <w:rPr>
                          <w:rFonts w:ascii="Courier New" w:hAnsi="Courier New" w:cs="Courier New"/>
                          <w:sz w:val="20"/>
                          <w:szCs w:val="20"/>
                          <w:lang w:val="en-US"/>
                        </w:rPr>
                      </w:pPr>
                    </w:p>
                    <w:p w14:paraId="15D519D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2B4D19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7D39A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BEDECA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119D59A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5C84327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android:text="Ingredients"</w:t>
                      </w:r>
                    </w:p>
                    <w:p w14:paraId="56916CF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240E9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5F33CA2D" w14:textId="77777777" w:rsidR="00F93A76" w:rsidRDefault="00F93A76">
                      <w:pPr>
                        <w:pStyle w:val="Default"/>
                        <w:rPr>
                          <w:rFonts w:ascii="Courier New" w:hAnsi="Courier New" w:cs="Courier New"/>
                          <w:sz w:val="20"/>
                          <w:szCs w:val="20"/>
                          <w:lang w:val="en-US"/>
                        </w:rPr>
                      </w:pPr>
                    </w:p>
                    <w:p w14:paraId="60DFF93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0B6876C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A20BF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w:t>
                      </w:r>
                      <w:r>
                        <w:rPr>
                          <w:rFonts w:ascii="Courier New" w:hAnsi="Courier New" w:cs="Courier New"/>
                          <w:sz w:val="20"/>
                          <w:szCs w:val="20"/>
                          <w:lang w:val="en-US"/>
                        </w:rPr>
                        <w:t>_content"</w:t>
                      </w:r>
                    </w:p>
                    <w:p w14:paraId="00B28BE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5CADF01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17E06D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17DBC0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6470878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C0D3A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28A8AF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0801AAE7" w14:textId="77777777" w:rsidR="00F93A76" w:rsidRDefault="00F93A76">
                      <w:pPr>
                        <w:pStyle w:val="Default"/>
                        <w:rPr>
                          <w:rFonts w:ascii="Courier New" w:hAnsi="Courier New" w:cs="Courier New"/>
                          <w:sz w:val="20"/>
                          <w:szCs w:val="20"/>
                          <w:lang w:val="en-US"/>
                        </w:rPr>
                      </w:pPr>
                    </w:p>
                    <w:p w14:paraId="430627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5E3398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gredients"</w:t>
                      </w:r>
                    </w:p>
                    <w:p w14:paraId="7C5D445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1130BE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72BD72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68F04ED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w:t>
                      </w:r>
                      <w:r>
                        <w:rPr>
                          <w:rFonts w:ascii="Courier New" w:hAnsi="Courier New" w:cs="Courier New"/>
                          <w:sz w:val="20"/>
                          <w:szCs w:val="20"/>
                          <w:lang w:val="en-US"/>
                        </w:rPr>
                        <w:t>r/hintTextColor"</w:t>
                      </w:r>
                    </w:p>
                    <w:p w14:paraId="660D512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27EFA7E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3009151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77C15A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1E58C91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w:t>
                      </w:r>
                      <w:r>
                        <w:rPr>
                          <w:rFonts w:ascii="Courier New" w:hAnsi="Courier New" w:cs="Courier New"/>
                          <w:sz w:val="20"/>
                          <w:szCs w:val="20"/>
                          <w:lang w:val="en-US"/>
                        </w:rPr>
                        <w:t>Bottom="13.00dp"/&gt;</w:t>
                      </w:r>
                    </w:p>
                    <w:p w14:paraId="4F27747C" w14:textId="77777777" w:rsidR="00F93A76" w:rsidRDefault="00F93A76">
                      <w:pPr>
                        <w:pStyle w:val="Default"/>
                        <w:rPr>
                          <w:rFonts w:ascii="Courier New" w:hAnsi="Courier New" w:cs="Courier New"/>
                          <w:sz w:val="20"/>
                          <w:szCs w:val="20"/>
                          <w:lang w:val="en-US"/>
                        </w:rPr>
                      </w:pPr>
                    </w:p>
                    <w:p w14:paraId="37AC9F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748009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6EFE7114" w14:textId="77777777" w:rsidR="00F93A76" w:rsidRDefault="00F93A76">
                      <w:pPr>
                        <w:pStyle w:val="Default"/>
                        <w:rPr>
                          <w:rFonts w:ascii="Courier New" w:hAnsi="Courier New" w:cs="Courier New"/>
                          <w:sz w:val="20"/>
                          <w:szCs w:val="20"/>
                          <w:lang w:val="en-US"/>
                        </w:rPr>
                      </w:pPr>
                    </w:p>
                    <w:p w14:paraId="3244F56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1A86D12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11368A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20A2256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w:t>
                      </w:r>
                      <w:r>
                        <w:rPr>
                          <w:rFonts w:ascii="Courier New" w:hAnsi="Courier New" w:cs="Courier New"/>
                          <w:sz w:val="20"/>
                          <w:szCs w:val="20"/>
                          <w:lang w:val="en-US"/>
                        </w:rPr>
                        <w:t>ld"</w:t>
                      </w:r>
                    </w:p>
                    <w:p w14:paraId="0780F73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7998F84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7C79D34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68ABEF3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2705CEE7" w14:textId="77777777" w:rsidR="00F93A76" w:rsidRDefault="00F93A76">
                      <w:pPr>
                        <w:pStyle w:val="Default"/>
                        <w:rPr>
                          <w:rFonts w:ascii="Courier New" w:hAnsi="Courier New" w:cs="Courier New"/>
                          <w:sz w:val="20"/>
                          <w:szCs w:val="20"/>
                          <w:lang w:val="en-US"/>
                        </w:rPr>
                      </w:pPr>
                    </w:p>
                    <w:p w14:paraId="24DF424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23FF10F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0B398AE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3993615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60B20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53EF6CE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w:t>
                      </w:r>
                      <w:r>
                        <w:rPr>
                          <w:rFonts w:ascii="Courier New" w:hAnsi="Courier New" w:cs="Courier New"/>
                          <w:sz w:val="20"/>
                          <w:szCs w:val="20"/>
                          <w:lang w:val="en-US"/>
                        </w:rPr>
                        <w:t>rnerRadius="13.00dp"</w:t>
                      </w:r>
                    </w:p>
                    <w:p w14:paraId="233268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5FE2131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7F03045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31CB47A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E89238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4E255CB8" w14:textId="77777777" w:rsidR="00F93A76" w:rsidRDefault="00F93A76">
                      <w:pPr>
                        <w:pStyle w:val="Default"/>
                        <w:rPr>
                          <w:rFonts w:ascii="Courier New" w:hAnsi="Courier New" w:cs="Courier New"/>
                          <w:sz w:val="20"/>
                          <w:szCs w:val="20"/>
                          <w:lang w:val="en-US"/>
                        </w:rPr>
                      </w:pPr>
                    </w:p>
                    <w:p w14:paraId="0A62D4C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lt;TextView</w:t>
                      </w:r>
                    </w:p>
                    <w:p w14:paraId="0C8A09F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26AD5E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6420E4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CE9DF6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132B7B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w:t>
                      </w:r>
                      <w:r>
                        <w:rPr>
                          <w:rFonts w:ascii="Courier New" w:hAnsi="Courier New" w:cs="Courier New"/>
                          <w:sz w:val="20"/>
                          <w:szCs w:val="20"/>
                          <w:lang w:val="en-US"/>
                        </w:rPr>
                        <w:t>Color="@color/hintTextColor"</w:t>
                      </w:r>
                    </w:p>
                    <w:p w14:paraId="063C59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43AD4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700104F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7229816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D56337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w:t>
                      </w:r>
                      <w:r>
                        <w:rPr>
                          <w:rFonts w:ascii="Courier New" w:hAnsi="Courier New" w:cs="Courier New"/>
                          <w:sz w:val="20"/>
                          <w:szCs w:val="20"/>
                          <w:lang w:val="en-US"/>
                        </w:rPr>
                        <w:t>roid:paddingBottom="13.00dp"/&gt;</w:t>
                      </w:r>
                    </w:p>
                    <w:p w14:paraId="2F006CF7" w14:textId="77777777" w:rsidR="00F93A76" w:rsidRDefault="00F93A76">
                      <w:pPr>
                        <w:pStyle w:val="Default"/>
                        <w:rPr>
                          <w:rFonts w:ascii="Courier New" w:hAnsi="Courier New" w:cs="Courier New"/>
                          <w:sz w:val="20"/>
                          <w:szCs w:val="20"/>
                          <w:lang w:val="en-US"/>
                        </w:rPr>
                      </w:pPr>
                    </w:p>
                    <w:p w14:paraId="3E60FD5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29E318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082E79B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7A00AF01" w14:textId="77777777" w:rsidR="00F93A76" w:rsidRDefault="00F93A76">
                      <w:pPr>
                        <w:pStyle w:val="Default"/>
                        <w:rPr>
                          <w:rFonts w:ascii="Courier New" w:hAnsi="Courier New" w:cs="Courier New"/>
                          <w:sz w:val="20"/>
                          <w:szCs w:val="20"/>
                          <w:lang w:val="en-US"/>
                        </w:rPr>
                      </w:pPr>
                    </w:p>
                    <w:p w14:paraId="0746C2C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40AB519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0765ED05" w14:textId="77777777" w:rsidR="00F93A76" w:rsidRDefault="00F93A76">
                      <w:pPr>
                        <w:pStyle w:val="Default"/>
                        <w:rPr>
                          <w:rFonts w:ascii="Courier New" w:hAnsi="Courier New" w:cs="Courier New"/>
                          <w:sz w:val="20"/>
                          <w:szCs w:val="20"/>
                          <w:lang w:val="en-US"/>
                        </w:rPr>
                      </w:pPr>
                    </w:p>
                    <w:p w14:paraId="6C428027" w14:textId="77777777" w:rsidR="00F93A76" w:rsidRDefault="00F93A76">
                      <w:pPr>
                        <w:pStyle w:val="Default"/>
                        <w:rPr>
                          <w:rFonts w:ascii="Courier New" w:hAnsi="Courier New" w:cs="Courier New"/>
                          <w:sz w:val="20"/>
                          <w:szCs w:val="20"/>
                          <w:lang w:val="en-US"/>
                        </w:rPr>
                      </w:pPr>
                    </w:p>
                    <w:p w14:paraId="4E3B3FDE" w14:textId="77777777" w:rsidR="00F93A76" w:rsidRDefault="00F93A76">
                      <w:pPr>
                        <w:pStyle w:val="Default"/>
                        <w:rPr>
                          <w:rFonts w:ascii="Courier New" w:hAnsi="Courier New" w:cs="Courier New"/>
                          <w:sz w:val="20"/>
                          <w:szCs w:val="20"/>
                          <w:lang w:val="en-US"/>
                        </w:rPr>
                      </w:pPr>
                    </w:p>
                    <w:p w14:paraId="520E107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6A41296D" w14:textId="77777777" w:rsidR="00F93A76" w:rsidRDefault="00124769">
      <w:pPr>
        <w:spacing w:line="240" w:lineRule="auto"/>
      </w:pPr>
      <w:r>
        <w:rPr>
          <w:rFonts w:ascii="Courier New" w:hAnsi="Courier New" w:cs="Courier New"/>
          <w:noProof/>
          <w:sz w:val="20"/>
          <w:szCs w:val="20"/>
          <w:lang w:eastAsia="en-US"/>
        </w:rPr>
        <w:lastRenderedPageBreak/>
        <mc:AlternateContent>
          <mc:Choice Requires="wps">
            <w:drawing>
              <wp:inline distT="0" distB="0" distL="0" distR="0" wp14:anchorId="14292678" wp14:editId="09B58504">
                <wp:extent cx="4937760" cy="5951220"/>
                <wp:effectExtent l="0" t="0" r="15240" b="11430"/>
                <wp:docPr id="11614966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951220"/>
                        </a:xfrm>
                        <a:prstGeom prst="rect">
                          <a:avLst/>
                        </a:prstGeom>
                        <a:solidFill>
                          <a:srgbClr val="FFFFFF"/>
                        </a:solidFill>
                        <a:ln w="9525">
                          <a:solidFill>
                            <a:srgbClr val="000000"/>
                          </a:solidFill>
                          <a:miter lim="800000"/>
                        </a:ln>
                      </wps:spPr>
                      <wps:txbx>
                        <w:txbxContent>
                          <w:p w14:paraId="4E32BB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0B4293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4251E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6EFD33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2A32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9.50sp" /&gt;</w:t>
                            </w:r>
                          </w:p>
                          <w:p w14:paraId="47E6E774" w14:textId="77777777" w:rsidR="00F93A76" w:rsidRDefault="00F93A76">
                            <w:pPr>
                              <w:pStyle w:val="Default"/>
                              <w:rPr>
                                <w:rFonts w:ascii="Courier New" w:hAnsi="Courier New" w:cs="Courier New"/>
                                <w:sz w:val="20"/>
                                <w:szCs w:val="20"/>
                                <w:lang w:val="en-US"/>
                              </w:rPr>
                            </w:pPr>
                          </w:p>
                          <w:p w14:paraId="004A2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3858E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930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9A1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0241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k"</w:t>
                            </w:r>
                          </w:p>
                          <w:p w14:paraId="644D6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082471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9303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AD46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142D3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AB0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rtical"&gt;</w:t>
                            </w:r>
                          </w:p>
                          <w:p w14:paraId="3BD7D9C5" w14:textId="77777777" w:rsidR="00F93A76" w:rsidRDefault="00F93A76">
                            <w:pPr>
                              <w:pStyle w:val="Default"/>
                              <w:rPr>
                                <w:rFonts w:ascii="Courier New" w:hAnsi="Courier New" w:cs="Courier New"/>
                                <w:sz w:val="20"/>
                                <w:szCs w:val="20"/>
                                <w:lang w:val="en-US"/>
                              </w:rPr>
                            </w:pPr>
                          </w:p>
                          <w:p w14:paraId="62CA25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FC05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027DA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AD48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B278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DD75C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A033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99615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light"</w:t>
                            </w:r>
                          </w:p>
                          <w:p w14:paraId="6DB5A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C4F34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59577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216AFD6" w14:textId="77777777" w:rsidR="00F93A76" w:rsidRDefault="00F93A76">
                            <w:pPr>
                              <w:pStyle w:val="Default"/>
                              <w:rPr>
                                <w:rFonts w:ascii="Courier New" w:hAnsi="Courier New" w:cs="Courier New"/>
                                <w:sz w:val="20"/>
                                <w:szCs w:val="20"/>
                                <w:lang w:val="en-US"/>
                              </w:rPr>
                            </w:pPr>
                          </w:p>
                          <w:p w14:paraId="7B6477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8369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41932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BE57E7" w14:textId="77777777" w:rsidR="00F93A76" w:rsidRDefault="00F93A76">
                            <w:pPr>
                              <w:pStyle w:val="Default"/>
                              <w:rPr>
                                <w:rFonts w:ascii="Courier New" w:hAnsi="Courier New" w:cs="Courier New"/>
                                <w:sz w:val="20"/>
                                <w:szCs w:val="20"/>
                                <w:lang w:val="en-US"/>
                              </w:rPr>
                            </w:pPr>
                          </w:p>
                          <w:p w14:paraId="323F0A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37947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6567C90" w14:textId="77777777" w:rsidR="00F93A76" w:rsidRDefault="00F93A76">
                            <w:pPr>
                              <w:pStyle w:val="Default"/>
                              <w:rPr>
                                <w:rFonts w:ascii="Courier New" w:hAnsi="Courier New" w:cs="Courier New"/>
                                <w:sz w:val="20"/>
                                <w:szCs w:val="20"/>
                                <w:lang w:val="en-US"/>
                              </w:rPr>
                            </w:pPr>
                          </w:p>
                          <w:p w14:paraId="4EF5944D" w14:textId="77777777" w:rsidR="00F93A76" w:rsidRDefault="00F93A76">
                            <w:pPr>
                              <w:pStyle w:val="Default"/>
                              <w:rPr>
                                <w:rFonts w:ascii="Courier New" w:hAnsi="Courier New" w:cs="Courier New"/>
                                <w:sz w:val="20"/>
                                <w:szCs w:val="20"/>
                                <w:lang w:val="en-US"/>
                              </w:rPr>
                            </w:pPr>
                          </w:p>
                          <w:p w14:paraId="3E472EB5" w14:textId="77777777" w:rsidR="00F93A76" w:rsidRDefault="00F93A76">
                            <w:pPr>
                              <w:pStyle w:val="Default"/>
                              <w:rPr>
                                <w:rFonts w:ascii="Courier New" w:hAnsi="Courier New" w:cs="Courier New"/>
                                <w:sz w:val="20"/>
                                <w:szCs w:val="20"/>
                                <w:lang w:val="en-US"/>
                              </w:rPr>
                            </w:pPr>
                          </w:p>
                          <w:p w14:paraId="4BD79C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292678" id="_x0000_s1123" type="#_x0000_t202" style="width:388.8pt;height:46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">
                <v:textbox>
                  <w:txbxContent>
                    <w:p w14:paraId="4E32BB2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gilroy_bold"</w:t>
                      </w:r>
                    </w:p>
                    <w:p w14:paraId="0B4293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13.00dp"</w:t>
                      </w:r>
                    </w:p>
                    <w:p w14:paraId="14251E0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Instructions"</w:t>
                      </w:r>
                    </w:p>
                    <w:p w14:paraId="6EFD333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black"</w:t>
                      </w:r>
                    </w:p>
                    <w:p w14:paraId="02A3259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w:t>
                      </w:r>
                      <w:r>
                        <w:rPr>
                          <w:rFonts w:ascii="Courier New" w:hAnsi="Courier New" w:cs="Courier New"/>
                          <w:sz w:val="20"/>
                          <w:szCs w:val="20"/>
                          <w:lang w:val="en-US"/>
                        </w:rPr>
                        <w:t>d:textSize="19.50sp" /&gt;</w:t>
                      </w:r>
                    </w:p>
                    <w:p w14:paraId="47E6E774" w14:textId="77777777" w:rsidR="00F93A76" w:rsidRDefault="00F93A76">
                      <w:pPr>
                        <w:pStyle w:val="Default"/>
                        <w:rPr>
                          <w:rFonts w:ascii="Courier New" w:hAnsi="Courier New" w:cs="Courier New"/>
                          <w:sz w:val="20"/>
                          <w:szCs w:val="20"/>
                          <w:lang w:val="en-US"/>
                        </w:rPr>
                      </w:pPr>
                    </w:p>
                    <w:p w14:paraId="004A2AC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w:t>
                      </w:r>
                    </w:p>
                    <w:p w14:paraId="3858ED4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469307A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119A1BA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margin="13.00dp"</w:t>
                      </w:r>
                    </w:p>
                    <w:p w14:paraId="60241BDA"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BackgroundColor="@color/pin</w:t>
                      </w:r>
                      <w:r>
                        <w:rPr>
                          <w:rFonts w:ascii="Courier New" w:hAnsi="Courier New" w:cs="Courier New"/>
                          <w:sz w:val="20"/>
                          <w:szCs w:val="20"/>
                          <w:lang w:val="en-US"/>
                        </w:rPr>
                        <w:t>k"</w:t>
                      </w:r>
                    </w:p>
                    <w:p w14:paraId="644D64E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CornerRadius="13.00dp"</w:t>
                      </w:r>
                    </w:p>
                    <w:p w14:paraId="082471D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pp:cardElevation="6.50dp"&gt;</w:t>
                      </w:r>
                    </w:p>
                    <w:p w14:paraId="79303E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w:t>
                      </w:r>
                    </w:p>
                    <w:p w14:paraId="4AD4656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5142D32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0BAB0B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orientation="ve</w:t>
                      </w:r>
                      <w:r>
                        <w:rPr>
                          <w:rFonts w:ascii="Courier New" w:hAnsi="Courier New" w:cs="Courier New"/>
                          <w:sz w:val="20"/>
                          <w:szCs w:val="20"/>
                          <w:lang w:val="en-US"/>
                        </w:rPr>
                        <w:t>rtical"&gt;</w:t>
                      </w:r>
                    </w:p>
                    <w:p w14:paraId="3BD7D9C5" w14:textId="77777777" w:rsidR="00F93A76" w:rsidRDefault="00F93A76">
                      <w:pPr>
                        <w:pStyle w:val="Default"/>
                        <w:rPr>
                          <w:rFonts w:ascii="Courier New" w:hAnsi="Courier New" w:cs="Courier New"/>
                          <w:sz w:val="20"/>
                          <w:szCs w:val="20"/>
                          <w:lang w:val="en-US"/>
                        </w:rPr>
                      </w:pPr>
                    </w:p>
                    <w:p w14:paraId="62CA250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TextView</w:t>
                      </w:r>
                    </w:p>
                    <w:p w14:paraId="7FFC05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id="@+id/tvInstructions"</w:t>
                      </w:r>
                    </w:p>
                    <w:p w14:paraId="027DAEF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width="match_parent"</w:t>
                      </w:r>
                    </w:p>
                    <w:p w14:paraId="2AAD481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layout_height="wrap_content"</w:t>
                      </w:r>
                    </w:p>
                    <w:p w14:paraId="54B278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ize="13.00sp"</w:t>
                      </w:r>
                    </w:p>
                    <w:p w14:paraId="5DD75C7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Color="@color/hintTextColor"</w:t>
                      </w:r>
                    </w:p>
                    <w:p w14:paraId="2A033F0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textStyle="bold"</w:t>
                      </w:r>
                    </w:p>
                    <w:p w14:paraId="5996152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fontFamily="@font/</w:t>
                      </w:r>
                      <w:r>
                        <w:rPr>
                          <w:rFonts w:ascii="Courier New" w:hAnsi="Courier New" w:cs="Courier New"/>
                          <w:sz w:val="20"/>
                          <w:szCs w:val="20"/>
                          <w:lang w:val="en-US"/>
                        </w:rPr>
                        <w:t>gilroy_light"</w:t>
                      </w:r>
                    </w:p>
                    <w:p w14:paraId="6DB5A38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Top="13.00dp"</w:t>
                      </w:r>
                    </w:p>
                    <w:p w14:paraId="6C4F344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Start="6.50dp"</w:t>
                      </w:r>
                    </w:p>
                    <w:p w14:paraId="3595778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android:paddingBottom="13.00dp"/&gt;</w:t>
                      </w:r>
                    </w:p>
                    <w:p w14:paraId="4216AFD6" w14:textId="77777777" w:rsidR="00F93A76" w:rsidRDefault="00F93A76">
                      <w:pPr>
                        <w:pStyle w:val="Default"/>
                        <w:rPr>
                          <w:rFonts w:ascii="Courier New" w:hAnsi="Courier New" w:cs="Courier New"/>
                          <w:sz w:val="20"/>
                          <w:szCs w:val="20"/>
                          <w:lang w:val="en-US"/>
                        </w:rPr>
                      </w:pPr>
                    </w:p>
                    <w:p w14:paraId="7B64770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LinearLayout&gt;</w:t>
                      </w:r>
                    </w:p>
                    <w:p w14:paraId="583698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ardview.widget.CardView&gt;</w:t>
                      </w:r>
                    </w:p>
                    <w:p w14:paraId="419329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45BE57E7" w14:textId="77777777" w:rsidR="00F93A76" w:rsidRDefault="00F93A76">
                      <w:pPr>
                        <w:pStyle w:val="Default"/>
                        <w:rPr>
                          <w:rFonts w:ascii="Courier New" w:hAnsi="Courier New" w:cs="Courier New"/>
                          <w:sz w:val="20"/>
                          <w:szCs w:val="20"/>
                          <w:lang w:val="en-US"/>
                        </w:rPr>
                      </w:pPr>
                    </w:p>
                    <w:p w14:paraId="323F0AF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w:t>
                      </w:r>
                      <w:r>
                        <w:rPr>
                          <w:rFonts w:ascii="Courier New" w:hAnsi="Courier New" w:cs="Courier New"/>
                          <w:sz w:val="20"/>
                          <w:szCs w:val="20"/>
                          <w:lang w:val="en-US"/>
                        </w:rPr>
                        <w:t>/LinearLayout&gt;</w:t>
                      </w:r>
                    </w:p>
                    <w:p w14:paraId="37947B9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t;/androidx.core.widget.NestedScrollView&gt;</w:t>
                      </w:r>
                    </w:p>
                    <w:p w14:paraId="56567C90" w14:textId="77777777" w:rsidR="00F93A76" w:rsidRDefault="00F93A76">
                      <w:pPr>
                        <w:pStyle w:val="Default"/>
                        <w:rPr>
                          <w:rFonts w:ascii="Courier New" w:hAnsi="Courier New" w:cs="Courier New"/>
                          <w:sz w:val="20"/>
                          <w:szCs w:val="20"/>
                          <w:lang w:val="en-US"/>
                        </w:rPr>
                      </w:pPr>
                    </w:p>
                    <w:p w14:paraId="4EF5944D" w14:textId="77777777" w:rsidR="00F93A76" w:rsidRDefault="00F93A76">
                      <w:pPr>
                        <w:pStyle w:val="Default"/>
                        <w:rPr>
                          <w:rFonts w:ascii="Courier New" w:hAnsi="Courier New" w:cs="Courier New"/>
                          <w:sz w:val="20"/>
                          <w:szCs w:val="20"/>
                          <w:lang w:val="en-US"/>
                        </w:rPr>
                      </w:pPr>
                    </w:p>
                    <w:p w14:paraId="3E472EB5" w14:textId="77777777" w:rsidR="00F93A76" w:rsidRDefault="00F93A76">
                      <w:pPr>
                        <w:pStyle w:val="Default"/>
                        <w:rPr>
                          <w:rFonts w:ascii="Courier New" w:hAnsi="Courier New" w:cs="Courier New"/>
                          <w:sz w:val="20"/>
                          <w:szCs w:val="20"/>
                          <w:lang w:val="en-US"/>
                        </w:rPr>
                      </w:pPr>
                    </w:p>
                    <w:p w14:paraId="4BD79C5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lt;/androidx.coordinatorlayout.widget.CoordinatorLayout&gt;</w:t>
                      </w:r>
                    </w:p>
                  </w:txbxContent>
                </v:textbox>
                <w10:anchorlock/>
              </v:shape>
            </w:pict>
          </mc:Fallback>
        </mc:AlternateContent>
      </w:r>
    </w:p>
    <w:p w14:paraId="60DF2718" w14:textId="77777777" w:rsidR="00F93A76" w:rsidRDefault="00F93A76">
      <w:pPr>
        <w:spacing w:after="0"/>
      </w:pPr>
    </w:p>
    <w:p w14:paraId="6BEB9E28" w14:textId="77777777" w:rsidR="00F93A76" w:rsidRDefault="00F93A76"/>
    <w:p w14:paraId="491F4796" w14:textId="77777777" w:rsidR="00F93A76" w:rsidRDefault="00F93A76">
      <w:pPr>
        <w:autoSpaceDE w:val="0"/>
        <w:autoSpaceDN w:val="0"/>
        <w:ind w:left="426" w:hanging="426"/>
        <w:jc w:val="both"/>
      </w:pPr>
    </w:p>
    <w:p w14:paraId="500A246D" w14:textId="77777777" w:rsidR="00F93A76" w:rsidRDefault="00F93A76">
      <w:pPr>
        <w:autoSpaceDE w:val="0"/>
        <w:autoSpaceDN w:val="0"/>
        <w:spacing w:after="0" w:line="240" w:lineRule="auto"/>
        <w:ind w:hanging="480"/>
      </w:pPr>
    </w:p>
    <w:p w14:paraId="302448C2" w14:textId="77777777" w:rsidR="00F93A76" w:rsidRDefault="00F93A76">
      <w:pPr>
        <w:autoSpaceDE w:val="0"/>
        <w:autoSpaceDN w:val="0"/>
        <w:spacing w:after="0" w:line="240" w:lineRule="auto"/>
        <w:ind w:hanging="480"/>
      </w:pPr>
    </w:p>
    <w:p w14:paraId="7B08082D" w14:textId="77777777" w:rsidR="00F93A76" w:rsidRDefault="00F93A76">
      <w:pPr>
        <w:autoSpaceDE w:val="0"/>
        <w:autoSpaceDN w:val="0"/>
        <w:spacing w:after="0" w:line="240" w:lineRule="auto"/>
        <w:ind w:hanging="480"/>
      </w:pPr>
    </w:p>
    <w:p w14:paraId="7E2E8E0C" w14:textId="77777777" w:rsidR="00F93A76" w:rsidRDefault="00F93A76">
      <w:pPr>
        <w:autoSpaceDE w:val="0"/>
        <w:autoSpaceDN w:val="0"/>
        <w:spacing w:after="0" w:line="240" w:lineRule="auto"/>
        <w:ind w:hanging="480"/>
      </w:pPr>
    </w:p>
    <w:p w14:paraId="5B0C4B2F" w14:textId="77777777" w:rsidR="00F93A76" w:rsidRDefault="00124769">
      <w:pPr>
        <w:autoSpaceDE w:val="0"/>
        <w:autoSpaceDN w:val="0"/>
        <w:spacing w:after="0" w:line="240" w:lineRule="auto"/>
        <w:ind w:left="567" w:hanging="480"/>
      </w:pPr>
      <w:r>
        <w:rPr>
          <w:rFonts w:ascii="Courier New" w:hAnsi="Courier New" w:cs="Courier New"/>
          <w:noProof/>
          <w:sz w:val="20"/>
          <w:szCs w:val="20"/>
          <w:lang w:eastAsia="en-US"/>
        </w:rPr>
        <mc:AlternateContent>
          <mc:Choice Requires="wps">
            <w:drawing>
              <wp:inline distT="0" distB="0" distL="0" distR="0" wp14:anchorId="13BC9F81" wp14:editId="463FE26B">
                <wp:extent cx="4937760" cy="5539740"/>
                <wp:effectExtent l="0" t="0" r="15240" b="22860"/>
                <wp:docPr id="545433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5539740"/>
                        </a:xfrm>
                        <a:prstGeom prst="rect">
                          <a:avLst/>
                        </a:prstGeom>
                        <a:solidFill>
                          <a:srgbClr val="FFFFFF"/>
                        </a:solidFill>
                        <a:ln w="9525">
                          <a:solidFill>
                            <a:srgbClr val="000000"/>
                          </a:solidFill>
                          <a:miter lim="800000"/>
                        </a:ln>
                      </wps:spPr>
                      <wps:txbx>
                        <w:txbxContent>
                          <w:p w14:paraId="64885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DetailResep: AppCompatActivity() {</w:t>
                            </w:r>
                          </w:p>
                          <w:p w14:paraId="5D3DE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ActivityDetailResepBinding? = null</w:t>
                            </w:r>
                          </w:p>
                          <w:p w14:paraId="2A989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url = "https://taresep.000webhostapp.com/assets/img/images_api/"</w:t>
                            </w:r>
                          </w:p>
                          <w:p w14:paraId="3BA3F9C5" w14:textId="77777777" w:rsidR="00F93A76" w:rsidRDefault="00F93A76">
                            <w:pPr>
                              <w:pStyle w:val="Default"/>
                              <w:rPr>
                                <w:rFonts w:ascii="Courier New" w:hAnsi="Courier New" w:cs="Courier New"/>
                                <w:sz w:val="20"/>
                                <w:szCs w:val="20"/>
                                <w:lang w:val="en-US"/>
                              </w:rPr>
                            </w:pPr>
                          </w:p>
                          <w:p w14:paraId="1CB1C6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B14E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B6DC0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 = ActivityDetailResepBinding.inflate(layoutInflater)</w:t>
                            </w:r>
                          </w:p>
                          <w:p w14:paraId="5C910B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4380FD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_resep : ImageView =  binding!!.imgItem</w:t>
                            </w:r>
                          </w:p>
                          <w:p w14:paraId="4683E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nama_resep : TextView = binding!!.tvCategory</w:t>
                            </w:r>
                          </w:p>
                          <w:p w14:paraId="4E3D8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bahan : TextView = binding!!.tvIngredients</w:t>
                            </w:r>
                          </w:p>
                          <w:p w14:paraId="29E110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langkah : TextView = binding!!.tvInstructions</w:t>
                            </w:r>
                          </w:p>
                          <w:p w14:paraId="3A31C3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 = intent.getStringExtra("gambar")</w:t>
                            </w:r>
                          </w:p>
                          <w:p w14:paraId="2223EEDE" w14:textId="77777777" w:rsidR="00F93A76" w:rsidRDefault="00F93A76">
                            <w:pPr>
                              <w:pStyle w:val="Default"/>
                              <w:rPr>
                                <w:rFonts w:ascii="Courier New" w:hAnsi="Courier New" w:cs="Courier New"/>
                                <w:sz w:val="20"/>
                                <w:szCs w:val="20"/>
                                <w:lang w:val="en-US"/>
                              </w:rPr>
                            </w:pPr>
                          </w:p>
                          <w:p w14:paraId="578F77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casso.with(this@DetailResep).load(url+gambar).into(gambar_resep)</w:t>
                            </w:r>
                          </w:p>
                          <w:p w14:paraId="35DC6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text = intent.getStringExtra("nama_resep")</w:t>
                            </w:r>
                          </w:p>
                          <w:p w14:paraId="62E7B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bahan.text = intent.getStringExtra("bahan")</w:t>
                            </w:r>
                          </w:p>
                          <w:p w14:paraId="6D75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langkah.text = intent.getStringExtra("langkah")</w:t>
                            </w:r>
                          </w:p>
                          <w:p w14:paraId="47C1E279" w14:textId="77777777" w:rsidR="00F93A76" w:rsidRDefault="00F93A76">
                            <w:pPr>
                              <w:pStyle w:val="Default"/>
                              <w:rPr>
                                <w:rFonts w:ascii="Courier New" w:hAnsi="Courier New" w:cs="Courier New"/>
                                <w:sz w:val="20"/>
                                <w:szCs w:val="20"/>
                                <w:lang w:val="en-US"/>
                              </w:rPr>
                            </w:pPr>
                          </w:p>
                          <w:p w14:paraId="741A0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imgToolbarBtnBack.setOnClickListener {</w:t>
                            </w:r>
                          </w:p>
                          <w:p w14:paraId="25BD9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7618D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1386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5A93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E347DA" w14:textId="77777777" w:rsidR="00F93A76" w:rsidRDefault="00F93A76">
                            <w:pPr>
                              <w:pStyle w:val="Default"/>
                              <w:rPr>
                                <w:rFonts w:ascii="Courier New" w:hAnsi="Courier New" w:cs="Courier New"/>
                                <w:sz w:val="20"/>
                                <w:szCs w:val="20"/>
                                <w:lang w:val="en-US"/>
                              </w:rPr>
                            </w:pPr>
                          </w:p>
                          <w:p w14:paraId="76484F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4F2D7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1EDC35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0F033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BackPressed()</w:t>
                            </w:r>
                          </w:p>
                          <w:p w14:paraId="19EF9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6623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BC9F81" id="_x0000_s1124" type="#_x0000_t202" style="width:388.8pt;height:43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">
                <v:textbox>
                  <w:txbxContent>
                    <w:p w14:paraId="6488555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class DetailResep: AppCompatActivity() {</w:t>
                      </w:r>
                    </w:p>
                    <w:p w14:paraId="5D3DE57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r binding : ActivityDetailResepBinding? = null</w:t>
                      </w:r>
                    </w:p>
                    <w:p w14:paraId="2A989BF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rivate val url = "https://taresep.000webhostapp.com/assets/img/images_api/"</w:t>
                      </w:r>
                    </w:p>
                    <w:p w14:paraId="3BA3F9C5" w14:textId="77777777" w:rsidR="00F93A76" w:rsidRDefault="00F93A76">
                      <w:pPr>
                        <w:pStyle w:val="Default"/>
                        <w:rPr>
                          <w:rFonts w:ascii="Courier New" w:hAnsi="Courier New" w:cs="Courier New"/>
                          <w:sz w:val="20"/>
                          <w:szCs w:val="20"/>
                          <w:lang w:val="en-US"/>
                        </w:rPr>
                      </w:pPr>
                    </w:p>
                    <w:p w14:paraId="1CB1C665"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Create(savedInstanceState: Bundle?) {</w:t>
                      </w:r>
                    </w:p>
                    <w:p w14:paraId="6B14E3A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uper.onCreate(savedInstanceState)</w:t>
                      </w:r>
                    </w:p>
                    <w:p w14:paraId="1B6DC0FB"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w:t>
                      </w:r>
                      <w:r>
                        <w:rPr>
                          <w:rFonts w:ascii="Courier New" w:hAnsi="Courier New" w:cs="Courier New"/>
                          <w:sz w:val="20"/>
                          <w:szCs w:val="20"/>
                          <w:lang w:val="en-US"/>
                        </w:rPr>
                        <w:t>ng = ActivityDetailResepBinding.inflate(layoutInflater)</w:t>
                      </w:r>
                    </w:p>
                    <w:p w14:paraId="5C910BDD"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etContentView(binding!!.root)</w:t>
                      </w:r>
                    </w:p>
                    <w:p w14:paraId="4380FD58"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_resep : ImageView =  binding!!.imgItem</w:t>
                      </w:r>
                    </w:p>
                    <w:p w14:paraId="4683ED9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nama_resep : TextView = binding!!.tvCategory</w:t>
                      </w:r>
                    </w:p>
                    <w:p w14:paraId="4E3D89EC"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bahan : TextView = binding!!.</w:t>
                      </w:r>
                      <w:r>
                        <w:rPr>
                          <w:rFonts w:ascii="Courier New" w:hAnsi="Courier New" w:cs="Courier New"/>
                          <w:sz w:val="20"/>
                          <w:szCs w:val="20"/>
                          <w:lang w:val="en-US"/>
                        </w:rPr>
                        <w:t>tvIngredients</w:t>
                      </w:r>
                    </w:p>
                    <w:p w14:paraId="29E1100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list_langkah : TextView = binding!!.tvInstructions</w:t>
                      </w:r>
                    </w:p>
                    <w:p w14:paraId="3A31C37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val gambar = intent.getStringExtra("gambar")</w:t>
                      </w:r>
                    </w:p>
                    <w:p w14:paraId="2223EEDE" w14:textId="77777777" w:rsidR="00F93A76" w:rsidRDefault="00F93A76">
                      <w:pPr>
                        <w:pStyle w:val="Default"/>
                        <w:rPr>
                          <w:rFonts w:ascii="Courier New" w:hAnsi="Courier New" w:cs="Courier New"/>
                          <w:sz w:val="20"/>
                          <w:szCs w:val="20"/>
                          <w:lang w:val="en-US"/>
                        </w:rPr>
                      </w:pPr>
                    </w:p>
                    <w:p w14:paraId="578F773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Picasso.with(this@DetailResep).load(url+gambar).into(gambar_resep)</w:t>
                      </w:r>
                    </w:p>
                    <w:p w14:paraId="35DC63A6"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nama_resep.text = intent.getStringExtra("n</w:t>
                      </w:r>
                      <w:r>
                        <w:rPr>
                          <w:rFonts w:ascii="Courier New" w:hAnsi="Courier New" w:cs="Courier New"/>
                          <w:sz w:val="20"/>
                          <w:szCs w:val="20"/>
                          <w:lang w:val="en-US"/>
                        </w:rPr>
                        <w:t>ama_resep")</w:t>
                      </w:r>
                    </w:p>
                    <w:p w14:paraId="62E7B0C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bahan.text = intent.getStringExtra("bahan")</w:t>
                      </w:r>
                    </w:p>
                    <w:p w14:paraId="6D754AC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list_langkah.text = intent.getStringExtra("langkah")</w:t>
                      </w:r>
                    </w:p>
                    <w:p w14:paraId="47C1E279" w14:textId="77777777" w:rsidR="00F93A76" w:rsidRDefault="00F93A76">
                      <w:pPr>
                        <w:pStyle w:val="Default"/>
                        <w:rPr>
                          <w:rFonts w:ascii="Courier New" w:hAnsi="Courier New" w:cs="Courier New"/>
                          <w:sz w:val="20"/>
                          <w:szCs w:val="20"/>
                          <w:lang w:val="en-US"/>
                        </w:rPr>
                      </w:pPr>
                    </w:p>
                    <w:p w14:paraId="741A084E"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binding!!.imgToolbarBtnBack.setOnClickListener {</w:t>
                      </w:r>
                    </w:p>
                    <w:p w14:paraId="25BD9C1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7618D1E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313863D4"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5B5A93C1"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3CE347DA" w14:textId="77777777" w:rsidR="00F93A76" w:rsidRDefault="00F93A76">
                      <w:pPr>
                        <w:pStyle w:val="Default"/>
                        <w:rPr>
                          <w:rFonts w:ascii="Courier New" w:hAnsi="Courier New" w:cs="Courier New"/>
                          <w:sz w:val="20"/>
                          <w:szCs w:val="20"/>
                          <w:lang w:val="en-US"/>
                        </w:rPr>
                      </w:pPr>
                    </w:p>
                    <w:p w14:paraId="76484FE2"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override fun onBackPressed() {</w:t>
                      </w:r>
                    </w:p>
                    <w:p w14:paraId="4F2D7B33"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startActivity(Intent(this@DetailResep, Rekomendasi_Resep::class.java))</w:t>
                      </w:r>
                    </w:p>
                    <w:p w14:paraId="1EDC3529"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finish()</w:t>
                      </w:r>
                    </w:p>
                    <w:p w14:paraId="00F03360"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Pr>
                          <w:rFonts w:ascii="Courier New" w:hAnsi="Courier New" w:cs="Courier New"/>
                          <w:sz w:val="20"/>
                          <w:szCs w:val="20"/>
                          <w:lang w:val="en-US"/>
                        </w:rPr>
                        <w:t xml:space="preserve">    super.onBackPressed()</w:t>
                      </w:r>
                    </w:p>
                    <w:p w14:paraId="19EF964F"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p w14:paraId="17662387" w14:textId="77777777" w:rsidR="00F93A76" w:rsidRDefault="00124769">
                      <w:pPr>
                        <w:pStyle w:val="Default"/>
                        <w:rPr>
                          <w:rFonts w:ascii="Courier New" w:hAnsi="Courier New" w:cs="Courier New"/>
                          <w:sz w:val="20"/>
                          <w:szCs w:val="20"/>
                          <w:lang w:val="en-US"/>
                        </w:rPr>
                      </w:pPr>
                      <w:r>
                        <w:rPr>
                          <w:rFonts w:ascii="Courier New" w:hAnsi="Courier New" w:cs="Courier New"/>
                          <w:sz w:val="20"/>
                          <w:szCs w:val="20"/>
                          <w:lang w:val="en-US"/>
                        </w:rPr>
                        <w:t>}</w:t>
                      </w:r>
                    </w:p>
                  </w:txbxContent>
                </v:textbox>
                <w10:anchorlock/>
              </v:shape>
            </w:pict>
          </mc:Fallback>
        </mc:AlternateContent>
      </w:r>
    </w:p>
    <w:p w14:paraId="01AD286A" w14:textId="77777777" w:rsidR="00F93A76" w:rsidRDefault="00124769">
      <w:pPr>
        <w:autoSpaceDE w:val="0"/>
        <w:autoSpaceDN w:val="0"/>
        <w:spacing w:after="0" w:line="240" w:lineRule="auto"/>
        <w:ind w:hanging="480"/>
      </w:pPr>
      <w:r>
        <w:tab/>
      </w:r>
    </w:p>
    <w:p w14:paraId="6AF411EB" w14:textId="77777777" w:rsidR="00F93A76" w:rsidRDefault="00124769">
      <w:pPr>
        <w:autoSpaceDE w:val="0"/>
        <w:autoSpaceDN w:val="0"/>
        <w:spacing w:after="0" w:line="240" w:lineRule="auto"/>
        <w:ind w:hanging="480"/>
      </w:pPr>
      <w:r>
        <w:tab/>
      </w:r>
    </w:p>
    <w:p w14:paraId="3060530B" w14:textId="77777777" w:rsidR="00F93A76" w:rsidRDefault="00F93A76">
      <w:pPr>
        <w:widowControl w:val="0"/>
        <w:autoSpaceDE w:val="0"/>
        <w:autoSpaceDN w:val="0"/>
        <w:adjustRightInd w:val="0"/>
        <w:spacing w:before="240" w:after="240" w:line="240" w:lineRule="auto"/>
        <w:ind w:left="480" w:hanging="480"/>
        <w:jc w:val="both"/>
        <w:rPr>
          <w:i/>
          <w:iCs/>
        </w:rPr>
      </w:pPr>
    </w:p>
    <w:p w14:paraId="7A5EA256" w14:textId="77777777" w:rsidR="00F93A76" w:rsidRDefault="00F93A76">
      <w:pPr>
        <w:jc w:val="both"/>
      </w:pPr>
    </w:p>
    <w:sectPr w:rsidR="00F93A76">
      <w:footerReference w:type="first" r:id="rId106"/>
      <w:pgSz w:w="12240" w:h="15840"/>
      <w:pgMar w:top="2268" w:right="1701" w:bottom="1701" w:left="2268" w:header="709" w:footer="709"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997BC" w14:textId="77777777" w:rsidR="00F93A76" w:rsidRDefault="00124769">
      <w:pPr>
        <w:spacing w:line="240" w:lineRule="auto"/>
      </w:pPr>
      <w:r>
        <w:separator/>
      </w:r>
    </w:p>
  </w:endnote>
  <w:endnote w:type="continuationSeparator" w:id="0">
    <w:p w14:paraId="3647C0DC" w14:textId="77777777" w:rsidR="00F93A76" w:rsidRDefault="001247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等线 Light">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等线">
    <w:altName w:val="MS PMincho"/>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C8AFA" w14:textId="77777777" w:rsidR="00F93A76" w:rsidRDefault="00124769">
    <w:pP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8538E">
      <w:rPr>
        <w:noProof/>
        <w:color w:val="000000"/>
      </w:rPr>
      <w:t>xii</w:t>
    </w:r>
    <w:r>
      <w:rPr>
        <w:color w:val="000000"/>
      </w:rPr>
      <w:fldChar w:fldCharType="end"/>
    </w:r>
  </w:p>
  <w:p w14:paraId="4D3C3B49" w14:textId="77777777" w:rsidR="00F93A76" w:rsidRDefault="00F93A76">
    <w:pPr>
      <w:tabs>
        <w:tab w:val="center" w:pos="4513"/>
        <w:tab w:val="right" w:pos="9026"/>
      </w:tabs>
      <w:spacing w:after="0" w:line="240" w:lineRule="auto"/>
      <w:rPr>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644DE9" w14:textId="77777777" w:rsidR="00F93A76" w:rsidRDefault="00F93A76">
    <w:pPr>
      <w:tabs>
        <w:tab w:val="center" w:pos="4513"/>
        <w:tab w:val="right" w:pos="9026"/>
      </w:tabs>
      <w:spacing w:after="0" w:line="240" w:lineRule="auto"/>
      <w:jc w:val="center"/>
      <w:rPr>
        <w:color w:val="000000"/>
      </w:rPr>
    </w:pPr>
  </w:p>
  <w:p w14:paraId="690DE80A" w14:textId="77777777" w:rsidR="00F93A76" w:rsidRDefault="00F93A76">
    <w:pPr>
      <w:tabs>
        <w:tab w:val="center" w:pos="4513"/>
        <w:tab w:val="right" w:pos="9026"/>
      </w:tabs>
      <w:spacing w:after="0" w:line="240" w:lineRule="auto"/>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4B0FF" w14:textId="77777777" w:rsidR="00F93A76" w:rsidRDefault="00124769">
    <w:pPr>
      <w:tabs>
        <w:tab w:val="center" w:pos="4513"/>
        <w:tab w:val="right" w:pos="9026"/>
      </w:tabs>
      <w:spacing w:after="0" w:line="240" w:lineRule="auto"/>
      <w:jc w:val="center"/>
      <w:rPr>
        <w:color w:val="000000"/>
      </w:rPr>
    </w:pPr>
    <w:r>
      <w:rPr>
        <w:color w:val="000000"/>
      </w:rPr>
      <w:t>155</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730ECD" w14:textId="77777777" w:rsidR="00F93A76" w:rsidRDefault="00124769">
    <w:pPr>
      <w:tabs>
        <w:tab w:val="center" w:pos="4513"/>
        <w:tab w:val="right" w:pos="9026"/>
      </w:tabs>
      <w:spacing w:after="0" w:line="240" w:lineRule="auto"/>
      <w:jc w:val="center"/>
      <w:rPr>
        <w:color w:val="000000"/>
      </w:rPr>
    </w:pPr>
    <w:r>
      <w:rPr>
        <w:color w:val="000000"/>
      </w:rPr>
      <w:t>15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1139B" w14:textId="77777777" w:rsidR="00F93A76" w:rsidRDefault="00F93A76">
    <w:pPr>
      <w:tabs>
        <w:tab w:val="center" w:pos="4513"/>
        <w:tab w:val="right" w:pos="9026"/>
      </w:tabs>
      <w:spacing w:after="0" w:line="240" w:lineRule="auto"/>
      <w:jc w:val="center"/>
      <w:rPr>
        <w:color w:val="000000"/>
      </w:rPr>
    </w:pPr>
  </w:p>
  <w:p w14:paraId="44C9D89B" w14:textId="77777777" w:rsidR="00F93A76" w:rsidRDefault="00F93A76">
    <w:pPr>
      <w:tabs>
        <w:tab w:val="center" w:pos="4513"/>
        <w:tab w:val="right" w:pos="9026"/>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2CD9E" w14:textId="77777777" w:rsidR="00F93A76" w:rsidRDefault="00124769">
    <w:pPr>
      <w:tabs>
        <w:tab w:val="center" w:pos="4513"/>
        <w:tab w:val="right" w:pos="9026"/>
      </w:tabs>
      <w:spacing w:after="0" w:line="240" w:lineRule="auto"/>
      <w:jc w:val="center"/>
      <w:rPr>
        <w:color w:val="000000"/>
      </w:rPr>
    </w:pPr>
    <w:r>
      <w:rPr>
        <w:color w:val="000000"/>
      </w:rPr>
      <w:t>1</w:t>
    </w:r>
  </w:p>
  <w:p w14:paraId="5A76EEC7" w14:textId="77777777" w:rsidR="00F93A76" w:rsidRDefault="00F93A76">
    <w:pPr>
      <w:tabs>
        <w:tab w:val="center" w:pos="4513"/>
        <w:tab w:val="right" w:pos="9026"/>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DD653F" w14:textId="77777777" w:rsidR="00F93A76" w:rsidRDefault="00124769">
    <w:pPr>
      <w:tabs>
        <w:tab w:val="center" w:pos="4513"/>
        <w:tab w:val="right" w:pos="9026"/>
      </w:tabs>
      <w:spacing w:after="0" w:line="240" w:lineRule="auto"/>
      <w:jc w:val="center"/>
      <w:rPr>
        <w:color w:val="000000"/>
      </w:rPr>
    </w:pPr>
    <w:r>
      <w:rPr>
        <w:color w:val="000000"/>
      </w:rPr>
      <w:t>8</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00686" w14:textId="77777777" w:rsidR="00F93A76" w:rsidRDefault="00124769">
    <w:pPr>
      <w:tabs>
        <w:tab w:val="center" w:pos="4513"/>
        <w:tab w:val="right" w:pos="9026"/>
      </w:tabs>
      <w:spacing w:after="0" w:line="240" w:lineRule="auto"/>
      <w:jc w:val="center"/>
      <w:rPr>
        <w:color w:val="000000"/>
      </w:rPr>
    </w:pPr>
    <w:r>
      <w:rPr>
        <w:color w:val="000000"/>
      </w:rPr>
      <w:t>45</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1BA36" w14:textId="77777777" w:rsidR="00F93A76" w:rsidRDefault="00F93A76">
    <w:pPr>
      <w:tabs>
        <w:tab w:val="center" w:pos="4513"/>
        <w:tab w:val="right" w:pos="9026"/>
      </w:tabs>
      <w:spacing w:after="0" w:line="240" w:lineRule="auto"/>
      <w:jc w:val="center"/>
      <w:rPr>
        <w:color w:val="000000"/>
      </w:rPr>
    </w:pPr>
  </w:p>
  <w:p w14:paraId="1101A254" w14:textId="77777777" w:rsidR="00F93A76" w:rsidRDefault="00F93A76">
    <w:pPr>
      <w:tabs>
        <w:tab w:val="center" w:pos="4513"/>
        <w:tab w:val="right" w:pos="9026"/>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F8FB1" w14:textId="77777777" w:rsidR="00F93A76" w:rsidRDefault="00124769">
    <w:pPr>
      <w:tabs>
        <w:tab w:val="center" w:pos="4513"/>
        <w:tab w:val="right" w:pos="9026"/>
      </w:tabs>
      <w:spacing w:after="0" w:line="240" w:lineRule="auto"/>
      <w:jc w:val="center"/>
      <w:rPr>
        <w:color w:val="000000"/>
      </w:rPr>
    </w:pPr>
    <w:r>
      <w:rPr>
        <w:color w:val="000000"/>
      </w:rPr>
      <w:t>59</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F503E" w14:textId="77777777" w:rsidR="00F93A76" w:rsidRDefault="00124769">
    <w:pPr>
      <w:tabs>
        <w:tab w:val="center" w:pos="4513"/>
        <w:tab w:val="right" w:pos="9026"/>
      </w:tabs>
      <w:spacing w:after="0" w:line="240" w:lineRule="auto"/>
      <w:jc w:val="center"/>
      <w:rPr>
        <w:color w:val="000000"/>
      </w:rPr>
    </w:pPr>
    <w:r>
      <w:rPr>
        <w:color w:val="000000"/>
      </w:rPr>
      <w:t>78</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90E2E" w14:textId="77777777" w:rsidR="00F93A76" w:rsidRDefault="00124769">
    <w:pPr>
      <w:tabs>
        <w:tab w:val="center" w:pos="4513"/>
        <w:tab w:val="right" w:pos="9026"/>
      </w:tabs>
      <w:spacing w:after="0" w:line="240" w:lineRule="auto"/>
      <w:jc w:val="center"/>
      <w:rPr>
        <w:color w:val="000000"/>
      </w:rPr>
    </w:pPr>
    <w:r>
      <w:rPr>
        <w:color w:val="000000"/>
      </w:rPr>
      <w:t>15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DF273" w14:textId="77777777" w:rsidR="00F93A76" w:rsidRDefault="00124769">
      <w:pPr>
        <w:spacing w:after="0"/>
      </w:pPr>
      <w:r>
        <w:separator/>
      </w:r>
    </w:p>
  </w:footnote>
  <w:footnote w:type="continuationSeparator" w:id="0">
    <w:p w14:paraId="30CDAAC1" w14:textId="77777777" w:rsidR="00F93A76" w:rsidRDefault="0012476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4896" w14:textId="77777777" w:rsidR="00F93A76" w:rsidRDefault="00F93A76">
    <w:pPr>
      <w:tabs>
        <w:tab w:val="center" w:pos="4513"/>
        <w:tab w:val="right" w:pos="9026"/>
      </w:tabs>
      <w:spacing w:after="0" w:line="240" w:lineRule="auto"/>
      <w:jc w:val="right"/>
      <w:rPr>
        <w:color w:val="000000"/>
      </w:rPr>
    </w:pPr>
  </w:p>
  <w:p w14:paraId="51405C90" w14:textId="77777777" w:rsidR="00F93A76" w:rsidRDefault="00F93A76">
    <w:pP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4AB5E" w14:textId="77777777" w:rsidR="00F93A76" w:rsidRDefault="00124769">
    <w:pP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8538E">
      <w:rPr>
        <w:noProof/>
        <w:color w:val="000000"/>
      </w:rPr>
      <w:t>210</w:t>
    </w:r>
    <w:r>
      <w:rPr>
        <w:color w:val="000000"/>
      </w:rPr>
      <w:fldChar w:fldCharType="end"/>
    </w:r>
  </w:p>
  <w:p w14:paraId="79EEFB0E" w14:textId="77777777" w:rsidR="00F93A76" w:rsidRDefault="00F93A76">
    <w:pPr>
      <w:tabs>
        <w:tab w:val="center" w:pos="4513"/>
        <w:tab w:val="right" w:pos="9026"/>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631C1E" w14:textId="77777777" w:rsidR="00F93A76" w:rsidRDefault="00F93A76">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24AE4"/>
    <w:multiLevelType w:val="multilevel"/>
    <w:tmpl w:val="04624AE4"/>
    <w:lvl w:ilvl="0">
      <w:start w:val="1"/>
      <w:numFmt w:val="decimal"/>
      <w:lvlText w:val="%1"/>
      <w:lvlJc w:val="left"/>
      <w:pPr>
        <w:ind w:left="420" w:hanging="420"/>
      </w:pPr>
    </w:lvl>
    <w:lvl w:ilvl="1">
      <w:start w:val="1"/>
      <w:numFmt w:val="decimal"/>
      <w:lvlText w:val="2.%2"/>
      <w:lvlJc w:val="left"/>
      <w:pPr>
        <w:ind w:left="600" w:hanging="42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
    <w:nsid w:val="07587946"/>
    <w:multiLevelType w:val="multilevel"/>
    <w:tmpl w:val="0758794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B67D08"/>
    <w:multiLevelType w:val="multilevel"/>
    <w:tmpl w:val="07B67D08"/>
    <w:lvl w:ilvl="0">
      <w:start w:val="1"/>
      <w:numFmt w:val="decimal"/>
      <w:lvlText w:val="5.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7B71D67"/>
    <w:multiLevelType w:val="multilevel"/>
    <w:tmpl w:val="07B71D67"/>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90E1CE1"/>
    <w:multiLevelType w:val="multilevel"/>
    <w:tmpl w:val="090E1CE1"/>
    <w:lvl w:ilvl="0">
      <w:start w:val="1"/>
      <w:numFmt w:val="decimal"/>
      <w:lvlText w:val="2.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9BE6665"/>
    <w:multiLevelType w:val="multilevel"/>
    <w:tmpl w:val="09BE6665"/>
    <w:lvl w:ilvl="0">
      <w:start w:val="1"/>
      <w:numFmt w:val="decimal"/>
      <w:lvlText w:val="5.%1"/>
      <w:lvlJc w:val="left"/>
      <w:pPr>
        <w:ind w:left="3600" w:hanging="360"/>
      </w:pPr>
      <w:rPr>
        <w:rFonts w:hint="default"/>
      </w:r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6">
    <w:nsid w:val="0C8B7410"/>
    <w:multiLevelType w:val="multilevel"/>
    <w:tmpl w:val="0C8B741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D301F14"/>
    <w:multiLevelType w:val="multilevel"/>
    <w:tmpl w:val="0D301F14"/>
    <w:lvl w:ilvl="0">
      <w:start w:val="1"/>
      <w:numFmt w:val="lowerRoman"/>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EB32110"/>
    <w:multiLevelType w:val="multilevel"/>
    <w:tmpl w:val="0EB32110"/>
    <w:lvl w:ilvl="0">
      <w:start w:val="1"/>
      <w:numFmt w:val="decimal"/>
      <w:lvlText w:val="3.1.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1FC1A16"/>
    <w:multiLevelType w:val="multilevel"/>
    <w:tmpl w:val="11FC1A16"/>
    <w:lvl w:ilvl="0">
      <w:start w:val="1"/>
      <w:numFmt w:val="decimal"/>
      <w:lvlText w:val="3.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28E7606"/>
    <w:multiLevelType w:val="multilevel"/>
    <w:tmpl w:val="128E7606"/>
    <w:lvl w:ilvl="0">
      <w:start w:val="1"/>
      <w:numFmt w:val="lowerLetter"/>
      <w:lvlText w:val="%1."/>
      <w:lvlJc w:val="left"/>
      <w:pPr>
        <w:ind w:left="1500" w:hanging="360"/>
      </w:pPr>
      <w:rPr>
        <w:rFonts w:hint="default"/>
      </w:r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11">
    <w:nsid w:val="15BC09FC"/>
    <w:multiLevelType w:val="multilevel"/>
    <w:tmpl w:val="15BC09FC"/>
    <w:lvl w:ilvl="0">
      <w:start w:val="1"/>
      <w:numFmt w:val="lowerLetter"/>
      <w:lvlText w:val="%1."/>
      <w:lvlJc w:val="left"/>
      <w:pPr>
        <w:ind w:left="814" w:hanging="350"/>
      </w:pPr>
      <w:rPr>
        <w:sz w:val="23"/>
        <w:szCs w:val="23"/>
      </w:rPr>
    </w:lvl>
    <w:lvl w:ilvl="1">
      <w:start w:val="1"/>
      <w:numFmt w:val="bullet"/>
      <w:lvlText w:val="•"/>
      <w:lvlJc w:val="left"/>
      <w:pPr>
        <w:ind w:left="1644" w:hanging="351"/>
      </w:pPr>
    </w:lvl>
    <w:lvl w:ilvl="2">
      <w:start w:val="1"/>
      <w:numFmt w:val="bullet"/>
      <w:lvlText w:val="•"/>
      <w:lvlJc w:val="left"/>
      <w:pPr>
        <w:ind w:left="2475" w:hanging="351"/>
      </w:pPr>
    </w:lvl>
    <w:lvl w:ilvl="3">
      <w:start w:val="1"/>
      <w:numFmt w:val="bullet"/>
      <w:lvlText w:val="•"/>
      <w:lvlJc w:val="left"/>
      <w:pPr>
        <w:ind w:left="3306" w:hanging="351"/>
      </w:pPr>
    </w:lvl>
    <w:lvl w:ilvl="4">
      <w:start w:val="1"/>
      <w:numFmt w:val="bullet"/>
      <w:lvlText w:val="•"/>
      <w:lvlJc w:val="left"/>
      <w:pPr>
        <w:ind w:left="4136" w:hanging="351"/>
      </w:pPr>
    </w:lvl>
    <w:lvl w:ilvl="5">
      <w:start w:val="1"/>
      <w:numFmt w:val="bullet"/>
      <w:lvlText w:val="•"/>
      <w:lvlJc w:val="left"/>
      <w:pPr>
        <w:ind w:left="4967" w:hanging="351"/>
      </w:pPr>
    </w:lvl>
    <w:lvl w:ilvl="6">
      <w:start w:val="1"/>
      <w:numFmt w:val="bullet"/>
      <w:lvlText w:val="•"/>
      <w:lvlJc w:val="left"/>
      <w:pPr>
        <w:ind w:left="5797" w:hanging="351"/>
      </w:pPr>
    </w:lvl>
    <w:lvl w:ilvl="7">
      <w:start w:val="1"/>
      <w:numFmt w:val="bullet"/>
      <w:lvlText w:val="•"/>
      <w:lvlJc w:val="left"/>
      <w:pPr>
        <w:ind w:left="6628" w:hanging="351"/>
      </w:pPr>
    </w:lvl>
    <w:lvl w:ilvl="8">
      <w:start w:val="1"/>
      <w:numFmt w:val="bullet"/>
      <w:lvlText w:val="•"/>
      <w:lvlJc w:val="left"/>
      <w:pPr>
        <w:ind w:left="7458" w:hanging="351"/>
      </w:pPr>
    </w:lvl>
  </w:abstractNum>
  <w:abstractNum w:abstractNumId="12">
    <w:nsid w:val="16D81BB5"/>
    <w:multiLevelType w:val="multilevel"/>
    <w:tmpl w:val="16D81BB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1A060A44"/>
    <w:multiLevelType w:val="multilevel"/>
    <w:tmpl w:val="1A060A44"/>
    <w:lvl w:ilvl="0">
      <w:start w:val="1"/>
      <w:numFmt w:val="decimal"/>
      <w:lvlText w:val="%1"/>
      <w:lvlJc w:val="left"/>
      <w:pPr>
        <w:ind w:left="420" w:hanging="420"/>
      </w:pPr>
    </w:lvl>
    <w:lvl w:ilvl="1">
      <w:start w:val="1"/>
      <w:numFmt w:val="decimal"/>
      <w:lvlText w:val="%1.%2"/>
      <w:lvlJc w:val="left"/>
      <w:pPr>
        <w:ind w:left="600" w:hanging="42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4">
    <w:nsid w:val="1B1F267F"/>
    <w:multiLevelType w:val="multilevel"/>
    <w:tmpl w:val="1B1F267F"/>
    <w:lvl w:ilvl="0">
      <w:start w:val="1"/>
      <w:numFmt w:val="lowerLetter"/>
      <w:lvlText w:val="%1."/>
      <w:lvlJc w:val="left"/>
      <w:pPr>
        <w:ind w:left="1500" w:hanging="360"/>
      </w:pPr>
      <w:rPr>
        <w:rFonts w:hint="default"/>
      </w:r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15">
    <w:nsid w:val="1DCC5B1C"/>
    <w:multiLevelType w:val="multilevel"/>
    <w:tmpl w:val="1DCC5B1C"/>
    <w:lvl w:ilvl="0">
      <w:start w:val="1"/>
      <w:numFmt w:val="lowerLetter"/>
      <w:lvlText w:val="%1."/>
      <w:lvlJc w:val="left"/>
      <w:pPr>
        <w:ind w:left="3600" w:hanging="360"/>
      </w:pPr>
      <w:rPr>
        <w:rFonts w:hint="default"/>
      </w:r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16">
    <w:nsid w:val="21C36C3F"/>
    <w:multiLevelType w:val="multilevel"/>
    <w:tmpl w:val="21C36C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nsid w:val="23680F06"/>
    <w:multiLevelType w:val="multilevel"/>
    <w:tmpl w:val="23680F06"/>
    <w:lvl w:ilvl="0">
      <w:start w:val="1"/>
      <w:numFmt w:val="decimal"/>
      <w:lvlText w:val="5.1.2.%1"/>
      <w:lvlJc w:val="left"/>
      <w:pPr>
        <w:ind w:left="36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360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39554E9"/>
    <w:multiLevelType w:val="multilevel"/>
    <w:tmpl w:val="239554E9"/>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AB51ADE"/>
    <w:multiLevelType w:val="multilevel"/>
    <w:tmpl w:val="2AB51AD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0">
    <w:nsid w:val="2B11757E"/>
    <w:multiLevelType w:val="multilevel"/>
    <w:tmpl w:val="2B11757E"/>
    <w:lvl w:ilvl="0">
      <w:start w:val="1"/>
      <w:numFmt w:val="lowerLetter"/>
      <w:lvlText w:val="%1."/>
      <w:lvlJc w:val="left"/>
      <w:pPr>
        <w:ind w:left="360" w:hanging="360"/>
      </w:pPr>
      <w:rPr>
        <w:rFonts w:ascii="Times New Roman" w:eastAsia="Times New Roman" w:hAnsi="Times New Roman" w:cs="Times New Roman"/>
      </w:rPr>
    </w:lvl>
    <w:lvl w:ilvl="1">
      <w:start w:val="1"/>
      <w:numFmt w:val="lowerLetter"/>
      <w:lvlText w:val="%2."/>
      <w:lvlJc w:val="left"/>
      <w:pPr>
        <w:ind w:left="654" w:hanging="360"/>
      </w:pPr>
    </w:lvl>
    <w:lvl w:ilvl="2">
      <w:start w:val="1"/>
      <w:numFmt w:val="lowerRoman"/>
      <w:lvlText w:val="%3."/>
      <w:lvlJc w:val="right"/>
      <w:pPr>
        <w:ind w:left="1374" w:hanging="180"/>
      </w:pPr>
    </w:lvl>
    <w:lvl w:ilvl="3">
      <w:start w:val="1"/>
      <w:numFmt w:val="decimal"/>
      <w:lvlText w:val="%4."/>
      <w:lvlJc w:val="left"/>
      <w:pPr>
        <w:ind w:left="2094" w:hanging="360"/>
      </w:pPr>
    </w:lvl>
    <w:lvl w:ilvl="4">
      <w:start w:val="1"/>
      <w:numFmt w:val="lowerLetter"/>
      <w:lvlText w:val="%5."/>
      <w:lvlJc w:val="left"/>
      <w:pPr>
        <w:ind w:left="2814" w:hanging="360"/>
      </w:pPr>
    </w:lvl>
    <w:lvl w:ilvl="5">
      <w:start w:val="1"/>
      <w:numFmt w:val="lowerRoman"/>
      <w:lvlText w:val="%6."/>
      <w:lvlJc w:val="right"/>
      <w:pPr>
        <w:ind w:left="3534" w:hanging="180"/>
      </w:pPr>
    </w:lvl>
    <w:lvl w:ilvl="6">
      <w:start w:val="1"/>
      <w:numFmt w:val="decimal"/>
      <w:lvlText w:val="%7."/>
      <w:lvlJc w:val="left"/>
      <w:pPr>
        <w:ind w:left="4254" w:hanging="360"/>
      </w:pPr>
    </w:lvl>
    <w:lvl w:ilvl="7">
      <w:start w:val="1"/>
      <w:numFmt w:val="lowerLetter"/>
      <w:lvlText w:val="%8."/>
      <w:lvlJc w:val="left"/>
      <w:pPr>
        <w:ind w:left="4974" w:hanging="360"/>
      </w:pPr>
    </w:lvl>
    <w:lvl w:ilvl="8">
      <w:start w:val="1"/>
      <w:numFmt w:val="lowerRoman"/>
      <w:lvlText w:val="%9."/>
      <w:lvlJc w:val="right"/>
      <w:pPr>
        <w:ind w:left="5694" w:hanging="180"/>
      </w:pPr>
    </w:lvl>
  </w:abstractNum>
  <w:abstractNum w:abstractNumId="21">
    <w:nsid w:val="2D455A72"/>
    <w:multiLevelType w:val="multilevel"/>
    <w:tmpl w:val="2D455A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2F2852F6"/>
    <w:multiLevelType w:val="multilevel"/>
    <w:tmpl w:val="2F2852F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074175A"/>
    <w:multiLevelType w:val="multilevel"/>
    <w:tmpl w:val="3074175A"/>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nsid w:val="33AE61F0"/>
    <w:multiLevelType w:val="multilevel"/>
    <w:tmpl w:val="33AE61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49D2964"/>
    <w:multiLevelType w:val="multilevel"/>
    <w:tmpl w:val="349D296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37E921C5"/>
    <w:multiLevelType w:val="multilevel"/>
    <w:tmpl w:val="37E921C5"/>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7">
    <w:nsid w:val="39B92FF4"/>
    <w:multiLevelType w:val="multilevel"/>
    <w:tmpl w:val="39B92FF4"/>
    <w:lvl w:ilvl="0">
      <w:start w:val="1"/>
      <w:numFmt w:val="decimal"/>
      <w:lvlText w:val="5.2.%1"/>
      <w:lvlJc w:val="left"/>
      <w:pPr>
        <w:ind w:left="3600" w:hanging="360"/>
      </w:pPr>
      <w:rPr>
        <w:rFonts w:hint="default"/>
      </w:rPr>
    </w:lvl>
    <w:lvl w:ilvl="1">
      <w:start w:val="1"/>
      <w:numFmt w:val="lowerLetter"/>
      <w:lvlText w:val="%2."/>
      <w:lvlJc w:val="left"/>
      <w:pPr>
        <w:ind w:left="1440" w:hanging="360"/>
      </w:pPr>
    </w:lvl>
    <w:lvl w:ilvl="2">
      <w:start w:val="1"/>
      <w:numFmt w:val="decimal"/>
      <w:lvlText w:val="5.2.%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3D1513F3"/>
    <w:multiLevelType w:val="multilevel"/>
    <w:tmpl w:val="3D1513F3"/>
    <w:lvl w:ilvl="0">
      <w:start w:val="1"/>
      <w:numFmt w:val="lowerLetter"/>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29">
    <w:nsid w:val="41C26228"/>
    <w:multiLevelType w:val="multilevel"/>
    <w:tmpl w:val="41C26228"/>
    <w:lvl w:ilvl="0">
      <w:start w:val="1"/>
      <w:numFmt w:val="decimal"/>
      <w:lvlText w:val="5.1.%1"/>
      <w:lvlJc w:val="left"/>
      <w:pPr>
        <w:ind w:left="3600" w:hanging="360"/>
      </w:pPr>
      <w:rPr>
        <w:rFonts w:hint="default"/>
      </w:r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30">
    <w:nsid w:val="498F3F8A"/>
    <w:multiLevelType w:val="multilevel"/>
    <w:tmpl w:val="498F3F8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9FF7F1E"/>
    <w:multiLevelType w:val="multilevel"/>
    <w:tmpl w:val="49FF7F1E"/>
    <w:lvl w:ilvl="0">
      <w:start w:val="1"/>
      <w:numFmt w:val="lowerLetter"/>
      <w:lvlText w:val="%1."/>
      <w:lvlJc w:val="left"/>
      <w:pPr>
        <w:ind w:left="1500" w:hanging="360"/>
      </w:pPr>
      <w:rPr>
        <w:rFonts w:hint="default"/>
      </w:r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32">
    <w:nsid w:val="4A346302"/>
    <w:multiLevelType w:val="multilevel"/>
    <w:tmpl w:val="4A346302"/>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4CC27797"/>
    <w:multiLevelType w:val="multilevel"/>
    <w:tmpl w:val="4CC27797"/>
    <w:lvl w:ilvl="0">
      <w:start w:val="1"/>
      <w:numFmt w:val="decimal"/>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34">
    <w:nsid w:val="4D881DC5"/>
    <w:multiLevelType w:val="multilevel"/>
    <w:tmpl w:val="4D881DC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4F344F62"/>
    <w:multiLevelType w:val="multilevel"/>
    <w:tmpl w:val="4F344F62"/>
    <w:lvl w:ilvl="0">
      <w:start w:val="1"/>
      <w:numFmt w:val="decimal"/>
      <w:lvlText w:val="6.%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4F3C044E"/>
    <w:multiLevelType w:val="multilevel"/>
    <w:tmpl w:val="4F3C044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FA073CA"/>
    <w:multiLevelType w:val="multilevel"/>
    <w:tmpl w:val="4FA073CA"/>
    <w:lvl w:ilvl="0">
      <w:start w:val="1"/>
      <w:numFmt w:val="decimal"/>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FF824BA"/>
    <w:multiLevelType w:val="multilevel"/>
    <w:tmpl w:val="4FF824B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506621CF"/>
    <w:multiLevelType w:val="multilevel"/>
    <w:tmpl w:val="506621C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50980DBC"/>
    <w:multiLevelType w:val="multilevel"/>
    <w:tmpl w:val="50980DBC"/>
    <w:lvl w:ilvl="0">
      <w:start w:val="1"/>
      <w:numFmt w:val="bullet"/>
      <w:lvlText w:val="●"/>
      <w:lvlJc w:val="left"/>
      <w:pPr>
        <w:ind w:left="36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51BB2970"/>
    <w:multiLevelType w:val="multilevel"/>
    <w:tmpl w:val="51BB2970"/>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5240184E"/>
    <w:multiLevelType w:val="multilevel"/>
    <w:tmpl w:val="5240184E"/>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55C8262F"/>
    <w:multiLevelType w:val="multilevel"/>
    <w:tmpl w:val="55C8262F"/>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
    <w:nsid w:val="59560CB8"/>
    <w:multiLevelType w:val="multilevel"/>
    <w:tmpl w:val="59560CB8"/>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Roman"/>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5A9E3616"/>
    <w:multiLevelType w:val="multilevel"/>
    <w:tmpl w:val="5A9E3616"/>
    <w:lvl w:ilvl="0">
      <w:start w:val="1"/>
      <w:numFmt w:val="lowerLetter"/>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46">
    <w:nsid w:val="5AA82A92"/>
    <w:multiLevelType w:val="multilevel"/>
    <w:tmpl w:val="5AA82A92"/>
    <w:lvl w:ilvl="0">
      <w:start w:val="1"/>
      <w:numFmt w:val="lowerLetter"/>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47">
    <w:nsid w:val="5C2B3521"/>
    <w:multiLevelType w:val="multilevel"/>
    <w:tmpl w:val="5C2B3521"/>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Roman"/>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Roman"/>
      <w:lvlText w:val="%7."/>
      <w:lvlJc w:val="left"/>
      <w:pPr>
        <w:ind w:left="5040" w:hanging="360"/>
      </w:pPr>
      <w:rPr>
        <w:rFonts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65D26A96"/>
    <w:multiLevelType w:val="multilevel"/>
    <w:tmpl w:val="65D26A96"/>
    <w:lvl w:ilvl="0">
      <w:start w:val="1"/>
      <w:numFmt w:val="decimal"/>
      <w:lvlText w:val="3.2.%1"/>
      <w:lvlJc w:val="left"/>
      <w:pPr>
        <w:ind w:left="7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68543CC3"/>
    <w:multiLevelType w:val="multilevel"/>
    <w:tmpl w:val="68543CC3"/>
    <w:lvl w:ilvl="0">
      <w:start w:val="1"/>
      <w:numFmt w:val="lowerRoman"/>
      <w:lvlText w:val="%1."/>
      <w:lvlJc w:val="left"/>
      <w:pPr>
        <w:ind w:left="1077" w:hanging="360"/>
      </w:pPr>
      <w:rPr>
        <w:rFonts w:hint="default"/>
      </w:rPr>
    </w:lvl>
    <w:lvl w:ilvl="1">
      <w:start w:val="1"/>
      <w:numFmt w:val="lowerLetter"/>
      <w:lvlText w:val="%2."/>
      <w:lvlJc w:val="left"/>
      <w:pPr>
        <w:ind w:left="360"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50">
    <w:nsid w:val="6A761186"/>
    <w:multiLevelType w:val="multilevel"/>
    <w:tmpl w:val="6A7611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754C4473"/>
    <w:multiLevelType w:val="multilevel"/>
    <w:tmpl w:val="754C4473"/>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720" w:hanging="360"/>
      </w:pPr>
      <w:rPr>
        <w:rFonts w:hint="default"/>
      </w:rPr>
    </w:lvl>
    <w:lvl w:ilvl="8">
      <w:start w:val="1"/>
      <w:numFmt w:val="lowerRoman"/>
      <w:lvlText w:val="%9."/>
      <w:lvlJc w:val="right"/>
      <w:pPr>
        <w:ind w:left="7200" w:hanging="180"/>
      </w:pPr>
    </w:lvl>
  </w:abstractNum>
  <w:abstractNum w:abstractNumId="52">
    <w:nsid w:val="77791F38"/>
    <w:multiLevelType w:val="multilevel"/>
    <w:tmpl w:val="77791F3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78274DAA"/>
    <w:multiLevelType w:val="multilevel"/>
    <w:tmpl w:val="78274DAA"/>
    <w:lvl w:ilvl="0">
      <w:start w:val="1"/>
      <w:numFmt w:val="bullet"/>
      <w:lvlText w:val="●"/>
      <w:lvlJc w:val="left"/>
      <w:pPr>
        <w:ind w:left="1495" w:hanging="360"/>
      </w:pPr>
      <w:rPr>
        <w:rFonts w:ascii="Noto Sans Symbols" w:eastAsia="Noto Sans Symbols" w:hAnsi="Noto Sans Symbols" w:cs="Noto Sans Symbols"/>
      </w:rPr>
    </w:lvl>
    <w:lvl w:ilvl="1">
      <w:start w:val="1"/>
      <w:numFmt w:val="bullet"/>
      <w:lvlText w:val="o"/>
      <w:lvlJc w:val="left"/>
      <w:pPr>
        <w:ind w:left="3295" w:hanging="360"/>
      </w:pPr>
      <w:rPr>
        <w:rFonts w:ascii="Courier New" w:eastAsia="Courier New" w:hAnsi="Courier New" w:cs="Courier New"/>
      </w:rPr>
    </w:lvl>
    <w:lvl w:ilvl="2">
      <w:start w:val="1"/>
      <w:numFmt w:val="bullet"/>
      <w:lvlText w:val="▪"/>
      <w:lvlJc w:val="left"/>
      <w:pPr>
        <w:ind w:left="4015" w:hanging="360"/>
      </w:pPr>
      <w:rPr>
        <w:rFonts w:ascii="Noto Sans Symbols" w:eastAsia="Noto Sans Symbols" w:hAnsi="Noto Sans Symbols" w:cs="Noto Sans Symbols"/>
      </w:rPr>
    </w:lvl>
    <w:lvl w:ilvl="3">
      <w:start w:val="1"/>
      <w:numFmt w:val="bullet"/>
      <w:lvlText w:val="●"/>
      <w:lvlJc w:val="left"/>
      <w:pPr>
        <w:ind w:left="4735" w:hanging="360"/>
      </w:pPr>
      <w:rPr>
        <w:rFonts w:ascii="Noto Sans Symbols" w:eastAsia="Noto Sans Symbols" w:hAnsi="Noto Sans Symbols" w:cs="Noto Sans Symbols"/>
      </w:rPr>
    </w:lvl>
    <w:lvl w:ilvl="4">
      <w:start w:val="1"/>
      <w:numFmt w:val="bullet"/>
      <w:lvlText w:val="o"/>
      <w:lvlJc w:val="left"/>
      <w:pPr>
        <w:ind w:left="5455" w:hanging="360"/>
      </w:pPr>
      <w:rPr>
        <w:rFonts w:ascii="Courier New" w:eastAsia="Courier New" w:hAnsi="Courier New" w:cs="Courier New"/>
      </w:rPr>
    </w:lvl>
    <w:lvl w:ilvl="5">
      <w:start w:val="1"/>
      <w:numFmt w:val="bullet"/>
      <w:lvlText w:val="▪"/>
      <w:lvlJc w:val="left"/>
      <w:pPr>
        <w:ind w:left="6175" w:hanging="360"/>
      </w:pPr>
      <w:rPr>
        <w:rFonts w:ascii="Noto Sans Symbols" w:eastAsia="Noto Sans Symbols" w:hAnsi="Noto Sans Symbols" w:cs="Noto Sans Symbols"/>
      </w:rPr>
    </w:lvl>
    <w:lvl w:ilvl="6">
      <w:start w:val="1"/>
      <w:numFmt w:val="bullet"/>
      <w:lvlText w:val="●"/>
      <w:lvlJc w:val="left"/>
      <w:pPr>
        <w:ind w:left="6895" w:hanging="360"/>
      </w:pPr>
      <w:rPr>
        <w:rFonts w:ascii="Noto Sans Symbols" w:eastAsia="Noto Sans Symbols" w:hAnsi="Noto Sans Symbols" w:cs="Noto Sans Symbols"/>
      </w:rPr>
    </w:lvl>
    <w:lvl w:ilvl="7">
      <w:start w:val="1"/>
      <w:numFmt w:val="bullet"/>
      <w:lvlText w:val="o"/>
      <w:lvlJc w:val="left"/>
      <w:pPr>
        <w:ind w:left="7615" w:hanging="360"/>
      </w:pPr>
      <w:rPr>
        <w:rFonts w:ascii="Courier New" w:eastAsia="Courier New" w:hAnsi="Courier New" w:cs="Courier New"/>
      </w:rPr>
    </w:lvl>
    <w:lvl w:ilvl="8">
      <w:start w:val="1"/>
      <w:numFmt w:val="bullet"/>
      <w:lvlText w:val="▪"/>
      <w:lvlJc w:val="left"/>
      <w:pPr>
        <w:ind w:left="8335" w:hanging="360"/>
      </w:pPr>
      <w:rPr>
        <w:rFonts w:ascii="Noto Sans Symbols" w:eastAsia="Noto Sans Symbols" w:hAnsi="Noto Sans Symbols" w:cs="Noto Sans Symbols"/>
      </w:rPr>
    </w:lvl>
  </w:abstractNum>
  <w:abstractNum w:abstractNumId="54">
    <w:nsid w:val="78FC1C2F"/>
    <w:multiLevelType w:val="multilevel"/>
    <w:tmpl w:val="78FC1C2F"/>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nsid w:val="7E292DF4"/>
    <w:multiLevelType w:val="multilevel"/>
    <w:tmpl w:val="7E292DF4"/>
    <w:lvl w:ilvl="0">
      <w:start w:val="1"/>
      <w:numFmt w:val="decimal"/>
      <w:lvlText w:val="4.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3"/>
  </w:num>
  <w:num w:numId="3">
    <w:abstractNumId w:val="23"/>
  </w:num>
  <w:num w:numId="4">
    <w:abstractNumId w:val="10"/>
  </w:num>
  <w:num w:numId="5">
    <w:abstractNumId w:val="14"/>
  </w:num>
  <w:num w:numId="6">
    <w:abstractNumId w:val="31"/>
  </w:num>
  <w:num w:numId="7">
    <w:abstractNumId w:val="0"/>
  </w:num>
  <w:num w:numId="8">
    <w:abstractNumId w:val="4"/>
  </w:num>
  <w:num w:numId="9">
    <w:abstractNumId w:val="30"/>
  </w:num>
  <w:num w:numId="10">
    <w:abstractNumId w:val="19"/>
  </w:num>
  <w:num w:numId="11">
    <w:abstractNumId w:val="53"/>
  </w:num>
  <w:num w:numId="12">
    <w:abstractNumId w:val="6"/>
  </w:num>
  <w:num w:numId="13">
    <w:abstractNumId w:val="40"/>
  </w:num>
  <w:num w:numId="14">
    <w:abstractNumId w:val="3"/>
  </w:num>
  <w:num w:numId="15">
    <w:abstractNumId w:val="34"/>
  </w:num>
  <w:num w:numId="16">
    <w:abstractNumId w:val="12"/>
  </w:num>
  <w:num w:numId="17">
    <w:abstractNumId w:val="39"/>
  </w:num>
  <w:num w:numId="18">
    <w:abstractNumId w:val="46"/>
  </w:num>
  <w:num w:numId="19">
    <w:abstractNumId w:val="18"/>
  </w:num>
  <w:num w:numId="20">
    <w:abstractNumId w:val="9"/>
  </w:num>
  <w:num w:numId="21">
    <w:abstractNumId w:val="8"/>
  </w:num>
  <w:num w:numId="22">
    <w:abstractNumId w:val="48"/>
  </w:num>
  <w:num w:numId="23">
    <w:abstractNumId w:val="47"/>
  </w:num>
  <w:num w:numId="24">
    <w:abstractNumId w:val="20"/>
  </w:num>
  <w:num w:numId="25">
    <w:abstractNumId w:val="28"/>
  </w:num>
  <w:num w:numId="26">
    <w:abstractNumId w:val="45"/>
  </w:num>
  <w:num w:numId="27">
    <w:abstractNumId w:val="54"/>
  </w:num>
  <w:num w:numId="28">
    <w:abstractNumId w:val="55"/>
  </w:num>
  <w:num w:numId="29">
    <w:abstractNumId w:val="52"/>
  </w:num>
  <w:num w:numId="30">
    <w:abstractNumId w:val="49"/>
  </w:num>
  <w:num w:numId="31">
    <w:abstractNumId w:val="43"/>
  </w:num>
  <w:num w:numId="32">
    <w:abstractNumId w:val="51"/>
  </w:num>
  <w:num w:numId="33">
    <w:abstractNumId w:val="26"/>
  </w:num>
  <w:num w:numId="34">
    <w:abstractNumId w:val="37"/>
  </w:num>
  <w:num w:numId="35">
    <w:abstractNumId w:val="36"/>
  </w:num>
  <w:num w:numId="36">
    <w:abstractNumId w:val="44"/>
  </w:num>
  <w:num w:numId="37">
    <w:abstractNumId w:val="16"/>
  </w:num>
  <w:num w:numId="38">
    <w:abstractNumId w:val="50"/>
  </w:num>
  <w:num w:numId="39">
    <w:abstractNumId w:val="7"/>
  </w:num>
  <w:num w:numId="40">
    <w:abstractNumId w:val="5"/>
  </w:num>
  <w:num w:numId="41">
    <w:abstractNumId w:val="29"/>
  </w:num>
  <w:num w:numId="42">
    <w:abstractNumId w:val="15"/>
  </w:num>
  <w:num w:numId="43">
    <w:abstractNumId w:val="32"/>
  </w:num>
  <w:num w:numId="44">
    <w:abstractNumId w:val="17"/>
  </w:num>
  <w:num w:numId="45">
    <w:abstractNumId w:val="41"/>
  </w:num>
  <w:num w:numId="46">
    <w:abstractNumId w:val="42"/>
  </w:num>
  <w:num w:numId="47">
    <w:abstractNumId w:val="27"/>
  </w:num>
  <w:num w:numId="48">
    <w:abstractNumId w:val="1"/>
  </w:num>
  <w:num w:numId="49">
    <w:abstractNumId w:val="22"/>
  </w:num>
  <w:num w:numId="50">
    <w:abstractNumId w:val="2"/>
  </w:num>
  <w:num w:numId="51">
    <w:abstractNumId w:val="35"/>
  </w:num>
  <w:num w:numId="52">
    <w:abstractNumId w:val="33"/>
  </w:num>
  <w:num w:numId="53">
    <w:abstractNumId w:val="21"/>
  </w:num>
  <w:num w:numId="54">
    <w:abstractNumId w:val="24"/>
  </w:num>
  <w:num w:numId="55">
    <w:abstractNumId w:val="25"/>
  </w:num>
  <w:num w:numId="56">
    <w:abstractNumId w:val="3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1381"/>
    <w:rsid w:val="00000FEC"/>
    <w:rsid w:val="00005A34"/>
    <w:rsid w:val="00005C80"/>
    <w:rsid w:val="00015B33"/>
    <w:rsid w:val="00015EAD"/>
    <w:rsid w:val="0002347C"/>
    <w:rsid w:val="0002449A"/>
    <w:rsid w:val="00035878"/>
    <w:rsid w:val="00042712"/>
    <w:rsid w:val="0005222A"/>
    <w:rsid w:val="000607EB"/>
    <w:rsid w:val="00064DFB"/>
    <w:rsid w:val="000679B1"/>
    <w:rsid w:val="00071EA4"/>
    <w:rsid w:val="00094A28"/>
    <w:rsid w:val="00096B33"/>
    <w:rsid w:val="000A6840"/>
    <w:rsid w:val="000B1816"/>
    <w:rsid w:val="000B6150"/>
    <w:rsid w:val="000C579C"/>
    <w:rsid w:val="000C5A21"/>
    <w:rsid w:val="000C7E2E"/>
    <w:rsid w:val="000D43CA"/>
    <w:rsid w:val="000D65F9"/>
    <w:rsid w:val="000E0163"/>
    <w:rsid w:val="000F0353"/>
    <w:rsid w:val="000F47DE"/>
    <w:rsid w:val="00112D14"/>
    <w:rsid w:val="00112E5E"/>
    <w:rsid w:val="00123009"/>
    <w:rsid w:val="00124769"/>
    <w:rsid w:val="001252FC"/>
    <w:rsid w:val="00154921"/>
    <w:rsid w:val="00156095"/>
    <w:rsid w:val="00160265"/>
    <w:rsid w:val="00164C35"/>
    <w:rsid w:val="001704E8"/>
    <w:rsid w:val="0017674C"/>
    <w:rsid w:val="001800E7"/>
    <w:rsid w:val="0018128B"/>
    <w:rsid w:val="00186440"/>
    <w:rsid w:val="00191E9A"/>
    <w:rsid w:val="00195483"/>
    <w:rsid w:val="001B0E65"/>
    <w:rsid w:val="0020359E"/>
    <w:rsid w:val="002122BF"/>
    <w:rsid w:val="00216402"/>
    <w:rsid w:val="00221D9B"/>
    <w:rsid w:val="00227327"/>
    <w:rsid w:val="00235EDB"/>
    <w:rsid w:val="002370C8"/>
    <w:rsid w:val="00240F96"/>
    <w:rsid w:val="00246364"/>
    <w:rsid w:val="00247F98"/>
    <w:rsid w:val="00250DAE"/>
    <w:rsid w:val="002537FD"/>
    <w:rsid w:val="00253EB5"/>
    <w:rsid w:val="00254B55"/>
    <w:rsid w:val="0026180B"/>
    <w:rsid w:val="00270EEB"/>
    <w:rsid w:val="002731C8"/>
    <w:rsid w:val="00273D64"/>
    <w:rsid w:val="00275711"/>
    <w:rsid w:val="00292F42"/>
    <w:rsid w:val="002944A3"/>
    <w:rsid w:val="002C23DC"/>
    <w:rsid w:val="002C4ED3"/>
    <w:rsid w:val="002C564E"/>
    <w:rsid w:val="002D13FA"/>
    <w:rsid w:val="002D2F56"/>
    <w:rsid w:val="002D6332"/>
    <w:rsid w:val="002D7351"/>
    <w:rsid w:val="002F3314"/>
    <w:rsid w:val="00303359"/>
    <w:rsid w:val="003101C6"/>
    <w:rsid w:val="00311FC3"/>
    <w:rsid w:val="003136F5"/>
    <w:rsid w:val="00313B56"/>
    <w:rsid w:val="00315CC4"/>
    <w:rsid w:val="003178B6"/>
    <w:rsid w:val="003243EF"/>
    <w:rsid w:val="00335E76"/>
    <w:rsid w:val="00336E29"/>
    <w:rsid w:val="003375CB"/>
    <w:rsid w:val="003403EF"/>
    <w:rsid w:val="0034647A"/>
    <w:rsid w:val="003500FC"/>
    <w:rsid w:val="00361944"/>
    <w:rsid w:val="00370B9C"/>
    <w:rsid w:val="0037137F"/>
    <w:rsid w:val="00373836"/>
    <w:rsid w:val="00375EAC"/>
    <w:rsid w:val="003807A3"/>
    <w:rsid w:val="00381381"/>
    <w:rsid w:val="003815F9"/>
    <w:rsid w:val="003B28E8"/>
    <w:rsid w:val="003B6C88"/>
    <w:rsid w:val="003C033D"/>
    <w:rsid w:val="00402468"/>
    <w:rsid w:val="00405C00"/>
    <w:rsid w:val="00424839"/>
    <w:rsid w:val="004333E0"/>
    <w:rsid w:val="004368B6"/>
    <w:rsid w:val="00442510"/>
    <w:rsid w:val="004527F0"/>
    <w:rsid w:val="004621A0"/>
    <w:rsid w:val="00470E27"/>
    <w:rsid w:val="004761E4"/>
    <w:rsid w:val="004806C5"/>
    <w:rsid w:val="00482170"/>
    <w:rsid w:val="00483B42"/>
    <w:rsid w:val="004908D7"/>
    <w:rsid w:val="004922BC"/>
    <w:rsid w:val="004A2530"/>
    <w:rsid w:val="004B3991"/>
    <w:rsid w:val="004B59DE"/>
    <w:rsid w:val="004C0282"/>
    <w:rsid w:val="004C0FD5"/>
    <w:rsid w:val="004D6B9D"/>
    <w:rsid w:val="004E4E57"/>
    <w:rsid w:val="00526695"/>
    <w:rsid w:val="00526BA0"/>
    <w:rsid w:val="00530C79"/>
    <w:rsid w:val="00530D59"/>
    <w:rsid w:val="00535137"/>
    <w:rsid w:val="00541AAB"/>
    <w:rsid w:val="0056135E"/>
    <w:rsid w:val="00585BDF"/>
    <w:rsid w:val="00586657"/>
    <w:rsid w:val="00592F18"/>
    <w:rsid w:val="00596D8D"/>
    <w:rsid w:val="005B63AC"/>
    <w:rsid w:val="005B74EF"/>
    <w:rsid w:val="005C3D53"/>
    <w:rsid w:val="005C7CB4"/>
    <w:rsid w:val="005D10E6"/>
    <w:rsid w:val="005D463F"/>
    <w:rsid w:val="005D5445"/>
    <w:rsid w:val="005E27AD"/>
    <w:rsid w:val="005E5EAE"/>
    <w:rsid w:val="005F1253"/>
    <w:rsid w:val="00601B79"/>
    <w:rsid w:val="00623813"/>
    <w:rsid w:val="006266E0"/>
    <w:rsid w:val="00634575"/>
    <w:rsid w:val="006369AA"/>
    <w:rsid w:val="0064271D"/>
    <w:rsid w:val="00652DE5"/>
    <w:rsid w:val="00680582"/>
    <w:rsid w:val="0068065F"/>
    <w:rsid w:val="00685205"/>
    <w:rsid w:val="00685C11"/>
    <w:rsid w:val="006A57EA"/>
    <w:rsid w:val="006E1635"/>
    <w:rsid w:val="006E2272"/>
    <w:rsid w:val="006E2C9F"/>
    <w:rsid w:val="006E356B"/>
    <w:rsid w:val="006E434B"/>
    <w:rsid w:val="006E5C0E"/>
    <w:rsid w:val="00712FB5"/>
    <w:rsid w:val="00714723"/>
    <w:rsid w:val="00721F55"/>
    <w:rsid w:val="00737AA5"/>
    <w:rsid w:val="00742394"/>
    <w:rsid w:val="0074293E"/>
    <w:rsid w:val="007432DB"/>
    <w:rsid w:val="00743439"/>
    <w:rsid w:val="00757E89"/>
    <w:rsid w:val="00770000"/>
    <w:rsid w:val="00773BE1"/>
    <w:rsid w:val="00777878"/>
    <w:rsid w:val="00777A85"/>
    <w:rsid w:val="007874EF"/>
    <w:rsid w:val="00794C48"/>
    <w:rsid w:val="007A4583"/>
    <w:rsid w:val="007B03C7"/>
    <w:rsid w:val="007C499F"/>
    <w:rsid w:val="007C5CA6"/>
    <w:rsid w:val="007C7830"/>
    <w:rsid w:val="007D552B"/>
    <w:rsid w:val="007E7F63"/>
    <w:rsid w:val="007F37B9"/>
    <w:rsid w:val="00801134"/>
    <w:rsid w:val="00803E72"/>
    <w:rsid w:val="008071D4"/>
    <w:rsid w:val="00812F4C"/>
    <w:rsid w:val="00816ED4"/>
    <w:rsid w:val="00842160"/>
    <w:rsid w:val="00844291"/>
    <w:rsid w:val="008536D1"/>
    <w:rsid w:val="00857AA5"/>
    <w:rsid w:val="00863CE1"/>
    <w:rsid w:val="00881D04"/>
    <w:rsid w:val="00897467"/>
    <w:rsid w:val="008B1EF3"/>
    <w:rsid w:val="008D6614"/>
    <w:rsid w:val="008E1E65"/>
    <w:rsid w:val="008F3862"/>
    <w:rsid w:val="008F60B3"/>
    <w:rsid w:val="00900E32"/>
    <w:rsid w:val="009042C6"/>
    <w:rsid w:val="009102FB"/>
    <w:rsid w:val="0092008D"/>
    <w:rsid w:val="009213A3"/>
    <w:rsid w:val="00953D5C"/>
    <w:rsid w:val="00955DA9"/>
    <w:rsid w:val="00963BF1"/>
    <w:rsid w:val="00965CE2"/>
    <w:rsid w:val="00970D2B"/>
    <w:rsid w:val="009820BE"/>
    <w:rsid w:val="009858BB"/>
    <w:rsid w:val="00985E90"/>
    <w:rsid w:val="009A19BE"/>
    <w:rsid w:val="009A308E"/>
    <w:rsid w:val="009A4F6C"/>
    <w:rsid w:val="009B36D2"/>
    <w:rsid w:val="009B4B01"/>
    <w:rsid w:val="009C1425"/>
    <w:rsid w:val="009C36BF"/>
    <w:rsid w:val="009D7EA0"/>
    <w:rsid w:val="009F05DC"/>
    <w:rsid w:val="009F39F8"/>
    <w:rsid w:val="00A05B75"/>
    <w:rsid w:val="00A07C8F"/>
    <w:rsid w:val="00A07CA8"/>
    <w:rsid w:val="00A22E60"/>
    <w:rsid w:val="00A3032D"/>
    <w:rsid w:val="00A30548"/>
    <w:rsid w:val="00A44F7B"/>
    <w:rsid w:val="00A46969"/>
    <w:rsid w:val="00A54F95"/>
    <w:rsid w:val="00A65FC4"/>
    <w:rsid w:val="00A825EC"/>
    <w:rsid w:val="00A84B87"/>
    <w:rsid w:val="00A8538E"/>
    <w:rsid w:val="00A876F6"/>
    <w:rsid w:val="00A96BCD"/>
    <w:rsid w:val="00AA340E"/>
    <w:rsid w:val="00AB4860"/>
    <w:rsid w:val="00AD2F96"/>
    <w:rsid w:val="00AD374A"/>
    <w:rsid w:val="00AD7CA2"/>
    <w:rsid w:val="00AF38EC"/>
    <w:rsid w:val="00B03B49"/>
    <w:rsid w:val="00B11136"/>
    <w:rsid w:val="00B1327E"/>
    <w:rsid w:val="00B20FA1"/>
    <w:rsid w:val="00B5076A"/>
    <w:rsid w:val="00B61078"/>
    <w:rsid w:val="00B6372F"/>
    <w:rsid w:val="00B719D1"/>
    <w:rsid w:val="00B736DE"/>
    <w:rsid w:val="00B7444A"/>
    <w:rsid w:val="00B8284C"/>
    <w:rsid w:val="00B866E6"/>
    <w:rsid w:val="00B948B1"/>
    <w:rsid w:val="00B955C0"/>
    <w:rsid w:val="00BA26B8"/>
    <w:rsid w:val="00BD3EFC"/>
    <w:rsid w:val="00BE3322"/>
    <w:rsid w:val="00BE5395"/>
    <w:rsid w:val="00BF55DD"/>
    <w:rsid w:val="00C06D05"/>
    <w:rsid w:val="00C06ED7"/>
    <w:rsid w:val="00C127F9"/>
    <w:rsid w:val="00C27723"/>
    <w:rsid w:val="00C3083B"/>
    <w:rsid w:val="00C30E8C"/>
    <w:rsid w:val="00C32BF3"/>
    <w:rsid w:val="00C4071A"/>
    <w:rsid w:val="00C4517E"/>
    <w:rsid w:val="00C51871"/>
    <w:rsid w:val="00C54023"/>
    <w:rsid w:val="00C56D6C"/>
    <w:rsid w:val="00C5707B"/>
    <w:rsid w:val="00C6026A"/>
    <w:rsid w:val="00C65F09"/>
    <w:rsid w:val="00C671DC"/>
    <w:rsid w:val="00C674A4"/>
    <w:rsid w:val="00C72D54"/>
    <w:rsid w:val="00C77A9C"/>
    <w:rsid w:val="00C84B17"/>
    <w:rsid w:val="00C853EB"/>
    <w:rsid w:val="00C86524"/>
    <w:rsid w:val="00C86A9B"/>
    <w:rsid w:val="00C87682"/>
    <w:rsid w:val="00C90387"/>
    <w:rsid w:val="00C919A0"/>
    <w:rsid w:val="00CA3F2F"/>
    <w:rsid w:val="00CA618D"/>
    <w:rsid w:val="00CA6B70"/>
    <w:rsid w:val="00CB512F"/>
    <w:rsid w:val="00CD4FAB"/>
    <w:rsid w:val="00CE15DE"/>
    <w:rsid w:val="00CE4733"/>
    <w:rsid w:val="00CF4024"/>
    <w:rsid w:val="00CF581E"/>
    <w:rsid w:val="00CF7C15"/>
    <w:rsid w:val="00D02D38"/>
    <w:rsid w:val="00D06E79"/>
    <w:rsid w:val="00D07C63"/>
    <w:rsid w:val="00D16341"/>
    <w:rsid w:val="00D209A6"/>
    <w:rsid w:val="00D22AA9"/>
    <w:rsid w:val="00D3325B"/>
    <w:rsid w:val="00D336A7"/>
    <w:rsid w:val="00D44AE8"/>
    <w:rsid w:val="00D5248D"/>
    <w:rsid w:val="00D55B1C"/>
    <w:rsid w:val="00D562D1"/>
    <w:rsid w:val="00D5770A"/>
    <w:rsid w:val="00D617EF"/>
    <w:rsid w:val="00D65AC5"/>
    <w:rsid w:val="00D73588"/>
    <w:rsid w:val="00D77072"/>
    <w:rsid w:val="00D81858"/>
    <w:rsid w:val="00D82523"/>
    <w:rsid w:val="00D849C3"/>
    <w:rsid w:val="00D96A55"/>
    <w:rsid w:val="00DB6AB6"/>
    <w:rsid w:val="00DD65FF"/>
    <w:rsid w:val="00DD6BB4"/>
    <w:rsid w:val="00DD710F"/>
    <w:rsid w:val="00DE10E9"/>
    <w:rsid w:val="00DE3A04"/>
    <w:rsid w:val="00DE7A10"/>
    <w:rsid w:val="00E01A9D"/>
    <w:rsid w:val="00E04A89"/>
    <w:rsid w:val="00E059C5"/>
    <w:rsid w:val="00E11560"/>
    <w:rsid w:val="00E26941"/>
    <w:rsid w:val="00E32CED"/>
    <w:rsid w:val="00E364F9"/>
    <w:rsid w:val="00E372B8"/>
    <w:rsid w:val="00E37EDE"/>
    <w:rsid w:val="00E41E5C"/>
    <w:rsid w:val="00E42DD6"/>
    <w:rsid w:val="00E51F55"/>
    <w:rsid w:val="00E52F1D"/>
    <w:rsid w:val="00E928A7"/>
    <w:rsid w:val="00EA4408"/>
    <w:rsid w:val="00EB4950"/>
    <w:rsid w:val="00EB7246"/>
    <w:rsid w:val="00ED34C4"/>
    <w:rsid w:val="00ED4816"/>
    <w:rsid w:val="00EF378A"/>
    <w:rsid w:val="00EF53FD"/>
    <w:rsid w:val="00F004E1"/>
    <w:rsid w:val="00F06493"/>
    <w:rsid w:val="00F068FE"/>
    <w:rsid w:val="00F07CEE"/>
    <w:rsid w:val="00F13AE4"/>
    <w:rsid w:val="00F169C4"/>
    <w:rsid w:val="00F26DB9"/>
    <w:rsid w:val="00F32784"/>
    <w:rsid w:val="00F336F8"/>
    <w:rsid w:val="00F46F1F"/>
    <w:rsid w:val="00F47EBC"/>
    <w:rsid w:val="00F678BE"/>
    <w:rsid w:val="00F74125"/>
    <w:rsid w:val="00F93A76"/>
    <w:rsid w:val="00F95682"/>
    <w:rsid w:val="00FB7314"/>
    <w:rsid w:val="00FF12DD"/>
    <w:rsid w:val="339D3FF8"/>
    <w:rsid w:val="55756914"/>
    <w:rsid w:val="67D11EA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99EC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360" w:lineRule="auto"/>
    </w:pPr>
    <w:rPr>
      <w:sz w:val="24"/>
      <w:szCs w:val="24"/>
      <w:lang w:val="en-US" w:eastAsia="zh-CN"/>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iPriority w:val="1"/>
    <w:qFormat/>
    <w:pPr>
      <w:widowControl w:val="0"/>
      <w:autoSpaceDE w:val="0"/>
      <w:autoSpaceDN w:val="0"/>
      <w:spacing w:after="0" w:line="240" w:lineRule="auto"/>
    </w:pPr>
    <w:rPr>
      <w:lang w:val="id"/>
    </w:rPr>
  </w:style>
  <w:style w:type="paragraph" w:styleId="BodyTextIndent3">
    <w:name w:val="Body Text Indent 3"/>
    <w:basedOn w:val="Normal"/>
    <w:link w:val="BodyTextIndent3Char"/>
    <w:uiPriority w:val="99"/>
    <w:semiHidden/>
    <w:unhideWhenUsed/>
    <w:pPr>
      <w:spacing w:after="120"/>
      <w:ind w:left="283"/>
    </w:pPr>
    <w:rPr>
      <w:sz w:val="16"/>
      <w:szCs w:val="16"/>
    </w:rPr>
  </w:style>
  <w:style w:type="paragraph" w:styleId="Caption">
    <w:name w:val="caption"/>
    <w:basedOn w:val="Normal"/>
    <w:next w:val="Normal"/>
    <w:uiPriority w:val="35"/>
    <w:unhideWhenUsed/>
    <w:qFormat/>
    <w:pPr>
      <w:spacing w:line="240" w:lineRule="auto"/>
    </w:pPr>
    <w:rPr>
      <w:b/>
      <w:iCs/>
      <w:color w:val="000000" w:themeColor="text1"/>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next w:val="Normal"/>
    <w:uiPriority w:val="39"/>
    <w:unhideWhenUsed/>
    <w:pPr>
      <w:tabs>
        <w:tab w:val="right" w:leader="dot" w:pos="8261"/>
      </w:tabs>
      <w:spacing w:after="0" w:line="240" w:lineRule="auto"/>
    </w:pPr>
    <w:rPr>
      <w:spacing w:val="-1"/>
      <w:lang w:val="zh-CN"/>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80"/>
    </w:pPr>
  </w:style>
  <w:style w:type="character" w:customStyle="1" w:styleId="Heading1Char">
    <w:name w:val="Heading 1 Char"/>
    <w:basedOn w:val="DefaultParagraphFont"/>
    <w:link w:val="Heading1"/>
    <w:uiPriority w:val="9"/>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link w:val="ListParagraphChar"/>
    <w:uiPriority w:val="34"/>
    <w:qFormat/>
    <w:pPr>
      <w:ind w:left="720"/>
      <w:contextualSpacing/>
    </w:p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character" w:customStyle="1" w:styleId="HeaderChar">
    <w:name w:val="Header Char"/>
    <w:basedOn w:val="DefaultParagraphFont"/>
    <w:link w:val="Header"/>
    <w:uiPriority w:val="99"/>
    <w:rPr>
      <w:rFonts w:ascii="Times New Roman" w:hAnsi="Times New Roman"/>
      <w:sz w:val="24"/>
      <w:lang w:val="en-US"/>
    </w:rPr>
  </w:style>
  <w:style w:type="character" w:customStyle="1" w:styleId="FooterChar">
    <w:name w:val="Footer Char"/>
    <w:basedOn w:val="DefaultParagraphFont"/>
    <w:link w:val="Footer"/>
    <w:uiPriority w:val="99"/>
    <w:rPr>
      <w:rFonts w:ascii="Times New Roman" w:hAnsi="Times New Roman"/>
      <w:sz w:val="24"/>
      <w:lang w:val="en-US"/>
    </w:rPr>
  </w:style>
  <w:style w:type="table" w:customStyle="1" w:styleId="TableNormal1">
    <w:name w:val="Table Normal1"/>
    <w:uiPriority w:val="2"/>
    <w:semiHidden/>
    <w:unhideWhenUsed/>
    <w:qFormat/>
    <w:pPr>
      <w:widowControl w:val="0"/>
      <w:autoSpaceDE w:val="0"/>
      <w:autoSpaceDN w:val="0"/>
    </w:p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sz w:val="22"/>
      <w:lang w:val="id"/>
    </w:rPr>
  </w:style>
  <w:style w:type="character" w:customStyle="1" w:styleId="Heading3Char">
    <w:name w:val="Heading 3 Char"/>
    <w:basedOn w:val="DefaultParagraphFont"/>
    <w:link w:val="Heading3"/>
    <w:uiPriority w:val="9"/>
    <w:rPr>
      <w:rFonts w:ascii="Times New Roman" w:eastAsiaTheme="majorEastAsia" w:hAnsi="Times New Roman" w:cstheme="majorBidi"/>
      <w:b/>
      <w:color w:val="000000" w:themeColor="text1"/>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sz w:val="24"/>
      <w:lang w:val="en-US"/>
    </w:r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BodyTextIndent3Char">
    <w:name w:val="Body Text Indent 3 Char"/>
    <w:basedOn w:val="DefaultParagraphFont"/>
    <w:link w:val="BodyTextIndent3"/>
    <w:uiPriority w:val="99"/>
    <w:semiHidden/>
    <w:rPr>
      <w:rFonts w:ascii="Times New Roman" w:hAnsi="Times New Roman"/>
      <w:sz w:val="16"/>
      <w:szCs w:val="16"/>
      <w:lang w:val="en-US"/>
    </w:rPr>
  </w:style>
  <w:style w:type="character" w:customStyle="1" w:styleId="ListParagraphChar">
    <w:name w:val="List Paragraph Char"/>
    <w:basedOn w:val="DefaultParagraphFont"/>
    <w:link w:val="ListParagraph"/>
    <w:uiPriority w:val="34"/>
    <w:qFormat/>
    <w:rPr>
      <w:rFonts w:ascii="Times New Roman" w:hAnsi="Times New Roman"/>
      <w:sz w:val="24"/>
      <w:lang w:val="en-US"/>
    </w:rPr>
  </w:style>
  <w:style w:type="character" w:customStyle="1" w:styleId="Heading5Char">
    <w:name w:val="Heading 5 Char"/>
    <w:basedOn w:val="DefaultParagraphFont"/>
    <w:link w:val="Heading5"/>
    <w:uiPriority w:val="9"/>
    <w:rPr>
      <w:rFonts w:eastAsiaTheme="majorEastAsia" w:cstheme="majorBidi"/>
      <w:b/>
      <w:color w:val="000000" w:themeColor="text1"/>
    </w:rPr>
  </w:style>
  <w:style w:type="paragraph" w:customStyle="1" w:styleId="code">
    <w:name w:val="code"/>
    <w:basedOn w:val="Normal"/>
    <w:link w:val="codeChar"/>
    <w:qFormat/>
    <w:rPr>
      <w:rFonts w:ascii="Courier New" w:hAnsi="Courier New" w:cs="Courier New"/>
      <w:color w:val="000000"/>
      <w:sz w:val="20"/>
      <w:szCs w:val="20"/>
    </w:rPr>
  </w:style>
  <w:style w:type="paragraph" w:customStyle="1" w:styleId="Default">
    <w:name w:val="Default"/>
    <w:pPr>
      <w:autoSpaceDE w:val="0"/>
      <w:autoSpaceDN w:val="0"/>
      <w:adjustRightInd w:val="0"/>
    </w:pPr>
    <w:rPr>
      <w:color w:val="000000"/>
      <w:sz w:val="24"/>
      <w:szCs w:val="24"/>
      <w:lang w:eastAsia="zh-CN"/>
    </w:rPr>
  </w:style>
  <w:style w:type="character" w:customStyle="1" w:styleId="codeChar">
    <w:name w:val="code Char"/>
    <w:basedOn w:val="DefaultParagraphFont"/>
    <w:link w:val="code"/>
    <w:rPr>
      <w:rFonts w:ascii="Courier New" w:hAnsi="Courier New" w:cs="Courier New"/>
      <w:color w:val="000000"/>
      <w:sz w:val="20"/>
      <w:szCs w:val="20"/>
      <w:lang w:val="en-US"/>
    </w:rPr>
  </w:style>
  <w:style w:type="character" w:styleId="PlaceholderText">
    <w:name w:val="Placeholder Text"/>
    <w:basedOn w:val="DefaultParagraphFont"/>
    <w:uiPriority w:val="99"/>
    <w:semiHidden/>
    <w:rPr>
      <w:color w:val="808080"/>
    </w:rPr>
  </w:style>
  <w:style w:type="table" w:customStyle="1" w:styleId="Style41">
    <w:name w:val="_Style 41"/>
    <w:basedOn w:val="TableNormal"/>
    <w:tblPr>
      <w:tblInd w:w="0" w:type="dxa"/>
      <w:tblCellMar>
        <w:top w:w="0" w:type="dxa"/>
        <w:left w:w="115" w:type="dxa"/>
        <w:bottom w:w="0" w:type="dxa"/>
        <w:right w:w="115" w:type="dxa"/>
      </w:tblCellMar>
    </w:tblPr>
  </w:style>
  <w:style w:type="table" w:customStyle="1" w:styleId="Style42">
    <w:name w:val="_Style 42"/>
    <w:basedOn w:val="TableNormal"/>
    <w:tblPr>
      <w:tblInd w:w="0" w:type="dxa"/>
      <w:tblCellMar>
        <w:top w:w="0" w:type="dxa"/>
        <w:left w:w="108" w:type="dxa"/>
        <w:bottom w:w="0" w:type="dxa"/>
        <w:right w:w="108" w:type="dxa"/>
      </w:tblCellMar>
    </w:tblPr>
  </w:style>
  <w:style w:type="table" w:customStyle="1" w:styleId="Style43">
    <w:name w:val="_Style 43"/>
    <w:basedOn w:val="TableNormal"/>
    <w:tblPr>
      <w:tblInd w:w="0" w:type="dxa"/>
      <w:tblCellMar>
        <w:top w:w="0" w:type="dxa"/>
        <w:left w:w="108" w:type="dxa"/>
        <w:bottom w:w="0" w:type="dxa"/>
        <w:right w:w="108" w:type="dxa"/>
      </w:tblCellMar>
    </w:tblPr>
  </w:style>
  <w:style w:type="table" w:customStyle="1" w:styleId="Style44">
    <w:name w:val="_Style 44"/>
    <w:basedOn w:val="TableNormal"/>
    <w:tblPr>
      <w:tblInd w:w="0" w:type="dxa"/>
      <w:tblCellMar>
        <w:top w:w="0" w:type="dxa"/>
        <w:left w:w="108" w:type="dxa"/>
        <w:bottom w:w="0" w:type="dxa"/>
        <w:right w:w="108" w:type="dxa"/>
      </w:tblCellMar>
    </w:tblPr>
  </w:style>
  <w:style w:type="table" w:customStyle="1" w:styleId="Style45">
    <w:name w:val="_Style 45"/>
    <w:basedOn w:val="TableNormal"/>
    <w:tblPr>
      <w:tblInd w:w="0" w:type="dxa"/>
      <w:tblCellMar>
        <w:top w:w="0" w:type="dxa"/>
        <w:left w:w="108" w:type="dxa"/>
        <w:bottom w:w="0" w:type="dxa"/>
        <w:right w:w="108" w:type="dxa"/>
      </w:tblCellMar>
    </w:tblPr>
  </w:style>
  <w:style w:type="table" w:customStyle="1" w:styleId="Style46">
    <w:name w:val="_Style 46"/>
    <w:basedOn w:val="TableNormal"/>
    <w:tblPr>
      <w:tblInd w:w="0" w:type="dxa"/>
      <w:tblCellMar>
        <w:top w:w="0" w:type="dxa"/>
        <w:left w:w="108" w:type="dxa"/>
        <w:bottom w:w="0" w:type="dxa"/>
        <w:right w:w="108" w:type="dxa"/>
      </w:tblCellMar>
    </w:tblPr>
  </w:style>
  <w:style w:type="table" w:customStyle="1" w:styleId="Style47">
    <w:name w:val="_Style 47"/>
    <w:basedOn w:val="TableNormal"/>
    <w:tblPr>
      <w:tblInd w:w="0" w:type="dxa"/>
      <w:tblCellMar>
        <w:top w:w="0" w:type="dxa"/>
        <w:left w:w="108" w:type="dxa"/>
        <w:bottom w:w="0" w:type="dxa"/>
        <w:right w:w="108" w:type="dxa"/>
      </w:tblCellMar>
    </w:tblPr>
  </w:style>
  <w:style w:type="table" w:customStyle="1" w:styleId="Style48">
    <w:name w:val="_Style 48"/>
    <w:basedOn w:val="TableNormal"/>
    <w:tblPr>
      <w:tblInd w:w="0" w:type="dxa"/>
      <w:tblCellMar>
        <w:top w:w="0" w:type="dxa"/>
        <w:left w:w="108" w:type="dxa"/>
        <w:bottom w:w="0" w:type="dxa"/>
        <w:right w:w="108" w:type="dxa"/>
      </w:tblCellMar>
    </w:tblPr>
  </w:style>
  <w:style w:type="table" w:customStyle="1" w:styleId="Style49">
    <w:name w:val="_Style 49"/>
    <w:basedOn w:val="TableNormal"/>
    <w:tblPr>
      <w:tblInd w:w="0" w:type="dxa"/>
      <w:tblCellMar>
        <w:top w:w="0" w:type="dxa"/>
        <w:left w:w="108" w:type="dxa"/>
        <w:bottom w:w="0" w:type="dxa"/>
        <w:right w:w="108" w:type="dxa"/>
      </w:tblCellMar>
    </w:tblPr>
  </w:style>
  <w:style w:type="table" w:customStyle="1" w:styleId="Style50">
    <w:name w:val="_Style 50"/>
    <w:basedOn w:val="TableNormal"/>
    <w:tblPr>
      <w:tblInd w:w="0" w:type="dxa"/>
      <w:tblCellMar>
        <w:top w:w="0" w:type="dxa"/>
        <w:left w:w="108" w:type="dxa"/>
        <w:bottom w:w="0" w:type="dxa"/>
        <w:right w:w="108" w:type="dxa"/>
      </w:tblCellMar>
    </w:tblPr>
  </w:style>
  <w:style w:type="table" w:customStyle="1" w:styleId="Style51">
    <w:name w:val="_Style 51"/>
    <w:basedOn w:val="TableNormal"/>
    <w:tblPr>
      <w:tblInd w:w="0" w:type="dxa"/>
      <w:tblCellMar>
        <w:top w:w="0" w:type="dxa"/>
        <w:left w:w="108" w:type="dxa"/>
        <w:bottom w:w="0" w:type="dxa"/>
        <w:right w:w="108" w:type="dxa"/>
      </w:tblCellMar>
    </w:tblPr>
  </w:style>
  <w:style w:type="table" w:customStyle="1" w:styleId="Style52">
    <w:name w:val="_Style 52"/>
    <w:basedOn w:val="TableNormal"/>
    <w:tblPr>
      <w:tblInd w:w="0" w:type="dxa"/>
      <w:tblCellMar>
        <w:top w:w="0" w:type="dxa"/>
        <w:left w:w="108" w:type="dxa"/>
        <w:bottom w:w="0" w:type="dxa"/>
        <w:right w:w="108" w:type="dxa"/>
      </w:tblCellMar>
    </w:tblPr>
  </w:style>
  <w:style w:type="table" w:customStyle="1" w:styleId="Style53">
    <w:name w:val="_Style 53"/>
    <w:basedOn w:val="TableNormal"/>
    <w:tblPr>
      <w:tblInd w:w="0" w:type="dxa"/>
      <w:tblCellMar>
        <w:top w:w="0" w:type="dxa"/>
        <w:left w:w="108" w:type="dxa"/>
        <w:bottom w:w="0" w:type="dxa"/>
        <w:right w:w="108" w:type="dxa"/>
      </w:tblCellMar>
    </w:tblPr>
  </w:style>
  <w:style w:type="table" w:customStyle="1" w:styleId="Style54">
    <w:name w:val="_Style 54"/>
    <w:basedOn w:val="TableNormal"/>
    <w:tblPr>
      <w:tblInd w:w="0" w:type="dxa"/>
      <w:tblCellMar>
        <w:top w:w="0" w:type="dxa"/>
        <w:left w:w="108" w:type="dxa"/>
        <w:bottom w:w="0" w:type="dxa"/>
        <w:right w:w="108" w:type="dxa"/>
      </w:tblCellMar>
    </w:tblPr>
  </w:style>
  <w:style w:type="table" w:customStyle="1" w:styleId="Style55">
    <w:name w:val="_Style 55"/>
    <w:basedOn w:val="TableNormal"/>
    <w:tblPr>
      <w:tblInd w:w="0" w:type="dxa"/>
      <w:tblCellMar>
        <w:top w:w="0" w:type="dxa"/>
        <w:left w:w="108" w:type="dxa"/>
        <w:bottom w:w="0" w:type="dxa"/>
        <w:right w:w="108" w:type="dxa"/>
      </w:tblCellMar>
    </w:tblPr>
  </w:style>
  <w:style w:type="table" w:customStyle="1" w:styleId="Style56">
    <w:name w:val="_Style 56"/>
    <w:basedOn w:val="TableNormal"/>
    <w:tblPr>
      <w:tblInd w:w="0" w:type="dxa"/>
      <w:tblCellMar>
        <w:top w:w="0" w:type="dxa"/>
        <w:left w:w="108" w:type="dxa"/>
        <w:bottom w:w="0" w:type="dxa"/>
        <w:right w:w="108" w:type="dxa"/>
      </w:tblCellMar>
    </w:tblPr>
  </w:style>
  <w:style w:type="table" w:customStyle="1" w:styleId="Style57">
    <w:name w:val="_Style 57"/>
    <w:basedOn w:val="TableNormal"/>
    <w:tblPr>
      <w:tblInd w:w="0" w:type="dxa"/>
      <w:tblCellMar>
        <w:top w:w="0" w:type="dxa"/>
        <w:left w:w="108" w:type="dxa"/>
        <w:bottom w:w="0" w:type="dxa"/>
        <w:right w:w="108" w:type="dxa"/>
      </w:tblCellMar>
    </w:tblPr>
  </w:style>
  <w:style w:type="table" w:customStyle="1" w:styleId="Style58">
    <w:name w:val="_Style 58"/>
    <w:basedOn w:val="TableNormal"/>
    <w:tblPr>
      <w:tblInd w:w="0" w:type="dxa"/>
      <w:tblCellMar>
        <w:top w:w="0" w:type="dxa"/>
        <w:left w:w="108" w:type="dxa"/>
        <w:bottom w:w="0" w:type="dxa"/>
        <w:right w:w="108" w:type="dxa"/>
      </w:tblCellMar>
    </w:tblPr>
  </w:style>
  <w:style w:type="table" w:customStyle="1" w:styleId="Style59">
    <w:name w:val="_Style 59"/>
    <w:basedOn w:val="TableNormal"/>
    <w:tblPr>
      <w:tblInd w:w="0" w:type="dxa"/>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360" w:lineRule="auto"/>
    </w:pPr>
    <w:rPr>
      <w:sz w:val="24"/>
      <w:szCs w:val="24"/>
      <w:lang w:val="en-US" w:eastAsia="zh-CN"/>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iPriority w:val="1"/>
    <w:qFormat/>
    <w:pPr>
      <w:widowControl w:val="0"/>
      <w:autoSpaceDE w:val="0"/>
      <w:autoSpaceDN w:val="0"/>
      <w:spacing w:after="0" w:line="240" w:lineRule="auto"/>
    </w:pPr>
    <w:rPr>
      <w:lang w:val="id"/>
    </w:rPr>
  </w:style>
  <w:style w:type="paragraph" w:styleId="BodyTextIndent3">
    <w:name w:val="Body Text Indent 3"/>
    <w:basedOn w:val="Normal"/>
    <w:link w:val="BodyTextIndent3Char"/>
    <w:uiPriority w:val="99"/>
    <w:semiHidden/>
    <w:unhideWhenUsed/>
    <w:pPr>
      <w:spacing w:after="120"/>
      <w:ind w:left="283"/>
    </w:pPr>
    <w:rPr>
      <w:sz w:val="16"/>
      <w:szCs w:val="16"/>
    </w:rPr>
  </w:style>
  <w:style w:type="paragraph" w:styleId="Caption">
    <w:name w:val="caption"/>
    <w:basedOn w:val="Normal"/>
    <w:next w:val="Normal"/>
    <w:uiPriority w:val="35"/>
    <w:unhideWhenUsed/>
    <w:qFormat/>
    <w:pPr>
      <w:spacing w:line="240" w:lineRule="auto"/>
    </w:pPr>
    <w:rPr>
      <w:b/>
      <w:iCs/>
      <w:color w:val="000000" w:themeColor="text1"/>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next w:val="Normal"/>
    <w:uiPriority w:val="39"/>
    <w:unhideWhenUsed/>
    <w:pPr>
      <w:tabs>
        <w:tab w:val="right" w:leader="dot" w:pos="8261"/>
      </w:tabs>
      <w:spacing w:after="0" w:line="240" w:lineRule="auto"/>
    </w:pPr>
    <w:rPr>
      <w:spacing w:val="-1"/>
      <w:lang w:val="zh-CN"/>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80"/>
    </w:pPr>
  </w:style>
  <w:style w:type="character" w:customStyle="1" w:styleId="Heading1Char">
    <w:name w:val="Heading 1 Char"/>
    <w:basedOn w:val="DefaultParagraphFont"/>
    <w:link w:val="Heading1"/>
    <w:uiPriority w:val="9"/>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link w:val="ListParagraphChar"/>
    <w:uiPriority w:val="34"/>
    <w:qFormat/>
    <w:pPr>
      <w:ind w:left="720"/>
      <w:contextualSpacing/>
    </w:p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character" w:customStyle="1" w:styleId="HeaderChar">
    <w:name w:val="Header Char"/>
    <w:basedOn w:val="DefaultParagraphFont"/>
    <w:link w:val="Header"/>
    <w:uiPriority w:val="99"/>
    <w:rPr>
      <w:rFonts w:ascii="Times New Roman" w:hAnsi="Times New Roman"/>
      <w:sz w:val="24"/>
      <w:lang w:val="en-US"/>
    </w:rPr>
  </w:style>
  <w:style w:type="character" w:customStyle="1" w:styleId="FooterChar">
    <w:name w:val="Footer Char"/>
    <w:basedOn w:val="DefaultParagraphFont"/>
    <w:link w:val="Footer"/>
    <w:uiPriority w:val="99"/>
    <w:rPr>
      <w:rFonts w:ascii="Times New Roman" w:hAnsi="Times New Roman"/>
      <w:sz w:val="24"/>
      <w:lang w:val="en-US"/>
    </w:rPr>
  </w:style>
  <w:style w:type="table" w:customStyle="1" w:styleId="TableNormal1">
    <w:name w:val="Table Normal1"/>
    <w:uiPriority w:val="2"/>
    <w:semiHidden/>
    <w:unhideWhenUsed/>
    <w:qFormat/>
    <w:pPr>
      <w:widowControl w:val="0"/>
      <w:autoSpaceDE w:val="0"/>
      <w:autoSpaceDN w:val="0"/>
    </w:p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sz w:val="22"/>
      <w:lang w:val="id"/>
    </w:rPr>
  </w:style>
  <w:style w:type="character" w:customStyle="1" w:styleId="Heading3Char">
    <w:name w:val="Heading 3 Char"/>
    <w:basedOn w:val="DefaultParagraphFont"/>
    <w:link w:val="Heading3"/>
    <w:uiPriority w:val="9"/>
    <w:rPr>
      <w:rFonts w:ascii="Times New Roman" w:eastAsiaTheme="majorEastAsia" w:hAnsi="Times New Roman" w:cstheme="majorBidi"/>
      <w:b/>
      <w:color w:val="000000" w:themeColor="text1"/>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sz w:val="24"/>
      <w:lang w:val="en-US"/>
    </w:r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BodyTextIndent3Char">
    <w:name w:val="Body Text Indent 3 Char"/>
    <w:basedOn w:val="DefaultParagraphFont"/>
    <w:link w:val="BodyTextIndent3"/>
    <w:uiPriority w:val="99"/>
    <w:semiHidden/>
    <w:rPr>
      <w:rFonts w:ascii="Times New Roman" w:hAnsi="Times New Roman"/>
      <w:sz w:val="16"/>
      <w:szCs w:val="16"/>
      <w:lang w:val="en-US"/>
    </w:rPr>
  </w:style>
  <w:style w:type="character" w:customStyle="1" w:styleId="ListParagraphChar">
    <w:name w:val="List Paragraph Char"/>
    <w:basedOn w:val="DefaultParagraphFont"/>
    <w:link w:val="ListParagraph"/>
    <w:uiPriority w:val="34"/>
    <w:qFormat/>
    <w:rPr>
      <w:rFonts w:ascii="Times New Roman" w:hAnsi="Times New Roman"/>
      <w:sz w:val="24"/>
      <w:lang w:val="en-US"/>
    </w:rPr>
  </w:style>
  <w:style w:type="character" w:customStyle="1" w:styleId="Heading5Char">
    <w:name w:val="Heading 5 Char"/>
    <w:basedOn w:val="DefaultParagraphFont"/>
    <w:link w:val="Heading5"/>
    <w:uiPriority w:val="9"/>
    <w:rPr>
      <w:rFonts w:eastAsiaTheme="majorEastAsia" w:cstheme="majorBidi"/>
      <w:b/>
      <w:color w:val="000000" w:themeColor="text1"/>
    </w:rPr>
  </w:style>
  <w:style w:type="paragraph" w:customStyle="1" w:styleId="code">
    <w:name w:val="code"/>
    <w:basedOn w:val="Normal"/>
    <w:link w:val="codeChar"/>
    <w:qFormat/>
    <w:rPr>
      <w:rFonts w:ascii="Courier New" w:hAnsi="Courier New" w:cs="Courier New"/>
      <w:color w:val="000000"/>
      <w:sz w:val="20"/>
      <w:szCs w:val="20"/>
    </w:rPr>
  </w:style>
  <w:style w:type="paragraph" w:customStyle="1" w:styleId="Default">
    <w:name w:val="Default"/>
    <w:pPr>
      <w:autoSpaceDE w:val="0"/>
      <w:autoSpaceDN w:val="0"/>
      <w:adjustRightInd w:val="0"/>
    </w:pPr>
    <w:rPr>
      <w:color w:val="000000"/>
      <w:sz w:val="24"/>
      <w:szCs w:val="24"/>
      <w:lang w:eastAsia="zh-CN"/>
    </w:rPr>
  </w:style>
  <w:style w:type="character" w:customStyle="1" w:styleId="codeChar">
    <w:name w:val="code Char"/>
    <w:basedOn w:val="DefaultParagraphFont"/>
    <w:link w:val="code"/>
    <w:rPr>
      <w:rFonts w:ascii="Courier New" w:hAnsi="Courier New" w:cs="Courier New"/>
      <w:color w:val="000000"/>
      <w:sz w:val="20"/>
      <w:szCs w:val="20"/>
      <w:lang w:val="en-US"/>
    </w:rPr>
  </w:style>
  <w:style w:type="character" w:styleId="PlaceholderText">
    <w:name w:val="Placeholder Text"/>
    <w:basedOn w:val="DefaultParagraphFont"/>
    <w:uiPriority w:val="99"/>
    <w:semiHidden/>
    <w:rPr>
      <w:color w:val="808080"/>
    </w:rPr>
  </w:style>
  <w:style w:type="table" w:customStyle="1" w:styleId="Style41">
    <w:name w:val="_Style 41"/>
    <w:basedOn w:val="TableNormal"/>
    <w:tblPr>
      <w:tblInd w:w="0" w:type="dxa"/>
      <w:tblCellMar>
        <w:top w:w="0" w:type="dxa"/>
        <w:left w:w="115" w:type="dxa"/>
        <w:bottom w:w="0" w:type="dxa"/>
        <w:right w:w="115" w:type="dxa"/>
      </w:tblCellMar>
    </w:tblPr>
  </w:style>
  <w:style w:type="table" w:customStyle="1" w:styleId="Style42">
    <w:name w:val="_Style 42"/>
    <w:basedOn w:val="TableNormal"/>
    <w:tblPr>
      <w:tblInd w:w="0" w:type="dxa"/>
      <w:tblCellMar>
        <w:top w:w="0" w:type="dxa"/>
        <w:left w:w="108" w:type="dxa"/>
        <w:bottom w:w="0" w:type="dxa"/>
        <w:right w:w="108" w:type="dxa"/>
      </w:tblCellMar>
    </w:tblPr>
  </w:style>
  <w:style w:type="table" w:customStyle="1" w:styleId="Style43">
    <w:name w:val="_Style 43"/>
    <w:basedOn w:val="TableNormal"/>
    <w:tblPr>
      <w:tblInd w:w="0" w:type="dxa"/>
      <w:tblCellMar>
        <w:top w:w="0" w:type="dxa"/>
        <w:left w:w="108" w:type="dxa"/>
        <w:bottom w:w="0" w:type="dxa"/>
        <w:right w:w="108" w:type="dxa"/>
      </w:tblCellMar>
    </w:tblPr>
  </w:style>
  <w:style w:type="table" w:customStyle="1" w:styleId="Style44">
    <w:name w:val="_Style 44"/>
    <w:basedOn w:val="TableNormal"/>
    <w:tblPr>
      <w:tblInd w:w="0" w:type="dxa"/>
      <w:tblCellMar>
        <w:top w:w="0" w:type="dxa"/>
        <w:left w:w="108" w:type="dxa"/>
        <w:bottom w:w="0" w:type="dxa"/>
        <w:right w:w="108" w:type="dxa"/>
      </w:tblCellMar>
    </w:tblPr>
  </w:style>
  <w:style w:type="table" w:customStyle="1" w:styleId="Style45">
    <w:name w:val="_Style 45"/>
    <w:basedOn w:val="TableNormal"/>
    <w:tblPr>
      <w:tblInd w:w="0" w:type="dxa"/>
      <w:tblCellMar>
        <w:top w:w="0" w:type="dxa"/>
        <w:left w:w="108" w:type="dxa"/>
        <w:bottom w:w="0" w:type="dxa"/>
        <w:right w:w="108" w:type="dxa"/>
      </w:tblCellMar>
    </w:tblPr>
  </w:style>
  <w:style w:type="table" w:customStyle="1" w:styleId="Style46">
    <w:name w:val="_Style 46"/>
    <w:basedOn w:val="TableNormal"/>
    <w:tblPr>
      <w:tblInd w:w="0" w:type="dxa"/>
      <w:tblCellMar>
        <w:top w:w="0" w:type="dxa"/>
        <w:left w:w="108" w:type="dxa"/>
        <w:bottom w:w="0" w:type="dxa"/>
        <w:right w:w="108" w:type="dxa"/>
      </w:tblCellMar>
    </w:tblPr>
  </w:style>
  <w:style w:type="table" w:customStyle="1" w:styleId="Style47">
    <w:name w:val="_Style 47"/>
    <w:basedOn w:val="TableNormal"/>
    <w:tblPr>
      <w:tblInd w:w="0" w:type="dxa"/>
      <w:tblCellMar>
        <w:top w:w="0" w:type="dxa"/>
        <w:left w:w="108" w:type="dxa"/>
        <w:bottom w:w="0" w:type="dxa"/>
        <w:right w:w="108" w:type="dxa"/>
      </w:tblCellMar>
    </w:tblPr>
  </w:style>
  <w:style w:type="table" w:customStyle="1" w:styleId="Style48">
    <w:name w:val="_Style 48"/>
    <w:basedOn w:val="TableNormal"/>
    <w:tblPr>
      <w:tblInd w:w="0" w:type="dxa"/>
      <w:tblCellMar>
        <w:top w:w="0" w:type="dxa"/>
        <w:left w:w="108" w:type="dxa"/>
        <w:bottom w:w="0" w:type="dxa"/>
        <w:right w:w="108" w:type="dxa"/>
      </w:tblCellMar>
    </w:tblPr>
  </w:style>
  <w:style w:type="table" w:customStyle="1" w:styleId="Style49">
    <w:name w:val="_Style 49"/>
    <w:basedOn w:val="TableNormal"/>
    <w:tblPr>
      <w:tblInd w:w="0" w:type="dxa"/>
      <w:tblCellMar>
        <w:top w:w="0" w:type="dxa"/>
        <w:left w:w="108" w:type="dxa"/>
        <w:bottom w:w="0" w:type="dxa"/>
        <w:right w:w="108" w:type="dxa"/>
      </w:tblCellMar>
    </w:tblPr>
  </w:style>
  <w:style w:type="table" w:customStyle="1" w:styleId="Style50">
    <w:name w:val="_Style 50"/>
    <w:basedOn w:val="TableNormal"/>
    <w:tblPr>
      <w:tblInd w:w="0" w:type="dxa"/>
      <w:tblCellMar>
        <w:top w:w="0" w:type="dxa"/>
        <w:left w:w="108" w:type="dxa"/>
        <w:bottom w:w="0" w:type="dxa"/>
        <w:right w:w="108" w:type="dxa"/>
      </w:tblCellMar>
    </w:tblPr>
  </w:style>
  <w:style w:type="table" w:customStyle="1" w:styleId="Style51">
    <w:name w:val="_Style 51"/>
    <w:basedOn w:val="TableNormal"/>
    <w:tblPr>
      <w:tblInd w:w="0" w:type="dxa"/>
      <w:tblCellMar>
        <w:top w:w="0" w:type="dxa"/>
        <w:left w:w="108" w:type="dxa"/>
        <w:bottom w:w="0" w:type="dxa"/>
        <w:right w:w="108" w:type="dxa"/>
      </w:tblCellMar>
    </w:tblPr>
  </w:style>
  <w:style w:type="table" w:customStyle="1" w:styleId="Style52">
    <w:name w:val="_Style 52"/>
    <w:basedOn w:val="TableNormal"/>
    <w:tblPr>
      <w:tblInd w:w="0" w:type="dxa"/>
      <w:tblCellMar>
        <w:top w:w="0" w:type="dxa"/>
        <w:left w:w="108" w:type="dxa"/>
        <w:bottom w:w="0" w:type="dxa"/>
        <w:right w:w="108" w:type="dxa"/>
      </w:tblCellMar>
    </w:tblPr>
  </w:style>
  <w:style w:type="table" w:customStyle="1" w:styleId="Style53">
    <w:name w:val="_Style 53"/>
    <w:basedOn w:val="TableNormal"/>
    <w:tblPr>
      <w:tblInd w:w="0" w:type="dxa"/>
      <w:tblCellMar>
        <w:top w:w="0" w:type="dxa"/>
        <w:left w:w="108" w:type="dxa"/>
        <w:bottom w:w="0" w:type="dxa"/>
        <w:right w:w="108" w:type="dxa"/>
      </w:tblCellMar>
    </w:tblPr>
  </w:style>
  <w:style w:type="table" w:customStyle="1" w:styleId="Style54">
    <w:name w:val="_Style 54"/>
    <w:basedOn w:val="TableNormal"/>
    <w:tblPr>
      <w:tblInd w:w="0" w:type="dxa"/>
      <w:tblCellMar>
        <w:top w:w="0" w:type="dxa"/>
        <w:left w:w="108" w:type="dxa"/>
        <w:bottom w:w="0" w:type="dxa"/>
        <w:right w:w="108" w:type="dxa"/>
      </w:tblCellMar>
    </w:tblPr>
  </w:style>
  <w:style w:type="table" w:customStyle="1" w:styleId="Style55">
    <w:name w:val="_Style 55"/>
    <w:basedOn w:val="TableNormal"/>
    <w:tblPr>
      <w:tblInd w:w="0" w:type="dxa"/>
      <w:tblCellMar>
        <w:top w:w="0" w:type="dxa"/>
        <w:left w:w="108" w:type="dxa"/>
        <w:bottom w:w="0" w:type="dxa"/>
        <w:right w:w="108" w:type="dxa"/>
      </w:tblCellMar>
    </w:tblPr>
  </w:style>
  <w:style w:type="table" w:customStyle="1" w:styleId="Style56">
    <w:name w:val="_Style 56"/>
    <w:basedOn w:val="TableNormal"/>
    <w:tblPr>
      <w:tblInd w:w="0" w:type="dxa"/>
      <w:tblCellMar>
        <w:top w:w="0" w:type="dxa"/>
        <w:left w:w="108" w:type="dxa"/>
        <w:bottom w:w="0" w:type="dxa"/>
        <w:right w:w="108" w:type="dxa"/>
      </w:tblCellMar>
    </w:tblPr>
  </w:style>
  <w:style w:type="table" w:customStyle="1" w:styleId="Style57">
    <w:name w:val="_Style 57"/>
    <w:basedOn w:val="TableNormal"/>
    <w:tblPr>
      <w:tblInd w:w="0" w:type="dxa"/>
      <w:tblCellMar>
        <w:top w:w="0" w:type="dxa"/>
        <w:left w:w="108" w:type="dxa"/>
        <w:bottom w:w="0" w:type="dxa"/>
        <w:right w:w="108" w:type="dxa"/>
      </w:tblCellMar>
    </w:tblPr>
  </w:style>
  <w:style w:type="table" w:customStyle="1" w:styleId="Style58">
    <w:name w:val="_Style 58"/>
    <w:basedOn w:val="TableNormal"/>
    <w:tblPr>
      <w:tblInd w:w="0" w:type="dxa"/>
      <w:tblCellMar>
        <w:top w:w="0" w:type="dxa"/>
        <w:left w:w="108" w:type="dxa"/>
        <w:bottom w:w="0" w:type="dxa"/>
        <w:right w:w="108" w:type="dxa"/>
      </w:tblCellMar>
    </w:tblPr>
  </w:style>
  <w:style w:type="table" w:customStyle="1" w:styleId="Style59">
    <w:name w:val="_Style 59"/>
    <w:basedOn w:val="TableNormal"/>
    <w:tblPr>
      <w:tblInd w:w="0" w:type="dxa"/>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footer" Target="footer4.xml"/><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3.png"/><Relationship Id="rId89" Type="http://schemas.openxmlformats.org/officeDocument/2006/relationships/image" Target="media/image68.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07" Type="http://schemas.openxmlformats.org/officeDocument/2006/relationships/fontTable" Target="fontTable.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3.png"/><Relationship Id="rId79" Type="http://schemas.openxmlformats.org/officeDocument/2006/relationships/image" Target="media/image58.jpeg"/><Relationship Id="rId87" Type="http://schemas.openxmlformats.org/officeDocument/2006/relationships/image" Target="media/image66.png"/><Relationship Id="rId102" Type="http://schemas.openxmlformats.org/officeDocument/2006/relationships/footer" Target="footer9.xml"/><Relationship Id="rId5" Type="http://schemas.openxmlformats.org/officeDocument/2006/relationships/styles" Target="styles.xml"/><Relationship Id="rId61" Type="http://schemas.openxmlformats.org/officeDocument/2006/relationships/image" Target="media/image42.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yperlink" Target="https://www.kaggle.com/datasets/kritikseth/fruit-and-vegetable-image-recognition" TargetMode="External"/><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6.png"/><Relationship Id="rId100" Type="http://schemas.openxmlformats.org/officeDocument/2006/relationships/image" Target="media/image79.jpeg"/><Relationship Id="rId105" Type="http://schemas.openxmlformats.org/officeDocument/2006/relationships/footer" Target="footer11.xml"/><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jpeg"/><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hyperlink" Target="https://doi.org/10.1109/ICME.2019.00218" TargetMode="External"/><Relationship Id="rId108" Type="http://schemas.openxmlformats.org/officeDocument/2006/relationships/glossaryDocument" Target="glossary/document.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footer" Target="footer5.xml"/><Relationship Id="rId62" Type="http://schemas.openxmlformats.org/officeDocument/2006/relationships/image" Target="media/image43.png"/><Relationship Id="rId70" Type="http://schemas.openxmlformats.org/officeDocument/2006/relationships/footer" Target="footer6.xml"/><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jpeg"/><Relationship Id="rId1" Type="http://schemas.openxmlformats.org/officeDocument/2006/relationships/customXml" Target="../customXml/item1.xml"/><Relationship Id="rId6"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image" Target="media/image38.png"/><Relationship Id="rId106" Type="http://schemas.openxmlformats.org/officeDocument/2006/relationships/footer" Target="footer12.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2.pn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jpeg"/><Relationship Id="rId101" Type="http://schemas.openxmlformats.org/officeDocument/2006/relationships/footer" Target="footer8.xml"/><Relationship Id="rId4" Type="http://schemas.openxmlformats.org/officeDocument/2006/relationships/numbering" Target="numbering.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23.png"/><Relationship Id="rId109" Type="http://schemas.openxmlformats.org/officeDocument/2006/relationships/theme" Target="theme/theme1.xml"/><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6.png"/><Relationship Id="rId76" Type="http://schemas.openxmlformats.org/officeDocument/2006/relationships/image" Target="media/image55.png"/><Relationship Id="rId97" Type="http://schemas.openxmlformats.org/officeDocument/2006/relationships/image" Target="media/image76.jpeg"/><Relationship Id="rId104" Type="http://schemas.openxmlformats.org/officeDocument/2006/relationships/footer" Target="footer10.xml"/><Relationship Id="rId7" Type="http://schemas.openxmlformats.org/officeDocument/2006/relationships/settings" Target="settings.xml"/><Relationship Id="rId71" Type="http://schemas.openxmlformats.org/officeDocument/2006/relationships/footer" Target="footer7.xml"/><Relationship Id="rId92" Type="http://schemas.openxmlformats.org/officeDocument/2006/relationships/image" Target="media/image7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421D" w:rsidRDefault="0085421D">
      <w:pPr>
        <w:spacing w:line="240" w:lineRule="auto"/>
      </w:pPr>
      <w:r>
        <w:separator/>
      </w:r>
    </w:p>
  </w:endnote>
  <w:endnote w:type="continuationSeparator" w:id="0">
    <w:p w:rsidR="0085421D" w:rsidRDefault="0085421D">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等线 Light">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等线">
    <w:altName w:val="MS PMincho"/>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421D" w:rsidRDefault="0085421D">
      <w:pPr>
        <w:spacing w:after="0"/>
      </w:pPr>
      <w:r>
        <w:separator/>
      </w:r>
    </w:p>
  </w:footnote>
  <w:footnote w:type="continuationSeparator" w:id="0">
    <w:p w:rsidR="0085421D" w:rsidRDefault="0085421D">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762"/>
    <w:rsid w:val="0000430C"/>
    <w:rsid w:val="00036397"/>
    <w:rsid w:val="000B24C2"/>
    <w:rsid w:val="0011451E"/>
    <w:rsid w:val="00225762"/>
    <w:rsid w:val="0023088A"/>
    <w:rsid w:val="00240682"/>
    <w:rsid w:val="00385D47"/>
    <w:rsid w:val="00394B51"/>
    <w:rsid w:val="003E41BA"/>
    <w:rsid w:val="003F65A3"/>
    <w:rsid w:val="00461D7D"/>
    <w:rsid w:val="004F54C5"/>
    <w:rsid w:val="00506466"/>
    <w:rsid w:val="005207A4"/>
    <w:rsid w:val="006C0516"/>
    <w:rsid w:val="00736DF3"/>
    <w:rsid w:val="007F06DC"/>
    <w:rsid w:val="0081723E"/>
    <w:rsid w:val="008354CD"/>
    <w:rsid w:val="0085421D"/>
    <w:rsid w:val="0092618E"/>
    <w:rsid w:val="00965B36"/>
    <w:rsid w:val="009D6B8F"/>
    <w:rsid w:val="009D7F5D"/>
    <w:rsid w:val="00A45340"/>
    <w:rsid w:val="00B644CE"/>
    <w:rsid w:val="00BB4865"/>
    <w:rsid w:val="00C92C8A"/>
    <w:rsid w:val="00D15890"/>
    <w:rsid w:val="00DB7237"/>
    <w:rsid w:val="00E33A9B"/>
    <w:rsid w:val="00E36304"/>
    <w:rsid w:val="00E41D4F"/>
    <w:rsid w:val="00F2715F"/>
    <w:rsid w:val="00F372E2"/>
    <w:rsid w:val="00FC792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Default Paragraph Font" w:uiPriority="1" w:qFormat="1"/>
    <w:lsdException w:name="Table Grid" w:semiHidden="0" w:unhideWhenUsed="0"/>
    <w:lsdException w:name="Placeholder Text"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Default Paragraph Font" w:uiPriority="1" w:qFormat="1"/>
    <w:lsdException w:name="Table Grid" w:semiHidden="0" w:unhideWhenUsed="0"/>
    <w:lsdException w:name="Placeholder Text"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T0wcmZaLfNAU1sJINNFIepolGuA==">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</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customXml/itemProps3.xml><?xml version="1.0" encoding="utf-8"?>
<ds:datastoreItem xmlns:ds="http://schemas.openxmlformats.org/officeDocument/2006/customXml" ds:itemID="{D5B730D8-6DB7-4226-A2D2-95868384B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222</Pages>
  <Words>25347</Words>
  <Characters>144481</Characters>
  <Application>Microsoft Office Word</Application>
  <DocSecurity>0</DocSecurity>
  <Lines>1204</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ad Rendi</dc:creator>
  <cp:lastModifiedBy>LENOVO</cp:lastModifiedBy>
  <cp:revision>40</cp:revision>
  <cp:lastPrinted>2023-08-15T03:22:00Z</cp:lastPrinted>
  <dcterms:created xsi:type="dcterms:W3CDTF">2023-06-04T12:32:00Z</dcterms:created>
  <dcterms:modified xsi:type="dcterms:W3CDTF">2023-08-1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10</vt:lpwstr>
  </property>
  <property fmtid="{D5CDD505-2E9C-101B-9397-08002B2CF9AE}" pid="3" name="ICV">
    <vt:lpwstr>B927490D8E404A2FA56480DD2AC6C175_12</vt:lpwstr>
  </property>
</Properties>
</file>